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BD83C7" w14:textId="77777777" w:rsidR="00B320FA" w:rsidRPr="00C5433C" w:rsidRDefault="00B320FA" w:rsidP="00496216">
      <w:pPr>
        <w:jc w:val="center"/>
      </w:pPr>
    </w:p>
    <w:p w14:paraId="49F73690" w14:textId="77777777" w:rsidR="00B320FA" w:rsidRDefault="00B320FA" w:rsidP="009574DC">
      <w:bookmarkStart w:id="0" w:name="_Ref164604690"/>
      <w:bookmarkEnd w:id="0"/>
    </w:p>
    <w:p w14:paraId="4346E13C" w14:textId="77777777" w:rsidR="00FE0AD8" w:rsidRPr="00C5433C" w:rsidRDefault="00FE0AD8" w:rsidP="009574DC"/>
    <w:p w14:paraId="2BF51DD6" w14:textId="77777777" w:rsidR="00B320FA" w:rsidRPr="00C5433C" w:rsidRDefault="00B320FA" w:rsidP="009574DC"/>
    <w:p w14:paraId="75866751" w14:textId="21F319D5" w:rsidR="00B320FA" w:rsidRPr="007E53AD" w:rsidRDefault="00885D93" w:rsidP="00725163">
      <w:pPr>
        <w:pStyle w:val="Heading1"/>
        <w:numPr>
          <w:ilvl w:val="0"/>
          <w:numId w:val="0"/>
        </w:numPr>
        <w:ind w:left="432"/>
        <w:jc w:val="left"/>
        <w:rPr>
          <w:color w:val="FFFFFF" w:themeColor="background1"/>
        </w:rPr>
      </w:pPr>
      <w:bookmarkStart w:id="1" w:name="_Toc175818074"/>
      <w:r w:rsidRPr="007E53AD">
        <w:rPr>
          <w:color w:val="FFFFFF" w:themeColor="background1"/>
        </w:rPr>
        <w:t>Halaman Judul</w:t>
      </w:r>
      <w:bookmarkEnd w:id="1"/>
    </w:p>
    <w:p w14:paraId="51838C5A" w14:textId="29A9F4E5" w:rsidR="00D974B8" w:rsidRPr="00327106" w:rsidRDefault="00F90DBC" w:rsidP="00AD4910">
      <w:pPr>
        <w:pStyle w:val="Cover1"/>
        <w:rPr>
          <w:smallCaps/>
          <w:sz w:val="32"/>
          <w:szCs w:val="24"/>
        </w:rPr>
      </w:pPr>
      <w:r w:rsidRPr="00327106">
        <w:rPr>
          <w:i/>
          <w:smallCaps/>
          <w:sz w:val="32"/>
          <w:szCs w:val="24"/>
        </w:rPr>
        <w:t xml:space="preserve">PENGEMBANGAN </w:t>
      </w:r>
      <w:r w:rsidR="00FE0AD8" w:rsidRPr="00327106">
        <w:rPr>
          <w:i/>
          <w:smallCaps/>
          <w:sz w:val="32"/>
          <w:szCs w:val="24"/>
        </w:rPr>
        <w:t>LARGE LANGUAGE</w:t>
      </w:r>
      <w:r w:rsidR="00FE0AD8" w:rsidRPr="00327106">
        <w:rPr>
          <w:smallCaps/>
          <w:sz w:val="32"/>
          <w:szCs w:val="24"/>
        </w:rPr>
        <w:t xml:space="preserve"> </w:t>
      </w:r>
      <w:r w:rsidR="00FE0AD8" w:rsidRPr="00327106">
        <w:rPr>
          <w:i/>
          <w:smallCaps/>
          <w:sz w:val="32"/>
          <w:szCs w:val="24"/>
        </w:rPr>
        <w:t>MODEL</w:t>
      </w:r>
      <w:r w:rsidR="00FE0AD8" w:rsidRPr="00327106">
        <w:rPr>
          <w:smallCaps/>
          <w:sz w:val="32"/>
          <w:szCs w:val="24"/>
        </w:rPr>
        <w:t xml:space="preserve"> UNTUK MENJAWAB PERTANYAAN </w:t>
      </w:r>
      <w:r w:rsidR="00C517C0" w:rsidRPr="00327106">
        <w:rPr>
          <w:smallCaps/>
          <w:sz w:val="32"/>
          <w:szCs w:val="24"/>
        </w:rPr>
        <w:t>TERKAIT AKADEMIK</w:t>
      </w:r>
      <w:r w:rsidR="00FE0AD8" w:rsidRPr="00327106">
        <w:rPr>
          <w:smallCaps/>
          <w:sz w:val="32"/>
          <w:szCs w:val="24"/>
        </w:rPr>
        <w:t xml:space="preserve"> DI UNIVERSITAS SYIAH KUALA DENGAN METODE </w:t>
      </w:r>
      <w:r w:rsidRPr="00327106">
        <w:rPr>
          <w:i/>
          <w:sz w:val="32"/>
          <w:szCs w:val="32"/>
        </w:rPr>
        <w:t>FINE-TUNING</w:t>
      </w:r>
      <w:r w:rsidRPr="00327106">
        <w:rPr>
          <w:smallCaps/>
          <w:sz w:val="32"/>
          <w:szCs w:val="24"/>
        </w:rPr>
        <w:t xml:space="preserve"> DAN </w:t>
      </w:r>
      <w:r w:rsidR="00FE0AD8" w:rsidRPr="00327106">
        <w:rPr>
          <w:i/>
          <w:smallCaps/>
          <w:sz w:val="32"/>
          <w:szCs w:val="24"/>
        </w:rPr>
        <w:t>RETRIEVAL-AUGMENTED GENERATION</w:t>
      </w:r>
    </w:p>
    <w:p w14:paraId="5A32F0EB" w14:textId="11DCD21F" w:rsidR="00B320FA" w:rsidRPr="00327106" w:rsidRDefault="00B320FA" w:rsidP="009574DC"/>
    <w:p w14:paraId="659AD09D" w14:textId="77777777" w:rsidR="00885D93" w:rsidRPr="00327106" w:rsidRDefault="00885D93" w:rsidP="009574DC"/>
    <w:p w14:paraId="31B0D0D8" w14:textId="77777777" w:rsidR="00FE0AD8" w:rsidRPr="00327106" w:rsidRDefault="00FE0AD8" w:rsidP="009574DC"/>
    <w:p w14:paraId="711C316A" w14:textId="242154AA" w:rsidR="002F5D73" w:rsidRPr="00327106" w:rsidRDefault="00F02338" w:rsidP="00FE0AD8">
      <w:pPr>
        <w:pStyle w:val="Cover2"/>
      </w:pPr>
      <w:r w:rsidRPr="00327106">
        <w:t>TESIS</w:t>
      </w:r>
    </w:p>
    <w:p w14:paraId="61A0A2AC" w14:textId="77777777" w:rsidR="00D974B8" w:rsidRPr="00327106" w:rsidRDefault="00D974B8" w:rsidP="009574DC"/>
    <w:p w14:paraId="18D166FD" w14:textId="77777777" w:rsidR="009574DC" w:rsidRPr="00327106" w:rsidRDefault="009574DC" w:rsidP="009574DC"/>
    <w:p w14:paraId="4069C041" w14:textId="77777777" w:rsidR="00FE0AD8" w:rsidRPr="00327106" w:rsidRDefault="00FE0AD8" w:rsidP="009574DC"/>
    <w:p w14:paraId="6A8D815D" w14:textId="77777777" w:rsidR="00D974B8" w:rsidRPr="00327106" w:rsidRDefault="00D974B8" w:rsidP="009574DC">
      <w:pPr>
        <w:pStyle w:val="Subtitle"/>
      </w:pPr>
      <w:r w:rsidRPr="00327106">
        <w:t>Diajukan untuk melengkapi tugas-tugas dan</w:t>
      </w:r>
    </w:p>
    <w:p w14:paraId="5300C0C3" w14:textId="00CDB098" w:rsidR="00D974B8" w:rsidRPr="00327106" w:rsidRDefault="00D974B8" w:rsidP="004B3F28">
      <w:pPr>
        <w:pStyle w:val="Subtitle"/>
        <w:rPr>
          <w:b/>
        </w:rPr>
      </w:pPr>
      <w:r w:rsidRPr="00327106">
        <w:t>memenuhi syarat-syarat guna</w:t>
      </w:r>
      <w:r w:rsidR="00496216" w:rsidRPr="00327106">
        <w:t xml:space="preserve"> </w:t>
      </w:r>
      <w:r w:rsidR="00512FF4" w:rsidRPr="00327106">
        <w:t xml:space="preserve">pelaksanaan penelitian </w:t>
      </w:r>
      <w:r w:rsidR="00E17BFE" w:rsidRPr="00327106">
        <w:t>Tesis</w:t>
      </w:r>
    </w:p>
    <w:p w14:paraId="5EEFEA48" w14:textId="77777777" w:rsidR="00D974B8" w:rsidRPr="00327106" w:rsidRDefault="00D974B8" w:rsidP="009574DC"/>
    <w:p w14:paraId="34FBA625" w14:textId="77777777" w:rsidR="00D974B8" w:rsidRPr="00327106" w:rsidRDefault="00D974B8" w:rsidP="009574DC"/>
    <w:p w14:paraId="05C4554B" w14:textId="77777777" w:rsidR="004B3F28" w:rsidRPr="00327106" w:rsidRDefault="004B3F28" w:rsidP="009574DC"/>
    <w:p w14:paraId="69C4F8DE" w14:textId="5808C5E2" w:rsidR="00D974B8" w:rsidRPr="00A25460" w:rsidRDefault="00D974B8" w:rsidP="004B3F28">
      <w:pPr>
        <w:pStyle w:val="BodyText2"/>
        <w:jc w:val="center"/>
        <w:rPr>
          <w:b w:val="0"/>
        </w:rPr>
      </w:pPr>
      <w:r w:rsidRPr="00327106">
        <w:rPr>
          <w:rStyle w:val="Strong"/>
          <w:b w:val="0"/>
          <w:i w:val="0"/>
        </w:rPr>
        <w:t>Oleh:</w:t>
      </w:r>
    </w:p>
    <w:p w14:paraId="448C51FC" w14:textId="77777777" w:rsidR="00D974B8" w:rsidRPr="00A25460" w:rsidRDefault="00D974B8" w:rsidP="009574DC"/>
    <w:p w14:paraId="56321B9E" w14:textId="77777777" w:rsidR="00DC1E6C" w:rsidRPr="00A25460" w:rsidRDefault="00DC1E6C" w:rsidP="009574DC"/>
    <w:p w14:paraId="7E287166" w14:textId="77777777" w:rsidR="004B3F28" w:rsidRPr="00A25460" w:rsidRDefault="004B3F28" w:rsidP="009574DC"/>
    <w:p w14:paraId="5B5A6BE4" w14:textId="51D7AC76" w:rsidR="00D974B8" w:rsidRPr="00A25460" w:rsidRDefault="004B3F28" w:rsidP="009574DC">
      <w:pPr>
        <w:pStyle w:val="NoSpacing"/>
      </w:pPr>
      <w:r w:rsidRPr="00A25460">
        <w:t>HARY RACHMAT</w:t>
      </w:r>
    </w:p>
    <w:p w14:paraId="476DD62B" w14:textId="329203BE" w:rsidR="00D974B8" w:rsidRPr="00A25460" w:rsidRDefault="004B3F28" w:rsidP="004B3F28">
      <w:pPr>
        <w:pStyle w:val="BodyText2"/>
        <w:jc w:val="center"/>
        <w:rPr>
          <w:b w:val="0"/>
        </w:rPr>
      </w:pPr>
      <w:r w:rsidRPr="00A25460">
        <w:rPr>
          <w:rStyle w:val="SubtleEmphasis"/>
          <w:i w:val="0"/>
        </w:rPr>
        <w:t>2108207010009</w:t>
      </w:r>
    </w:p>
    <w:p w14:paraId="5BBE1D64" w14:textId="77777777" w:rsidR="00D974B8" w:rsidRPr="00A25460" w:rsidRDefault="00D974B8" w:rsidP="009574DC"/>
    <w:p w14:paraId="557B1A70" w14:textId="77777777" w:rsidR="007B35D9" w:rsidRPr="00A25460" w:rsidRDefault="007B35D9" w:rsidP="009574DC"/>
    <w:p w14:paraId="59D4F0D7" w14:textId="0AAB3F9F" w:rsidR="00D974B8" w:rsidRPr="00A25460" w:rsidRDefault="00EF0E82" w:rsidP="00DD6A9C">
      <w:r w:rsidRPr="00A25460">
        <w:rPr>
          <w:noProof/>
          <w:lang w:val="en-ID" w:eastAsia="en-ID"/>
        </w:rPr>
        <w:drawing>
          <wp:anchor distT="0" distB="0" distL="114300" distR="114300" simplePos="0" relativeHeight="251644928" behindDoc="0" locked="0" layoutInCell="1" allowOverlap="1" wp14:anchorId="0574BC08" wp14:editId="60F2E59A">
            <wp:simplePos x="0" y="0"/>
            <wp:positionH relativeFrom="column">
              <wp:posOffset>2120900</wp:posOffset>
            </wp:positionH>
            <wp:positionV relativeFrom="paragraph">
              <wp:posOffset>94615</wp:posOffset>
            </wp:positionV>
            <wp:extent cx="1048385" cy="1007110"/>
            <wp:effectExtent l="0" t="0" r="0" b="8890"/>
            <wp:wrapTopAndBottom/>
            <wp:docPr id="1" name="Picture 1" descr="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48385" cy="1007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284A2F" w14:textId="77777777" w:rsidR="00D974B8" w:rsidRPr="00A25460" w:rsidRDefault="00D974B8" w:rsidP="009574DC"/>
    <w:p w14:paraId="041AB6DF" w14:textId="18D85F60" w:rsidR="005627C8" w:rsidRPr="00173912" w:rsidRDefault="00CD7906" w:rsidP="00885D93">
      <w:pPr>
        <w:pStyle w:val="Cover3"/>
        <w:rPr>
          <w:rStyle w:val="IntenseEmphasis"/>
          <w:sz w:val="27"/>
          <w:szCs w:val="27"/>
        </w:rPr>
      </w:pPr>
      <w:r w:rsidRPr="00173912">
        <w:rPr>
          <w:rStyle w:val="IntenseEmphasis"/>
          <w:sz w:val="27"/>
          <w:szCs w:val="27"/>
        </w:rPr>
        <w:t>PROGRAM STUDI</w:t>
      </w:r>
      <w:r w:rsidR="00DD6A9C" w:rsidRPr="00173912">
        <w:rPr>
          <w:rStyle w:val="IntenseEmphasis"/>
          <w:sz w:val="27"/>
          <w:szCs w:val="27"/>
        </w:rPr>
        <w:t xml:space="preserve"> MAGISTER KECERDASA</w:t>
      </w:r>
      <w:r w:rsidR="002C2434">
        <w:rPr>
          <w:rStyle w:val="IntenseEmphasis"/>
          <w:sz w:val="27"/>
          <w:szCs w:val="27"/>
        </w:rPr>
        <w:t>N</w:t>
      </w:r>
      <w:r w:rsidR="00DD6A9C" w:rsidRPr="00173912">
        <w:rPr>
          <w:rStyle w:val="IntenseEmphasis"/>
          <w:sz w:val="27"/>
          <w:szCs w:val="27"/>
        </w:rPr>
        <w:t xml:space="preserve"> BUATAN</w:t>
      </w:r>
      <w:r w:rsidRPr="00173912">
        <w:rPr>
          <w:rStyle w:val="IntenseEmphasis"/>
          <w:sz w:val="27"/>
          <w:szCs w:val="27"/>
        </w:rPr>
        <w:t xml:space="preserve"> </w:t>
      </w:r>
    </w:p>
    <w:p w14:paraId="5D19EDBA" w14:textId="74CD53F4" w:rsidR="00D974B8" w:rsidRPr="00173912" w:rsidRDefault="00D974B8" w:rsidP="00885D93">
      <w:pPr>
        <w:pStyle w:val="Cover3"/>
        <w:rPr>
          <w:rStyle w:val="IntenseEmphasis"/>
          <w:sz w:val="27"/>
          <w:szCs w:val="27"/>
        </w:rPr>
      </w:pPr>
      <w:r w:rsidRPr="00173912">
        <w:rPr>
          <w:rStyle w:val="IntenseEmphasis"/>
          <w:sz w:val="27"/>
          <w:szCs w:val="27"/>
        </w:rPr>
        <w:t>JURUSAN</w:t>
      </w:r>
      <w:r w:rsidR="00D6418E" w:rsidRPr="00173912">
        <w:rPr>
          <w:rStyle w:val="IntenseEmphasis"/>
          <w:sz w:val="27"/>
          <w:szCs w:val="27"/>
        </w:rPr>
        <w:t xml:space="preserve"> </w:t>
      </w:r>
      <w:r w:rsidR="00DD6A9C" w:rsidRPr="00173912">
        <w:rPr>
          <w:rStyle w:val="IntenseEmphasis"/>
          <w:sz w:val="27"/>
          <w:szCs w:val="27"/>
        </w:rPr>
        <w:t>INFORMATIKA</w:t>
      </w:r>
    </w:p>
    <w:p w14:paraId="46C1E3A5" w14:textId="77777777" w:rsidR="00D974B8" w:rsidRPr="00173912" w:rsidRDefault="00D974B8" w:rsidP="00885D93">
      <w:pPr>
        <w:pStyle w:val="Cover3"/>
        <w:rPr>
          <w:rStyle w:val="IntenseEmphasis"/>
          <w:sz w:val="27"/>
          <w:szCs w:val="27"/>
        </w:rPr>
      </w:pPr>
      <w:r w:rsidRPr="00173912">
        <w:rPr>
          <w:rStyle w:val="IntenseEmphasis"/>
          <w:sz w:val="27"/>
          <w:szCs w:val="27"/>
        </w:rPr>
        <w:t>FAKULTAS MATEMATIKA DAN ILMU PENGETAHUAN ALAM</w:t>
      </w:r>
    </w:p>
    <w:p w14:paraId="1746FA13" w14:textId="77777777" w:rsidR="00D974B8" w:rsidRPr="00173912" w:rsidRDefault="00D974B8" w:rsidP="00885D93">
      <w:pPr>
        <w:pStyle w:val="Cover3"/>
        <w:rPr>
          <w:rStyle w:val="IntenseEmphasis"/>
          <w:sz w:val="27"/>
          <w:szCs w:val="27"/>
        </w:rPr>
      </w:pPr>
      <w:r w:rsidRPr="00173912">
        <w:rPr>
          <w:rStyle w:val="IntenseEmphasis"/>
          <w:sz w:val="27"/>
          <w:szCs w:val="27"/>
        </w:rPr>
        <w:t>UNIVERSITAS SYIAH KUALA</w:t>
      </w:r>
      <w:r w:rsidR="00CD7906" w:rsidRPr="00173912">
        <w:rPr>
          <w:rStyle w:val="IntenseEmphasis"/>
          <w:sz w:val="27"/>
          <w:szCs w:val="27"/>
        </w:rPr>
        <w:t xml:space="preserve">, </w:t>
      </w:r>
      <w:r w:rsidRPr="00173912">
        <w:rPr>
          <w:rStyle w:val="IntenseEmphasis"/>
          <w:sz w:val="27"/>
          <w:szCs w:val="27"/>
        </w:rPr>
        <w:t>BANDA ACEH</w:t>
      </w:r>
    </w:p>
    <w:p w14:paraId="67F1C210" w14:textId="689340BF" w:rsidR="00B320FA" w:rsidRPr="00173912" w:rsidRDefault="006A573B" w:rsidP="00DD6A9C">
      <w:pPr>
        <w:pStyle w:val="Cover3"/>
        <w:rPr>
          <w:b w:val="0"/>
          <w:color w:val="999999"/>
          <w:sz w:val="27"/>
          <w:szCs w:val="27"/>
        </w:rPr>
        <w:sectPr w:rsidR="00B320FA" w:rsidRPr="00173912" w:rsidSect="008834C8">
          <w:headerReference w:type="default" r:id="rId9"/>
          <w:footerReference w:type="even" r:id="rId10"/>
          <w:footerReference w:type="first" r:id="rId11"/>
          <w:pgSz w:w="11907" w:h="16840" w:code="9"/>
          <w:pgMar w:top="1701" w:right="1701" w:bottom="1701" w:left="1985" w:header="1134" w:footer="1134" w:gutter="0"/>
          <w:pgNumType w:fmt="lowerRoman"/>
          <w:cols w:space="709"/>
        </w:sectPr>
      </w:pPr>
      <w:r w:rsidRPr="00173912">
        <w:rPr>
          <w:rStyle w:val="IntenseEmphasis"/>
          <w:sz w:val="27"/>
          <w:szCs w:val="27"/>
          <w:lang w:val="id-ID"/>
        </w:rPr>
        <w:t>AGUSTUS</w:t>
      </w:r>
      <w:r w:rsidR="00D974B8" w:rsidRPr="00173912">
        <w:rPr>
          <w:rStyle w:val="IntenseEmphasis"/>
          <w:sz w:val="27"/>
          <w:szCs w:val="27"/>
        </w:rPr>
        <w:t xml:space="preserve">, </w:t>
      </w:r>
      <w:r w:rsidR="00DD6A9C" w:rsidRPr="00173912">
        <w:rPr>
          <w:rStyle w:val="IntenseEmphasis"/>
          <w:sz w:val="27"/>
          <w:szCs w:val="27"/>
        </w:rPr>
        <w:t>2024</w:t>
      </w:r>
    </w:p>
    <w:p w14:paraId="20EA67E6" w14:textId="2D88687B" w:rsidR="00552749" w:rsidRPr="006C161A" w:rsidRDefault="00885D93" w:rsidP="006C161A">
      <w:pPr>
        <w:pStyle w:val="Heading1"/>
        <w:numPr>
          <w:ilvl w:val="0"/>
          <w:numId w:val="0"/>
        </w:numPr>
        <w:shd w:val="clear" w:color="auto" w:fill="FFFFFF" w:themeFill="background1"/>
        <w:ind w:left="432"/>
        <w:jc w:val="left"/>
        <w:rPr>
          <w:color w:val="FFFFFF" w:themeColor="background1"/>
        </w:rPr>
      </w:pPr>
      <w:bookmarkStart w:id="2" w:name="_Toc175818075"/>
      <w:r w:rsidRPr="006C161A">
        <w:rPr>
          <w:color w:val="FFFFFF" w:themeColor="background1"/>
        </w:rPr>
        <w:lastRenderedPageBreak/>
        <w:t xml:space="preserve">Halaman Pengesahan </w:t>
      </w:r>
      <w:r w:rsidR="00CD7F21" w:rsidRPr="006C161A">
        <w:rPr>
          <w:color w:val="FFFFFF" w:themeColor="background1"/>
        </w:rPr>
        <w:t>Laporan</w:t>
      </w:r>
      <w:r w:rsidRPr="006C161A">
        <w:rPr>
          <w:color w:val="FFFFFF" w:themeColor="background1"/>
        </w:rPr>
        <w:t xml:space="preserve"> Tesis</w:t>
      </w:r>
      <w:bookmarkEnd w:id="2"/>
    </w:p>
    <w:p w14:paraId="5BBDBB56" w14:textId="77777777" w:rsidR="00885D93" w:rsidRPr="00A25460" w:rsidRDefault="00885D93" w:rsidP="00885D93">
      <w:pPr>
        <w:pStyle w:val="Cover2"/>
      </w:pPr>
    </w:p>
    <w:p w14:paraId="52D1ED79" w14:textId="2DB9D56D" w:rsidR="00885D93" w:rsidRPr="00A25460" w:rsidRDefault="00D974B8" w:rsidP="003A3F27">
      <w:pPr>
        <w:pStyle w:val="Cover2"/>
      </w:pPr>
      <w:r w:rsidRPr="00A25460">
        <w:t>PENGESAHAN</w:t>
      </w:r>
      <w:r w:rsidR="00DD6A9C" w:rsidRPr="00A25460">
        <w:t xml:space="preserve"> TESIS</w:t>
      </w:r>
    </w:p>
    <w:p w14:paraId="480DF6A9" w14:textId="77777777" w:rsidR="00D974B8" w:rsidRPr="00A25460" w:rsidRDefault="00D974B8" w:rsidP="009574DC"/>
    <w:p w14:paraId="5ABC7D38" w14:textId="77777777" w:rsidR="00D974B8" w:rsidRPr="00A25460" w:rsidRDefault="00D974B8" w:rsidP="009574DC"/>
    <w:p w14:paraId="683DC072" w14:textId="77777777" w:rsidR="003A3F27" w:rsidRPr="00A25460" w:rsidRDefault="003A3F27" w:rsidP="009574DC"/>
    <w:p w14:paraId="12583DDC" w14:textId="68AF5703" w:rsidR="00D974B8" w:rsidRPr="000D2DB9" w:rsidRDefault="007E53AD" w:rsidP="007E53AD">
      <w:pPr>
        <w:jc w:val="center"/>
        <w:rPr>
          <w:highlight w:val="yellow"/>
        </w:rPr>
      </w:pPr>
      <w:r w:rsidRPr="007E53AD">
        <w:rPr>
          <w:b/>
          <w:i/>
          <w:sz w:val="28"/>
          <w:szCs w:val="28"/>
        </w:rPr>
        <w:t>PENGEMBANGAN LARGE LANGUAGE MODEL UNTUK MENJAWAB PERTANYAAN TERKAIT AKADEMIK DI UNIVERSITAS SYIAH KUALA DENGAN METODE FINE-TUNING DAN RETRIEVAL-AUGMENTED GENERATION</w:t>
      </w:r>
    </w:p>
    <w:p w14:paraId="79D1883D" w14:textId="77777777" w:rsidR="003A3F27" w:rsidRPr="000D2DB9" w:rsidRDefault="003A3F27" w:rsidP="009574DC">
      <w:pPr>
        <w:rPr>
          <w:highlight w:val="yellow"/>
        </w:rPr>
      </w:pPr>
    </w:p>
    <w:p w14:paraId="071F6381" w14:textId="4BC9ADFB" w:rsidR="003A3F27" w:rsidRPr="00A25460" w:rsidRDefault="007E53AD" w:rsidP="007E53AD">
      <w:pPr>
        <w:jc w:val="center"/>
      </w:pPr>
      <w:r w:rsidRPr="007E53AD">
        <w:rPr>
          <w:rStyle w:val="BookTitle"/>
          <w:b/>
          <w:bCs w:val="0"/>
          <w:i/>
          <w:iCs w:val="0"/>
          <w:sz w:val="28"/>
          <w:szCs w:val="28"/>
        </w:rPr>
        <w:t>DEVELOPMENT OF LARGE LANGUAGE MODEL TO ANSWER ACADEMIC-RELATED QUESTIONS AT SYIAH KUALA UNIVERSITY USING FINE-TUNING AND RETRIEVAL-AUGMENTED GENERATION METHODS</w:t>
      </w:r>
    </w:p>
    <w:p w14:paraId="56AB89A8" w14:textId="77777777" w:rsidR="003A3F27" w:rsidRDefault="003A3F27" w:rsidP="009574DC"/>
    <w:p w14:paraId="7369847C" w14:textId="77777777" w:rsidR="007E53AD" w:rsidRPr="00A25460" w:rsidRDefault="007E53AD" w:rsidP="009574DC"/>
    <w:p w14:paraId="74191909" w14:textId="0DCCDCCF" w:rsidR="00D974B8" w:rsidRPr="00A25460" w:rsidRDefault="00A3617E" w:rsidP="003A3F27">
      <w:pPr>
        <w:jc w:val="center"/>
      </w:pPr>
      <w:r w:rsidRPr="00A25460">
        <w:t>Oleh</w:t>
      </w:r>
      <w:r w:rsidR="00A77FB2" w:rsidRPr="00A25460">
        <w:t>:</w:t>
      </w:r>
    </w:p>
    <w:p w14:paraId="57253178" w14:textId="77777777" w:rsidR="00EF0E82" w:rsidRPr="00A25460" w:rsidRDefault="00EF0E82" w:rsidP="009574DC"/>
    <w:p w14:paraId="2EAEBD41" w14:textId="77777777" w:rsidR="003A3F27" w:rsidRPr="00A25460" w:rsidRDefault="003A3F27" w:rsidP="009574DC"/>
    <w:p w14:paraId="01E273F2" w14:textId="7E9FC1D2" w:rsidR="00D974B8" w:rsidRPr="00A25460" w:rsidRDefault="00A3617E" w:rsidP="004C37CE">
      <w:pPr>
        <w:ind w:left="2880"/>
      </w:pPr>
      <w:r w:rsidRPr="00A25460">
        <w:t>Nama</w:t>
      </w:r>
      <w:r w:rsidRPr="00A25460">
        <w:tab/>
      </w:r>
      <w:r w:rsidR="00EF0E82" w:rsidRPr="00A25460">
        <w:tab/>
      </w:r>
      <w:r w:rsidR="00D974B8" w:rsidRPr="00A25460">
        <w:t>:</w:t>
      </w:r>
      <w:r w:rsidR="003A3F27" w:rsidRPr="00A25460">
        <w:t xml:space="preserve"> Hary Rachmat</w:t>
      </w:r>
    </w:p>
    <w:p w14:paraId="6786C030" w14:textId="2073D8C6" w:rsidR="00D974B8" w:rsidRPr="00A25460" w:rsidRDefault="00BE5237" w:rsidP="004C37CE">
      <w:pPr>
        <w:ind w:left="2880"/>
      </w:pPr>
      <w:r w:rsidRPr="00A25460">
        <w:t>N</w:t>
      </w:r>
      <w:r w:rsidR="002F7436" w:rsidRPr="00A25460">
        <w:t>P</w:t>
      </w:r>
      <w:r w:rsidR="00A3617E" w:rsidRPr="00A25460">
        <w:t>M</w:t>
      </w:r>
      <w:r w:rsidRPr="00A25460">
        <w:tab/>
      </w:r>
      <w:r w:rsidR="00EF0E82" w:rsidRPr="00A25460">
        <w:tab/>
      </w:r>
      <w:r w:rsidR="00D974B8" w:rsidRPr="00A25460">
        <w:t>:</w:t>
      </w:r>
      <w:r w:rsidR="003A3F27" w:rsidRPr="00A25460">
        <w:t xml:space="preserve"> 2108207010009</w:t>
      </w:r>
    </w:p>
    <w:p w14:paraId="7065E1C4" w14:textId="40FAEC00" w:rsidR="00D974B8" w:rsidRPr="00A25460" w:rsidRDefault="002F7436" w:rsidP="003A3F27">
      <w:pPr>
        <w:ind w:left="2880"/>
        <w:rPr>
          <w:b/>
        </w:rPr>
      </w:pPr>
      <w:r w:rsidRPr="00A25460">
        <w:t>Program Studi</w:t>
      </w:r>
      <w:r w:rsidR="00BE5237" w:rsidRPr="00A25460">
        <w:tab/>
      </w:r>
      <w:r w:rsidR="00D974B8" w:rsidRPr="00A25460">
        <w:t>:</w:t>
      </w:r>
      <w:r w:rsidR="003A3F27" w:rsidRPr="00A25460">
        <w:t xml:space="preserve"> </w:t>
      </w:r>
      <w:r w:rsidR="00F62E66" w:rsidRPr="00FE4023">
        <w:t>Magister</w:t>
      </w:r>
      <w:r w:rsidR="000D2DB9" w:rsidRPr="00FE4023">
        <w:t xml:space="preserve"> </w:t>
      </w:r>
      <w:r w:rsidR="003A3F27" w:rsidRPr="00FE4023">
        <w:t>Kecerdasan Buatan</w:t>
      </w:r>
    </w:p>
    <w:p w14:paraId="7069B33F" w14:textId="77777777" w:rsidR="00146A27" w:rsidRPr="00A25460" w:rsidRDefault="00146A27" w:rsidP="009574DC"/>
    <w:p w14:paraId="220E7938" w14:textId="77777777" w:rsidR="00D974B8" w:rsidRPr="00A25460" w:rsidRDefault="0047467B" w:rsidP="009E6462">
      <w:pPr>
        <w:spacing w:line="360" w:lineRule="auto"/>
        <w:jc w:val="center"/>
      </w:pPr>
      <w:r w:rsidRPr="00A25460">
        <w:t>Menyetujui</w:t>
      </w:r>
      <w:r w:rsidR="00D974B8" w:rsidRPr="00A25460">
        <w:t>:</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284"/>
        <w:gridCol w:w="4395"/>
      </w:tblGrid>
      <w:tr w:rsidR="00331D82" w:rsidRPr="00A25460" w14:paraId="5E9CB687" w14:textId="77777777" w:rsidTr="00EC62DE">
        <w:tc>
          <w:tcPr>
            <w:tcW w:w="4360" w:type="dxa"/>
          </w:tcPr>
          <w:p w14:paraId="3A77143A" w14:textId="1CF8B2C9" w:rsidR="00331D82" w:rsidRPr="00A25460" w:rsidRDefault="00331D82" w:rsidP="00331D82">
            <w:pPr>
              <w:spacing w:line="360" w:lineRule="auto"/>
              <w:rPr>
                <w:b/>
                <w:i/>
              </w:rPr>
            </w:pPr>
            <w:r w:rsidRPr="00A25460">
              <w:t>Pembimbing I,</w:t>
            </w:r>
            <w:r w:rsidRPr="00A25460">
              <w:tab/>
            </w:r>
          </w:p>
        </w:tc>
        <w:tc>
          <w:tcPr>
            <w:tcW w:w="4679" w:type="dxa"/>
            <w:gridSpan w:val="2"/>
          </w:tcPr>
          <w:p w14:paraId="054FB9EF" w14:textId="2D6DA8EA" w:rsidR="00331D82" w:rsidRPr="00A25460" w:rsidRDefault="00331D82" w:rsidP="00331D82">
            <w:pPr>
              <w:spacing w:line="360" w:lineRule="auto"/>
              <w:rPr>
                <w:b/>
                <w:i/>
              </w:rPr>
            </w:pPr>
            <w:r w:rsidRPr="00A25460">
              <w:t>Pembimbing II,</w:t>
            </w:r>
          </w:p>
        </w:tc>
      </w:tr>
      <w:tr w:rsidR="00331D82" w:rsidRPr="00A25460" w14:paraId="7C706A99" w14:textId="77777777" w:rsidTr="00EC62DE">
        <w:trPr>
          <w:trHeight w:val="1056"/>
        </w:trPr>
        <w:tc>
          <w:tcPr>
            <w:tcW w:w="4360" w:type="dxa"/>
          </w:tcPr>
          <w:p w14:paraId="3D13356E" w14:textId="77777777" w:rsidR="00331D82" w:rsidRPr="00A25460" w:rsidRDefault="00331D82" w:rsidP="00331D82">
            <w:pPr>
              <w:rPr>
                <w:b/>
                <w:i/>
              </w:rPr>
            </w:pPr>
          </w:p>
        </w:tc>
        <w:tc>
          <w:tcPr>
            <w:tcW w:w="4679" w:type="dxa"/>
            <w:gridSpan w:val="2"/>
          </w:tcPr>
          <w:p w14:paraId="24F59561" w14:textId="77777777" w:rsidR="00331D82" w:rsidRPr="00A25460" w:rsidRDefault="00331D82" w:rsidP="007C5972">
            <w:pPr>
              <w:jc w:val="center"/>
              <w:rPr>
                <w:b/>
                <w:i/>
              </w:rPr>
            </w:pPr>
          </w:p>
        </w:tc>
      </w:tr>
      <w:tr w:rsidR="00331D82" w:rsidRPr="00A25460" w14:paraId="16B6AADF" w14:textId="77777777" w:rsidTr="00EC62DE">
        <w:trPr>
          <w:trHeight w:val="277"/>
        </w:trPr>
        <w:tc>
          <w:tcPr>
            <w:tcW w:w="4360" w:type="dxa"/>
          </w:tcPr>
          <w:p w14:paraId="7FB670E8" w14:textId="049E4D8D" w:rsidR="00331D82" w:rsidRPr="00A25460" w:rsidRDefault="00331D82" w:rsidP="00331D82">
            <w:pPr>
              <w:spacing w:line="276" w:lineRule="auto"/>
              <w:rPr>
                <w:b/>
                <w:i/>
              </w:rPr>
            </w:pPr>
            <w:bookmarkStart w:id="3" w:name="_Hlk164285026"/>
            <w:r w:rsidRPr="00A25460">
              <w:t>Prof. Dr. Ir. Hammam Riza, M.Sc. IPU</w:t>
            </w:r>
            <w:bookmarkEnd w:id="3"/>
          </w:p>
        </w:tc>
        <w:tc>
          <w:tcPr>
            <w:tcW w:w="4679" w:type="dxa"/>
            <w:gridSpan w:val="2"/>
          </w:tcPr>
          <w:p w14:paraId="151661E7" w14:textId="72153169" w:rsidR="00331D82" w:rsidRPr="00A25460" w:rsidRDefault="00331D82" w:rsidP="00331D82">
            <w:pPr>
              <w:spacing w:line="276" w:lineRule="auto"/>
              <w:rPr>
                <w:b/>
                <w:i/>
              </w:rPr>
            </w:pPr>
            <w:r w:rsidRPr="00A25460">
              <w:t>Prof. Dr. Taufik Fuadi Abidin, S.Si., M.Tech</w:t>
            </w:r>
          </w:p>
        </w:tc>
      </w:tr>
      <w:tr w:rsidR="00331D82" w:rsidRPr="00A25460" w14:paraId="439B7815" w14:textId="77777777" w:rsidTr="00EC62DE">
        <w:tc>
          <w:tcPr>
            <w:tcW w:w="4360" w:type="dxa"/>
          </w:tcPr>
          <w:p w14:paraId="6D679EA2" w14:textId="5487A841" w:rsidR="00331D82" w:rsidRPr="00A25460" w:rsidRDefault="00331D82" w:rsidP="00331D82">
            <w:pPr>
              <w:spacing w:line="276" w:lineRule="auto"/>
            </w:pPr>
            <w:r w:rsidRPr="00A25460">
              <w:t xml:space="preserve">NIP. </w:t>
            </w:r>
            <w:r w:rsidRPr="00A25460">
              <w:rPr>
                <w:rFonts w:ascii="Times" w:eastAsia="Times" w:hAnsi="Times" w:cs="Times"/>
                <w:color w:val="000000"/>
              </w:rPr>
              <w:t>196208081987111001</w:t>
            </w:r>
          </w:p>
        </w:tc>
        <w:tc>
          <w:tcPr>
            <w:tcW w:w="4679" w:type="dxa"/>
            <w:gridSpan w:val="2"/>
          </w:tcPr>
          <w:p w14:paraId="3B3D8EC9" w14:textId="121A55D5" w:rsidR="00331D82" w:rsidRPr="00A25460" w:rsidRDefault="00331D82" w:rsidP="00EB519D">
            <w:pPr>
              <w:spacing w:after="240" w:line="276" w:lineRule="auto"/>
            </w:pPr>
            <w:r w:rsidRPr="00A25460">
              <w:t>NIP. 197010081994031002</w:t>
            </w:r>
          </w:p>
        </w:tc>
      </w:tr>
      <w:tr w:rsidR="00331D82" w:rsidRPr="00A25460" w14:paraId="57ABC43E" w14:textId="77777777" w:rsidTr="00EC62DE">
        <w:tc>
          <w:tcPr>
            <w:tcW w:w="9039" w:type="dxa"/>
            <w:gridSpan w:val="3"/>
          </w:tcPr>
          <w:p w14:paraId="4972E443" w14:textId="2A860B8C" w:rsidR="00331D82" w:rsidRPr="00A25460" w:rsidRDefault="00331D82" w:rsidP="00EB519D">
            <w:pPr>
              <w:spacing w:line="276" w:lineRule="auto"/>
              <w:jc w:val="center"/>
              <w:rPr>
                <w:b/>
                <w:i/>
              </w:rPr>
            </w:pPr>
            <w:r w:rsidRPr="00A25460">
              <w:t>Mengetahui:</w:t>
            </w:r>
          </w:p>
        </w:tc>
      </w:tr>
      <w:tr w:rsidR="009E6462" w:rsidRPr="00A25460" w14:paraId="002DBD11" w14:textId="77777777" w:rsidTr="00EC62DE">
        <w:tc>
          <w:tcPr>
            <w:tcW w:w="4644" w:type="dxa"/>
            <w:gridSpan w:val="2"/>
          </w:tcPr>
          <w:p w14:paraId="4E27923F" w14:textId="77777777" w:rsidR="009E6462" w:rsidRDefault="009E6462" w:rsidP="009E6462">
            <w:pPr>
              <w:spacing w:line="276" w:lineRule="auto"/>
            </w:pPr>
            <w:r>
              <w:t>Dekan Fakultas MIPA</w:t>
            </w:r>
          </w:p>
          <w:p w14:paraId="21299E7D" w14:textId="3FFB5F54" w:rsidR="009E6462" w:rsidRPr="00A25460" w:rsidRDefault="009E6462" w:rsidP="009E6462">
            <w:pPr>
              <w:spacing w:line="276" w:lineRule="auto"/>
            </w:pPr>
            <w:r>
              <w:t>Universitas Syiah Kuala</w:t>
            </w:r>
          </w:p>
        </w:tc>
        <w:tc>
          <w:tcPr>
            <w:tcW w:w="4395" w:type="dxa"/>
          </w:tcPr>
          <w:p w14:paraId="54B1EF1C" w14:textId="77777777" w:rsidR="009E6462" w:rsidRPr="00A25460" w:rsidRDefault="009E6462" w:rsidP="009E6462">
            <w:pPr>
              <w:spacing w:line="276" w:lineRule="auto"/>
            </w:pPr>
            <w:r w:rsidRPr="00A25460">
              <w:t xml:space="preserve">Ketua Program Studi </w:t>
            </w:r>
          </w:p>
          <w:p w14:paraId="492EECDF" w14:textId="77777777" w:rsidR="009E6462" w:rsidRPr="00A25460" w:rsidRDefault="009E6462" w:rsidP="009E6462">
            <w:pPr>
              <w:spacing w:line="276" w:lineRule="auto"/>
            </w:pPr>
            <w:r w:rsidRPr="00A25460">
              <w:t>Magister Kecerdasan Buatan FMIPA</w:t>
            </w:r>
          </w:p>
          <w:p w14:paraId="087B6065" w14:textId="28420FD7" w:rsidR="009E6462" w:rsidRPr="00A25460" w:rsidRDefault="009E6462" w:rsidP="009E6462">
            <w:pPr>
              <w:spacing w:line="276" w:lineRule="auto"/>
            </w:pPr>
            <w:r w:rsidRPr="00A25460">
              <w:t>Universitas Syiah Kuala,</w:t>
            </w:r>
          </w:p>
        </w:tc>
      </w:tr>
      <w:tr w:rsidR="00EB519D" w:rsidRPr="00A25460" w14:paraId="19D5178E" w14:textId="77777777" w:rsidTr="00EC62DE">
        <w:trPr>
          <w:trHeight w:val="640"/>
        </w:trPr>
        <w:tc>
          <w:tcPr>
            <w:tcW w:w="9039" w:type="dxa"/>
            <w:gridSpan w:val="3"/>
          </w:tcPr>
          <w:p w14:paraId="0C14ED02" w14:textId="77777777" w:rsidR="00EB519D" w:rsidRPr="00A25460" w:rsidRDefault="00EB519D" w:rsidP="00EB519D">
            <w:pPr>
              <w:spacing w:line="276" w:lineRule="auto"/>
              <w:ind w:firstLine="3261"/>
            </w:pPr>
          </w:p>
        </w:tc>
      </w:tr>
      <w:tr w:rsidR="009E6462" w:rsidRPr="00A25460" w14:paraId="7975C41E" w14:textId="77777777" w:rsidTr="00EC62DE">
        <w:tc>
          <w:tcPr>
            <w:tcW w:w="4644" w:type="dxa"/>
            <w:gridSpan w:val="2"/>
          </w:tcPr>
          <w:p w14:paraId="7E1226FA" w14:textId="69737E84" w:rsidR="009E6462" w:rsidRPr="00A25460" w:rsidRDefault="009E6462" w:rsidP="009E6462">
            <w:pPr>
              <w:spacing w:line="276" w:lineRule="auto"/>
            </w:pPr>
            <w:r w:rsidRPr="00A25460">
              <w:t>Prof. Dr. Taufik Fuadi Abidin, S.Si., M.Tech</w:t>
            </w:r>
          </w:p>
        </w:tc>
        <w:tc>
          <w:tcPr>
            <w:tcW w:w="4395" w:type="dxa"/>
          </w:tcPr>
          <w:p w14:paraId="6BC4D6EA" w14:textId="196E4480" w:rsidR="009E6462" w:rsidRPr="00A25460" w:rsidRDefault="009E6462" w:rsidP="009E6462">
            <w:pPr>
              <w:spacing w:line="276" w:lineRule="auto"/>
            </w:pPr>
            <w:r w:rsidRPr="00A25460">
              <w:t>Dr. Nizamuddin, M.Info.Sc.</w:t>
            </w:r>
          </w:p>
        </w:tc>
      </w:tr>
      <w:tr w:rsidR="009E6462" w:rsidRPr="00A25460" w14:paraId="23797F65" w14:textId="77777777" w:rsidTr="00EC62DE">
        <w:tc>
          <w:tcPr>
            <w:tcW w:w="4644" w:type="dxa"/>
            <w:gridSpan w:val="2"/>
          </w:tcPr>
          <w:p w14:paraId="53C24A3E" w14:textId="1B0A08C9" w:rsidR="009E6462" w:rsidRPr="00A25460" w:rsidRDefault="009E6462" w:rsidP="009E6462">
            <w:pPr>
              <w:spacing w:line="276" w:lineRule="auto"/>
            </w:pPr>
            <w:r w:rsidRPr="00A25460">
              <w:t>NIP. 197010081994031002</w:t>
            </w:r>
          </w:p>
        </w:tc>
        <w:tc>
          <w:tcPr>
            <w:tcW w:w="4395" w:type="dxa"/>
          </w:tcPr>
          <w:p w14:paraId="0D08BE4E" w14:textId="2BDC5F3C" w:rsidR="009E6462" w:rsidRPr="00A25460" w:rsidRDefault="009E6462" w:rsidP="009E6462">
            <w:pPr>
              <w:spacing w:line="276" w:lineRule="auto"/>
            </w:pPr>
            <w:r w:rsidRPr="00A25460">
              <w:t>NIP. 197108241996031001</w:t>
            </w:r>
          </w:p>
        </w:tc>
      </w:tr>
    </w:tbl>
    <w:p w14:paraId="6A109872" w14:textId="19B54035" w:rsidR="00334831" w:rsidRPr="00334831" w:rsidRDefault="00334831" w:rsidP="00334831">
      <w:pPr>
        <w:pStyle w:val="Heading1"/>
        <w:numPr>
          <w:ilvl w:val="0"/>
          <w:numId w:val="0"/>
        </w:numPr>
        <w:ind w:left="432"/>
        <w:rPr>
          <w:color w:val="FFFFFF" w:themeColor="background1"/>
        </w:rPr>
      </w:pPr>
      <w:bookmarkStart w:id="4" w:name="_Toc164284557"/>
      <w:bookmarkStart w:id="5" w:name="_Toc175818076"/>
      <w:r w:rsidRPr="00334831">
        <w:rPr>
          <w:color w:val="FFFFFF" w:themeColor="background1"/>
        </w:rPr>
        <w:t>Pernyataan Bebas Plagiasi</w:t>
      </w:r>
      <w:bookmarkEnd w:id="4"/>
      <w:bookmarkEnd w:id="5"/>
    </w:p>
    <w:p w14:paraId="2A0FE19A" w14:textId="57C635F3" w:rsidR="00334831" w:rsidRPr="00AC6CCA" w:rsidRDefault="00334831" w:rsidP="00334831">
      <w:pPr>
        <w:pStyle w:val="Cover3"/>
        <w:rPr>
          <w:szCs w:val="28"/>
        </w:rPr>
      </w:pPr>
      <w:r w:rsidRPr="00050E17">
        <w:lastRenderedPageBreak/>
        <w:t>PERNYATAAN BEBAS PLAGIASI</w:t>
      </w:r>
    </w:p>
    <w:p w14:paraId="3E4E992D" w14:textId="77777777" w:rsidR="00334831" w:rsidRDefault="00334831" w:rsidP="00334831"/>
    <w:p w14:paraId="68573115" w14:textId="77777777" w:rsidR="00334831" w:rsidRDefault="00334831" w:rsidP="00334831"/>
    <w:p w14:paraId="7402D562" w14:textId="77777777" w:rsidR="00334831" w:rsidRPr="00C5433C" w:rsidRDefault="00334831" w:rsidP="00334831"/>
    <w:p w14:paraId="2BC0F9E1" w14:textId="77777777" w:rsidR="00334831" w:rsidRPr="00EF0E82" w:rsidRDefault="00334831" w:rsidP="00334831">
      <w:pPr>
        <w:pStyle w:val="ListParagraph"/>
        <w:ind w:firstLine="0"/>
      </w:pPr>
      <w:r w:rsidRPr="00EF0E82">
        <w:t xml:space="preserve">Saya yang bertanda tangan di bawah ini, </w:t>
      </w:r>
    </w:p>
    <w:p w14:paraId="253EE829" w14:textId="77777777" w:rsidR="00334831" w:rsidRPr="00EF0E82" w:rsidRDefault="00334831" w:rsidP="00334831">
      <w:pPr>
        <w:pStyle w:val="ListParagraph"/>
      </w:pPr>
      <w:r w:rsidRPr="00EF0E82">
        <w:t>Nama lengkap</w:t>
      </w:r>
      <w:r w:rsidRPr="00EF0E82">
        <w:tab/>
      </w:r>
      <w:r w:rsidRPr="00EF0E82">
        <w:tab/>
      </w:r>
      <w:r>
        <w:tab/>
      </w:r>
      <w:r w:rsidRPr="00EF0E82">
        <w:t>:</w:t>
      </w:r>
      <w:r>
        <w:t xml:space="preserve"> Hary Rachmat</w:t>
      </w:r>
    </w:p>
    <w:p w14:paraId="795D21F1" w14:textId="5B4C0AFA" w:rsidR="00334831" w:rsidRPr="00EF0E82" w:rsidRDefault="00334831" w:rsidP="00334831">
      <w:pPr>
        <w:pStyle w:val="ListParagraph"/>
      </w:pPr>
      <w:r w:rsidRPr="00EF0E82">
        <w:t>Tempat/tanggal lahir</w:t>
      </w:r>
      <w:r w:rsidRPr="00EF0E82">
        <w:tab/>
      </w:r>
      <w:r>
        <w:tab/>
      </w:r>
      <w:r w:rsidRPr="00EF0E82">
        <w:t>:</w:t>
      </w:r>
      <w:r w:rsidR="00043D51">
        <w:t xml:space="preserve"> Banda Aceh/18 April 1997</w:t>
      </w:r>
    </w:p>
    <w:p w14:paraId="04EC0B79" w14:textId="6711A623" w:rsidR="00334831" w:rsidRPr="00EF0E82" w:rsidRDefault="00334831" w:rsidP="00334831">
      <w:pPr>
        <w:pStyle w:val="ListParagraph"/>
      </w:pPr>
      <w:r w:rsidRPr="00EF0E82">
        <w:t>NPM</w:t>
      </w:r>
      <w:r w:rsidRPr="00EF0E82">
        <w:tab/>
      </w:r>
      <w:r w:rsidRPr="00EF0E82">
        <w:tab/>
      </w:r>
      <w:r>
        <w:tab/>
      </w:r>
      <w:r>
        <w:tab/>
      </w:r>
      <w:r w:rsidRPr="00EF0E82">
        <w:t>:</w:t>
      </w:r>
      <w:r w:rsidR="00043D51">
        <w:t xml:space="preserve"> 2108207010009</w:t>
      </w:r>
    </w:p>
    <w:p w14:paraId="6E80CA3D" w14:textId="308BC952" w:rsidR="00334831" w:rsidRPr="00EF0E82" w:rsidRDefault="00334831" w:rsidP="00334831">
      <w:pPr>
        <w:pStyle w:val="ListParagraph"/>
      </w:pPr>
      <w:r w:rsidRPr="00EF0E82">
        <w:t>Program Studi</w:t>
      </w:r>
      <w:r w:rsidRPr="00EF0E82">
        <w:tab/>
      </w:r>
      <w:r w:rsidRPr="00EF0E82">
        <w:tab/>
      </w:r>
      <w:r>
        <w:tab/>
      </w:r>
      <w:r w:rsidRPr="00EF0E82">
        <w:t>:</w:t>
      </w:r>
      <w:r w:rsidR="00043D51">
        <w:t xml:space="preserve"> </w:t>
      </w:r>
      <w:r w:rsidR="00E32CE6" w:rsidRPr="007B2B61">
        <w:t xml:space="preserve">Magister </w:t>
      </w:r>
      <w:r w:rsidR="00043D51" w:rsidRPr="007B2B61">
        <w:t>Kecerdasan Buatan</w:t>
      </w:r>
    </w:p>
    <w:p w14:paraId="5DDB8995" w14:textId="133C0B28" w:rsidR="00334831" w:rsidRPr="00EF0E82" w:rsidRDefault="00334831" w:rsidP="00334831">
      <w:pPr>
        <w:pStyle w:val="ListParagraph"/>
      </w:pPr>
      <w:r w:rsidRPr="00EF0E82">
        <w:t>Jurusan</w:t>
      </w:r>
      <w:r w:rsidRPr="00EF0E82">
        <w:tab/>
      </w:r>
      <w:r w:rsidRPr="00EF0E82">
        <w:tab/>
      </w:r>
      <w:r>
        <w:tab/>
      </w:r>
      <w:r w:rsidRPr="00EF0E82">
        <w:t>:</w:t>
      </w:r>
      <w:r w:rsidR="00043D51">
        <w:t xml:space="preserve"> Informatika</w:t>
      </w:r>
    </w:p>
    <w:p w14:paraId="4A3A0A0C" w14:textId="1362C370" w:rsidR="00334831" w:rsidRPr="00EF0E82" w:rsidRDefault="00334831" w:rsidP="00043D51">
      <w:pPr>
        <w:pStyle w:val="ListParagraph"/>
        <w:tabs>
          <w:tab w:val="left" w:pos="2694"/>
        </w:tabs>
      </w:pPr>
      <w:r w:rsidRPr="00EF0E82">
        <w:t>Fakulta</w:t>
      </w:r>
      <w:r w:rsidR="00043D51">
        <w:t>s</w:t>
      </w:r>
      <w:r w:rsidR="00043D51">
        <w:tab/>
      </w:r>
      <w:r w:rsidR="00043D51">
        <w:tab/>
      </w:r>
      <w:r w:rsidR="00043D51">
        <w:tab/>
      </w:r>
      <w:r w:rsidRPr="00EF0E82">
        <w:t>:</w:t>
      </w:r>
      <w:r w:rsidR="00043D51">
        <w:t xml:space="preserve"> MIPA</w:t>
      </w:r>
    </w:p>
    <w:p w14:paraId="2FA03DEF" w14:textId="37A40110" w:rsidR="00334831" w:rsidRPr="00EF0E82" w:rsidRDefault="00334831" w:rsidP="00043D51">
      <w:pPr>
        <w:pStyle w:val="ListParagraph"/>
        <w:tabs>
          <w:tab w:val="left" w:pos="3544"/>
        </w:tabs>
        <w:ind w:left="3686" w:hanging="2966"/>
      </w:pPr>
      <w:r w:rsidRPr="00EF0E82">
        <w:t>Judul Tugas Tesis*</w:t>
      </w:r>
      <w:r w:rsidR="00043D51">
        <w:tab/>
        <w:t xml:space="preserve"> </w:t>
      </w:r>
      <w:r w:rsidRPr="00EF0E82">
        <w:t>:</w:t>
      </w:r>
      <w:r w:rsidR="00043D51">
        <w:t xml:space="preserve"> </w:t>
      </w:r>
      <w:r w:rsidR="007B2B61" w:rsidRPr="007B2B61">
        <w:rPr>
          <w:iCs w:val="0"/>
        </w:rPr>
        <w:t xml:space="preserve">Pengembangan </w:t>
      </w:r>
      <w:r w:rsidR="007B2B61" w:rsidRPr="007B2B61">
        <w:rPr>
          <w:i/>
        </w:rPr>
        <w:t>Large Language Model</w:t>
      </w:r>
      <w:r w:rsidR="007B2B61" w:rsidRPr="007B2B61">
        <w:rPr>
          <w:iCs w:val="0"/>
        </w:rPr>
        <w:t xml:space="preserve"> </w:t>
      </w:r>
      <w:r w:rsidR="0041138A">
        <w:rPr>
          <w:iCs w:val="0"/>
          <w:lang w:val="id-ID"/>
        </w:rPr>
        <w:t>u</w:t>
      </w:r>
      <w:r w:rsidR="007B2B61" w:rsidRPr="007B2B61">
        <w:rPr>
          <w:iCs w:val="0"/>
        </w:rPr>
        <w:t xml:space="preserve">ntuk Menjawab Pertanyaan </w:t>
      </w:r>
      <w:r w:rsidR="00B356D0">
        <w:rPr>
          <w:iCs w:val="0"/>
        </w:rPr>
        <w:t>t</w:t>
      </w:r>
      <w:r w:rsidR="007B2B61" w:rsidRPr="007B2B61">
        <w:rPr>
          <w:iCs w:val="0"/>
        </w:rPr>
        <w:t xml:space="preserve">erkait Akademik </w:t>
      </w:r>
      <w:r w:rsidR="00501764">
        <w:rPr>
          <w:iCs w:val="0"/>
        </w:rPr>
        <w:t>d</w:t>
      </w:r>
      <w:r w:rsidR="007B2B61" w:rsidRPr="007B2B61">
        <w:rPr>
          <w:iCs w:val="0"/>
        </w:rPr>
        <w:t xml:space="preserve">i Universitas Syiah Kuala </w:t>
      </w:r>
      <w:r w:rsidR="00B356D0">
        <w:rPr>
          <w:iCs w:val="0"/>
        </w:rPr>
        <w:t>d</w:t>
      </w:r>
      <w:r w:rsidR="007B2B61" w:rsidRPr="007B2B61">
        <w:rPr>
          <w:iCs w:val="0"/>
        </w:rPr>
        <w:t xml:space="preserve">engan Metode </w:t>
      </w:r>
      <w:r w:rsidR="007B2B61" w:rsidRPr="007B2B61">
        <w:rPr>
          <w:i/>
        </w:rPr>
        <w:t>Fine-Tuning</w:t>
      </w:r>
      <w:r w:rsidR="007B2B61" w:rsidRPr="007B2B61">
        <w:rPr>
          <w:iCs w:val="0"/>
        </w:rPr>
        <w:t xml:space="preserve"> </w:t>
      </w:r>
      <w:r w:rsidR="00C831D4">
        <w:rPr>
          <w:iCs w:val="0"/>
        </w:rPr>
        <w:t>d</w:t>
      </w:r>
      <w:r w:rsidR="007B2B61" w:rsidRPr="007B2B61">
        <w:rPr>
          <w:iCs w:val="0"/>
        </w:rPr>
        <w:t xml:space="preserve">an </w:t>
      </w:r>
      <w:r w:rsidR="007B2B61" w:rsidRPr="007B2B61">
        <w:rPr>
          <w:i/>
        </w:rPr>
        <w:t>Retrieval-Augmented Genera</w:t>
      </w:r>
      <w:r w:rsidR="007B2B61" w:rsidRPr="007B2B61">
        <w:rPr>
          <w:iCs w:val="0"/>
        </w:rPr>
        <w:t>tion</w:t>
      </w:r>
    </w:p>
    <w:p w14:paraId="3174CFEB" w14:textId="266E8ED6" w:rsidR="00334831" w:rsidRPr="009574DC" w:rsidRDefault="00334831" w:rsidP="00334831">
      <w:pPr>
        <w:pStyle w:val="ListParagraph"/>
        <w:ind w:firstLine="0"/>
      </w:pPr>
      <w:r w:rsidRPr="00EF0E82">
        <w:t xml:space="preserve">Menyatakan dengan sesungguhnya bahwa </w:t>
      </w:r>
      <w:r w:rsidRPr="009574DC">
        <w:t xml:space="preserve">Laporan Tesis saya dengan judul seperti di atas adalah </w:t>
      </w:r>
      <w:r w:rsidRPr="007C5972">
        <w:rPr>
          <w:b/>
        </w:rPr>
        <w:t>hasil karya saya sendiri</w:t>
      </w:r>
      <w:r w:rsidRPr="009574DC">
        <w:t xml:space="preserve"> bersama dosen pembimbing dan </w:t>
      </w:r>
      <w:r w:rsidRPr="007C5972">
        <w:rPr>
          <w:b/>
        </w:rPr>
        <w:t>bebas plagiasi</w:t>
      </w:r>
      <w:r w:rsidRPr="009574DC">
        <w:t>.</w:t>
      </w:r>
    </w:p>
    <w:p w14:paraId="695938E5" w14:textId="77777777" w:rsidR="00334831" w:rsidRPr="009574DC" w:rsidRDefault="00334831" w:rsidP="00334831">
      <w:pPr>
        <w:pStyle w:val="ListParagraph"/>
      </w:pPr>
    </w:p>
    <w:p w14:paraId="1EE890D2" w14:textId="7A6A7644" w:rsidR="00334831" w:rsidRPr="009574DC" w:rsidRDefault="00334831" w:rsidP="00334831">
      <w:pPr>
        <w:pStyle w:val="ListParagraph"/>
        <w:ind w:firstLine="0"/>
      </w:pPr>
      <w:r w:rsidRPr="009574DC">
        <w:t>Jika ternyata dikemudian hari terbukti bahwa Laporan Tesis merupakan hasil plagiasi, saya bersedia menerima sanksi yang berlaku di Universitas Syiah Kuala.</w:t>
      </w:r>
    </w:p>
    <w:p w14:paraId="5B0883C8" w14:textId="77777777" w:rsidR="00334831" w:rsidRPr="009574DC" w:rsidRDefault="00334831" w:rsidP="00334831">
      <w:pPr>
        <w:pStyle w:val="ListParagraph"/>
      </w:pPr>
    </w:p>
    <w:p w14:paraId="70B47209" w14:textId="77777777" w:rsidR="00334831" w:rsidRPr="00C5433C" w:rsidRDefault="00334831" w:rsidP="00334831">
      <w:pPr>
        <w:pStyle w:val="ListParagraph"/>
      </w:pPr>
    </w:p>
    <w:p w14:paraId="5587B010" w14:textId="27FD9344" w:rsidR="00334831" w:rsidRPr="00C5433C" w:rsidRDefault="00334831" w:rsidP="00C125FF">
      <w:pPr>
        <w:pStyle w:val="ListParagraph"/>
        <w:spacing w:line="240" w:lineRule="auto"/>
        <w:ind w:left="5040" w:firstLine="489"/>
      </w:pPr>
      <w:r w:rsidRPr="00C5433C">
        <w:t xml:space="preserve">Banda Aceh, </w:t>
      </w:r>
      <w:r w:rsidR="00263F10">
        <w:rPr>
          <w:lang w:val="en-US"/>
        </w:rPr>
        <w:t>31</w:t>
      </w:r>
      <w:r w:rsidR="001A6BBE">
        <w:t xml:space="preserve"> </w:t>
      </w:r>
      <w:r w:rsidR="00C125FF">
        <w:rPr>
          <w:lang w:val="id-ID"/>
        </w:rPr>
        <w:t xml:space="preserve">Agustus </w:t>
      </w:r>
      <w:r w:rsidR="001A6BBE">
        <w:t>2024</w:t>
      </w:r>
    </w:p>
    <w:p w14:paraId="517A4C20" w14:textId="77777777" w:rsidR="00334831" w:rsidRPr="00C5433C" w:rsidRDefault="00334831" w:rsidP="00C125FF">
      <w:pPr>
        <w:pStyle w:val="ListParagraph"/>
        <w:spacing w:line="240" w:lineRule="auto"/>
        <w:ind w:left="5040" w:firstLine="489"/>
      </w:pPr>
      <w:r w:rsidRPr="00C5433C">
        <w:t>Yang menyatakan,</w:t>
      </w:r>
    </w:p>
    <w:p w14:paraId="5BC73A32" w14:textId="77777777" w:rsidR="00334831" w:rsidRDefault="00334831" w:rsidP="00C125FF">
      <w:pPr>
        <w:pStyle w:val="ListParagraph"/>
        <w:spacing w:line="240" w:lineRule="auto"/>
        <w:ind w:left="5040" w:firstLine="489"/>
      </w:pPr>
    </w:p>
    <w:p w14:paraId="05107073" w14:textId="77777777" w:rsidR="00334831" w:rsidRDefault="00334831" w:rsidP="00C125FF">
      <w:pPr>
        <w:pStyle w:val="ListParagraph"/>
        <w:spacing w:line="240" w:lineRule="auto"/>
        <w:ind w:left="5040" w:firstLine="489"/>
      </w:pPr>
    </w:p>
    <w:p w14:paraId="62B6AEE9" w14:textId="77777777" w:rsidR="00334831" w:rsidRDefault="00334831" w:rsidP="00C125FF">
      <w:pPr>
        <w:pStyle w:val="ListParagraph"/>
        <w:spacing w:line="240" w:lineRule="auto"/>
        <w:ind w:left="5040" w:firstLine="489"/>
      </w:pPr>
    </w:p>
    <w:p w14:paraId="15611742" w14:textId="77777777" w:rsidR="00334831" w:rsidRPr="00C5433C" w:rsidRDefault="00334831" w:rsidP="00C125FF">
      <w:pPr>
        <w:pStyle w:val="ListParagraph"/>
        <w:spacing w:line="240" w:lineRule="auto"/>
        <w:ind w:left="5040" w:firstLine="489"/>
      </w:pPr>
    </w:p>
    <w:p w14:paraId="48C6070F" w14:textId="2B8BE69F" w:rsidR="00334831" w:rsidRPr="00C5433C" w:rsidRDefault="001A6BBE" w:rsidP="00C125FF">
      <w:pPr>
        <w:pStyle w:val="ListParagraph"/>
        <w:spacing w:line="240" w:lineRule="auto"/>
        <w:ind w:left="5040" w:firstLine="489"/>
      </w:pPr>
      <w:r>
        <w:t>Hary Rachmat</w:t>
      </w:r>
    </w:p>
    <w:p w14:paraId="70099A3F" w14:textId="029402E0" w:rsidR="00334831" w:rsidRPr="00C5433C" w:rsidRDefault="00334831" w:rsidP="00C125FF">
      <w:pPr>
        <w:pStyle w:val="ListParagraph"/>
        <w:spacing w:line="240" w:lineRule="auto"/>
        <w:ind w:left="5040" w:firstLine="489"/>
      </w:pPr>
      <w:r w:rsidRPr="00C5433C">
        <w:t xml:space="preserve">NPM. </w:t>
      </w:r>
      <w:r w:rsidR="001A6BBE">
        <w:t>2108207010009</w:t>
      </w:r>
    </w:p>
    <w:p w14:paraId="3B6F4DE3" w14:textId="77777777" w:rsidR="00334831" w:rsidRPr="00C5433C" w:rsidRDefault="00334831" w:rsidP="00334831">
      <w:pPr>
        <w:pStyle w:val="ListParagraph"/>
      </w:pPr>
    </w:p>
    <w:p w14:paraId="35C345E0" w14:textId="4D0D5ED8" w:rsidR="00334831" w:rsidRPr="00C5433C" w:rsidRDefault="00334831" w:rsidP="00334831">
      <w:pPr>
        <w:pStyle w:val="Caption"/>
        <w:rPr>
          <w:sz w:val="14"/>
          <w:szCs w:val="14"/>
        </w:rPr>
      </w:pPr>
      <w:r w:rsidRPr="00C5433C">
        <w:rPr>
          <w:sz w:val="14"/>
          <w:szCs w:val="14"/>
        </w:rPr>
        <w:br w:type="page"/>
      </w:r>
    </w:p>
    <w:p w14:paraId="1F5C79AB" w14:textId="77777777" w:rsidR="00334831" w:rsidRPr="00E221E0" w:rsidRDefault="00334831" w:rsidP="00334831"/>
    <w:p w14:paraId="39B4600D" w14:textId="77777777" w:rsidR="00334831" w:rsidRPr="00E221E0" w:rsidRDefault="00334831" w:rsidP="00334831"/>
    <w:p w14:paraId="044F882F" w14:textId="77777777" w:rsidR="00512935" w:rsidRDefault="00512935" w:rsidP="0029177C">
      <w:pPr>
        <w:spacing w:line="360" w:lineRule="auto"/>
        <w:jc w:val="center"/>
        <w:rPr>
          <w:b/>
          <w:sz w:val="28"/>
        </w:rPr>
      </w:pPr>
      <w:r w:rsidRPr="00512935">
        <w:rPr>
          <w:b/>
          <w:sz w:val="28"/>
        </w:rPr>
        <w:t>PERNYATAAN PERSETUJUAN PUBLIKASI DAN EMBARGO</w:t>
      </w:r>
    </w:p>
    <w:p w14:paraId="1800751B" w14:textId="0D8DBC9E" w:rsidR="00334831" w:rsidRPr="00E57756" w:rsidRDefault="00512935" w:rsidP="0029177C">
      <w:pPr>
        <w:spacing w:line="360" w:lineRule="auto"/>
        <w:jc w:val="center"/>
        <w:rPr>
          <w:b/>
          <w:sz w:val="28"/>
          <w:lang w:val="id-ID"/>
        </w:rPr>
      </w:pPr>
      <w:r w:rsidRPr="00512935">
        <w:rPr>
          <w:b/>
          <w:sz w:val="28"/>
        </w:rPr>
        <w:t xml:space="preserve">KARYA TULIS CIVITAS AKADEMIKA </w:t>
      </w:r>
      <w:r w:rsidR="00E57756">
        <w:rPr>
          <w:b/>
          <w:sz w:val="28"/>
          <w:lang w:val="id-ID"/>
        </w:rPr>
        <w:t>USK</w:t>
      </w:r>
    </w:p>
    <w:p w14:paraId="6499545D" w14:textId="6EF6F451" w:rsidR="00512935" w:rsidRPr="00C5433C" w:rsidRDefault="00512935" w:rsidP="00512935">
      <w:pPr>
        <w:pStyle w:val="Caption"/>
      </w:pPr>
    </w:p>
    <w:p w14:paraId="65B192B4" w14:textId="77777777" w:rsidR="00597615" w:rsidRPr="00EF0E82" w:rsidRDefault="00597615" w:rsidP="00E21347">
      <w:pPr>
        <w:pStyle w:val="ListParagraph"/>
        <w:ind w:firstLine="0"/>
      </w:pPr>
      <w:r w:rsidRPr="00EF0E82">
        <w:t xml:space="preserve">Saya yang bertanda tangan di bawah ini, </w:t>
      </w:r>
    </w:p>
    <w:p w14:paraId="6855F115" w14:textId="77777777" w:rsidR="00597615" w:rsidRDefault="00597615" w:rsidP="00E21347">
      <w:pPr>
        <w:pStyle w:val="ListParagraph"/>
      </w:pPr>
      <w:r w:rsidRPr="00EF0E82">
        <w:t>Nama lengkap</w:t>
      </w:r>
      <w:r w:rsidRPr="00EF0E82">
        <w:tab/>
      </w:r>
      <w:r w:rsidRPr="00EF0E82">
        <w:tab/>
      </w:r>
      <w:r>
        <w:tab/>
      </w:r>
      <w:r w:rsidRPr="00EF0E82">
        <w:t>:</w:t>
      </w:r>
      <w:r>
        <w:t xml:space="preserve"> Hary Rachmat</w:t>
      </w:r>
    </w:p>
    <w:p w14:paraId="69E4EBE5" w14:textId="0D70DCA0" w:rsidR="00A4247E" w:rsidRDefault="00A4247E" w:rsidP="00E21347">
      <w:pPr>
        <w:pStyle w:val="ListParagraph"/>
      </w:pPr>
      <w:r w:rsidRPr="00EF0E82">
        <w:t>NPM</w:t>
      </w:r>
      <w:r w:rsidRPr="00EF0E82">
        <w:tab/>
      </w:r>
      <w:r w:rsidRPr="00EF0E82">
        <w:tab/>
      </w:r>
      <w:r>
        <w:tab/>
      </w:r>
      <w:r>
        <w:tab/>
      </w:r>
      <w:r w:rsidRPr="00EF0E82">
        <w:t>:</w:t>
      </w:r>
      <w:r>
        <w:t xml:space="preserve"> 2108207010009</w:t>
      </w:r>
    </w:p>
    <w:p w14:paraId="6E6C4EDE" w14:textId="6A0D3B4B" w:rsidR="00A4247E" w:rsidRPr="00EF0E82" w:rsidRDefault="00A4247E" w:rsidP="00E21347">
      <w:pPr>
        <w:pStyle w:val="ListParagraph"/>
        <w:tabs>
          <w:tab w:val="left" w:pos="3544"/>
        </w:tabs>
        <w:ind w:left="3686" w:hanging="2966"/>
      </w:pPr>
      <w:r w:rsidRPr="00EF0E82">
        <w:t>Judul Tugas Tesis</w:t>
      </w:r>
      <w:r>
        <w:tab/>
        <w:t xml:space="preserve"> </w:t>
      </w:r>
      <w:r w:rsidRPr="00EF0E82">
        <w:t>:</w:t>
      </w:r>
      <w:r>
        <w:t xml:space="preserve"> </w:t>
      </w:r>
      <w:r w:rsidRPr="007B2B61">
        <w:rPr>
          <w:iCs w:val="0"/>
        </w:rPr>
        <w:t xml:space="preserve">Pengembangan </w:t>
      </w:r>
      <w:r w:rsidRPr="007B2B61">
        <w:rPr>
          <w:i/>
        </w:rPr>
        <w:t>Large Language Model</w:t>
      </w:r>
      <w:r w:rsidRPr="007B2B61">
        <w:rPr>
          <w:iCs w:val="0"/>
        </w:rPr>
        <w:t xml:space="preserve"> </w:t>
      </w:r>
      <w:r w:rsidR="00E57756">
        <w:rPr>
          <w:iCs w:val="0"/>
          <w:lang w:val="id-ID"/>
        </w:rPr>
        <w:t>u</w:t>
      </w:r>
      <w:r w:rsidRPr="007B2B61">
        <w:rPr>
          <w:iCs w:val="0"/>
        </w:rPr>
        <w:t xml:space="preserve">ntuk Menjawab Pertanyaan </w:t>
      </w:r>
      <w:r>
        <w:rPr>
          <w:iCs w:val="0"/>
        </w:rPr>
        <w:t>t</w:t>
      </w:r>
      <w:r w:rsidRPr="007B2B61">
        <w:rPr>
          <w:iCs w:val="0"/>
        </w:rPr>
        <w:t xml:space="preserve">erkait Akademik </w:t>
      </w:r>
      <w:r>
        <w:rPr>
          <w:iCs w:val="0"/>
        </w:rPr>
        <w:t>d</w:t>
      </w:r>
      <w:r w:rsidRPr="007B2B61">
        <w:rPr>
          <w:iCs w:val="0"/>
        </w:rPr>
        <w:t xml:space="preserve">i Universitas Syiah Kuala </w:t>
      </w:r>
      <w:r>
        <w:rPr>
          <w:iCs w:val="0"/>
        </w:rPr>
        <w:t>d</w:t>
      </w:r>
      <w:r w:rsidRPr="007B2B61">
        <w:rPr>
          <w:iCs w:val="0"/>
        </w:rPr>
        <w:t xml:space="preserve">engan Metode </w:t>
      </w:r>
      <w:r w:rsidRPr="007B2B61">
        <w:rPr>
          <w:i/>
        </w:rPr>
        <w:t>Fine-Tuning</w:t>
      </w:r>
      <w:r w:rsidRPr="007B2B61">
        <w:rPr>
          <w:iCs w:val="0"/>
        </w:rPr>
        <w:t xml:space="preserve"> </w:t>
      </w:r>
      <w:r>
        <w:rPr>
          <w:iCs w:val="0"/>
        </w:rPr>
        <w:t>d</w:t>
      </w:r>
      <w:r w:rsidRPr="007B2B61">
        <w:rPr>
          <w:iCs w:val="0"/>
        </w:rPr>
        <w:t xml:space="preserve">an </w:t>
      </w:r>
      <w:r w:rsidRPr="007B2B61">
        <w:rPr>
          <w:i/>
        </w:rPr>
        <w:t>Retrieval-Augmented Genera</w:t>
      </w:r>
      <w:r w:rsidRPr="007B2B61">
        <w:rPr>
          <w:iCs w:val="0"/>
        </w:rPr>
        <w:t>tion</w:t>
      </w:r>
    </w:p>
    <w:p w14:paraId="440EAFD6" w14:textId="03023C76" w:rsidR="00597615" w:rsidRDefault="00A4247E" w:rsidP="00E21347">
      <w:pPr>
        <w:pStyle w:val="ListParagraph"/>
        <w:tabs>
          <w:tab w:val="left" w:pos="2694"/>
        </w:tabs>
      </w:pPr>
      <w:r w:rsidRPr="00EF0E82">
        <w:t>Fakulta</w:t>
      </w:r>
      <w:r>
        <w:t>s</w:t>
      </w:r>
      <w:r>
        <w:tab/>
      </w:r>
      <w:r>
        <w:tab/>
      </w:r>
      <w:r>
        <w:tab/>
      </w:r>
      <w:r w:rsidRPr="00EF0E82">
        <w:t>:</w:t>
      </w:r>
      <w:r>
        <w:t xml:space="preserve"> MIPA</w:t>
      </w:r>
    </w:p>
    <w:p w14:paraId="6735551C" w14:textId="78EA9E29" w:rsidR="00A4247E" w:rsidRPr="00EF0E82" w:rsidRDefault="00A4247E" w:rsidP="00E21347">
      <w:pPr>
        <w:pStyle w:val="ListParagraph"/>
      </w:pPr>
      <w:r w:rsidRPr="00EF0E82">
        <w:t>Jurusan</w:t>
      </w:r>
      <w:r w:rsidRPr="00EF0E82">
        <w:tab/>
      </w:r>
      <w:r w:rsidRPr="00EF0E82">
        <w:tab/>
      </w:r>
      <w:r>
        <w:tab/>
      </w:r>
      <w:r w:rsidRPr="00EF0E82">
        <w:t>:</w:t>
      </w:r>
      <w:r>
        <w:t xml:space="preserve"> Informatika</w:t>
      </w:r>
    </w:p>
    <w:p w14:paraId="7A50AB7B" w14:textId="77777777" w:rsidR="00597615" w:rsidRDefault="00597615" w:rsidP="00282F50">
      <w:pPr>
        <w:pStyle w:val="ListParagraph"/>
        <w:spacing w:after="240"/>
      </w:pPr>
      <w:r w:rsidRPr="00EF0E82">
        <w:t>Program Studi</w:t>
      </w:r>
      <w:r w:rsidRPr="00EF0E82">
        <w:tab/>
      </w:r>
      <w:r w:rsidRPr="00EF0E82">
        <w:tab/>
      </w:r>
      <w:r>
        <w:tab/>
      </w:r>
      <w:r w:rsidRPr="00EF0E82">
        <w:t>:</w:t>
      </w:r>
      <w:r>
        <w:t xml:space="preserve"> </w:t>
      </w:r>
      <w:r w:rsidRPr="007B2B61">
        <w:t>Magister Kecerdasan Buatan</w:t>
      </w:r>
    </w:p>
    <w:p w14:paraId="070D9581" w14:textId="77777777" w:rsidR="00282F50" w:rsidRPr="00EF0E82" w:rsidRDefault="00282F50" w:rsidP="00282F50">
      <w:pPr>
        <w:pStyle w:val="ListParagraph"/>
        <w:spacing w:after="240"/>
      </w:pPr>
    </w:p>
    <w:p w14:paraId="6AAD87CA" w14:textId="77777777" w:rsidR="00597615" w:rsidRDefault="00597615" w:rsidP="00E21347">
      <w:pPr>
        <w:pStyle w:val="ListParagraph"/>
        <w:ind w:firstLine="0"/>
      </w:pPr>
      <w:r>
        <w:t>menyetujui:</w:t>
      </w:r>
    </w:p>
    <w:p w14:paraId="523FFBB5" w14:textId="316E4B3E" w:rsidR="00597615" w:rsidRDefault="00597615" w:rsidP="00E21347">
      <w:pPr>
        <w:pStyle w:val="ListParagraph"/>
        <w:ind w:left="709" w:hanging="709"/>
      </w:pPr>
      <w:r>
        <w:t xml:space="preserve">(   )  </w:t>
      </w:r>
      <w:r>
        <w:tab/>
        <w:t>untuk mengunggah softcopy Tugas Akhir/Tesis saya diatas secara penuh atau full text di Repository Perpustakaan Unsyiah dan diakses atau terbaca lewat mesin pencari internet secara publik</w:t>
      </w:r>
    </w:p>
    <w:p w14:paraId="190C37DB" w14:textId="0299D32C" w:rsidR="00334831" w:rsidRDefault="00597615" w:rsidP="00E21347">
      <w:pPr>
        <w:pStyle w:val="ListParagraph"/>
        <w:ind w:left="709" w:hanging="709"/>
      </w:pPr>
      <w:r>
        <w:t xml:space="preserve">(   )  </w:t>
      </w:r>
      <w:r>
        <w:tab/>
        <w:t>untuk mengunggah softcopy Tugas Akhir/Tesis kami diatas secara parsial atau</w:t>
      </w:r>
      <w:r w:rsidR="004F4CE0">
        <w:t xml:space="preserve"> </w:t>
      </w:r>
      <w:r>
        <w:t>hanya</w:t>
      </w:r>
      <w:r w:rsidR="004F4CE0">
        <w:t xml:space="preserve"> </w:t>
      </w:r>
      <w:r>
        <w:t>bagian Tertentu (misalnya Cover, Lembar Pengesahan, Abstrak, Daftar Isi,</w:t>
      </w:r>
      <w:r w:rsidR="004F4CE0">
        <w:t xml:space="preserve"> </w:t>
      </w:r>
      <w:r>
        <w:t>Pendahuluan dan Kesimpulan) ke  Repository Perpustakaan Unsyiah dan diakses</w:t>
      </w:r>
      <w:r w:rsidR="004F4CE0">
        <w:t xml:space="preserve"> </w:t>
      </w:r>
      <w:r>
        <w:t>atau terbaca lewat mesin pencari internet secara publik</w:t>
      </w:r>
    </w:p>
    <w:p w14:paraId="0E5AECD7" w14:textId="3DA3C651" w:rsidR="004F4CE0" w:rsidRDefault="004F4CE0" w:rsidP="00E21347">
      <w:pPr>
        <w:pStyle w:val="ListParagraph"/>
        <w:ind w:firstLine="0"/>
        <w:jc w:val="both"/>
      </w:pPr>
      <w:r>
        <w:t xml:space="preserve">dan setuju memberikan atau mengunggah softcopy Tugas Akhir/Tesis kepada Perpustakaan Unsyiah secara  penuh dalam  bentuk PDF untuk disimpan secara private ke dalam Repository yang tidak bisa dijangkau oleh mesin pencari (mis. Google). </w:t>
      </w:r>
    </w:p>
    <w:p w14:paraId="2F32FBC2" w14:textId="77777777" w:rsidR="004F4CE0" w:rsidRDefault="004F4CE0" w:rsidP="00E21347">
      <w:pPr>
        <w:pStyle w:val="ListParagraph"/>
        <w:ind w:firstLine="0"/>
        <w:jc w:val="both"/>
      </w:pPr>
    </w:p>
    <w:p w14:paraId="54ED8044" w14:textId="513CAE40" w:rsidR="004F4CE0" w:rsidRPr="00C5433C" w:rsidRDefault="004F4CE0" w:rsidP="00E21347">
      <w:pPr>
        <w:pStyle w:val="ListParagraph"/>
        <w:ind w:left="709" w:hanging="709"/>
      </w:pPr>
      <w:r>
        <w:t>Demikian pernyataan ini dibuat untuk dipergunakan sebagaimana mestinya.</w:t>
      </w:r>
    </w:p>
    <w:p w14:paraId="04C799BD" w14:textId="77777777" w:rsidR="00334831" w:rsidRPr="00C5433C" w:rsidRDefault="00334831" w:rsidP="00334831">
      <w:pPr>
        <w:pStyle w:val="ListParagraph"/>
      </w:pPr>
    </w:p>
    <w:p w14:paraId="78619E94" w14:textId="77777777" w:rsidR="00334831" w:rsidRPr="00C5433C" w:rsidRDefault="00334831" w:rsidP="00334831">
      <w:r w:rsidRPr="00C5433C">
        <w:br w:type="page"/>
      </w:r>
    </w:p>
    <w:p w14:paraId="540D9970" w14:textId="77777777" w:rsidR="00334831" w:rsidRDefault="00334831" w:rsidP="00334831"/>
    <w:p w14:paraId="28C43954" w14:textId="77777777" w:rsidR="00334831" w:rsidRDefault="00334831" w:rsidP="00334831"/>
    <w:p w14:paraId="0AD8049D" w14:textId="77777777" w:rsidR="00334831" w:rsidRPr="00FD1487" w:rsidRDefault="00334831" w:rsidP="00334831">
      <w:pPr>
        <w:pStyle w:val="Cover3"/>
        <w:rPr>
          <w:color w:val="999999"/>
        </w:rPr>
      </w:pPr>
      <w:r w:rsidRPr="00FD1487">
        <w:t>ABSTRAK</w:t>
      </w:r>
    </w:p>
    <w:p w14:paraId="1C35BE40" w14:textId="14BD0A6B" w:rsidR="00334831" w:rsidRPr="00FD1487" w:rsidRDefault="00334831" w:rsidP="00334831">
      <w:pPr>
        <w:pStyle w:val="Caption1"/>
        <w:rPr>
          <w:color w:val="C0C0C0"/>
        </w:rPr>
      </w:pPr>
    </w:p>
    <w:p w14:paraId="54D04E1A" w14:textId="77777777" w:rsidR="00334831" w:rsidRPr="00FD1487" w:rsidRDefault="00334831" w:rsidP="00334831">
      <w:pPr>
        <w:pStyle w:val="BodyText2"/>
        <w:rPr>
          <w:rFonts w:ascii="Times New Roman" w:hAnsi="Times New Roman" w:cs="Times New Roman"/>
          <w:i w:val="0"/>
          <w:sz w:val="24"/>
          <w:szCs w:val="24"/>
        </w:rPr>
      </w:pPr>
    </w:p>
    <w:p w14:paraId="565125C4" w14:textId="77777777" w:rsidR="00334831" w:rsidRPr="00FD1487" w:rsidRDefault="00334831" w:rsidP="00334831">
      <w:pPr>
        <w:pStyle w:val="BodyText2"/>
        <w:rPr>
          <w:rFonts w:ascii="Times New Roman" w:hAnsi="Times New Roman" w:cs="Times New Roman"/>
          <w:i w:val="0"/>
          <w:sz w:val="24"/>
          <w:szCs w:val="24"/>
        </w:rPr>
      </w:pPr>
    </w:p>
    <w:p w14:paraId="0B2F2824" w14:textId="1D136FEA" w:rsidR="00334831" w:rsidRPr="00263F10" w:rsidRDefault="00BC6970" w:rsidP="00263F10">
      <w:pPr>
        <w:pStyle w:val="Quote"/>
        <w:jc w:val="both"/>
        <w:rPr>
          <w:i w:val="0"/>
          <w:iCs/>
        </w:rPr>
      </w:pPr>
      <w:r w:rsidRPr="00E8268E">
        <w:rPr>
          <w:i w:val="0"/>
          <w:iCs/>
        </w:rPr>
        <w:t>Selama</w:t>
      </w:r>
      <w:r w:rsidR="00FD51E1" w:rsidRPr="00E8268E">
        <w:rPr>
          <w:i w:val="0"/>
          <w:iCs/>
        </w:rPr>
        <w:t xml:space="preserve"> ini</w:t>
      </w:r>
      <w:r w:rsidR="009A046C" w:rsidRPr="00E8268E">
        <w:rPr>
          <w:i w:val="0"/>
          <w:iCs/>
        </w:rPr>
        <w:t>,</w:t>
      </w:r>
      <w:r w:rsidRPr="00E8268E">
        <w:rPr>
          <w:i w:val="0"/>
          <w:iCs/>
        </w:rPr>
        <w:t xml:space="preserve"> </w:t>
      </w:r>
      <w:r w:rsidR="00895758" w:rsidRPr="00E8268E">
        <w:rPr>
          <w:i w:val="0"/>
          <w:iCs/>
        </w:rPr>
        <w:t>informasi terkait akademik di Universitas Syiah Kuala (USK)</w:t>
      </w:r>
      <w:r w:rsidR="009A046C" w:rsidRPr="00E8268E">
        <w:rPr>
          <w:i w:val="0"/>
          <w:iCs/>
        </w:rPr>
        <w:t>,</w:t>
      </w:r>
      <w:r w:rsidR="00A41585" w:rsidRPr="00E8268E">
        <w:rPr>
          <w:i w:val="0"/>
          <w:iCs/>
        </w:rPr>
        <w:t xml:space="preserve"> selain di informasikan dalam bentuk website juga </w:t>
      </w:r>
      <w:r w:rsidR="004D055F" w:rsidRPr="00E8268E">
        <w:rPr>
          <w:i w:val="0"/>
          <w:iCs/>
        </w:rPr>
        <w:t xml:space="preserve">dirangkum </w:t>
      </w:r>
      <w:r w:rsidR="00A41585" w:rsidRPr="00E8268E">
        <w:rPr>
          <w:i w:val="0"/>
          <w:iCs/>
        </w:rPr>
        <w:t xml:space="preserve">dalam </w:t>
      </w:r>
      <w:r w:rsidRPr="00E8268E">
        <w:rPr>
          <w:i w:val="0"/>
          <w:iCs/>
        </w:rPr>
        <w:t>bentuk</w:t>
      </w:r>
      <w:r w:rsidRPr="00E8268E">
        <w:t xml:space="preserve"> Frequently Asked Question </w:t>
      </w:r>
      <w:r w:rsidRPr="00E8268E">
        <w:rPr>
          <w:i w:val="0"/>
          <w:iCs/>
        </w:rPr>
        <w:t>(FAQ)</w:t>
      </w:r>
      <w:r w:rsidR="00FD51E1" w:rsidRPr="00E8268E">
        <w:rPr>
          <w:i w:val="0"/>
          <w:iCs/>
        </w:rPr>
        <w:t xml:space="preserve">. </w:t>
      </w:r>
      <w:r w:rsidR="00587C5E" w:rsidRPr="00E8268E">
        <w:rPr>
          <w:i w:val="0"/>
          <w:iCs/>
        </w:rPr>
        <w:t>Informasi dalam bentuk web</w:t>
      </w:r>
      <w:r w:rsidR="002C6EB1" w:rsidRPr="00E8268E">
        <w:rPr>
          <w:i w:val="0"/>
          <w:iCs/>
        </w:rPr>
        <w:t>site</w:t>
      </w:r>
      <w:r w:rsidR="00587C5E" w:rsidRPr="00E8268E">
        <w:rPr>
          <w:i w:val="0"/>
          <w:iCs/>
        </w:rPr>
        <w:t xml:space="preserve"> dan </w:t>
      </w:r>
      <w:r w:rsidR="00FD51E1" w:rsidRPr="00E8268E">
        <w:rPr>
          <w:i w:val="0"/>
          <w:iCs/>
        </w:rPr>
        <w:t>FAQ tidak interaktif sehingga informasi</w:t>
      </w:r>
      <w:r w:rsidR="006234C6" w:rsidRPr="00E8268E">
        <w:rPr>
          <w:i w:val="0"/>
          <w:iCs/>
        </w:rPr>
        <w:t xml:space="preserve"> tertentu</w:t>
      </w:r>
      <w:r w:rsidR="00FD51E1" w:rsidRPr="00E8268E">
        <w:rPr>
          <w:i w:val="0"/>
          <w:iCs/>
        </w:rPr>
        <w:t xml:space="preserve"> harus dicari dalam </w:t>
      </w:r>
      <w:r w:rsidR="00F26045" w:rsidRPr="00E8268E">
        <w:rPr>
          <w:i w:val="0"/>
          <w:iCs/>
        </w:rPr>
        <w:t xml:space="preserve">berita web atau </w:t>
      </w:r>
      <w:r w:rsidR="00FD51E1" w:rsidRPr="00E8268E">
        <w:rPr>
          <w:i w:val="0"/>
          <w:iCs/>
        </w:rPr>
        <w:t>daftar FAQ tersebut.</w:t>
      </w:r>
      <w:r w:rsidR="004F015D" w:rsidRPr="00E8268E">
        <w:rPr>
          <w:i w:val="0"/>
          <w:iCs/>
        </w:rPr>
        <w:t xml:space="preserve"> Oleh karena itu,</w:t>
      </w:r>
      <w:r w:rsidR="00C82CF4" w:rsidRPr="00E8268E">
        <w:rPr>
          <w:i w:val="0"/>
          <w:iCs/>
        </w:rPr>
        <w:t xml:space="preserve"> </w:t>
      </w:r>
      <w:r w:rsidR="00FD51E1" w:rsidRPr="00E8268E">
        <w:rPr>
          <w:i w:val="0"/>
          <w:iCs/>
        </w:rPr>
        <w:t xml:space="preserve">dibutuhkan alternatif cara penyampaian informasi yang </w:t>
      </w:r>
      <w:r w:rsidR="00383477" w:rsidRPr="00E8268E">
        <w:rPr>
          <w:i w:val="0"/>
          <w:iCs/>
        </w:rPr>
        <w:t xml:space="preserve">lebih </w:t>
      </w:r>
      <w:r w:rsidR="00FD51E1" w:rsidRPr="00E8268E">
        <w:rPr>
          <w:i w:val="0"/>
          <w:iCs/>
        </w:rPr>
        <w:t xml:space="preserve">interaktif menggunakan chatbot. Chatbot dapat dibangun dengan menggunakan </w:t>
      </w:r>
      <w:r w:rsidR="00FD51E1" w:rsidRPr="00E8268E">
        <w:t>Large Language Model</w:t>
      </w:r>
      <w:r w:rsidR="00FD51E1" w:rsidRPr="00E8268E">
        <w:rPr>
          <w:i w:val="0"/>
          <w:iCs/>
        </w:rPr>
        <w:t xml:space="preserve"> (LLM)</w:t>
      </w:r>
      <w:r w:rsidR="00C82CF4" w:rsidRPr="00E8268E">
        <w:rPr>
          <w:i w:val="0"/>
          <w:iCs/>
        </w:rPr>
        <w:t xml:space="preserve"> seperti </w:t>
      </w:r>
      <w:r w:rsidR="00FD51E1" w:rsidRPr="00E8268E">
        <w:rPr>
          <w:i w:val="0"/>
          <w:iCs/>
        </w:rPr>
        <w:t xml:space="preserve">Mistral 7B. </w:t>
      </w:r>
      <w:r w:rsidR="00B231B9" w:rsidRPr="00E8268E">
        <w:rPr>
          <w:i w:val="0"/>
          <w:iCs/>
        </w:rPr>
        <w:t xml:space="preserve">Mistral 7B adalah model bahasa besar yang </w:t>
      </w:r>
      <w:r w:rsidR="00915986" w:rsidRPr="00E8268E">
        <w:rPr>
          <w:i w:val="0"/>
          <w:iCs/>
        </w:rPr>
        <w:t>dapat diterapkan</w:t>
      </w:r>
      <w:r w:rsidR="00FA6014" w:rsidRPr="00E8268E">
        <w:rPr>
          <w:i w:val="0"/>
          <w:iCs/>
        </w:rPr>
        <w:t xml:space="preserve"> </w:t>
      </w:r>
      <w:r w:rsidR="00B231B9" w:rsidRPr="00E8268E">
        <w:rPr>
          <w:i w:val="0"/>
          <w:iCs/>
        </w:rPr>
        <w:t>untuk menjawab pertanyaan</w:t>
      </w:r>
      <w:r w:rsidR="00FA6014" w:rsidRPr="00E8268E">
        <w:rPr>
          <w:i w:val="0"/>
          <w:iCs/>
        </w:rPr>
        <w:t xml:space="preserve"> seperti informasi</w:t>
      </w:r>
      <w:r w:rsidR="00915986" w:rsidRPr="00E8268E">
        <w:rPr>
          <w:i w:val="0"/>
          <w:iCs/>
        </w:rPr>
        <w:t xml:space="preserve"> akademik</w:t>
      </w:r>
      <w:r w:rsidR="00032E5B" w:rsidRPr="00E8268E">
        <w:rPr>
          <w:i w:val="0"/>
          <w:iCs/>
        </w:rPr>
        <w:t xml:space="preserve"> </w:t>
      </w:r>
      <w:r w:rsidR="00B231B9" w:rsidRPr="00E8268E">
        <w:rPr>
          <w:i w:val="0"/>
          <w:iCs/>
        </w:rPr>
        <w:t xml:space="preserve">menggunakan data yang dikumpulkan dari </w:t>
      </w:r>
      <w:r w:rsidR="00F323D8" w:rsidRPr="00E8268E">
        <w:rPr>
          <w:i w:val="0"/>
          <w:iCs/>
        </w:rPr>
        <w:t>universitas</w:t>
      </w:r>
      <w:r w:rsidR="00B231B9" w:rsidRPr="00E8268E">
        <w:rPr>
          <w:i w:val="0"/>
          <w:iCs/>
        </w:rPr>
        <w:t xml:space="preserve">. </w:t>
      </w:r>
      <w:r w:rsidR="00EA16EA" w:rsidRPr="00E8268E">
        <w:rPr>
          <w:i w:val="0"/>
          <w:iCs/>
        </w:rPr>
        <w:t xml:space="preserve">Metode </w:t>
      </w:r>
      <w:r w:rsidR="00EA16EA" w:rsidRPr="00E8268E">
        <w:t>fine-tuning</w:t>
      </w:r>
      <w:r w:rsidR="00EA16EA" w:rsidRPr="00E8268E">
        <w:rPr>
          <w:i w:val="0"/>
          <w:iCs/>
        </w:rPr>
        <w:t xml:space="preserve"> dengan </w:t>
      </w:r>
      <w:r w:rsidR="00B231B9" w:rsidRPr="00E8268E">
        <w:rPr>
          <w:i w:val="0"/>
          <w:iCs/>
        </w:rPr>
        <w:t xml:space="preserve">Teknik QLoRA dan RAG </w:t>
      </w:r>
      <w:r w:rsidR="0087031E" w:rsidRPr="00E8268E">
        <w:rPr>
          <w:i w:val="0"/>
          <w:iCs/>
        </w:rPr>
        <w:t xml:space="preserve">dapat </w:t>
      </w:r>
      <w:r w:rsidR="00B231B9" w:rsidRPr="00E8268E">
        <w:rPr>
          <w:i w:val="0"/>
          <w:iCs/>
        </w:rPr>
        <w:t xml:space="preserve">digunakan untuk melatih model dan mengambil informasi yang relevan dari sumber </w:t>
      </w:r>
      <w:r w:rsidR="00D768DD" w:rsidRPr="00E8268E">
        <w:rPr>
          <w:i w:val="0"/>
          <w:iCs/>
        </w:rPr>
        <w:t>dokumen</w:t>
      </w:r>
      <w:r w:rsidR="00B231B9" w:rsidRPr="00E8268E">
        <w:rPr>
          <w:i w:val="0"/>
          <w:iCs/>
        </w:rPr>
        <w:t xml:space="preserve"> eksternal. Hasilnya </w:t>
      </w:r>
      <w:r w:rsidR="00D768DD" w:rsidRPr="00E8268E">
        <w:rPr>
          <w:i w:val="0"/>
          <w:iCs/>
        </w:rPr>
        <w:t xml:space="preserve">kemudian </w:t>
      </w:r>
      <w:r w:rsidR="00B231B9" w:rsidRPr="00E8268E">
        <w:rPr>
          <w:i w:val="0"/>
          <w:iCs/>
        </w:rPr>
        <w:t xml:space="preserve">dievaluasi menggunakan skor </w:t>
      </w:r>
      <w:r w:rsidR="00B231B9" w:rsidRPr="00E52A1F">
        <w:rPr>
          <w:i w:val="0"/>
          <w:iCs/>
        </w:rPr>
        <w:t>ROUGE</w:t>
      </w:r>
      <w:r w:rsidR="00B231B9" w:rsidRPr="00E8268E">
        <w:rPr>
          <w:i w:val="0"/>
          <w:iCs/>
        </w:rPr>
        <w:t xml:space="preserve">. </w:t>
      </w:r>
      <w:r w:rsidR="0087031E" w:rsidRPr="00E8268E">
        <w:rPr>
          <w:i w:val="0"/>
          <w:iCs/>
        </w:rPr>
        <w:t>Jawaban dari model</w:t>
      </w:r>
      <w:r w:rsidR="00DA0EF0" w:rsidRPr="00E8268E">
        <w:rPr>
          <w:i w:val="0"/>
          <w:iCs/>
        </w:rPr>
        <w:t xml:space="preserve"> USK</w:t>
      </w:r>
      <w:r w:rsidR="0087031E" w:rsidRPr="00E8268E">
        <w:rPr>
          <w:i w:val="0"/>
          <w:iCs/>
        </w:rPr>
        <w:t xml:space="preserve"> Mistral 7B</w:t>
      </w:r>
      <w:r w:rsidR="00DA0EF0" w:rsidRPr="00E8268E">
        <w:rPr>
          <w:i w:val="0"/>
          <w:iCs/>
        </w:rPr>
        <w:t xml:space="preserve"> memberikan hasil dengan</w:t>
      </w:r>
      <w:r w:rsidR="00B231B9" w:rsidRPr="00E8268E">
        <w:rPr>
          <w:i w:val="0"/>
          <w:iCs/>
        </w:rPr>
        <w:t xml:space="preserve"> skor &gt;0,5</w:t>
      </w:r>
      <w:r w:rsidR="00DA0EF0" w:rsidRPr="00E8268E">
        <w:rPr>
          <w:i w:val="0"/>
          <w:iCs/>
        </w:rPr>
        <w:t xml:space="preserve"> dengan </w:t>
      </w:r>
      <w:r w:rsidR="00A11203" w:rsidRPr="00E8268E">
        <w:rPr>
          <w:i w:val="0"/>
          <w:iCs/>
        </w:rPr>
        <w:t>1</w:t>
      </w:r>
      <w:r w:rsidR="00B85CF3" w:rsidRPr="00E8268E">
        <w:rPr>
          <w:i w:val="0"/>
          <w:iCs/>
        </w:rPr>
        <w:t>5</w:t>
      </w:r>
      <w:r w:rsidR="00B231B9" w:rsidRPr="00E8268E">
        <w:rPr>
          <w:i w:val="0"/>
          <w:iCs/>
        </w:rPr>
        <w:t xml:space="preserve"> dari </w:t>
      </w:r>
      <w:r w:rsidR="004339FD" w:rsidRPr="00E8268E">
        <w:rPr>
          <w:i w:val="0"/>
          <w:iCs/>
        </w:rPr>
        <w:t>5</w:t>
      </w:r>
      <w:r w:rsidR="00B231B9" w:rsidRPr="00E8268E">
        <w:rPr>
          <w:i w:val="0"/>
          <w:iCs/>
        </w:rPr>
        <w:t xml:space="preserve">6 pertanyaan </w:t>
      </w:r>
      <w:r w:rsidR="00DA0EF0" w:rsidRPr="00E8268E">
        <w:rPr>
          <w:i w:val="0"/>
          <w:iCs/>
        </w:rPr>
        <w:t>menggunakan</w:t>
      </w:r>
      <w:r w:rsidR="00B231B9" w:rsidRPr="00E8268E">
        <w:rPr>
          <w:i w:val="0"/>
          <w:iCs/>
        </w:rPr>
        <w:t xml:space="preserve"> metode RAG dan metode </w:t>
      </w:r>
      <w:r w:rsidR="00B231B9" w:rsidRPr="00E8268E">
        <w:t>fine-tuning</w:t>
      </w:r>
      <w:r w:rsidR="00B231B9" w:rsidRPr="00E8268E">
        <w:rPr>
          <w:i w:val="0"/>
          <w:iCs/>
        </w:rPr>
        <w:t xml:space="preserve"> di</w:t>
      </w:r>
      <w:r w:rsidR="00DA0EF0" w:rsidRPr="00E8268E">
        <w:rPr>
          <w:i w:val="0"/>
          <w:iCs/>
        </w:rPr>
        <w:t>uji</w:t>
      </w:r>
      <w:r w:rsidR="00B231B9" w:rsidRPr="00E8268E">
        <w:rPr>
          <w:i w:val="0"/>
          <w:iCs/>
        </w:rPr>
        <w:t xml:space="preserve"> pada 20 pertanyaan</w:t>
      </w:r>
      <w:r w:rsidR="00E8268E">
        <w:rPr>
          <w:i w:val="0"/>
          <w:iCs/>
        </w:rPr>
        <w:t xml:space="preserve"> menghasilkan nilai dengan </w:t>
      </w:r>
      <w:r w:rsidR="00E8268E" w:rsidRPr="00E8268E">
        <w:rPr>
          <w:i w:val="0"/>
          <w:iCs/>
        </w:rPr>
        <w:t>skor &gt;0,5</w:t>
      </w:r>
      <w:r w:rsidR="00DA0EF0" w:rsidRPr="00E8268E">
        <w:rPr>
          <w:i w:val="0"/>
          <w:iCs/>
        </w:rPr>
        <w:t>. Pengujian juga dilakukan d</w:t>
      </w:r>
      <w:r w:rsidR="008564A9" w:rsidRPr="00E8268E">
        <w:rPr>
          <w:i w:val="0"/>
          <w:iCs/>
        </w:rPr>
        <w:t>engan pertanyaan yang berbeda tetapi memiliki makna yang sama</w:t>
      </w:r>
      <w:r w:rsidR="00B231B9" w:rsidRPr="00E8268E">
        <w:rPr>
          <w:i w:val="0"/>
          <w:iCs/>
        </w:rPr>
        <w:t xml:space="preserve"> dan </w:t>
      </w:r>
      <w:r w:rsidR="006521B6" w:rsidRPr="00E8268E">
        <w:rPr>
          <w:i w:val="0"/>
          <w:iCs/>
        </w:rPr>
        <w:t xml:space="preserve">didapatkan </w:t>
      </w:r>
      <w:r w:rsidR="00B231B9" w:rsidRPr="00E8268E">
        <w:rPr>
          <w:i w:val="0"/>
          <w:iCs/>
        </w:rPr>
        <w:t xml:space="preserve">hasil tanggapan dengan skor </w:t>
      </w:r>
      <w:r w:rsidR="00DA0EF0" w:rsidRPr="00E52A1F">
        <w:rPr>
          <w:i w:val="0"/>
          <w:iCs/>
        </w:rPr>
        <w:t>ROUGE</w:t>
      </w:r>
      <w:r w:rsidR="00DA0EF0" w:rsidRPr="00E8268E">
        <w:rPr>
          <w:i w:val="0"/>
          <w:iCs/>
        </w:rPr>
        <w:t xml:space="preserve"> 0</w:t>
      </w:r>
      <w:r w:rsidR="00E8268E">
        <w:rPr>
          <w:i w:val="0"/>
          <w:iCs/>
        </w:rPr>
        <w:t>,</w:t>
      </w:r>
      <w:r w:rsidR="00DA0EF0" w:rsidRPr="00E8268E">
        <w:rPr>
          <w:i w:val="0"/>
          <w:iCs/>
        </w:rPr>
        <w:t>4-0</w:t>
      </w:r>
      <w:r w:rsidR="00E8268E">
        <w:rPr>
          <w:i w:val="0"/>
          <w:iCs/>
        </w:rPr>
        <w:t>,</w:t>
      </w:r>
      <w:r w:rsidR="00DA0EF0" w:rsidRPr="00E8268E">
        <w:rPr>
          <w:i w:val="0"/>
          <w:iCs/>
        </w:rPr>
        <w:t xml:space="preserve">5 </w:t>
      </w:r>
      <w:r w:rsidR="00B231B9" w:rsidRPr="00E8268E">
        <w:rPr>
          <w:i w:val="0"/>
          <w:iCs/>
        </w:rPr>
        <w:t xml:space="preserve">dari pertanyaan yang diajukan. </w:t>
      </w:r>
      <w:r w:rsidR="00DA0EF0" w:rsidRPr="00E8268E">
        <w:rPr>
          <w:i w:val="0"/>
          <w:iCs/>
        </w:rPr>
        <w:t>Dengan</w:t>
      </w:r>
      <w:r w:rsidR="00B231B9" w:rsidRPr="00E8268E">
        <w:rPr>
          <w:i w:val="0"/>
          <w:iCs/>
        </w:rPr>
        <w:t xml:space="preserve"> </w:t>
      </w:r>
      <w:r w:rsidR="00201508">
        <w:rPr>
          <w:i w:val="0"/>
          <w:iCs/>
        </w:rPr>
        <w:t>adanya model</w:t>
      </w:r>
      <w:r w:rsidR="00DA0EF0" w:rsidRPr="00E8268E">
        <w:rPr>
          <w:i w:val="0"/>
          <w:iCs/>
        </w:rPr>
        <w:t xml:space="preserve"> </w:t>
      </w:r>
      <w:r w:rsidR="00B231B9" w:rsidRPr="00E8268E">
        <w:rPr>
          <w:i w:val="0"/>
          <w:iCs/>
        </w:rPr>
        <w:t xml:space="preserve">USK Mistral 7B </w:t>
      </w:r>
      <w:r w:rsidR="00FA62D9" w:rsidRPr="00E8268E">
        <w:rPr>
          <w:i w:val="0"/>
          <w:iCs/>
        </w:rPr>
        <w:t>di</w:t>
      </w:r>
      <w:r w:rsidR="00201508">
        <w:rPr>
          <w:i w:val="0"/>
          <w:iCs/>
        </w:rPr>
        <w:t>temuk</w:t>
      </w:r>
      <w:r w:rsidR="00FA62D9" w:rsidRPr="00E8268E">
        <w:rPr>
          <w:i w:val="0"/>
          <w:iCs/>
        </w:rPr>
        <w:t xml:space="preserve">an suatu cara yang dapat digunakan untuk </w:t>
      </w:r>
      <w:r w:rsidR="00DA0EF0" w:rsidRPr="00E8268E">
        <w:rPr>
          <w:i w:val="0"/>
          <w:iCs/>
        </w:rPr>
        <w:t xml:space="preserve">membantu pengguna dalam </w:t>
      </w:r>
      <w:r w:rsidR="003E6779" w:rsidRPr="00E8268E">
        <w:rPr>
          <w:i w:val="0"/>
          <w:iCs/>
        </w:rPr>
        <w:t>memberikan</w:t>
      </w:r>
      <w:r w:rsidR="00B231B9" w:rsidRPr="00E8268E">
        <w:rPr>
          <w:i w:val="0"/>
          <w:iCs/>
        </w:rPr>
        <w:t xml:space="preserve"> informasi </w:t>
      </w:r>
      <w:r w:rsidR="003E6779" w:rsidRPr="00E8268E">
        <w:rPr>
          <w:i w:val="0"/>
          <w:iCs/>
        </w:rPr>
        <w:t xml:space="preserve">terkait akademik </w:t>
      </w:r>
      <w:r w:rsidR="00B231B9" w:rsidRPr="00E8268E">
        <w:rPr>
          <w:i w:val="0"/>
          <w:iCs/>
        </w:rPr>
        <w:t>di USK</w:t>
      </w:r>
      <w:r w:rsidR="00FA62D9" w:rsidRPr="00E8268E">
        <w:rPr>
          <w:i w:val="0"/>
          <w:iCs/>
        </w:rPr>
        <w:t xml:space="preserve"> secara interaktif</w:t>
      </w:r>
      <w:r w:rsidR="00334831" w:rsidRPr="00E8268E">
        <w:rPr>
          <w:i w:val="0"/>
          <w:iCs/>
        </w:rPr>
        <w:t>.</w:t>
      </w:r>
      <w:r w:rsidR="0085084D" w:rsidRPr="00B231B9">
        <w:rPr>
          <w:i w:val="0"/>
          <w:iCs/>
        </w:rPr>
        <w:t xml:space="preserve"> </w:t>
      </w:r>
    </w:p>
    <w:p w14:paraId="0A2F8C41" w14:textId="77777777" w:rsidR="0085084D" w:rsidRPr="008F6874" w:rsidRDefault="0085084D" w:rsidP="00334831">
      <w:pPr>
        <w:pStyle w:val="Caption1"/>
        <w:rPr>
          <w:sz w:val="24"/>
          <w:szCs w:val="24"/>
        </w:rPr>
      </w:pPr>
    </w:p>
    <w:p w14:paraId="0FF03A79" w14:textId="1AEFFDFD" w:rsidR="00334831" w:rsidRPr="00871AD6" w:rsidRDefault="00334831" w:rsidP="00263F10">
      <w:pPr>
        <w:pStyle w:val="Quote"/>
        <w:rPr>
          <w:i w:val="0"/>
          <w:iCs/>
        </w:rPr>
      </w:pPr>
      <w:r w:rsidRPr="00FD1487">
        <w:t>Kata kunci:</w:t>
      </w:r>
      <w:r w:rsidR="003F12D5">
        <w:t xml:space="preserve"> </w:t>
      </w:r>
      <w:r w:rsidR="009F10F5" w:rsidRPr="00A228F8">
        <w:t>Large Language Model, Fine-tuning</w:t>
      </w:r>
      <w:r w:rsidR="009F10F5">
        <w:t>,</w:t>
      </w:r>
      <w:r w:rsidR="009F10F5" w:rsidRPr="00A228F8">
        <w:t xml:space="preserve"> </w:t>
      </w:r>
      <w:r w:rsidR="009F10F5" w:rsidRPr="00E52A1F">
        <w:rPr>
          <w:i w:val="0"/>
          <w:iCs/>
        </w:rPr>
        <w:t>RAG</w:t>
      </w:r>
    </w:p>
    <w:p w14:paraId="0DFFE154" w14:textId="77777777" w:rsidR="00334831" w:rsidRPr="00FD1487" w:rsidRDefault="00334831" w:rsidP="00334831"/>
    <w:p w14:paraId="2C74198A" w14:textId="77777777" w:rsidR="00334831" w:rsidRPr="00FD1487" w:rsidRDefault="00334831" w:rsidP="00334831"/>
    <w:p w14:paraId="7D047FEF" w14:textId="77777777" w:rsidR="00334831" w:rsidRPr="00FD1487" w:rsidRDefault="00334831" w:rsidP="00334831"/>
    <w:p w14:paraId="30ACF03E" w14:textId="77777777" w:rsidR="00334831" w:rsidRPr="00FD1487" w:rsidRDefault="00334831" w:rsidP="00334831"/>
    <w:p w14:paraId="2E763BDF" w14:textId="77777777" w:rsidR="008F6874" w:rsidRDefault="008F6874" w:rsidP="00334831">
      <w:pPr>
        <w:pStyle w:val="Cover3"/>
      </w:pPr>
      <w:r>
        <w:br w:type="page"/>
      </w:r>
    </w:p>
    <w:p w14:paraId="758958DB" w14:textId="3C589C70" w:rsidR="00334831" w:rsidRPr="00FD1487" w:rsidRDefault="00334831" w:rsidP="00334831">
      <w:pPr>
        <w:pStyle w:val="Cover3"/>
        <w:rPr>
          <w:color w:val="999999"/>
        </w:rPr>
      </w:pPr>
      <w:r w:rsidRPr="00FD1487">
        <w:lastRenderedPageBreak/>
        <w:t>ABSTRACT</w:t>
      </w:r>
    </w:p>
    <w:p w14:paraId="3122BDB3" w14:textId="2EED44CC" w:rsidR="00334831" w:rsidRPr="00FD1487" w:rsidRDefault="00334831" w:rsidP="00334831">
      <w:pPr>
        <w:pStyle w:val="Caption1"/>
        <w:rPr>
          <w:color w:val="C0C0C0"/>
        </w:rPr>
      </w:pPr>
    </w:p>
    <w:p w14:paraId="1CD4447C" w14:textId="77777777" w:rsidR="00334831" w:rsidRPr="00FD1487" w:rsidRDefault="00334831" w:rsidP="00334831">
      <w:pPr>
        <w:pStyle w:val="BodyText2"/>
        <w:rPr>
          <w:rFonts w:ascii="Times New Roman" w:hAnsi="Times New Roman" w:cs="Times New Roman"/>
          <w:i w:val="0"/>
          <w:sz w:val="24"/>
          <w:szCs w:val="24"/>
        </w:rPr>
      </w:pPr>
    </w:p>
    <w:p w14:paraId="16541554" w14:textId="77777777" w:rsidR="00334831" w:rsidRPr="00FD1487" w:rsidRDefault="00334831" w:rsidP="00334831">
      <w:pPr>
        <w:pStyle w:val="BodyText2"/>
        <w:rPr>
          <w:rFonts w:ascii="Times New Roman" w:hAnsi="Times New Roman" w:cs="Times New Roman"/>
          <w:i w:val="0"/>
          <w:sz w:val="24"/>
          <w:szCs w:val="24"/>
        </w:rPr>
      </w:pPr>
    </w:p>
    <w:p w14:paraId="32C2E78C" w14:textId="7068A90E" w:rsidR="00334831" w:rsidRPr="00FD1487" w:rsidRDefault="009F0931" w:rsidP="008F6874">
      <w:pPr>
        <w:pStyle w:val="Quote"/>
        <w:jc w:val="both"/>
        <w:rPr>
          <w:bCs/>
          <w:iCs/>
        </w:rPr>
      </w:pPr>
      <w:r>
        <w:t>Right now, academic information at Universitas Syiah Kuala (USK) is distributed on a website or summarized in the form of Frequently Asked Questions (FAQ). Information in the form of a website and FAQ is not interactive. Certain information must be searched from the web or FAQ list. Therefore, a more interactive way to get information using a chatbot is needed. Chatbots can be built using a Large Language Model (LLM) such as Mistral 7B. Mistral 7B is a large language model that can be applied to answer questions such as academic information using data collected from universities. The fine-tuning method with the QLoRA and RAG techniques can be used to train the model and retrieve relevant information from external document sources. The results are then evaluated using the ROUGE score. The answers from the USK Mistral 7B model gave results with a score of &gt;0.5 on 15 out of 56 questions using the RAG method, and the fine-tuning method was tested on 20 questions, producing a value with a score of &gt;0.5. Testing was also conducted with different questions that had the same meaning, and response results were obtained with a ROUGE score of 0.4-0.5 from the questions asked. Using the USK Mistral 7B model in a chatbot, academic information at USK can be shared interactively</w:t>
      </w:r>
      <w:r w:rsidR="008F6874">
        <w:t>.</w:t>
      </w:r>
    </w:p>
    <w:p w14:paraId="7A39A9E4" w14:textId="66DC7799" w:rsidR="00334831" w:rsidRPr="008F6874" w:rsidRDefault="00334831" w:rsidP="00334831">
      <w:pPr>
        <w:pStyle w:val="Caption1"/>
        <w:rPr>
          <w:sz w:val="24"/>
          <w:szCs w:val="24"/>
        </w:rPr>
      </w:pPr>
    </w:p>
    <w:p w14:paraId="11378D56" w14:textId="0962714D" w:rsidR="00334831" w:rsidRPr="00FD1487" w:rsidRDefault="00334831" w:rsidP="00334831">
      <w:pPr>
        <w:pStyle w:val="Quote"/>
        <w:rPr>
          <w:bCs/>
          <w:iCs/>
        </w:rPr>
      </w:pPr>
      <w:r w:rsidRPr="00FD1487">
        <w:t xml:space="preserve">Keywords: </w:t>
      </w:r>
      <w:r w:rsidR="008F6874">
        <w:t>Large Language Model, Fine-tuning, RAG</w:t>
      </w:r>
    </w:p>
    <w:p w14:paraId="38582F00" w14:textId="32E52544" w:rsidR="00334831" w:rsidRDefault="00334831" w:rsidP="008F6874">
      <w:r>
        <w:br w:type="page"/>
      </w:r>
    </w:p>
    <w:p w14:paraId="3F9F331B" w14:textId="59785C76" w:rsidR="00334831" w:rsidRPr="00334831" w:rsidRDefault="00334831" w:rsidP="00334831">
      <w:pPr>
        <w:pStyle w:val="Heading1"/>
        <w:numPr>
          <w:ilvl w:val="0"/>
          <w:numId w:val="0"/>
        </w:numPr>
        <w:ind w:left="432"/>
        <w:rPr>
          <w:color w:val="FFFFFF" w:themeColor="background1"/>
        </w:rPr>
      </w:pPr>
      <w:bookmarkStart w:id="6" w:name="_Toc175818077"/>
      <w:r w:rsidRPr="00334831">
        <w:rPr>
          <w:color w:val="FFFFFF" w:themeColor="background1"/>
        </w:rPr>
        <w:lastRenderedPageBreak/>
        <w:t>Kata Pengantar</w:t>
      </w:r>
      <w:bookmarkEnd w:id="6"/>
    </w:p>
    <w:p w14:paraId="27E9DDE9" w14:textId="255B6E32" w:rsidR="00B652CF" w:rsidRPr="00A25460" w:rsidRDefault="00D67F37" w:rsidP="001E1BBD">
      <w:pPr>
        <w:pStyle w:val="Cover3"/>
        <w:rPr>
          <w:color w:val="C0C0C0"/>
        </w:rPr>
      </w:pPr>
      <w:r w:rsidRPr="00A25460">
        <w:t>KATA PENGANTAR</w:t>
      </w:r>
    </w:p>
    <w:p w14:paraId="10F4C824" w14:textId="77777777" w:rsidR="00137386" w:rsidRPr="00A25460" w:rsidRDefault="00137386" w:rsidP="009574DC"/>
    <w:p w14:paraId="1603F817" w14:textId="77777777" w:rsidR="001D4389" w:rsidRPr="00A25460" w:rsidRDefault="001D4389" w:rsidP="009574DC"/>
    <w:p w14:paraId="19AEC068" w14:textId="1BD2F2E1" w:rsidR="00D67F37" w:rsidRPr="00A25460" w:rsidRDefault="00D67F37" w:rsidP="00556092">
      <w:pPr>
        <w:pStyle w:val="ListParagraph"/>
        <w:jc w:val="both"/>
      </w:pPr>
      <w:r w:rsidRPr="00A25460">
        <w:t xml:space="preserve">Syukur Alhamdulillah </w:t>
      </w:r>
      <w:r w:rsidR="00804AFE" w:rsidRPr="00A25460">
        <w:t>di</w:t>
      </w:r>
      <w:r w:rsidRPr="00A25460">
        <w:t>panjatkan ke hadirat Allah SWT yang telah melimpahkan rahmat-Nya sehingga</w:t>
      </w:r>
      <w:r w:rsidR="00556092" w:rsidRPr="00A25460">
        <w:t xml:space="preserve"> </w:t>
      </w:r>
      <w:r w:rsidR="00B1319E" w:rsidRPr="00A25460">
        <w:t>Tesis</w:t>
      </w:r>
      <w:r w:rsidRPr="00A25460">
        <w:t xml:space="preserve"> yang berjudul</w:t>
      </w:r>
      <w:r w:rsidR="00FC75A9" w:rsidRPr="00A25460">
        <w:t xml:space="preserve"> “</w:t>
      </w:r>
      <w:r w:rsidR="00731CDC" w:rsidRPr="00731CDC">
        <w:rPr>
          <w:b/>
          <w:bCs w:val="0"/>
          <w:iCs w:val="0"/>
        </w:rPr>
        <w:t xml:space="preserve">Pengembangan </w:t>
      </w:r>
      <w:r w:rsidR="00731CDC" w:rsidRPr="00731CDC">
        <w:rPr>
          <w:b/>
          <w:bCs w:val="0"/>
          <w:i/>
        </w:rPr>
        <w:t>Large Language Model</w:t>
      </w:r>
      <w:r w:rsidR="00731CDC" w:rsidRPr="00731CDC">
        <w:rPr>
          <w:b/>
          <w:bCs w:val="0"/>
          <w:iCs w:val="0"/>
        </w:rPr>
        <w:t xml:space="preserve"> </w:t>
      </w:r>
      <w:r w:rsidR="00BB619F">
        <w:rPr>
          <w:b/>
          <w:bCs w:val="0"/>
          <w:iCs w:val="0"/>
          <w:lang w:val="id-ID"/>
        </w:rPr>
        <w:t>u</w:t>
      </w:r>
      <w:r w:rsidR="00731CDC" w:rsidRPr="00731CDC">
        <w:rPr>
          <w:b/>
          <w:bCs w:val="0"/>
          <w:iCs w:val="0"/>
        </w:rPr>
        <w:t xml:space="preserve">ntuk Menjawab Pertanyaan Terkait Akademik </w:t>
      </w:r>
      <w:r w:rsidR="00BB619F">
        <w:rPr>
          <w:b/>
          <w:bCs w:val="0"/>
          <w:iCs w:val="0"/>
          <w:lang w:val="id-ID"/>
        </w:rPr>
        <w:t>d</w:t>
      </w:r>
      <w:r w:rsidR="00731CDC" w:rsidRPr="00731CDC">
        <w:rPr>
          <w:b/>
          <w:bCs w:val="0"/>
          <w:iCs w:val="0"/>
        </w:rPr>
        <w:t xml:space="preserve">i Universitas Syiah Kuala </w:t>
      </w:r>
      <w:r w:rsidR="00BB619F">
        <w:rPr>
          <w:b/>
          <w:bCs w:val="0"/>
          <w:iCs w:val="0"/>
          <w:lang w:val="id-ID"/>
        </w:rPr>
        <w:t>d</w:t>
      </w:r>
      <w:r w:rsidR="00731CDC" w:rsidRPr="00731CDC">
        <w:rPr>
          <w:b/>
          <w:bCs w:val="0"/>
          <w:iCs w:val="0"/>
        </w:rPr>
        <w:t xml:space="preserve">engan Metode </w:t>
      </w:r>
      <w:r w:rsidR="00731CDC" w:rsidRPr="00731CDC">
        <w:rPr>
          <w:b/>
          <w:bCs w:val="0"/>
          <w:i/>
        </w:rPr>
        <w:t>Fine-Tuning</w:t>
      </w:r>
      <w:r w:rsidR="00731CDC" w:rsidRPr="00731CDC">
        <w:rPr>
          <w:b/>
          <w:bCs w:val="0"/>
          <w:iCs w:val="0"/>
        </w:rPr>
        <w:t xml:space="preserve"> </w:t>
      </w:r>
      <w:r w:rsidR="00BB619F">
        <w:rPr>
          <w:b/>
          <w:bCs w:val="0"/>
          <w:iCs w:val="0"/>
          <w:lang w:val="id-ID"/>
        </w:rPr>
        <w:t>d</w:t>
      </w:r>
      <w:r w:rsidR="00731CDC" w:rsidRPr="00731CDC">
        <w:rPr>
          <w:b/>
          <w:bCs w:val="0"/>
          <w:iCs w:val="0"/>
        </w:rPr>
        <w:t xml:space="preserve">an </w:t>
      </w:r>
      <w:r w:rsidR="00731CDC" w:rsidRPr="00731CDC">
        <w:rPr>
          <w:b/>
          <w:bCs w:val="0"/>
          <w:i/>
        </w:rPr>
        <w:t>Retrieval-Augmented Genera</w:t>
      </w:r>
      <w:r w:rsidR="00731CDC" w:rsidRPr="00731CDC">
        <w:rPr>
          <w:b/>
          <w:bCs w:val="0"/>
          <w:iCs w:val="0"/>
        </w:rPr>
        <w:t>tion</w:t>
      </w:r>
      <w:r w:rsidR="00FC75A9" w:rsidRPr="00A25460">
        <w:rPr>
          <w:b/>
          <w:bCs w:val="0"/>
        </w:rPr>
        <w:t>”</w:t>
      </w:r>
      <w:r w:rsidR="00FC75A9" w:rsidRPr="00A25460">
        <w:t xml:space="preserve"> </w:t>
      </w:r>
      <w:r w:rsidR="00804AFE" w:rsidRPr="00A25460">
        <w:t>dapat diselesaikan</w:t>
      </w:r>
      <w:r w:rsidRPr="00A25460">
        <w:t>.</w:t>
      </w:r>
      <w:r w:rsidRPr="00A25460">
        <w:rPr>
          <w:b/>
        </w:rPr>
        <w:t xml:space="preserve"> </w:t>
      </w:r>
      <w:r w:rsidRPr="00A25460">
        <w:t xml:space="preserve">Selawat dan salam </w:t>
      </w:r>
      <w:r w:rsidR="00804AFE" w:rsidRPr="00A25460">
        <w:t>di</w:t>
      </w:r>
      <w:r w:rsidRPr="00A25460">
        <w:t xml:space="preserve">sanjungkan kepada Nabi Besar Muhammad SAW. </w:t>
      </w:r>
    </w:p>
    <w:p w14:paraId="60181984" w14:textId="170EB860" w:rsidR="00D67F37" w:rsidRPr="00A25460" w:rsidRDefault="00C743DE" w:rsidP="00556092">
      <w:pPr>
        <w:pStyle w:val="ListParagraph"/>
        <w:jc w:val="both"/>
      </w:pPr>
      <w:r w:rsidRPr="00A25460">
        <w:t>Tesis</w:t>
      </w:r>
      <w:r w:rsidR="00D67F37" w:rsidRPr="00A25460">
        <w:t xml:space="preserve"> ini merupakan salah satu syarat yang harus dipenuhi untuk memperoleh gelar </w:t>
      </w:r>
      <w:r w:rsidRPr="00A25460">
        <w:t>Magister</w:t>
      </w:r>
      <w:r w:rsidR="00D67F37" w:rsidRPr="00A25460">
        <w:t xml:space="preserve"> di Jurusan </w:t>
      </w:r>
      <w:r w:rsidR="00BB619F">
        <w:rPr>
          <w:lang w:val="id-ID"/>
        </w:rPr>
        <w:t>Informatika</w:t>
      </w:r>
      <w:r w:rsidR="00D67F37" w:rsidRPr="00A25460">
        <w:t xml:space="preserve">, Fakultas Matematika dan Ilmu Pengetahuan Alam, Universitas Syiah Kuala. </w:t>
      </w:r>
      <w:r w:rsidR="00804AFE" w:rsidRPr="00A25460">
        <w:t>Penyelesaian</w:t>
      </w:r>
      <w:r w:rsidR="00D67F37" w:rsidRPr="00A25460">
        <w:t xml:space="preserve"> penulisan </w:t>
      </w:r>
      <w:r w:rsidR="001C7964" w:rsidRPr="00A25460">
        <w:t>Tesis</w:t>
      </w:r>
      <w:r w:rsidR="00D67F37" w:rsidRPr="00A25460">
        <w:t xml:space="preserve"> ini tidak terlepas dari bantuan dan dorongan dari berbagai pihak, baik secara moril maupun materil. Pada kesempatan ini</w:t>
      </w:r>
      <w:r w:rsidR="00804AFE" w:rsidRPr="00A25460">
        <w:t>,</w:t>
      </w:r>
      <w:r w:rsidR="00D67F37" w:rsidRPr="00A25460">
        <w:t xml:space="preserve"> </w:t>
      </w:r>
      <w:r w:rsidR="00804AFE" w:rsidRPr="00A25460">
        <w:t>ucapan terimakasih diucapkan kepada</w:t>
      </w:r>
      <w:r w:rsidR="00D67F37" w:rsidRPr="00A25460">
        <w:t>:</w:t>
      </w:r>
    </w:p>
    <w:p w14:paraId="6FDE5021" w14:textId="7B819356" w:rsidR="00992731" w:rsidRPr="00A25460" w:rsidRDefault="00992731" w:rsidP="002A6F34">
      <w:pPr>
        <w:pStyle w:val="ListParagraph"/>
        <w:numPr>
          <w:ilvl w:val="0"/>
          <w:numId w:val="2"/>
        </w:numPr>
        <w:jc w:val="both"/>
      </w:pPr>
      <w:r w:rsidRPr="00A25460">
        <w:t xml:space="preserve">Bapak </w:t>
      </w:r>
      <w:r w:rsidR="000C468A" w:rsidRPr="00A25460">
        <w:t>Dr. Nizamuddin, M.Info.Sc.</w:t>
      </w:r>
      <w:r w:rsidRPr="00A25460">
        <w:t xml:space="preserve"> selaku </w:t>
      </w:r>
      <w:r w:rsidR="003E129D" w:rsidRPr="00A25460">
        <w:t>Koordinator</w:t>
      </w:r>
      <w:r w:rsidRPr="00A25460">
        <w:t xml:space="preserve"> Program Stud</w:t>
      </w:r>
      <w:r w:rsidR="00E83D09" w:rsidRPr="00A25460">
        <w:t>i Magister Kecerdasan Buatan</w:t>
      </w:r>
      <w:r w:rsidR="00B4607A" w:rsidRPr="00A25460">
        <w:t xml:space="preserve"> FMIPA USK.</w:t>
      </w:r>
    </w:p>
    <w:p w14:paraId="02F6F5E5" w14:textId="7F323318" w:rsidR="00D67F37" w:rsidRPr="00A25460" w:rsidRDefault="00F1569C" w:rsidP="002A6F34">
      <w:pPr>
        <w:pStyle w:val="ListParagraph"/>
        <w:numPr>
          <w:ilvl w:val="0"/>
          <w:numId w:val="2"/>
        </w:numPr>
        <w:jc w:val="both"/>
      </w:pPr>
      <w:r w:rsidRPr="00A25460">
        <w:t xml:space="preserve">Bapak </w:t>
      </w:r>
      <w:r w:rsidR="00CE6C7C" w:rsidRPr="00A25460">
        <w:t>Prof. Dr. Ir. Hammam Riza, M.Sc. IPU</w:t>
      </w:r>
      <w:r w:rsidR="00D67F37" w:rsidRPr="00A25460">
        <w:t xml:space="preserve">, selaku Pembimbing I dan </w:t>
      </w:r>
      <w:r w:rsidRPr="00A25460">
        <w:t>Bapak</w:t>
      </w:r>
      <w:r w:rsidR="00CE6C7C" w:rsidRPr="00A25460">
        <w:t xml:space="preserve"> Prof. Dr. Taufik Fuadi Abidin, S.Si., M.Tech</w:t>
      </w:r>
      <w:r w:rsidRPr="00A25460">
        <w:t>,</w:t>
      </w:r>
      <w:r w:rsidR="00D67F37" w:rsidRPr="00A25460">
        <w:t xml:space="preserve"> selaku pembimbing II yang telah membimbing dan memberikan arahan </w:t>
      </w:r>
      <w:r w:rsidR="007D164B" w:rsidRPr="00A25460">
        <w:t xml:space="preserve">dan bimbingan </w:t>
      </w:r>
      <w:r w:rsidR="00D67F37" w:rsidRPr="00A25460">
        <w:t xml:space="preserve">kepada penulis dalam penyelesaian </w:t>
      </w:r>
      <w:r w:rsidR="00C743DE" w:rsidRPr="00A25460">
        <w:t>Tesis</w:t>
      </w:r>
      <w:r w:rsidR="00D67F37" w:rsidRPr="00A25460">
        <w:t xml:space="preserve"> ini.</w:t>
      </w:r>
    </w:p>
    <w:p w14:paraId="5743FAA7" w14:textId="57772E39" w:rsidR="00D67F37" w:rsidRPr="00A25460" w:rsidRDefault="00D67F37" w:rsidP="002A6F34">
      <w:pPr>
        <w:pStyle w:val="ListParagraph"/>
        <w:numPr>
          <w:ilvl w:val="0"/>
          <w:numId w:val="2"/>
        </w:numPr>
        <w:jc w:val="both"/>
      </w:pPr>
      <w:r w:rsidRPr="00A25460">
        <w:t xml:space="preserve">Ayahanda dan Ibunda yang telah mendukung penulis </w:t>
      </w:r>
      <w:r w:rsidR="00B1560C" w:rsidRPr="00A25460">
        <w:t>dalam penyelesaian studi di Fakultas Matematika dan Ilmu Pengetahuan Alam, Universitas Syiah Kuala</w:t>
      </w:r>
      <w:r w:rsidRPr="00A25460">
        <w:t>.</w:t>
      </w:r>
    </w:p>
    <w:p w14:paraId="7F66F5D3" w14:textId="5CD1DF9E" w:rsidR="0098208B" w:rsidRPr="00A25460" w:rsidRDefault="0098208B" w:rsidP="002A6F34">
      <w:pPr>
        <w:pStyle w:val="ListParagraph"/>
        <w:numPr>
          <w:ilvl w:val="0"/>
          <w:numId w:val="2"/>
        </w:numPr>
        <w:jc w:val="both"/>
      </w:pPr>
      <w:r w:rsidRPr="00A25460">
        <w:t xml:space="preserve">Semua pihak yang telah memberikan kontribusi baik moral maupun material sehingga penulis dapat menyelesaikan </w:t>
      </w:r>
      <w:r w:rsidR="00CD7F21">
        <w:rPr>
          <w:lang w:val="id-ID"/>
        </w:rPr>
        <w:t>Laporan</w:t>
      </w:r>
      <w:r w:rsidRPr="00A25460">
        <w:t xml:space="preserve"> </w:t>
      </w:r>
      <w:r w:rsidR="00CD7F21">
        <w:rPr>
          <w:lang w:val="id-ID"/>
        </w:rPr>
        <w:t>T</w:t>
      </w:r>
      <w:r w:rsidRPr="00A25460">
        <w:t>esis ini</w:t>
      </w:r>
      <w:r w:rsidR="00E83D09" w:rsidRPr="00A25460">
        <w:t>.</w:t>
      </w:r>
    </w:p>
    <w:p w14:paraId="51928836" w14:textId="77777777" w:rsidR="00D67F37" w:rsidRPr="00A25460" w:rsidRDefault="00B83B49" w:rsidP="009574DC">
      <w:r w:rsidRPr="00A25460">
        <w:t>S</w:t>
      </w:r>
      <w:r w:rsidR="00D67F37" w:rsidRPr="00A25460">
        <w:t>emoga tulisan ini dapat bermanfaat bagi perkembangan ilmu pengetahuan.</w:t>
      </w:r>
    </w:p>
    <w:p w14:paraId="79F088D5" w14:textId="77777777" w:rsidR="00C0083F" w:rsidRPr="00A25460" w:rsidRDefault="00C0083F" w:rsidP="00464579"/>
    <w:p w14:paraId="1BBE3E14" w14:textId="59DCC210" w:rsidR="00C0083F" w:rsidRPr="00A25460" w:rsidRDefault="00C0083F" w:rsidP="00C125FF">
      <w:pPr>
        <w:ind w:left="5760" w:hanging="231"/>
      </w:pPr>
      <w:r w:rsidRPr="00A25460">
        <w:t>Banda Aceh,</w:t>
      </w:r>
      <w:r w:rsidR="00464579" w:rsidRPr="00A25460">
        <w:t xml:space="preserve"> </w:t>
      </w:r>
      <w:r w:rsidR="00A059B8">
        <w:rPr>
          <w:lang w:val="en-US"/>
        </w:rPr>
        <w:t>31</w:t>
      </w:r>
      <w:r w:rsidR="00464579" w:rsidRPr="00A25460">
        <w:t xml:space="preserve"> </w:t>
      </w:r>
      <w:r w:rsidR="00C125FF">
        <w:rPr>
          <w:lang w:val="id-ID"/>
        </w:rPr>
        <w:t xml:space="preserve">Agustus </w:t>
      </w:r>
      <w:r w:rsidR="00464579" w:rsidRPr="00A25460">
        <w:t>2024</w:t>
      </w:r>
    </w:p>
    <w:p w14:paraId="4633773E" w14:textId="77777777" w:rsidR="00C0083F" w:rsidRPr="00A25460" w:rsidRDefault="00C0083F" w:rsidP="00C125FF">
      <w:pPr>
        <w:ind w:left="5760" w:hanging="231"/>
      </w:pPr>
    </w:p>
    <w:p w14:paraId="3F725B77" w14:textId="77777777" w:rsidR="00C0083F" w:rsidRPr="00A25460" w:rsidRDefault="00C0083F" w:rsidP="00C125FF">
      <w:pPr>
        <w:ind w:left="5760" w:hanging="231"/>
      </w:pPr>
    </w:p>
    <w:p w14:paraId="212BCB2F" w14:textId="77777777" w:rsidR="00C0083F" w:rsidRPr="00A25460" w:rsidRDefault="00C0083F" w:rsidP="00C125FF">
      <w:pPr>
        <w:ind w:left="5760" w:hanging="231"/>
      </w:pPr>
    </w:p>
    <w:p w14:paraId="281E9395" w14:textId="77777777" w:rsidR="00C0083F" w:rsidRPr="00A25460" w:rsidRDefault="00C0083F" w:rsidP="00C125FF">
      <w:pPr>
        <w:ind w:left="5760" w:hanging="231"/>
      </w:pPr>
    </w:p>
    <w:p w14:paraId="381075E0" w14:textId="5D795DFE" w:rsidR="00C0083F" w:rsidRPr="00A25460" w:rsidRDefault="00464579" w:rsidP="00C125FF">
      <w:pPr>
        <w:ind w:left="5760" w:hanging="231"/>
        <w:rPr>
          <w:b/>
          <w:bCs w:val="0"/>
        </w:rPr>
      </w:pPr>
      <w:r w:rsidRPr="00A25460">
        <w:rPr>
          <w:b/>
          <w:bCs w:val="0"/>
        </w:rPr>
        <w:t>Hary Rachmat</w:t>
      </w:r>
    </w:p>
    <w:p w14:paraId="1E53BD24" w14:textId="31F7E8D2" w:rsidR="00696D51" w:rsidRPr="00A25460" w:rsidRDefault="00696D51" w:rsidP="00C125FF">
      <w:pPr>
        <w:ind w:left="5760" w:hanging="231"/>
      </w:pPr>
      <w:r w:rsidRPr="00A25460">
        <w:t>NPM</w:t>
      </w:r>
      <w:r w:rsidR="00464579" w:rsidRPr="00A25460">
        <w:t>. 2108207010009</w:t>
      </w:r>
    </w:p>
    <w:p w14:paraId="01E46863" w14:textId="111F88B7" w:rsidR="00972602" w:rsidRPr="00A25460" w:rsidRDefault="00104CE4" w:rsidP="00972602">
      <w:pPr>
        <w:rPr>
          <w:lang w:val="id-ID"/>
        </w:rPr>
      </w:pPr>
      <w:r w:rsidRPr="00A25460">
        <w:br w:type="page"/>
      </w:r>
    </w:p>
    <w:p w14:paraId="7FD6179F" w14:textId="77777777" w:rsidR="00334831" w:rsidRDefault="00334831" w:rsidP="00334831"/>
    <w:p w14:paraId="74C3DF90" w14:textId="180B2D50" w:rsidR="001E1BBD" w:rsidRPr="00A25460" w:rsidRDefault="009E7E2E" w:rsidP="00334831">
      <w:pPr>
        <w:pStyle w:val="Heading1"/>
        <w:numPr>
          <w:ilvl w:val="0"/>
          <w:numId w:val="0"/>
        </w:numPr>
        <w:rPr>
          <w:color w:val="FFFFFF" w:themeColor="background1"/>
        </w:rPr>
      </w:pPr>
      <w:bookmarkStart w:id="7" w:name="_Toc175818078"/>
      <w:r w:rsidRPr="00A25460">
        <w:rPr>
          <w:color w:val="FFFFFF" w:themeColor="background1"/>
        </w:rPr>
        <w:t>D</w:t>
      </w:r>
      <w:r w:rsidR="001F0AFA" w:rsidRPr="00A25460">
        <w:rPr>
          <w:color w:val="FFFFFF" w:themeColor="background1"/>
        </w:rPr>
        <w:t>a</w:t>
      </w:r>
      <w:r w:rsidRPr="00A25460">
        <w:rPr>
          <w:color w:val="FFFFFF" w:themeColor="background1"/>
        </w:rPr>
        <w:t>ftar Isi</w:t>
      </w:r>
      <w:bookmarkEnd w:id="7"/>
    </w:p>
    <w:p w14:paraId="4501742E" w14:textId="19649B1D" w:rsidR="00104CE4" w:rsidRPr="00A25460" w:rsidRDefault="00F8208E" w:rsidP="001E1BBD">
      <w:pPr>
        <w:pStyle w:val="Cover3"/>
        <w:rPr>
          <w:color w:val="C0C0C0"/>
        </w:rPr>
      </w:pPr>
      <w:r w:rsidRPr="00A25460">
        <w:t>DAFTAR ISI</w:t>
      </w:r>
    </w:p>
    <w:p w14:paraId="7BC38941" w14:textId="574DFC22" w:rsidR="000404A9" w:rsidRPr="00A25460" w:rsidRDefault="000404A9" w:rsidP="009574DC"/>
    <w:p w14:paraId="4904411B" w14:textId="5129835B" w:rsidR="00B6388A" w:rsidRPr="00F9101C" w:rsidRDefault="002D2B11" w:rsidP="00F9101C">
      <w:pPr>
        <w:tabs>
          <w:tab w:val="left" w:pos="6379"/>
        </w:tabs>
        <w:spacing w:line="360" w:lineRule="auto"/>
        <w:jc w:val="center"/>
        <w:rPr>
          <w:i/>
          <w:iCs w:val="0"/>
          <w:lang w:val="id-ID"/>
        </w:rPr>
      </w:pPr>
      <w:r w:rsidRPr="00A25460">
        <w:rPr>
          <w:i/>
          <w:iCs w:val="0"/>
          <w:lang w:val="id-ID"/>
        </w:rPr>
        <w:tab/>
      </w:r>
      <w:r w:rsidR="000F6DB3" w:rsidRPr="00A25460">
        <w:rPr>
          <w:i/>
          <w:iCs w:val="0"/>
          <w:lang w:val="id-ID"/>
        </w:rPr>
        <w:t>Halaman</w:t>
      </w:r>
    </w:p>
    <w:p w14:paraId="51529259" w14:textId="24DAF558" w:rsidR="006C161A" w:rsidRDefault="0068542C">
      <w:pPr>
        <w:pStyle w:val="TOC1"/>
        <w:rPr>
          <w:rFonts w:asciiTheme="minorHAnsi" w:eastAsiaTheme="minorEastAsia" w:hAnsiTheme="minorHAnsi" w:cstheme="minorBidi"/>
          <w:bCs w:val="0"/>
          <w:iCs w:val="0"/>
          <w:noProof/>
          <w:sz w:val="22"/>
          <w:szCs w:val="22"/>
          <w:lang w:val="id-ID" w:eastAsia="id-ID"/>
        </w:rPr>
      </w:pPr>
      <w:r w:rsidRPr="00A25460">
        <w:rPr>
          <w:lang w:val="id-ID"/>
        </w:rPr>
        <w:fldChar w:fldCharType="begin"/>
      </w:r>
      <w:r w:rsidRPr="00A25460">
        <w:rPr>
          <w:lang w:val="id-ID"/>
        </w:rPr>
        <w:instrText xml:space="preserve"> TOC \o "1-2" \h \z \u </w:instrText>
      </w:r>
      <w:r w:rsidRPr="00A25460">
        <w:rPr>
          <w:lang w:val="id-ID"/>
        </w:rPr>
        <w:fldChar w:fldCharType="separate"/>
      </w:r>
      <w:hyperlink w:anchor="_Toc175818074" w:history="1">
        <w:r w:rsidR="006C161A" w:rsidRPr="0018308F">
          <w:rPr>
            <w:rStyle w:val="Hyperlink"/>
            <w:noProof/>
          </w:rPr>
          <w:t>Halaman Judul</w:t>
        </w:r>
        <w:r w:rsidR="006C161A">
          <w:rPr>
            <w:noProof/>
            <w:webHidden/>
          </w:rPr>
          <w:tab/>
        </w:r>
        <w:r w:rsidR="006C161A">
          <w:rPr>
            <w:noProof/>
            <w:webHidden/>
          </w:rPr>
          <w:tab/>
        </w:r>
        <w:r w:rsidR="006C161A">
          <w:rPr>
            <w:noProof/>
            <w:webHidden/>
          </w:rPr>
          <w:fldChar w:fldCharType="begin"/>
        </w:r>
        <w:r w:rsidR="006C161A">
          <w:rPr>
            <w:noProof/>
            <w:webHidden/>
          </w:rPr>
          <w:instrText xml:space="preserve"> PAGEREF _Toc175818074 \h </w:instrText>
        </w:r>
        <w:r w:rsidR="006C161A">
          <w:rPr>
            <w:noProof/>
            <w:webHidden/>
          </w:rPr>
        </w:r>
        <w:r w:rsidR="006C161A">
          <w:rPr>
            <w:noProof/>
            <w:webHidden/>
          </w:rPr>
          <w:fldChar w:fldCharType="separate"/>
        </w:r>
        <w:r w:rsidR="00D81479">
          <w:rPr>
            <w:noProof/>
            <w:webHidden/>
          </w:rPr>
          <w:t>i</w:t>
        </w:r>
        <w:r w:rsidR="006C161A">
          <w:rPr>
            <w:noProof/>
            <w:webHidden/>
          </w:rPr>
          <w:fldChar w:fldCharType="end"/>
        </w:r>
      </w:hyperlink>
    </w:p>
    <w:p w14:paraId="67C53633" w14:textId="2F1F22C6" w:rsidR="006C161A" w:rsidRDefault="00C560C5">
      <w:pPr>
        <w:pStyle w:val="TOC1"/>
        <w:rPr>
          <w:rFonts w:asciiTheme="minorHAnsi" w:eastAsiaTheme="minorEastAsia" w:hAnsiTheme="minorHAnsi" w:cstheme="minorBidi"/>
          <w:bCs w:val="0"/>
          <w:iCs w:val="0"/>
          <w:noProof/>
          <w:sz w:val="22"/>
          <w:szCs w:val="22"/>
          <w:lang w:val="id-ID" w:eastAsia="id-ID"/>
        </w:rPr>
      </w:pPr>
      <w:hyperlink w:anchor="_Toc175818075" w:history="1">
        <w:r w:rsidR="006C161A" w:rsidRPr="0018308F">
          <w:rPr>
            <w:rStyle w:val="Hyperlink"/>
            <w:noProof/>
          </w:rPr>
          <w:t>Halaman Pengesahan Laporan Tesis</w:t>
        </w:r>
        <w:r w:rsidR="006C161A">
          <w:rPr>
            <w:noProof/>
            <w:webHidden/>
          </w:rPr>
          <w:tab/>
        </w:r>
        <w:r w:rsidR="006C161A">
          <w:rPr>
            <w:noProof/>
            <w:webHidden/>
          </w:rPr>
          <w:tab/>
        </w:r>
        <w:r w:rsidR="006C161A">
          <w:rPr>
            <w:noProof/>
            <w:webHidden/>
          </w:rPr>
          <w:fldChar w:fldCharType="begin"/>
        </w:r>
        <w:r w:rsidR="006C161A">
          <w:rPr>
            <w:noProof/>
            <w:webHidden/>
          </w:rPr>
          <w:instrText xml:space="preserve"> PAGEREF _Toc175818075 \h </w:instrText>
        </w:r>
        <w:r w:rsidR="006C161A">
          <w:rPr>
            <w:noProof/>
            <w:webHidden/>
          </w:rPr>
        </w:r>
        <w:r w:rsidR="006C161A">
          <w:rPr>
            <w:noProof/>
            <w:webHidden/>
          </w:rPr>
          <w:fldChar w:fldCharType="separate"/>
        </w:r>
        <w:r w:rsidR="00D81479">
          <w:rPr>
            <w:noProof/>
            <w:webHidden/>
          </w:rPr>
          <w:t>ii</w:t>
        </w:r>
        <w:r w:rsidR="006C161A">
          <w:rPr>
            <w:noProof/>
            <w:webHidden/>
          </w:rPr>
          <w:fldChar w:fldCharType="end"/>
        </w:r>
      </w:hyperlink>
    </w:p>
    <w:p w14:paraId="13BD2283" w14:textId="21BB67B1" w:rsidR="006C161A" w:rsidRDefault="00C560C5">
      <w:pPr>
        <w:pStyle w:val="TOC1"/>
        <w:rPr>
          <w:rFonts w:asciiTheme="minorHAnsi" w:eastAsiaTheme="minorEastAsia" w:hAnsiTheme="minorHAnsi" w:cstheme="minorBidi"/>
          <w:bCs w:val="0"/>
          <w:iCs w:val="0"/>
          <w:noProof/>
          <w:sz w:val="22"/>
          <w:szCs w:val="22"/>
          <w:lang w:val="id-ID" w:eastAsia="id-ID"/>
        </w:rPr>
      </w:pPr>
      <w:hyperlink w:anchor="_Toc175818076" w:history="1">
        <w:r w:rsidR="006C161A" w:rsidRPr="0018308F">
          <w:rPr>
            <w:rStyle w:val="Hyperlink"/>
            <w:noProof/>
          </w:rPr>
          <w:t>Pernyataan Bebas Plagiasi</w:t>
        </w:r>
        <w:r w:rsidR="006C161A">
          <w:rPr>
            <w:noProof/>
            <w:webHidden/>
          </w:rPr>
          <w:tab/>
        </w:r>
        <w:r w:rsidR="006C161A">
          <w:rPr>
            <w:noProof/>
            <w:webHidden/>
          </w:rPr>
          <w:tab/>
        </w:r>
        <w:r w:rsidR="006C161A">
          <w:rPr>
            <w:noProof/>
            <w:webHidden/>
          </w:rPr>
          <w:fldChar w:fldCharType="begin"/>
        </w:r>
        <w:r w:rsidR="006C161A">
          <w:rPr>
            <w:noProof/>
            <w:webHidden/>
          </w:rPr>
          <w:instrText xml:space="preserve"> PAGEREF _Toc175818076 \h </w:instrText>
        </w:r>
        <w:r w:rsidR="006C161A">
          <w:rPr>
            <w:noProof/>
            <w:webHidden/>
          </w:rPr>
        </w:r>
        <w:r w:rsidR="006C161A">
          <w:rPr>
            <w:noProof/>
            <w:webHidden/>
          </w:rPr>
          <w:fldChar w:fldCharType="separate"/>
        </w:r>
        <w:r w:rsidR="00D81479">
          <w:rPr>
            <w:noProof/>
            <w:webHidden/>
          </w:rPr>
          <w:t>ii</w:t>
        </w:r>
        <w:r w:rsidR="006C161A">
          <w:rPr>
            <w:noProof/>
            <w:webHidden/>
          </w:rPr>
          <w:fldChar w:fldCharType="end"/>
        </w:r>
      </w:hyperlink>
    </w:p>
    <w:p w14:paraId="59E1C937" w14:textId="7BFAED5B" w:rsidR="006C161A" w:rsidRDefault="00C560C5">
      <w:pPr>
        <w:pStyle w:val="TOC1"/>
        <w:rPr>
          <w:rFonts w:asciiTheme="minorHAnsi" w:eastAsiaTheme="minorEastAsia" w:hAnsiTheme="minorHAnsi" w:cstheme="minorBidi"/>
          <w:bCs w:val="0"/>
          <w:iCs w:val="0"/>
          <w:noProof/>
          <w:sz w:val="22"/>
          <w:szCs w:val="22"/>
          <w:lang w:val="id-ID" w:eastAsia="id-ID"/>
        </w:rPr>
      </w:pPr>
      <w:hyperlink w:anchor="_Toc175818077" w:history="1">
        <w:r w:rsidR="006C161A" w:rsidRPr="0018308F">
          <w:rPr>
            <w:rStyle w:val="Hyperlink"/>
            <w:noProof/>
          </w:rPr>
          <w:t>Kata Pengantar</w:t>
        </w:r>
        <w:r w:rsidR="006C161A">
          <w:rPr>
            <w:noProof/>
            <w:webHidden/>
          </w:rPr>
          <w:tab/>
        </w:r>
        <w:r w:rsidR="006C161A">
          <w:rPr>
            <w:noProof/>
            <w:webHidden/>
          </w:rPr>
          <w:tab/>
        </w:r>
        <w:r w:rsidR="006C161A">
          <w:rPr>
            <w:noProof/>
            <w:webHidden/>
          </w:rPr>
          <w:fldChar w:fldCharType="begin"/>
        </w:r>
        <w:r w:rsidR="006C161A">
          <w:rPr>
            <w:noProof/>
            <w:webHidden/>
          </w:rPr>
          <w:instrText xml:space="preserve"> PAGEREF _Toc175818077 \h </w:instrText>
        </w:r>
        <w:r w:rsidR="006C161A">
          <w:rPr>
            <w:noProof/>
            <w:webHidden/>
          </w:rPr>
        </w:r>
        <w:r w:rsidR="006C161A">
          <w:rPr>
            <w:noProof/>
            <w:webHidden/>
          </w:rPr>
          <w:fldChar w:fldCharType="separate"/>
        </w:r>
        <w:r w:rsidR="00D81479">
          <w:rPr>
            <w:noProof/>
            <w:webHidden/>
          </w:rPr>
          <w:t>vii</w:t>
        </w:r>
        <w:r w:rsidR="006C161A">
          <w:rPr>
            <w:noProof/>
            <w:webHidden/>
          </w:rPr>
          <w:fldChar w:fldCharType="end"/>
        </w:r>
      </w:hyperlink>
    </w:p>
    <w:p w14:paraId="45F123B6" w14:textId="54FB9C30" w:rsidR="006C161A" w:rsidRDefault="00C560C5">
      <w:pPr>
        <w:pStyle w:val="TOC1"/>
        <w:rPr>
          <w:rFonts w:asciiTheme="minorHAnsi" w:eastAsiaTheme="minorEastAsia" w:hAnsiTheme="minorHAnsi" w:cstheme="minorBidi"/>
          <w:bCs w:val="0"/>
          <w:iCs w:val="0"/>
          <w:noProof/>
          <w:sz w:val="22"/>
          <w:szCs w:val="22"/>
          <w:lang w:val="id-ID" w:eastAsia="id-ID"/>
        </w:rPr>
      </w:pPr>
      <w:hyperlink w:anchor="_Toc175818078" w:history="1">
        <w:r w:rsidR="006C161A" w:rsidRPr="0018308F">
          <w:rPr>
            <w:rStyle w:val="Hyperlink"/>
            <w:noProof/>
          </w:rPr>
          <w:t>Daftar Isi</w:t>
        </w:r>
        <w:r w:rsidR="006C161A">
          <w:rPr>
            <w:noProof/>
            <w:webHidden/>
          </w:rPr>
          <w:tab/>
        </w:r>
        <w:r w:rsidR="006C161A">
          <w:rPr>
            <w:noProof/>
            <w:webHidden/>
          </w:rPr>
          <w:tab/>
        </w:r>
        <w:r w:rsidR="006C161A">
          <w:rPr>
            <w:noProof/>
            <w:webHidden/>
          </w:rPr>
          <w:fldChar w:fldCharType="begin"/>
        </w:r>
        <w:r w:rsidR="006C161A">
          <w:rPr>
            <w:noProof/>
            <w:webHidden/>
          </w:rPr>
          <w:instrText xml:space="preserve"> PAGEREF _Toc175818078 \h </w:instrText>
        </w:r>
        <w:r w:rsidR="006C161A">
          <w:rPr>
            <w:noProof/>
            <w:webHidden/>
          </w:rPr>
        </w:r>
        <w:r w:rsidR="006C161A">
          <w:rPr>
            <w:noProof/>
            <w:webHidden/>
          </w:rPr>
          <w:fldChar w:fldCharType="separate"/>
        </w:r>
        <w:r w:rsidR="00D81479">
          <w:rPr>
            <w:noProof/>
            <w:webHidden/>
          </w:rPr>
          <w:t>viii</w:t>
        </w:r>
        <w:r w:rsidR="006C161A">
          <w:rPr>
            <w:noProof/>
            <w:webHidden/>
          </w:rPr>
          <w:fldChar w:fldCharType="end"/>
        </w:r>
      </w:hyperlink>
    </w:p>
    <w:p w14:paraId="4EF3EA10" w14:textId="4C617D74" w:rsidR="006C161A" w:rsidRDefault="00C560C5">
      <w:pPr>
        <w:pStyle w:val="TOC1"/>
        <w:rPr>
          <w:rFonts w:asciiTheme="minorHAnsi" w:eastAsiaTheme="minorEastAsia" w:hAnsiTheme="minorHAnsi" w:cstheme="minorBidi"/>
          <w:bCs w:val="0"/>
          <w:iCs w:val="0"/>
          <w:noProof/>
          <w:sz w:val="22"/>
          <w:szCs w:val="22"/>
          <w:lang w:val="id-ID" w:eastAsia="id-ID"/>
        </w:rPr>
      </w:pPr>
      <w:hyperlink w:anchor="_Toc175818079" w:history="1">
        <w:r w:rsidR="006C161A" w:rsidRPr="0018308F">
          <w:rPr>
            <w:rStyle w:val="Hyperlink"/>
            <w:noProof/>
          </w:rPr>
          <w:t>Daftar Tabel</w:t>
        </w:r>
        <w:r w:rsidR="006C161A">
          <w:rPr>
            <w:noProof/>
            <w:webHidden/>
          </w:rPr>
          <w:tab/>
        </w:r>
        <w:r w:rsidR="006C161A">
          <w:rPr>
            <w:noProof/>
            <w:webHidden/>
          </w:rPr>
          <w:tab/>
        </w:r>
        <w:r w:rsidR="006C161A">
          <w:rPr>
            <w:noProof/>
            <w:webHidden/>
          </w:rPr>
          <w:fldChar w:fldCharType="begin"/>
        </w:r>
        <w:r w:rsidR="006C161A">
          <w:rPr>
            <w:noProof/>
            <w:webHidden/>
          </w:rPr>
          <w:instrText xml:space="preserve"> PAGEREF _Toc175818079 \h </w:instrText>
        </w:r>
        <w:r w:rsidR="006C161A">
          <w:rPr>
            <w:noProof/>
            <w:webHidden/>
          </w:rPr>
        </w:r>
        <w:r w:rsidR="006C161A">
          <w:rPr>
            <w:noProof/>
            <w:webHidden/>
          </w:rPr>
          <w:fldChar w:fldCharType="separate"/>
        </w:r>
        <w:r w:rsidR="00D81479">
          <w:rPr>
            <w:noProof/>
            <w:webHidden/>
          </w:rPr>
          <w:t>x</w:t>
        </w:r>
        <w:r w:rsidR="006C161A">
          <w:rPr>
            <w:noProof/>
            <w:webHidden/>
          </w:rPr>
          <w:fldChar w:fldCharType="end"/>
        </w:r>
      </w:hyperlink>
    </w:p>
    <w:p w14:paraId="7E6745B2" w14:textId="27E655CC" w:rsidR="006C161A" w:rsidRDefault="00C560C5">
      <w:pPr>
        <w:pStyle w:val="TOC1"/>
        <w:rPr>
          <w:rFonts w:asciiTheme="minorHAnsi" w:eastAsiaTheme="minorEastAsia" w:hAnsiTheme="minorHAnsi" w:cstheme="minorBidi"/>
          <w:bCs w:val="0"/>
          <w:iCs w:val="0"/>
          <w:noProof/>
          <w:sz w:val="22"/>
          <w:szCs w:val="22"/>
          <w:lang w:val="id-ID" w:eastAsia="id-ID"/>
        </w:rPr>
      </w:pPr>
      <w:hyperlink w:anchor="_Toc175818080" w:history="1">
        <w:r w:rsidR="006C161A" w:rsidRPr="0018308F">
          <w:rPr>
            <w:rStyle w:val="Hyperlink"/>
            <w:noProof/>
          </w:rPr>
          <w:t>Daftar Gambar</w:t>
        </w:r>
        <w:r w:rsidR="006C161A">
          <w:rPr>
            <w:noProof/>
            <w:webHidden/>
          </w:rPr>
          <w:tab/>
        </w:r>
        <w:r w:rsidR="006C161A">
          <w:rPr>
            <w:noProof/>
            <w:webHidden/>
          </w:rPr>
          <w:tab/>
        </w:r>
        <w:r w:rsidR="006C161A">
          <w:rPr>
            <w:noProof/>
            <w:webHidden/>
          </w:rPr>
          <w:fldChar w:fldCharType="begin"/>
        </w:r>
        <w:r w:rsidR="006C161A">
          <w:rPr>
            <w:noProof/>
            <w:webHidden/>
          </w:rPr>
          <w:instrText xml:space="preserve"> PAGEREF _Toc175818080 \h </w:instrText>
        </w:r>
        <w:r w:rsidR="006C161A">
          <w:rPr>
            <w:noProof/>
            <w:webHidden/>
          </w:rPr>
        </w:r>
        <w:r w:rsidR="006C161A">
          <w:rPr>
            <w:noProof/>
            <w:webHidden/>
          </w:rPr>
          <w:fldChar w:fldCharType="separate"/>
        </w:r>
        <w:r w:rsidR="00D81479">
          <w:rPr>
            <w:noProof/>
            <w:webHidden/>
          </w:rPr>
          <w:t>xi</w:t>
        </w:r>
        <w:r w:rsidR="006C161A">
          <w:rPr>
            <w:noProof/>
            <w:webHidden/>
          </w:rPr>
          <w:fldChar w:fldCharType="end"/>
        </w:r>
      </w:hyperlink>
    </w:p>
    <w:p w14:paraId="5AE9AE5B" w14:textId="327F30FC" w:rsidR="006C161A" w:rsidRDefault="00C560C5">
      <w:pPr>
        <w:pStyle w:val="TOC1"/>
        <w:rPr>
          <w:rFonts w:asciiTheme="minorHAnsi" w:eastAsiaTheme="minorEastAsia" w:hAnsiTheme="minorHAnsi" w:cstheme="minorBidi"/>
          <w:bCs w:val="0"/>
          <w:iCs w:val="0"/>
          <w:noProof/>
          <w:sz w:val="22"/>
          <w:szCs w:val="22"/>
          <w:lang w:val="id-ID" w:eastAsia="id-ID"/>
        </w:rPr>
      </w:pPr>
      <w:hyperlink w:anchor="_Toc175818081" w:history="1">
        <w:r w:rsidR="006C161A" w:rsidRPr="0018308F">
          <w:rPr>
            <w:rStyle w:val="Hyperlink"/>
            <w:noProof/>
          </w:rPr>
          <w:t>Daftar Lampiran</w:t>
        </w:r>
        <w:r w:rsidR="006C161A">
          <w:rPr>
            <w:noProof/>
            <w:webHidden/>
          </w:rPr>
          <w:tab/>
        </w:r>
        <w:r w:rsidR="006C161A">
          <w:rPr>
            <w:noProof/>
            <w:webHidden/>
          </w:rPr>
          <w:tab/>
        </w:r>
        <w:r w:rsidR="006C161A">
          <w:rPr>
            <w:noProof/>
            <w:webHidden/>
          </w:rPr>
          <w:fldChar w:fldCharType="begin"/>
        </w:r>
        <w:r w:rsidR="006C161A">
          <w:rPr>
            <w:noProof/>
            <w:webHidden/>
          </w:rPr>
          <w:instrText xml:space="preserve"> PAGEREF _Toc175818081 \h </w:instrText>
        </w:r>
        <w:r w:rsidR="006C161A">
          <w:rPr>
            <w:noProof/>
            <w:webHidden/>
          </w:rPr>
        </w:r>
        <w:r w:rsidR="006C161A">
          <w:rPr>
            <w:noProof/>
            <w:webHidden/>
          </w:rPr>
          <w:fldChar w:fldCharType="separate"/>
        </w:r>
        <w:r w:rsidR="00D81479">
          <w:rPr>
            <w:noProof/>
            <w:webHidden/>
          </w:rPr>
          <w:t>xii</w:t>
        </w:r>
        <w:r w:rsidR="006C161A">
          <w:rPr>
            <w:noProof/>
            <w:webHidden/>
          </w:rPr>
          <w:fldChar w:fldCharType="end"/>
        </w:r>
      </w:hyperlink>
    </w:p>
    <w:p w14:paraId="51D2BA17" w14:textId="586D6AED" w:rsidR="006C161A" w:rsidRDefault="00C560C5">
      <w:pPr>
        <w:pStyle w:val="TOC1"/>
        <w:rPr>
          <w:rFonts w:asciiTheme="minorHAnsi" w:eastAsiaTheme="minorEastAsia" w:hAnsiTheme="minorHAnsi" w:cstheme="minorBidi"/>
          <w:bCs w:val="0"/>
          <w:iCs w:val="0"/>
          <w:noProof/>
          <w:sz w:val="22"/>
          <w:szCs w:val="22"/>
          <w:lang w:val="id-ID" w:eastAsia="id-ID"/>
        </w:rPr>
      </w:pPr>
      <w:hyperlink w:anchor="_Toc175818082" w:history="1">
        <w:r w:rsidR="006C161A" w:rsidRPr="0018308F">
          <w:rPr>
            <w:rStyle w:val="Hyperlink"/>
            <w:noProof/>
            <w:lang w:val="en-US"/>
          </w:rPr>
          <w:t>BAB I</w:t>
        </w:r>
        <w:r w:rsidR="006C161A" w:rsidRPr="0018308F">
          <w:rPr>
            <w:rStyle w:val="Hyperlink"/>
            <w:noProof/>
          </w:rPr>
          <w:t xml:space="preserve"> PENDAHULUAN</w:t>
        </w:r>
        <w:r w:rsidR="006C161A">
          <w:rPr>
            <w:noProof/>
            <w:webHidden/>
          </w:rPr>
          <w:tab/>
        </w:r>
        <w:r w:rsidR="006C161A">
          <w:rPr>
            <w:noProof/>
            <w:webHidden/>
          </w:rPr>
          <w:fldChar w:fldCharType="begin"/>
        </w:r>
        <w:r w:rsidR="006C161A">
          <w:rPr>
            <w:noProof/>
            <w:webHidden/>
          </w:rPr>
          <w:instrText xml:space="preserve"> PAGEREF _Toc175818082 \h </w:instrText>
        </w:r>
        <w:r w:rsidR="006C161A">
          <w:rPr>
            <w:noProof/>
            <w:webHidden/>
          </w:rPr>
        </w:r>
        <w:r w:rsidR="006C161A">
          <w:rPr>
            <w:noProof/>
            <w:webHidden/>
          </w:rPr>
          <w:fldChar w:fldCharType="separate"/>
        </w:r>
        <w:r w:rsidR="00D81479">
          <w:rPr>
            <w:noProof/>
            <w:webHidden/>
          </w:rPr>
          <w:t>1</w:t>
        </w:r>
        <w:r w:rsidR="006C161A">
          <w:rPr>
            <w:noProof/>
            <w:webHidden/>
          </w:rPr>
          <w:fldChar w:fldCharType="end"/>
        </w:r>
      </w:hyperlink>
    </w:p>
    <w:p w14:paraId="1C39E6D0" w14:textId="7564643A" w:rsidR="006C161A" w:rsidRDefault="00C560C5">
      <w:pPr>
        <w:pStyle w:val="TOC2"/>
        <w:rPr>
          <w:rFonts w:asciiTheme="minorHAnsi" w:eastAsiaTheme="minorEastAsia" w:hAnsiTheme="minorHAnsi" w:cstheme="minorBidi"/>
          <w:bCs w:val="0"/>
          <w:iCs w:val="0"/>
          <w:noProof/>
          <w:sz w:val="22"/>
          <w:szCs w:val="22"/>
          <w:lang w:val="id-ID" w:eastAsia="id-ID"/>
        </w:rPr>
      </w:pPr>
      <w:hyperlink w:anchor="_Toc175818083" w:history="1">
        <w:r w:rsidR="006C161A" w:rsidRPr="0018308F">
          <w:rPr>
            <w:rStyle w:val="Hyperlink"/>
            <w:noProof/>
          </w:rPr>
          <w:t>1.1</w:t>
        </w:r>
        <w:r w:rsidR="006C161A">
          <w:rPr>
            <w:rFonts w:asciiTheme="minorHAnsi" w:eastAsiaTheme="minorEastAsia" w:hAnsiTheme="minorHAnsi" w:cstheme="minorBidi"/>
            <w:bCs w:val="0"/>
            <w:iCs w:val="0"/>
            <w:noProof/>
            <w:sz w:val="22"/>
            <w:szCs w:val="22"/>
            <w:lang w:val="id-ID" w:eastAsia="id-ID"/>
          </w:rPr>
          <w:tab/>
        </w:r>
        <w:r w:rsidR="006C161A" w:rsidRPr="0018308F">
          <w:rPr>
            <w:rStyle w:val="Hyperlink"/>
            <w:noProof/>
          </w:rPr>
          <w:t>Latar Belakang</w:t>
        </w:r>
        <w:r w:rsidR="006C161A">
          <w:rPr>
            <w:noProof/>
            <w:webHidden/>
          </w:rPr>
          <w:tab/>
        </w:r>
        <w:r w:rsidR="006C161A">
          <w:rPr>
            <w:noProof/>
            <w:webHidden/>
          </w:rPr>
          <w:fldChar w:fldCharType="begin"/>
        </w:r>
        <w:r w:rsidR="006C161A">
          <w:rPr>
            <w:noProof/>
            <w:webHidden/>
          </w:rPr>
          <w:instrText xml:space="preserve"> PAGEREF _Toc175818083 \h </w:instrText>
        </w:r>
        <w:r w:rsidR="006C161A">
          <w:rPr>
            <w:noProof/>
            <w:webHidden/>
          </w:rPr>
        </w:r>
        <w:r w:rsidR="006C161A">
          <w:rPr>
            <w:noProof/>
            <w:webHidden/>
          </w:rPr>
          <w:fldChar w:fldCharType="separate"/>
        </w:r>
        <w:r w:rsidR="00D81479">
          <w:rPr>
            <w:noProof/>
            <w:webHidden/>
          </w:rPr>
          <w:t>1</w:t>
        </w:r>
        <w:r w:rsidR="006C161A">
          <w:rPr>
            <w:noProof/>
            <w:webHidden/>
          </w:rPr>
          <w:fldChar w:fldCharType="end"/>
        </w:r>
      </w:hyperlink>
    </w:p>
    <w:p w14:paraId="745886F6" w14:textId="0DE57733" w:rsidR="006C161A" w:rsidRDefault="00C560C5">
      <w:pPr>
        <w:pStyle w:val="TOC2"/>
        <w:rPr>
          <w:rFonts w:asciiTheme="minorHAnsi" w:eastAsiaTheme="minorEastAsia" w:hAnsiTheme="minorHAnsi" w:cstheme="minorBidi"/>
          <w:bCs w:val="0"/>
          <w:iCs w:val="0"/>
          <w:noProof/>
          <w:sz w:val="22"/>
          <w:szCs w:val="22"/>
          <w:lang w:val="id-ID" w:eastAsia="id-ID"/>
        </w:rPr>
      </w:pPr>
      <w:hyperlink w:anchor="_Toc175818084" w:history="1">
        <w:r w:rsidR="006C161A" w:rsidRPr="0018308F">
          <w:rPr>
            <w:rStyle w:val="Hyperlink"/>
            <w:noProof/>
          </w:rPr>
          <w:t>1.2</w:t>
        </w:r>
        <w:r w:rsidR="006C161A">
          <w:rPr>
            <w:rFonts w:asciiTheme="minorHAnsi" w:eastAsiaTheme="minorEastAsia" w:hAnsiTheme="minorHAnsi" w:cstheme="minorBidi"/>
            <w:bCs w:val="0"/>
            <w:iCs w:val="0"/>
            <w:noProof/>
            <w:sz w:val="22"/>
            <w:szCs w:val="22"/>
            <w:lang w:val="id-ID" w:eastAsia="id-ID"/>
          </w:rPr>
          <w:tab/>
        </w:r>
        <w:r w:rsidR="006C161A" w:rsidRPr="0018308F">
          <w:rPr>
            <w:rStyle w:val="Hyperlink"/>
            <w:noProof/>
            <w:lang w:val="id-ID"/>
          </w:rPr>
          <w:t>Rumusan M</w:t>
        </w:r>
        <w:r w:rsidR="006C161A" w:rsidRPr="0018308F">
          <w:rPr>
            <w:rStyle w:val="Hyperlink"/>
            <w:noProof/>
          </w:rPr>
          <w:t>asalah</w:t>
        </w:r>
        <w:r w:rsidR="006C161A">
          <w:rPr>
            <w:noProof/>
            <w:webHidden/>
          </w:rPr>
          <w:tab/>
        </w:r>
        <w:r w:rsidR="006C161A">
          <w:rPr>
            <w:noProof/>
            <w:webHidden/>
          </w:rPr>
          <w:fldChar w:fldCharType="begin"/>
        </w:r>
        <w:r w:rsidR="006C161A">
          <w:rPr>
            <w:noProof/>
            <w:webHidden/>
          </w:rPr>
          <w:instrText xml:space="preserve"> PAGEREF _Toc175818084 \h </w:instrText>
        </w:r>
        <w:r w:rsidR="006C161A">
          <w:rPr>
            <w:noProof/>
            <w:webHidden/>
          </w:rPr>
        </w:r>
        <w:r w:rsidR="006C161A">
          <w:rPr>
            <w:noProof/>
            <w:webHidden/>
          </w:rPr>
          <w:fldChar w:fldCharType="separate"/>
        </w:r>
        <w:r w:rsidR="00D81479">
          <w:rPr>
            <w:noProof/>
            <w:webHidden/>
          </w:rPr>
          <w:t>2</w:t>
        </w:r>
        <w:r w:rsidR="006C161A">
          <w:rPr>
            <w:noProof/>
            <w:webHidden/>
          </w:rPr>
          <w:fldChar w:fldCharType="end"/>
        </w:r>
      </w:hyperlink>
    </w:p>
    <w:p w14:paraId="033E7D90" w14:textId="1332ABC5" w:rsidR="006C161A" w:rsidRDefault="00C560C5">
      <w:pPr>
        <w:pStyle w:val="TOC2"/>
        <w:rPr>
          <w:rFonts w:asciiTheme="minorHAnsi" w:eastAsiaTheme="minorEastAsia" w:hAnsiTheme="minorHAnsi" w:cstheme="minorBidi"/>
          <w:bCs w:val="0"/>
          <w:iCs w:val="0"/>
          <w:noProof/>
          <w:sz w:val="22"/>
          <w:szCs w:val="22"/>
          <w:lang w:val="id-ID" w:eastAsia="id-ID"/>
        </w:rPr>
      </w:pPr>
      <w:hyperlink w:anchor="_Toc175818085" w:history="1">
        <w:r w:rsidR="006C161A" w:rsidRPr="0018308F">
          <w:rPr>
            <w:rStyle w:val="Hyperlink"/>
            <w:noProof/>
            <w:lang w:val="id-ID"/>
          </w:rPr>
          <w:t>1.3</w:t>
        </w:r>
        <w:r w:rsidR="006C161A">
          <w:rPr>
            <w:rFonts w:asciiTheme="minorHAnsi" w:eastAsiaTheme="minorEastAsia" w:hAnsiTheme="minorHAnsi" w:cstheme="minorBidi"/>
            <w:bCs w:val="0"/>
            <w:iCs w:val="0"/>
            <w:noProof/>
            <w:sz w:val="22"/>
            <w:szCs w:val="22"/>
            <w:lang w:val="id-ID" w:eastAsia="id-ID"/>
          </w:rPr>
          <w:tab/>
        </w:r>
        <w:r w:rsidR="006C161A" w:rsidRPr="0018308F">
          <w:rPr>
            <w:rStyle w:val="Hyperlink"/>
            <w:noProof/>
          </w:rPr>
          <w:t>Tujuan</w:t>
        </w:r>
        <w:r w:rsidR="006C161A" w:rsidRPr="0018308F">
          <w:rPr>
            <w:rStyle w:val="Hyperlink"/>
            <w:noProof/>
            <w:lang w:val="id-ID"/>
          </w:rPr>
          <w:t xml:space="preserve"> Penelitian</w:t>
        </w:r>
        <w:r w:rsidR="006C161A">
          <w:rPr>
            <w:noProof/>
            <w:webHidden/>
          </w:rPr>
          <w:tab/>
        </w:r>
        <w:r w:rsidR="006C161A">
          <w:rPr>
            <w:noProof/>
            <w:webHidden/>
          </w:rPr>
          <w:fldChar w:fldCharType="begin"/>
        </w:r>
        <w:r w:rsidR="006C161A">
          <w:rPr>
            <w:noProof/>
            <w:webHidden/>
          </w:rPr>
          <w:instrText xml:space="preserve"> PAGEREF _Toc175818085 \h </w:instrText>
        </w:r>
        <w:r w:rsidR="006C161A">
          <w:rPr>
            <w:noProof/>
            <w:webHidden/>
          </w:rPr>
        </w:r>
        <w:r w:rsidR="006C161A">
          <w:rPr>
            <w:noProof/>
            <w:webHidden/>
          </w:rPr>
          <w:fldChar w:fldCharType="separate"/>
        </w:r>
        <w:r w:rsidR="00D81479">
          <w:rPr>
            <w:noProof/>
            <w:webHidden/>
          </w:rPr>
          <w:t>3</w:t>
        </w:r>
        <w:r w:rsidR="006C161A">
          <w:rPr>
            <w:noProof/>
            <w:webHidden/>
          </w:rPr>
          <w:fldChar w:fldCharType="end"/>
        </w:r>
      </w:hyperlink>
    </w:p>
    <w:p w14:paraId="0F63A9E6" w14:textId="4DC890D5" w:rsidR="006C161A" w:rsidRDefault="00C560C5">
      <w:pPr>
        <w:pStyle w:val="TOC2"/>
        <w:rPr>
          <w:rFonts w:asciiTheme="minorHAnsi" w:eastAsiaTheme="minorEastAsia" w:hAnsiTheme="minorHAnsi" w:cstheme="minorBidi"/>
          <w:bCs w:val="0"/>
          <w:iCs w:val="0"/>
          <w:noProof/>
          <w:sz w:val="22"/>
          <w:szCs w:val="22"/>
          <w:lang w:val="id-ID" w:eastAsia="id-ID"/>
        </w:rPr>
      </w:pPr>
      <w:hyperlink w:anchor="_Toc175818086" w:history="1">
        <w:r w:rsidR="006C161A" w:rsidRPr="0018308F">
          <w:rPr>
            <w:rStyle w:val="Hyperlink"/>
            <w:noProof/>
            <w:lang w:val="id-ID"/>
          </w:rPr>
          <w:t>1.4</w:t>
        </w:r>
        <w:r w:rsidR="006C161A">
          <w:rPr>
            <w:rFonts w:asciiTheme="minorHAnsi" w:eastAsiaTheme="minorEastAsia" w:hAnsiTheme="minorHAnsi" w:cstheme="minorBidi"/>
            <w:bCs w:val="0"/>
            <w:iCs w:val="0"/>
            <w:noProof/>
            <w:sz w:val="22"/>
            <w:szCs w:val="22"/>
            <w:lang w:val="id-ID" w:eastAsia="id-ID"/>
          </w:rPr>
          <w:tab/>
        </w:r>
        <w:r w:rsidR="006C161A" w:rsidRPr="0018308F">
          <w:rPr>
            <w:rStyle w:val="Hyperlink"/>
            <w:noProof/>
          </w:rPr>
          <w:t>Manfaat</w:t>
        </w:r>
        <w:r w:rsidR="006C161A" w:rsidRPr="0018308F">
          <w:rPr>
            <w:rStyle w:val="Hyperlink"/>
            <w:noProof/>
            <w:lang w:val="id-ID"/>
          </w:rPr>
          <w:t xml:space="preserve"> Penelitian</w:t>
        </w:r>
        <w:r w:rsidR="006C161A">
          <w:rPr>
            <w:noProof/>
            <w:webHidden/>
          </w:rPr>
          <w:tab/>
        </w:r>
        <w:r w:rsidR="006C161A">
          <w:rPr>
            <w:noProof/>
            <w:webHidden/>
          </w:rPr>
          <w:fldChar w:fldCharType="begin"/>
        </w:r>
        <w:r w:rsidR="006C161A">
          <w:rPr>
            <w:noProof/>
            <w:webHidden/>
          </w:rPr>
          <w:instrText xml:space="preserve"> PAGEREF _Toc175818086 \h </w:instrText>
        </w:r>
        <w:r w:rsidR="006C161A">
          <w:rPr>
            <w:noProof/>
            <w:webHidden/>
          </w:rPr>
        </w:r>
        <w:r w:rsidR="006C161A">
          <w:rPr>
            <w:noProof/>
            <w:webHidden/>
          </w:rPr>
          <w:fldChar w:fldCharType="separate"/>
        </w:r>
        <w:r w:rsidR="00D81479">
          <w:rPr>
            <w:noProof/>
            <w:webHidden/>
          </w:rPr>
          <w:t>3</w:t>
        </w:r>
        <w:r w:rsidR="006C161A">
          <w:rPr>
            <w:noProof/>
            <w:webHidden/>
          </w:rPr>
          <w:fldChar w:fldCharType="end"/>
        </w:r>
      </w:hyperlink>
    </w:p>
    <w:p w14:paraId="7D7992F4" w14:textId="341DB9FE" w:rsidR="006C161A" w:rsidRDefault="00C560C5">
      <w:pPr>
        <w:pStyle w:val="TOC1"/>
        <w:rPr>
          <w:rFonts w:asciiTheme="minorHAnsi" w:eastAsiaTheme="minorEastAsia" w:hAnsiTheme="minorHAnsi" w:cstheme="minorBidi"/>
          <w:bCs w:val="0"/>
          <w:iCs w:val="0"/>
          <w:noProof/>
          <w:sz w:val="22"/>
          <w:szCs w:val="22"/>
          <w:lang w:val="id-ID" w:eastAsia="id-ID"/>
        </w:rPr>
      </w:pPr>
      <w:hyperlink w:anchor="_Toc175818087" w:history="1">
        <w:r w:rsidR="006C161A" w:rsidRPr="0018308F">
          <w:rPr>
            <w:rStyle w:val="Hyperlink"/>
            <w:noProof/>
            <w:lang w:val="en-US"/>
          </w:rPr>
          <w:t>BAB II</w:t>
        </w:r>
        <w:r w:rsidR="006C161A" w:rsidRPr="0018308F">
          <w:rPr>
            <w:rStyle w:val="Hyperlink"/>
            <w:noProof/>
          </w:rPr>
          <w:t xml:space="preserve"> TINJAUAN KEPUSTAKAAN</w:t>
        </w:r>
        <w:r w:rsidR="006C161A">
          <w:rPr>
            <w:noProof/>
            <w:webHidden/>
          </w:rPr>
          <w:tab/>
        </w:r>
        <w:r w:rsidR="006C161A">
          <w:rPr>
            <w:noProof/>
            <w:webHidden/>
          </w:rPr>
          <w:fldChar w:fldCharType="begin"/>
        </w:r>
        <w:r w:rsidR="006C161A">
          <w:rPr>
            <w:noProof/>
            <w:webHidden/>
          </w:rPr>
          <w:instrText xml:space="preserve"> PAGEREF _Toc175818087 \h </w:instrText>
        </w:r>
        <w:r w:rsidR="006C161A">
          <w:rPr>
            <w:noProof/>
            <w:webHidden/>
          </w:rPr>
        </w:r>
        <w:r w:rsidR="006C161A">
          <w:rPr>
            <w:noProof/>
            <w:webHidden/>
          </w:rPr>
          <w:fldChar w:fldCharType="separate"/>
        </w:r>
        <w:r w:rsidR="00D81479">
          <w:rPr>
            <w:noProof/>
            <w:webHidden/>
          </w:rPr>
          <w:t>4</w:t>
        </w:r>
        <w:r w:rsidR="006C161A">
          <w:rPr>
            <w:noProof/>
            <w:webHidden/>
          </w:rPr>
          <w:fldChar w:fldCharType="end"/>
        </w:r>
      </w:hyperlink>
    </w:p>
    <w:p w14:paraId="3C07868A" w14:textId="6C1B3107" w:rsidR="006C161A" w:rsidRDefault="00C560C5">
      <w:pPr>
        <w:pStyle w:val="TOC2"/>
        <w:rPr>
          <w:rFonts w:asciiTheme="minorHAnsi" w:eastAsiaTheme="minorEastAsia" w:hAnsiTheme="minorHAnsi" w:cstheme="minorBidi"/>
          <w:bCs w:val="0"/>
          <w:iCs w:val="0"/>
          <w:noProof/>
          <w:sz w:val="22"/>
          <w:szCs w:val="22"/>
          <w:lang w:val="id-ID" w:eastAsia="id-ID"/>
        </w:rPr>
      </w:pPr>
      <w:hyperlink w:anchor="_Toc175818088" w:history="1">
        <w:r w:rsidR="006C161A" w:rsidRPr="0018308F">
          <w:rPr>
            <w:rStyle w:val="Hyperlink"/>
            <w:noProof/>
          </w:rPr>
          <w:t>2.1</w:t>
        </w:r>
        <w:r w:rsidR="006C161A">
          <w:rPr>
            <w:rFonts w:asciiTheme="minorHAnsi" w:eastAsiaTheme="minorEastAsia" w:hAnsiTheme="minorHAnsi" w:cstheme="minorBidi"/>
            <w:bCs w:val="0"/>
            <w:iCs w:val="0"/>
            <w:noProof/>
            <w:sz w:val="22"/>
            <w:szCs w:val="22"/>
            <w:lang w:val="id-ID" w:eastAsia="id-ID"/>
          </w:rPr>
          <w:tab/>
        </w:r>
        <w:r w:rsidR="006C161A" w:rsidRPr="0018308F">
          <w:rPr>
            <w:rStyle w:val="Hyperlink"/>
            <w:i/>
            <w:noProof/>
          </w:rPr>
          <w:t>Artificial Intelligence</w:t>
        </w:r>
        <w:r w:rsidR="006C161A" w:rsidRPr="0018308F">
          <w:rPr>
            <w:rStyle w:val="Hyperlink"/>
            <w:noProof/>
          </w:rPr>
          <w:t xml:space="preserve"> (AI)</w:t>
        </w:r>
        <w:r w:rsidR="006C161A">
          <w:rPr>
            <w:noProof/>
            <w:webHidden/>
          </w:rPr>
          <w:tab/>
        </w:r>
        <w:r w:rsidR="006C161A">
          <w:rPr>
            <w:noProof/>
            <w:webHidden/>
          </w:rPr>
          <w:fldChar w:fldCharType="begin"/>
        </w:r>
        <w:r w:rsidR="006C161A">
          <w:rPr>
            <w:noProof/>
            <w:webHidden/>
          </w:rPr>
          <w:instrText xml:space="preserve"> PAGEREF _Toc175818088 \h </w:instrText>
        </w:r>
        <w:r w:rsidR="006C161A">
          <w:rPr>
            <w:noProof/>
            <w:webHidden/>
          </w:rPr>
        </w:r>
        <w:r w:rsidR="006C161A">
          <w:rPr>
            <w:noProof/>
            <w:webHidden/>
          </w:rPr>
          <w:fldChar w:fldCharType="separate"/>
        </w:r>
        <w:r w:rsidR="00D81479">
          <w:rPr>
            <w:noProof/>
            <w:webHidden/>
          </w:rPr>
          <w:t>4</w:t>
        </w:r>
        <w:r w:rsidR="006C161A">
          <w:rPr>
            <w:noProof/>
            <w:webHidden/>
          </w:rPr>
          <w:fldChar w:fldCharType="end"/>
        </w:r>
      </w:hyperlink>
    </w:p>
    <w:p w14:paraId="07C12531" w14:textId="071C96F3" w:rsidR="006C161A" w:rsidRDefault="00C560C5">
      <w:pPr>
        <w:pStyle w:val="TOC2"/>
        <w:rPr>
          <w:rFonts w:asciiTheme="minorHAnsi" w:eastAsiaTheme="minorEastAsia" w:hAnsiTheme="minorHAnsi" w:cstheme="minorBidi"/>
          <w:bCs w:val="0"/>
          <w:iCs w:val="0"/>
          <w:noProof/>
          <w:sz w:val="22"/>
          <w:szCs w:val="22"/>
          <w:lang w:val="id-ID" w:eastAsia="id-ID"/>
        </w:rPr>
      </w:pPr>
      <w:hyperlink w:anchor="_Toc175818089" w:history="1">
        <w:r w:rsidR="006C161A" w:rsidRPr="0018308F">
          <w:rPr>
            <w:rStyle w:val="Hyperlink"/>
            <w:noProof/>
          </w:rPr>
          <w:t>2.2</w:t>
        </w:r>
        <w:r w:rsidR="006C161A">
          <w:rPr>
            <w:rFonts w:asciiTheme="minorHAnsi" w:eastAsiaTheme="minorEastAsia" w:hAnsiTheme="minorHAnsi" w:cstheme="minorBidi"/>
            <w:bCs w:val="0"/>
            <w:iCs w:val="0"/>
            <w:noProof/>
            <w:sz w:val="22"/>
            <w:szCs w:val="22"/>
            <w:lang w:val="id-ID" w:eastAsia="id-ID"/>
          </w:rPr>
          <w:tab/>
        </w:r>
        <w:r w:rsidR="006C161A" w:rsidRPr="0018308F">
          <w:rPr>
            <w:rStyle w:val="Hyperlink"/>
            <w:i/>
            <w:noProof/>
          </w:rPr>
          <w:t>Natural Language Processing</w:t>
        </w:r>
        <w:r w:rsidR="006C161A" w:rsidRPr="0018308F">
          <w:rPr>
            <w:rStyle w:val="Hyperlink"/>
            <w:noProof/>
          </w:rPr>
          <w:t xml:space="preserve"> (NLP)</w:t>
        </w:r>
        <w:r w:rsidR="006C161A">
          <w:rPr>
            <w:noProof/>
            <w:webHidden/>
          </w:rPr>
          <w:tab/>
        </w:r>
        <w:r w:rsidR="006C161A">
          <w:rPr>
            <w:noProof/>
            <w:webHidden/>
          </w:rPr>
          <w:fldChar w:fldCharType="begin"/>
        </w:r>
        <w:r w:rsidR="006C161A">
          <w:rPr>
            <w:noProof/>
            <w:webHidden/>
          </w:rPr>
          <w:instrText xml:space="preserve"> PAGEREF _Toc175818089 \h </w:instrText>
        </w:r>
        <w:r w:rsidR="006C161A">
          <w:rPr>
            <w:noProof/>
            <w:webHidden/>
          </w:rPr>
        </w:r>
        <w:r w:rsidR="006C161A">
          <w:rPr>
            <w:noProof/>
            <w:webHidden/>
          </w:rPr>
          <w:fldChar w:fldCharType="separate"/>
        </w:r>
        <w:r w:rsidR="00D81479">
          <w:rPr>
            <w:noProof/>
            <w:webHidden/>
          </w:rPr>
          <w:t>4</w:t>
        </w:r>
        <w:r w:rsidR="006C161A">
          <w:rPr>
            <w:noProof/>
            <w:webHidden/>
          </w:rPr>
          <w:fldChar w:fldCharType="end"/>
        </w:r>
      </w:hyperlink>
    </w:p>
    <w:p w14:paraId="17BC801A" w14:textId="614563DC" w:rsidR="006C161A" w:rsidRDefault="00C560C5">
      <w:pPr>
        <w:pStyle w:val="TOC2"/>
        <w:rPr>
          <w:rFonts w:asciiTheme="minorHAnsi" w:eastAsiaTheme="minorEastAsia" w:hAnsiTheme="minorHAnsi" w:cstheme="minorBidi"/>
          <w:bCs w:val="0"/>
          <w:iCs w:val="0"/>
          <w:noProof/>
          <w:sz w:val="22"/>
          <w:szCs w:val="22"/>
          <w:lang w:val="id-ID" w:eastAsia="id-ID"/>
        </w:rPr>
      </w:pPr>
      <w:hyperlink w:anchor="_Toc175818090" w:history="1">
        <w:r w:rsidR="006C161A" w:rsidRPr="0018308F">
          <w:rPr>
            <w:rStyle w:val="Hyperlink"/>
            <w:noProof/>
          </w:rPr>
          <w:t>2.3</w:t>
        </w:r>
        <w:r w:rsidR="006C161A">
          <w:rPr>
            <w:rFonts w:asciiTheme="minorHAnsi" w:eastAsiaTheme="minorEastAsia" w:hAnsiTheme="minorHAnsi" w:cstheme="minorBidi"/>
            <w:bCs w:val="0"/>
            <w:iCs w:val="0"/>
            <w:noProof/>
            <w:sz w:val="22"/>
            <w:szCs w:val="22"/>
            <w:lang w:val="id-ID" w:eastAsia="id-ID"/>
          </w:rPr>
          <w:tab/>
        </w:r>
        <w:r w:rsidR="006C161A" w:rsidRPr="0018308F">
          <w:rPr>
            <w:rStyle w:val="Hyperlink"/>
            <w:i/>
            <w:noProof/>
          </w:rPr>
          <w:t>Large Language Models</w:t>
        </w:r>
        <w:r w:rsidR="006C161A" w:rsidRPr="0018308F">
          <w:rPr>
            <w:rStyle w:val="Hyperlink"/>
            <w:noProof/>
          </w:rPr>
          <w:t xml:space="preserve"> (LLM)</w:t>
        </w:r>
        <w:r w:rsidR="006C161A">
          <w:rPr>
            <w:noProof/>
            <w:webHidden/>
          </w:rPr>
          <w:tab/>
        </w:r>
        <w:r w:rsidR="006C161A">
          <w:rPr>
            <w:noProof/>
            <w:webHidden/>
          </w:rPr>
          <w:fldChar w:fldCharType="begin"/>
        </w:r>
        <w:r w:rsidR="006C161A">
          <w:rPr>
            <w:noProof/>
            <w:webHidden/>
          </w:rPr>
          <w:instrText xml:space="preserve"> PAGEREF _Toc175818090 \h </w:instrText>
        </w:r>
        <w:r w:rsidR="006C161A">
          <w:rPr>
            <w:noProof/>
            <w:webHidden/>
          </w:rPr>
        </w:r>
        <w:r w:rsidR="006C161A">
          <w:rPr>
            <w:noProof/>
            <w:webHidden/>
          </w:rPr>
          <w:fldChar w:fldCharType="separate"/>
        </w:r>
        <w:r w:rsidR="00D81479">
          <w:rPr>
            <w:noProof/>
            <w:webHidden/>
          </w:rPr>
          <w:t>6</w:t>
        </w:r>
        <w:r w:rsidR="006C161A">
          <w:rPr>
            <w:noProof/>
            <w:webHidden/>
          </w:rPr>
          <w:fldChar w:fldCharType="end"/>
        </w:r>
      </w:hyperlink>
    </w:p>
    <w:p w14:paraId="358B1ADF" w14:textId="41B98C3B" w:rsidR="006C161A" w:rsidRDefault="00C560C5">
      <w:pPr>
        <w:pStyle w:val="TOC2"/>
        <w:rPr>
          <w:rFonts w:asciiTheme="minorHAnsi" w:eastAsiaTheme="minorEastAsia" w:hAnsiTheme="minorHAnsi" w:cstheme="minorBidi"/>
          <w:bCs w:val="0"/>
          <w:iCs w:val="0"/>
          <w:noProof/>
          <w:sz w:val="22"/>
          <w:szCs w:val="22"/>
          <w:lang w:val="id-ID" w:eastAsia="id-ID"/>
        </w:rPr>
      </w:pPr>
      <w:hyperlink w:anchor="_Toc175818091" w:history="1">
        <w:r w:rsidR="006C161A" w:rsidRPr="0018308F">
          <w:rPr>
            <w:rStyle w:val="Hyperlink"/>
            <w:noProof/>
          </w:rPr>
          <w:t>2.4</w:t>
        </w:r>
        <w:r w:rsidR="006C161A">
          <w:rPr>
            <w:rFonts w:asciiTheme="minorHAnsi" w:eastAsiaTheme="minorEastAsia" w:hAnsiTheme="minorHAnsi" w:cstheme="minorBidi"/>
            <w:bCs w:val="0"/>
            <w:iCs w:val="0"/>
            <w:noProof/>
            <w:sz w:val="22"/>
            <w:szCs w:val="22"/>
            <w:lang w:val="id-ID" w:eastAsia="id-ID"/>
          </w:rPr>
          <w:tab/>
        </w:r>
        <w:r w:rsidR="006C161A" w:rsidRPr="0018308F">
          <w:rPr>
            <w:rStyle w:val="Hyperlink"/>
            <w:i/>
            <w:noProof/>
            <w:lang w:val="en-US"/>
          </w:rPr>
          <w:t>Chatbot</w:t>
        </w:r>
        <w:r w:rsidR="006C161A">
          <w:rPr>
            <w:noProof/>
            <w:webHidden/>
          </w:rPr>
          <w:tab/>
        </w:r>
        <w:r w:rsidR="006C161A">
          <w:rPr>
            <w:noProof/>
            <w:webHidden/>
          </w:rPr>
          <w:fldChar w:fldCharType="begin"/>
        </w:r>
        <w:r w:rsidR="006C161A">
          <w:rPr>
            <w:noProof/>
            <w:webHidden/>
          </w:rPr>
          <w:instrText xml:space="preserve"> PAGEREF _Toc175818091 \h </w:instrText>
        </w:r>
        <w:r w:rsidR="006C161A">
          <w:rPr>
            <w:noProof/>
            <w:webHidden/>
          </w:rPr>
        </w:r>
        <w:r w:rsidR="006C161A">
          <w:rPr>
            <w:noProof/>
            <w:webHidden/>
          </w:rPr>
          <w:fldChar w:fldCharType="separate"/>
        </w:r>
        <w:r w:rsidR="00D81479">
          <w:rPr>
            <w:noProof/>
            <w:webHidden/>
          </w:rPr>
          <w:t>9</w:t>
        </w:r>
        <w:r w:rsidR="006C161A">
          <w:rPr>
            <w:noProof/>
            <w:webHidden/>
          </w:rPr>
          <w:fldChar w:fldCharType="end"/>
        </w:r>
      </w:hyperlink>
    </w:p>
    <w:p w14:paraId="3492A40B" w14:textId="36633B6E" w:rsidR="006C161A" w:rsidRDefault="00C560C5">
      <w:pPr>
        <w:pStyle w:val="TOC2"/>
        <w:rPr>
          <w:rFonts w:asciiTheme="minorHAnsi" w:eastAsiaTheme="minorEastAsia" w:hAnsiTheme="minorHAnsi" w:cstheme="minorBidi"/>
          <w:bCs w:val="0"/>
          <w:iCs w:val="0"/>
          <w:noProof/>
          <w:sz w:val="22"/>
          <w:szCs w:val="22"/>
          <w:lang w:val="id-ID" w:eastAsia="id-ID"/>
        </w:rPr>
      </w:pPr>
      <w:hyperlink w:anchor="_Toc175818092" w:history="1">
        <w:r w:rsidR="006C161A" w:rsidRPr="0018308F">
          <w:rPr>
            <w:rStyle w:val="Hyperlink"/>
            <w:noProof/>
            <w:lang w:val="id-ID"/>
          </w:rPr>
          <w:t>2.5</w:t>
        </w:r>
        <w:r w:rsidR="006C161A">
          <w:rPr>
            <w:rFonts w:asciiTheme="minorHAnsi" w:eastAsiaTheme="minorEastAsia" w:hAnsiTheme="minorHAnsi" w:cstheme="minorBidi"/>
            <w:bCs w:val="0"/>
            <w:iCs w:val="0"/>
            <w:noProof/>
            <w:sz w:val="22"/>
            <w:szCs w:val="22"/>
            <w:lang w:val="id-ID" w:eastAsia="id-ID"/>
          </w:rPr>
          <w:tab/>
        </w:r>
        <w:r w:rsidR="006C161A" w:rsidRPr="0018308F">
          <w:rPr>
            <w:rStyle w:val="Hyperlink"/>
            <w:i/>
            <w:noProof/>
          </w:rPr>
          <w:t>Model Mistral 7B</w:t>
        </w:r>
        <w:r w:rsidR="006C161A">
          <w:rPr>
            <w:noProof/>
            <w:webHidden/>
          </w:rPr>
          <w:tab/>
        </w:r>
        <w:r w:rsidR="006C161A">
          <w:rPr>
            <w:noProof/>
            <w:webHidden/>
          </w:rPr>
          <w:fldChar w:fldCharType="begin"/>
        </w:r>
        <w:r w:rsidR="006C161A">
          <w:rPr>
            <w:noProof/>
            <w:webHidden/>
          </w:rPr>
          <w:instrText xml:space="preserve"> PAGEREF _Toc175818092 \h </w:instrText>
        </w:r>
        <w:r w:rsidR="006C161A">
          <w:rPr>
            <w:noProof/>
            <w:webHidden/>
          </w:rPr>
        </w:r>
        <w:r w:rsidR="006C161A">
          <w:rPr>
            <w:noProof/>
            <w:webHidden/>
          </w:rPr>
          <w:fldChar w:fldCharType="separate"/>
        </w:r>
        <w:r w:rsidR="00D81479">
          <w:rPr>
            <w:noProof/>
            <w:webHidden/>
          </w:rPr>
          <w:t>9</w:t>
        </w:r>
        <w:r w:rsidR="006C161A">
          <w:rPr>
            <w:noProof/>
            <w:webHidden/>
          </w:rPr>
          <w:fldChar w:fldCharType="end"/>
        </w:r>
      </w:hyperlink>
    </w:p>
    <w:p w14:paraId="78AC1B53" w14:textId="47D061D7" w:rsidR="006C161A" w:rsidRDefault="00C560C5">
      <w:pPr>
        <w:pStyle w:val="TOC2"/>
        <w:rPr>
          <w:rFonts w:asciiTheme="minorHAnsi" w:eastAsiaTheme="minorEastAsia" w:hAnsiTheme="minorHAnsi" w:cstheme="minorBidi"/>
          <w:bCs w:val="0"/>
          <w:iCs w:val="0"/>
          <w:noProof/>
          <w:sz w:val="22"/>
          <w:szCs w:val="22"/>
          <w:lang w:val="id-ID" w:eastAsia="id-ID"/>
        </w:rPr>
      </w:pPr>
      <w:hyperlink w:anchor="_Toc175818093" w:history="1">
        <w:r w:rsidR="006C161A" w:rsidRPr="0018308F">
          <w:rPr>
            <w:rStyle w:val="Hyperlink"/>
            <w:noProof/>
            <w:lang w:val="en-US"/>
          </w:rPr>
          <w:t>2.6</w:t>
        </w:r>
        <w:r w:rsidR="006C161A">
          <w:rPr>
            <w:rFonts w:asciiTheme="minorHAnsi" w:eastAsiaTheme="minorEastAsia" w:hAnsiTheme="minorHAnsi" w:cstheme="minorBidi"/>
            <w:bCs w:val="0"/>
            <w:iCs w:val="0"/>
            <w:noProof/>
            <w:sz w:val="22"/>
            <w:szCs w:val="22"/>
            <w:lang w:val="id-ID" w:eastAsia="id-ID"/>
          </w:rPr>
          <w:tab/>
        </w:r>
        <w:r w:rsidR="006C161A" w:rsidRPr="0018308F">
          <w:rPr>
            <w:rStyle w:val="Hyperlink"/>
            <w:i/>
            <w:noProof/>
            <w:lang w:val="en-US"/>
          </w:rPr>
          <w:t>Model Llama 2</w:t>
        </w:r>
        <w:r w:rsidR="006C161A">
          <w:rPr>
            <w:noProof/>
            <w:webHidden/>
          </w:rPr>
          <w:tab/>
        </w:r>
        <w:r w:rsidR="006C161A">
          <w:rPr>
            <w:noProof/>
            <w:webHidden/>
          </w:rPr>
          <w:fldChar w:fldCharType="begin"/>
        </w:r>
        <w:r w:rsidR="006C161A">
          <w:rPr>
            <w:noProof/>
            <w:webHidden/>
          </w:rPr>
          <w:instrText xml:space="preserve"> PAGEREF _Toc175818093 \h </w:instrText>
        </w:r>
        <w:r w:rsidR="006C161A">
          <w:rPr>
            <w:noProof/>
            <w:webHidden/>
          </w:rPr>
        </w:r>
        <w:r w:rsidR="006C161A">
          <w:rPr>
            <w:noProof/>
            <w:webHidden/>
          </w:rPr>
          <w:fldChar w:fldCharType="separate"/>
        </w:r>
        <w:r w:rsidR="00D81479">
          <w:rPr>
            <w:noProof/>
            <w:webHidden/>
          </w:rPr>
          <w:t>11</w:t>
        </w:r>
        <w:r w:rsidR="006C161A">
          <w:rPr>
            <w:noProof/>
            <w:webHidden/>
          </w:rPr>
          <w:fldChar w:fldCharType="end"/>
        </w:r>
      </w:hyperlink>
    </w:p>
    <w:p w14:paraId="7DA13D7A" w14:textId="4238C3A4" w:rsidR="006C161A" w:rsidRDefault="00C560C5">
      <w:pPr>
        <w:pStyle w:val="TOC2"/>
        <w:rPr>
          <w:rFonts w:asciiTheme="minorHAnsi" w:eastAsiaTheme="minorEastAsia" w:hAnsiTheme="minorHAnsi" w:cstheme="minorBidi"/>
          <w:bCs w:val="0"/>
          <w:iCs w:val="0"/>
          <w:noProof/>
          <w:sz w:val="22"/>
          <w:szCs w:val="22"/>
          <w:lang w:val="id-ID" w:eastAsia="id-ID"/>
        </w:rPr>
      </w:pPr>
      <w:hyperlink w:anchor="_Toc175818094" w:history="1">
        <w:r w:rsidR="006C161A" w:rsidRPr="0018308F">
          <w:rPr>
            <w:rStyle w:val="Hyperlink"/>
            <w:noProof/>
          </w:rPr>
          <w:t>2.7</w:t>
        </w:r>
        <w:r w:rsidR="006C161A">
          <w:rPr>
            <w:rFonts w:asciiTheme="minorHAnsi" w:eastAsiaTheme="minorEastAsia" w:hAnsiTheme="minorHAnsi" w:cstheme="minorBidi"/>
            <w:bCs w:val="0"/>
            <w:iCs w:val="0"/>
            <w:noProof/>
            <w:sz w:val="22"/>
            <w:szCs w:val="22"/>
            <w:lang w:val="id-ID" w:eastAsia="id-ID"/>
          </w:rPr>
          <w:tab/>
        </w:r>
        <w:r w:rsidR="006C161A" w:rsidRPr="0018308F">
          <w:rPr>
            <w:rStyle w:val="Hyperlink"/>
            <w:i/>
            <w:noProof/>
          </w:rPr>
          <w:t>Fine-tuning</w:t>
        </w:r>
        <w:r w:rsidR="006C161A">
          <w:rPr>
            <w:noProof/>
            <w:webHidden/>
          </w:rPr>
          <w:tab/>
        </w:r>
        <w:r w:rsidR="006C161A">
          <w:rPr>
            <w:noProof/>
            <w:webHidden/>
          </w:rPr>
          <w:fldChar w:fldCharType="begin"/>
        </w:r>
        <w:r w:rsidR="006C161A">
          <w:rPr>
            <w:noProof/>
            <w:webHidden/>
          </w:rPr>
          <w:instrText xml:space="preserve"> PAGEREF _Toc175818094 \h </w:instrText>
        </w:r>
        <w:r w:rsidR="006C161A">
          <w:rPr>
            <w:noProof/>
            <w:webHidden/>
          </w:rPr>
        </w:r>
        <w:r w:rsidR="006C161A">
          <w:rPr>
            <w:noProof/>
            <w:webHidden/>
          </w:rPr>
          <w:fldChar w:fldCharType="separate"/>
        </w:r>
        <w:r w:rsidR="00D81479">
          <w:rPr>
            <w:noProof/>
            <w:webHidden/>
          </w:rPr>
          <w:t>14</w:t>
        </w:r>
        <w:r w:rsidR="006C161A">
          <w:rPr>
            <w:noProof/>
            <w:webHidden/>
          </w:rPr>
          <w:fldChar w:fldCharType="end"/>
        </w:r>
      </w:hyperlink>
    </w:p>
    <w:p w14:paraId="2DC07B1D" w14:textId="693D909C" w:rsidR="006C161A" w:rsidRDefault="00C560C5">
      <w:pPr>
        <w:pStyle w:val="TOC2"/>
        <w:rPr>
          <w:rFonts w:asciiTheme="minorHAnsi" w:eastAsiaTheme="minorEastAsia" w:hAnsiTheme="minorHAnsi" w:cstheme="minorBidi"/>
          <w:bCs w:val="0"/>
          <w:iCs w:val="0"/>
          <w:noProof/>
          <w:sz w:val="22"/>
          <w:szCs w:val="22"/>
          <w:lang w:val="id-ID" w:eastAsia="id-ID"/>
        </w:rPr>
      </w:pPr>
      <w:hyperlink w:anchor="_Toc175818095" w:history="1">
        <w:r w:rsidR="006C161A" w:rsidRPr="0018308F">
          <w:rPr>
            <w:rStyle w:val="Hyperlink"/>
            <w:noProof/>
          </w:rPr>
          <w:t>2.8</w:t>
        </w:r>
        <w:r w:rsidR="006C161A">
          <w:rPr>
            <w:rFonts w:asciiTheme="minorHAnsi" w:eastAsiaTheme="minorEastAsia" w:hAnsiTheme="minorHAnsi" w:cstheme="minorBidi"/>
            <w:bCs w:val="0"/>
            <w:iCs w:val="0"/>
            <w:noProof/>
            <w:sz w:val="22"/>
            <w:szCs w:val="22"/>
            <w:lang w:val="id-ID" w:eastAsia="id-ID"/>
          </w:rPr>
          <w:tab/>
        </w:r>
        <w:r w:rsidR="006C161A" w:rsidRPr="0018308F">
          <w:rPr>
            <w:rStyle w:val="Hyperlink"/>
            <w:i/>
            <w:noProof/>
          </w:rPr>
          <w:t>Retrieval Augmented Generation</w:t>
        </w:r>
        <w:r w:rsidR="006C161A" w:rsidRPr="0018308F">
          <w:rPr>
            <w:rStyle w:val="Hyperlink"/>
            <w:noProof/>
          </w:rPr>
          <w:t xml:space="preserve"> (RAG)</w:t>
        </w:r>
        <w:r w:rsidR="006C161A">
          <w:rPr>
            <w:noProof/>
            <w:webHidden/>
          </w:rPr>
          <w:tab/>
        </w:r>
        <w:r w:rsidR="006C161A">
          <w:rPr>
            <w:noProof/>
            <w:webHidden/>
          </w:rPr>
          <w:fldChar w:fldCharType="begin"/>
        </w:r>
        <w:r w:rsidR="006C161A">
          <w:rPr>
            <w:noProof/>
            <w:webHidden/>
          </w:rPr>
          <w:instrText xml:space="preserve"> PAGEREF _Toc175818095 \h </w:instrText>
        </w:r>
        <w:r w:rsidR="006C161A">
          <w:rPr>
            <w:noProof/>
            <w:webHidden/>
          </w:rPr>
        </w:r>
        <w:r w:rsidR="006C161A">
          <w:rPr>
            <w:noProof/>
            <w:webHidden/>
          </w:rPr>
          <w:fldChar w:fldCharType="separate"/>
        </w:r>
        <w:r w:rsidR="00D81479">
          <w:rPr>
            <w:noProof/>
            <w:webHidden/>
          </w:rPr>
          <w:t>15</w:t>
        </w:r>
        <w:r w:rsidR="006C161A">
          <w:rPr>
            <w:noProof/>
            <w:webHidden/>
          </w:rPr>
          <w:fldChar w:fldCharType="end"/>
        </w:r>
      </w:hyperlink>
    </w:p>
    <w:p w14:paraId="4C3FE2DF" w14:textId="609C2672" w:rsidR="006C161A" w:rsidRDefault="00C560C5">
      <w:pPr>
        <w:pStyle w:val="TOC2"/>
        <w:rPr>
          <w:rFonts w:asciiTheme="minorHAnsi" w:eastAsiaTheme="minorEastAsia" w:hAnsiTheme="minorHAnsi" w:cstheme="minorBidi"/>
          <w:bCs w:val="0"/>
          <w:iCs w:val="0"/>
          <w:noProof/>
          <w:sz w:val="22"/>
          <w:szCs w:val="22"/>
          <w:lang w:val="id-ID" w:eastAsia="id-ID"/>
        </w:rPr>
      </w:pPr>
      <w:hyperlink w:anchor="_Toc175818096" w:history="1">
        <w:r w:rsidR="006C161A" w:rsidRPr="0018308F">
          <w:rPr>
            <w:rStyle w:val="Hyperlink"/>
            <w:noProof/>
            <w:lang w:val="en-ID"/>
          </w:rPr>
          <w:t>2.9</w:t>
        </w:r>
        <w:r w:rsidR="006C161A">
          <w:rPr>
            <w:rFonts w:asciiTheme="minorHAnsi" w:eastAsiaTheme="minorEastAsia" w:hAnsiTheme="minorHAnsi" w:cstheme="minorBidi"/>
            <w:bCs w:val="0"/>
            <w:iCs w:val="0"/>
            <w:noProof/>
            <w:sz w:val="22"/>
            <w:szCs w:val="22"/>
            <w:lang w:val="id-ID" w:eastAsia="id-ID"/>
          </w:rPr>
          <w:tab/>
        </w:r>
        <w:r w:rsidR="006C161A" w:rsidRPr="0018308F">
          <w:rPr>
            <w:rStyle w:val="Hyperlink"/>
            <w:noProof/>
            <w:lang w:val="en-ID"/>
          </w:rPr>
          <w:t>Kuantisasi</w:t>
        </w:r>
        <w:r w:rsidR="006C161A">
          <w:rPr>
            <w:noProof/>
            <w:webHidden/>
          </w:rPr>
          <w:tab/>
        </w:r>
        <w:r w:rsidR="006C161A">
          <w:rPr>
            <w:noProof/>
            <w:webHidden/>
          </w:rPr>
          <w:fldChar w:fldCharType="begin"/>
        </w:r>
        <w:r w:rsidR="006C161A">
          <w:rPr>
            <w:noProof/>
            <w:webHidden/>
          </w:rPr>
          <w:instrText xml:space="preserve"> PAGEREF _Toc175818096 \h </w:instrText>
        </w:r>
        <w:r w:rsidR="006C161A">
          <w:rPr>
            <w:noProof/>
            <w:webHidden/>
          </w:rPr>
        </w:r>
        <w:r w:rsidR="006C161A">
          <w:rPr>
            <w:noProof/>
            <w:webHidden/>
          </w:rPr>
          <w:fldChar w:fldCharType="separate"/>
        </w:r>
        <w:r w:rsidR="00D81479">
          <w:rPr>
            <w:noProof/>
            <w:webHidden/>
          </w:rPr>
          <w:t>17</w:t>
        </w:r>
        <w:r w:rsidR="006C161A">
          <w:rPr>
            <w:noProof/>
            <w:webHidden/>
          </w:rPr>
          <w:fldChar w:fldCharType="end"/>
        </w:r>
      </w:hyperlink>
    </w:p>
    <w:p w14:paraId="49EF6EF6" w14:textId="63ADB18F" w:rsidR="006C161A" w:rsidRDefault="00C560C5">
      <w:pPr>
        <w:pStyle w:val="TOC2"/>
        <w:rPr>
          <w:rFonts w:asciiTheme="minorHAnsi" w:eastAsiaTheme="minorEastAsia" w:hAnsiTheme="minorHAnsi" w:cstheme="minorBidi"/>
          <w:bCs w:val="0"/>
          <w:iCs w:val="0"/>
          <w:noProof/>
          <w:sz w:val="22"/>
          <w:szCs w:val="22"/>
          <w:lang w:val="id-ID" w:eastAsia="id-ID"/>
        </w:rPr>
      </w:pPr>
      <w:hyperlink w:anchor="_Toc175818097" w:history="1">
        <w:r w:rsidR="006C161A" w:rsidRPr="0018308F">
          <w:rPr>
            <w:rStyle w:val="Hyperlink"/>
            <w:noProof/>
          </w:rPr>
          <w:t>2.10</w:t>
        </w:r>
        <w:r w:rsidR="006C161A">
          <w:rPr>
            <w:rFonts w:asciiTheme="minorHAnsi" w:eastAsiaTheme="minorEastAsia" w:hAnsiTheme="minorHAnsi" w:cstheme="minorBidi"/>
            <w:bCs w:val="0"/>
            <w:iCs w:val="0"/>
            <w:noProof/>
            <w:sz w:val="22"/>
            <w:szCs w:val="22"/>
            <w:lang w:val="id-ID" w:eastAsia="id-ID"/>
          </w:rPr>
          <w:tab/>
        </w:r>
        <w:r w:rsidR="006C161A" w:rsidRPr="0018308F">
          <w:rPr>
            <w:rStyle w:val="Hyperlink"/>
            <w:noProof/>
          </w:rPr>
          <w:t xml:space="preserve">GPTQ: </w:t>
        </w:r>
        <w:r w:rsidR="006C161A" w:rsidRPr="0018308F">
          <w:rPr>
            <w:rStyle w:val="Hyperlink"/>
            <w:i/>
            <w:noProof/>
          </w:rPr>
          <w:t>Post-Training Quantization For GPT</w:t>
        </w:r>
        <w:r w:rsidR="006C161A">
          <w:rPr>
            <w:noProof/>
            <w:webHidden/>
          </w:rPr>
          <w:tab/>
        </w:r>
        <w:r w:rsidR="006C161A">
          <w:rPr>
            <w:noProof/>
            <w:webHidden/>
          </w:rPr>
          <w:fldChar w:fldCharType="begin"/>
        </w:r>
        <w:r w:rsidR="006C161A">
          <w:rPr>
            <w:noProof/>
            <w:webHidden/>
          </w:rPr>
          <w:instrText xml:space="preserve"> PAGEREF _Toc175818097 \h </w:instrText>
        </w:r>
        <w:r w:rsidR="006C161A">
          <w:rPr>
            <w:noProof/>
            <w:webHidden/>
          </w:rPr>
        </w:r>
        <w:r w:rsidR="006C161A">
          <w:rPr>
            <w:noProof/>
            <w:webHidden/>
          </w:rPr>
          <w:fldChar w:fldCharType="separate"/>
        </w:r>
        <w:r w:rsidR="00D81479">
          <w:rPr>
            <w:noProof/>
            <w:webHidden/>
          </w:rPr>
          <w:t>20</w:t>
        </w:r>
        <w:r w:rsidR="006C161A">
          <w:rPr>
            <w:noProof/>
            <w:webHidden/>
          </w:rPr>
          <w:fldChar w:fldCharType="end"/>
        </w:r>
      </w:hyperlink>
    </w:p>
    <w:p w14:paraId="0180A711" w14:textId="1D86006A" w:rsidR="006C161A" w:rsidRDefault="00C560C5">
      <w:pPr>
        <w:pStyle w:val="TOC2"/>
        <w:rPr>
          <w:rFonts w:asciiTheme="minorHAnsi" w:eastAsiaTheme="minorEastAsia" w:hAnsiTheme="minorHAnsi" w:cstheme="minorBidi"/>
          <w:bCs w:val="0"/>
          <w:iCs w:val="0"/>
          <w:noProof/>
          <w:sz w:val="22"/>
          <w:szCs w:val="22"/>
          <w:lang w:val="id-ID" w:eastAsia="id-ID"/>
        </w:rPr>
      </w:pPr>
      <w:hyperlink w:anchor="_Toc175818098" w:history="1">
        <w:r w:rsidR="006C161A" w:rsidRPr="0018308F">
          <w:rPr>
            <w:rStyle w:val="Hyperlink"/>
            <w:noProof/>
          </w:rPr>
          <w:t>2.11</w:t>
        </w:r>
        <w:r w:rsidR="006C161A">
          <w:rPr>
            <w:rFonts w:asciiTheme="minorHAnsi" w:eastAsiaTheme="minorEastAsia" w:hAnsiTheme="minorHAnsi" w:cstheme="minorBidi"/>
            <w:bCs w:val="0"/>
            <w:iCs w:val="0"/>
            <w:noProof/>
            <w:sz w:val="22"/>
            <w:szCs w:val="22"/>
            <w:lang w:val="id-ID" w:eastAsia="id-ID"/>
          </w:rPr>
          <w:tab/>
        </w:r>
        <w:r w:rsidR="006C161A" w:rsidRPr="0018308F">
          <w:rPr>
            <w:rStyle w:val="Hyperlink"/>
            <w:noProof/>
          </w:rPr>
          <w:t xml:space="preserve">GGUF: </w:t>
        </w:r>
        <w:r w:rsidR="006C161A" w:rsidRPr="0018308F">
          <w:rPr>
            <w:rStyle w:val="Hyperlink"/>
            <w:i/>
            <w:noProof/>
          </w:rPr>
          <w:t>GPT-Generated Unified Format</w:t>
        </w:r>
        <w:r w:rsidR="006C161A">
          <w:rPr>
            <w:noProof/>
            <w:webHidden/>
          </w:rPr>
          <w:tab/>
        </w:r>
        <w:r w:rsidR="006C161A">
          <w:rPr>
            <w:noProof/>
            <w:webHidden/>
          </w:rPr>
          <w:fldChar w:fldCharType="begin"/>
        </w:r>
        <w:r w:rsidR="006C161A">
          <w:rPr>
            <w:noProof/>
            <w:webHidden/>
          </w:rPr>
          <w:instrText xml:space="preserve"> PAGEREF _Toc175818098 \h </w:instrText>
        </w:r>
        <w:r w:rsidR="006C161A">
          <w:rPr>
            <w:noProof/>
            <w:webHidden/>
          </w:rPr>
        </w:r>
        <w:r w:rsidR="006C161A">
          <w:rPr>
            <w:noProof/>
            <w:webHidden/>
          </w:rPr>
          <w:fldChar w:fldCharType="separate"/>
        </w:r>
        <w:r w:rsidR="00D81479">
          <w:rPr>
            <w:noProof/>
            <w:webHidden/>
          </w:rPr>
          <w:t>20</w:t>
        </w:r>
        <w:r w:rsidR="006C161A">
          <w:rPr>
            <w:noProof/>
            <w:webHidden/>
          </w:rPr>
          <w:fldChar w:fldCharType="end"/>
        </w:r>
      </w:hyperlink>
    </w:p>
    <w:p w14:paraId="3F95E688" w14:textId="53D97D50" w:rsidR="006C161A" w:rsidRDefault="00C560C5">
      <w:pPr>
        <w:pStyle w:val="TOC2"/>
        <w:rPr>
          <w:rFonts w:asciiTheme="minorHAnsi" w:eastAsiaTheme="minorEastAsia" w:hAnsiTheme="minorHAnsi" w:cstheme="minorBidi"/>
          <w:bCs w:val="0"/>
          <w:iCs w:val="0"/>
          <w:noProof/>
          <w:sz w:val="22"/>
          <w:szCs w:val="22"/>
          <w:lang w:val="id-ID" w:eastAsia="id-ID"/>
        </w:rPr>
      </w:pPr>
      <w:hyperlink w:anchor="_Toc175818099" w:history="1">
        <w:r w:rsidR="006C161A" w:rsidRPr="0018308F">
          <w:rPr>
            <w:rStyle w:val="Hyperlink"/>
            <w:noProof/>
            <w:lang w:val="en-US"/>
          </w:rPr>
          <w:t>2.12</w:t>
        </w:r>
        <w:r w:rsidR="006C161A">
          <w:rPr>
            <w:rFonts w:asciiTheme="minorHAnsi" w:eastAsiaTheme="minorEastAsia" w:hAnsiTheme="minorHAnsi" w:cstheme="minorBidi"/>
            <w:bCs w:val="0"/>
            <w:iCs w:val="0"/>
            <w:noProof/>
            <w:sz w:val="22"/>
            <w:szCs w:val="22"/>
            <w:lang w:val="id-ID" w:eastAsia="id-ID"/>
          </w:rPr>
          <w:tab/>
        </w:r>
        <w:r w:rsidR="006C161A" w:rsidRPr="0018308F">
          <w:rPr>
            <w:rStyle w:val="Hyperlink"/>
            <w:i/>
            <w:noProof/>
            <w:lang w:val="en-US"/>
          </w:rPr>
          <w:t>Dataset</w:t>
        </w:r>
        <w:r w:rsidR="006C161A">
          <w:rPr>
            <w:noProof/>
            <w:webHidden/>
          </w:rPr>
          <w:tab/>
        </w:r>
        <w:r w:rsidR="006C161A">
          <w:rPr>
            <w:noProof/>
            <w:webHidden/>
          </w:rPr>
          <w:fldChar w:fldCharType="begin"/>
        </w:r>
        <w:r w:rsidR="006C161A">
          <w:rPr>
            <w:noProof/>
            <w:webHidden/>
          </w:rPr>
          <w:instrText xml:space="preserve"> PAGEREF _Toc175818099 \h </w:instrText>
        </w:r>
        <w:r w:rsidR="006C161A">
          <w:rPr>
            <w:noProof/>
            <w:webHidden/>
          </w:rPr>
        </w:r>
        <w:r w:rsidR="006C161A">
          <w:rPr>
            <w:noProof/>
            <w:webHidden/>
          </w:rPr>
          <w:fldChar w:fldCharType="separate"/>
        </w:r>
        <w:r w:rsidR="00D81479">
          <w:rPr>
            <w:noProof/>
            <w:webHidden/>
          </w:rPr>
          <w:t>20</w:t>
        </w:r>
        <w:r w:rsidR="006C161A">
          <w:rPr>
            <w:noProof/>
            <w:webHidden/>
          </w:rPr>
          <w:fldChar w:fldCharType="end"/>
        </w:r>
      </w:hyperlink>
    </w:p>
    <w:p w14:paraId="74B9C173" w14:textId="512CE2BD" w:rsidR="006C161A" w:rsidRDefault="00C560C5">
      <w:pPr>
        <w:pStyle w:val="TOC2"/>
        <w:rPr>
          <w:rFonts w:asciiTheme="minorHAnsi" w:eastAsiaTheme="minorEastAsia" w:hAnsiTheme="minorHAnsi" w:cstheme="minorBidi"/>
          <w:bCs w:val="0"/>
          <w:iCs w:val="0"/>
          <w:noProof/>
          <w:sz w:val="22"/>
          <w:szCs w:val="22"/>
          <w:lang w:val="id-ID" w:eastAsia="id-ID"/>
        </w:rPr>
      </w:pPr>
      <w:hyperlink w:anchor="_Toc175818100" w:history="1">
        <w:r w:rsidR="006C161A" w:rsidRPr="0018308F">
          <w:rPr>
            <w:rStyle w:val="Hyperlink"/>
            <w:noProof/>
          </w:rPr>
          <w:t>2.13</w:t>
        </w:r>
        <w:r w:rsidR="006C161A">
          <w:rPr>
            <w:rFonts w:asciiTheme="minorHAnsi" w:eastAsiaTheme="minorEastAsia" w:hAnsiTheme="minorHAnsi" w:cstheme="minorBidi"/>
            <w:bCs w:val="0"/>
            <w:iCs w:val="0"/>
            <w:noProof/>
            <w:sz w:val="22"/>
            <w:szCs w:val="22"/>
            <w:lang w:val="id-ID" w:eastAsia="id-ID"/>
          </w:rPr>
          <w:tab/>
        </w:r>
        <w:r w:rsidR="006C161A" w:rsidRPr="0018308F">
          <w:rPr>
            <w:rStyle w:val="Hyperlink"/>
            <w:i/>
            <w:noProof/>
          </w:rPr>
          <w:t>USK</w:t>
        </w:r>
        <w:r w:rsidR="006C161A" w:rsidRPr="0018308F">
          <w:rPr>
            <w:rStyle w:val="Hyperlink"/>
            <w:noProof/>
          </w:rPr>
          <w:t xml:space="preserve"> </w:t>
        </w:r>
        <w:r w:rsidR="006C161A" w:rsidRPr="0018308F">
          <w:rPr>
            <w:rStyle w:val="Hyperlink"/>
            <w:i/>
            <w:noProof/>
          </w:rPr>
          <w:t>Dataset</w:t>
        </w:r>
        <w:r w:rsidR="006C161A">
          <w:rPr>
            <w:noProof/>
            <w:webHidden/>
          </w:rPr>
          <w:tab/>
        </w:r>
        <w:r w:rsidR="006C161A">
          <w:rPr>
            <w:noProof/>
            <w:webHidden/>
          </w:rPr>
          <w:fldChar w:fldCharType="begin"/>
        </w:r>
        <w:r w:rsidR="006C161A">
          <w:rPr>
            <w:noProof/>
            <w:webHidden/>
          </w:rPr>
          <w:instrText xml:space="preserve"> PAGEREF _Toc175818100 \h </w:instrText>
        </w:r>
        <w:r w:rsidR="006C161A">
          <w:rPr>
            <w:noProof/>
            <w:webHidden/>
          </w:rPr>
        </w:r>
        <w:r w:rsidR="006C161A">
          <w:rPr>
            <w:noProof/>
            <w:webHidden/>
          </w:rPr>
          <w:fldChar w:fldCharType="separate"/>
        </w:r>
        <w:r w:rsidR="00D81479">
          <w:rPr>
            <w:noProof/>
            <w:webHidden/>
          </w:rPr>
          <w:t>22</w:t>
        </w:r>
        <w:r w:rsidR="006C161A">
          <w:rPr>
            <w:noProof/>
            <w:webHidden/>
          </w:rPr>
          <w:fldChar w:fldCharType="end"/>
        </w:r>
      </w:hyperlink>
    </w:p>
    <w:p w14:paraId="153F607A" w14:textId="1418DE23" w:rsidR="006C161A" w:rsidRDefault="00C560C5">
      <w:pPr>
        <w:pStyle w:val="TOC2"/>
        <w:rPr>
          <w:rFonts w:asciiTheme="minorHAnsi" w:eastAsiaTheme="minorEastAsia" w:hAnsiTheme="minorHAnsi" w:cstheme="minorBidi"/>
          <w:bCs w:val="0"/>
          <w:iCs w:val="0"/>
          <w:noProof/>
          <w:sz w:val="22"/>
          <w:szCs w:val="22"/>
          <w:lang w:val="id-ID" w:eastAsia="id-ID"/>
        </w:rPr>
      </w:pPr>
      <w:hyperlink w:anchor="_Toc175818101" w:history="1">
        <w:r w:rsidR="006C161A" w:rsidRPr="0018308F">
          <w:rPr>
            <w:rStyle w:val="Hyperlink"/>
            <w:noProof/>
          </w:rPr>
          <w:t>2.14</w:t>
        </w:r>
        <w:r w:rsidR="006C161A">
          <w:rPr>
            <w:rFonts w:asciiTheme="minorHAnsi" w:eastAsiaTheme="minorEastAsia" w:hAnsiTheme="minorHAnsi" w:cstheme="minorBidi"/>
            <w:bCs w:val="0"/>
            <w:iCs w:val="0"/>
            <w:noProof/>
            <w:sz w:val="22"/>
            <w:szCs w:val="22"/>
            <w:lang w:val="id-ID" w:eastAsia="id-ID"/>
          </w:rPr>
          <w:tab/>
        </w:r>
        <w:r w:rsidR="006C161A" w:rsidRPr="0018308F">
          <w:rPr>
            <w:rStyle w:val="Hyperlink"/>
            <w:i/>
            <w:noProof/>
          </w:rPr>
          <w:t>Python</w:t>
        </w:r>
        <w:r w:rsidR="006C161A">
          <w:rPr>
            <w:noProof/>
            <w:webHidden/>
          </w:rPr>
          <w:tab/>
        </w:r>
        <w:r w:rsidR="006C161A">
          <w:rPr>
            <w:noProof/>
            <w:webHidden/>
          </w:rPr>
          <w:fldChar w:fldCharType="begin"/>
        </w:r>
        <w:r w:rsidR="006C161A">
          <w:rPr>
            <w:noProof/>
            <w:webHidden/>
          </w:rPr>
          <w:instrText xml:space="preserve"> PAGEREF _Toc175818101 \h </w:instrText>
        </w:r>
        <w:r w:rsidR="006C161A">
          <w:rPr>
            <w:noProof/>
            <w:webHidden/>
          </w:rPr>
        </w:r>
        <w:r w:rsidR="006C161A">
          <w:rPr>
            <w:noProof/>
            <w:webHidden/>
          </w:rPr>
          <w:fldChar w:fldCharType="separate"/>
        </w:r>
        <w:r w:rsidR="00D81479">
          <w:rPr>
            <w:noProof/>
            <w:webHidden/>
          </w:rPr>
          <w:t>22</w:t>
        </w:r>
        <w:r w:rsidR="006C161A">
          <w:rPr>
            <w:noProof/>
            <w:webHidden/>
          </w:rPr>
          <w:fldChar w:fldCharType="end"/>
        </w:r>
      </w:hyperlink>
    </w:p>
    <w:p w14:paraId="3B64DA00" w14:textId="63C8753E" w:rsidR="006C161A" w:rsidRDefault="00C560C5">
      <w:pPr>
        <w:pStyle w:val="TOC1"/>
        <w:rPr>
          <w:rFonts w:asciiTheme="minorHAnsi" w:eastAsiaTheme="minorEastAsia" w:hAnsiTheme="minorHAnsi" w:cstheme="minorBidi"/>
          <w:bCs w:val="0"/>
          <w:iCs w:val="0"/>
          <w:noProof/>
          <w:sz w:val="22"/>
          <w:szCs w:val="22"/>
          <w:lang w:val="id-ID" w:eastAsia="id-ID"/>
        </w:rPr>
      </w:pPr>
      <w:hyperlink w:anchor="_Toc175818102" w:history="1">
        <w:r w:rsidR="006C161A" w:rsidRPr="0018308F">
          <w:rPr>
            <w:rStyle w:val="Hyperlink"/>
            <w:noProof/>
            <w:lang w:val="en-US"/>
          </w:rPr>
          <w:t>BAB III</w:t>
        </w:r>
        <w:r w:rsidR="006C161A" w:rsidRPr="0018308F">
          <w:rPr>
            <w:rStyle w:val="Hyperlink"/>
            <w:noProof/>
          </w:rPr>
          <w:t xml:space="preserve"> METODOLOGI PENELITIAN</w:t>
        </w:r>
        <w:r w:rsidR="006C161A">
          <w:rPr>
            <w:noProof/>
            <w:webHidden/>
          </w:rPr>
          <w:tab/>
        </w:r>
        <w:r w:rsidR="006C161A">
          <w:rPr>
            <w:noProof/>
            <w:webHidden/>
          </w:rPr>
          <w:fldChar w:fldCharType="begin"/>
        </w:r>
        <w:r w:rsidR="006C161A">
          <w:rPr>
            <w:noProof/>
            <w:webHidden/>
          </w:rPr>
          <w:instrText xml:space="preserve"> PAGEREF _Toc175818102 \h </w:instrText>
        </w:r>
        <w:r w:rsidR="006C161A">
          <w:rPr>
            <w:noProof/>
            <w:webHidden/>
          </w:rPr>
        </w:r>
        <w:r w:rsidR="006C161A">
          <w:rPr>
            <w:noProof/>
            <w:webHidden/>
          </w:rPr>
          <w:fldChar w:fldCharType="separate"/>
        </w:r>
        <w:r w:rsidR="00D81479">
          <w:rPr>
            <w:noProof/>
            <w:webHidden/>
          </w:rPr>
          <w:t>24</w:t>
        </w:r>
        <w:r w:rsidR="006C161A">
          <w:rPr>
            <w:noProof/>
            <w:webHidden/>
          </w:rPr>
          <w:fldChar w:fldCharType="end"/>
        </w:r>
      </w:hyperlink>
    </w:p>
    <w:p w14:paraId="270BF5E3" w14:textId="5EB2A1E7" w:rsidR="006C161A" w:rsidRDefault="00C560C5">
      <w:pPr>
        <w:pStyle w:val="TOC2"/>
        <w:rPr>
          <w:rFonts w:asciiTheme="minorHAnsi" w:eastAsiaTheme="minorEastAsia" w:hAnsiTheme="minorHAnsi" w:cstheme="minorBidi"/>
          <w:bCs w:val="0"/>
          <w:iCs w:val="0"/>
          <w:noProof/>
          <w:sz w:val="22"/>
          <w:szCs w:val="22"/>
          <w:lang w:val="id-ID" w:eastAsia="id-ID"/>
        </w:rPr>
      </w:pPr>
      <w:hyperlink w:anchor="_Toc175818103" w:history="1">
        <w:r w:rsidR="006C161A" w:rsidRPr="0018308F">
          <w:rPr>
            <w:rStyle w:val="Hyperlink"/>
            <w:noProof/>
            <w:lang w:val="id-ID"/>
          </w:rPr>
          <w:t>3.1</w:t>
        </w:r>
        <w:r w:rsidR="006C161A">
          <w:rPr>
            <w:rFonts w:asciiTheme="minorHAnsi" w:eastAsiaTheme="minorEastAsia" w:hAnsiTheme="minorHAnsi" w:cstheme="minorBidi"/>
            <w:bCs w:val="0"/>
            <w:iCs w:val="0"/>
            <w:noProof/>
            <w:sz w:val="22"/>
            <w:szCs w:val="22"/>
            <w:lang w:val="id-ID" w:eastAsia="id-ID"/>
          </w:rPr>
          <w:tab/>
        </w:r>
        <w:r w:rsidR="006C161A" w:rsidRPr="0018308F">
          <w:rPr>
            <w:rStyle w:val="Hyperlink"/>
            <w:noProof/>
            <w:lang w:val="id-ID"/>
          </w:rPr>
          <w:t xml:space="preserve">Tempat </w:t>
        </w:r>
        <w:r w:rsidR="006C161A" w:rsidRPr="0018308F">
          <w:rPr>
            <w:rStyle w:val="Hyperlink"/>
            <w:noProof/>
            <w:lang w:val="en-US"/>
          </w:rPr>
          <w:t xml:space="preserve">dan Waktu </w:t>
        </w:r>
        <w:r w:rsidR="006C161A" w:rsidRPr="0018308F">
          <w:rPr>
            <w:rStyle w:val="Hyperlink"/>
            <w:noProof/>
            <w:lang w:val="id-ID"/>
          </w:rPr>
          <w:t>Penelitian</w:t>
        </w:r>
        <w:r w:rsidR="006C161A">
          <w:rPr>
            <w:noProof/>
            <w:webHidden/>
          </w:rPr>
          <w:tab/>
        </w:r>
        <w:r w:rsidR="006C161A">
          <w:rPr>
            <w:noProof/>
            <w:webHidden/>
          </w:rPr>
          <w:fldChar w:fldCharType="begin"/>
        </w:r>
        <w:r w:rsidR="006C161A">
          <w:rPr>
            <w:noProof/>
            <w:webHidden/>
          </w:rPr>
          <w:instrText xml:space="preserve"> PAGEREF _Toc175818103 \h </w:instrText>
        </w:r>
        <w:r w:rsidR="006C161A">
          <w:rPr>
            <w:noProof/>
            <w:webHidden/>
          </w:rPr>
        </w:r>
        <w:r w:rsidR="006C161A">
          <w:rPr>
            <w:noProof/>
            <w:webHidden/>
          </w:rPr>
          <w:fldChar w:fldCharType="separate"/>
        </w:r>
        <w:r w:rsidR="00D81479">
          <w:rPr>
            <w:noProof/>
            <w:webHidden/>
          </w:rPr>
          <w:t>24</w:t>
        </w:r>
        <w:r w:rsidR="006C161A">
          <w:rPr>
            <w:noProof/>
            <w:webHidden/>
          </w:rPr>
          <w:fldChar w:fldCharType="end"/>
        </w:r>
      </w:hyperlink>
    </w:p>
    <w:p w14:paraId="10E4CEAC" w14:textId="628E385E" w:rsidR="006C161A" w:rsidRDefault="00C560C5">
      <w:pPr>
        <w:pStyle w:val="TOC2"/>
        <w:rPr>
          <w:rFonts w:asciiTheme="minorHAnsi" w:eastAsiaTheme="minorEastAsia" w:hAnsiTheme="minorHAnsi" w:cstheme="minorBidi"/>
          <w:bCs w:val="0"/>
          <w:iCs w:val="0"/>
          <w:noProof/>
          <w:sz w:val="22"/>
          <w:szCs w:val="22"/>
          <w:lang w:val="id-ID" w:eastAsia="id-ID"/>
        </w:rPr>
      </w:pPr>
      <w:hyperlink w:anchor="_Toc175818104" w:history="1">
        <w:r w:rsidR="006C161A" w:rsidRPr="0018308F">
          <w:rPr>
            <w:rStyle w:val="Hyperlink"/>
            <w:noProof/>
          </w:rPr>
          <w:t>3.2</w:t>
        </w:r>
        <w:r w:rsidR="006C161A">
          <w:rPr>
            <w:rFonts w:asciiTheme="minorHAnsi" w:eastAsiaTheme="minorEastAsia" w:hAnsiTheme="minorHAnsi" w:cstheme="minorBidi"/>
            <w:bCs w:val="0"/>
            <w:iCs w:val="0"/>
            <w:noProof/>
            <w:sz w:val="22"/>
            <w:szCs w:val="22"/>
            <w:lang w:val="id-ID" w:eastAsia="id-ID"/>
          </w:rPr>
          <w:tab/>
        </w:r>
        <w:r w:rsidR="006C161A" w:rsidRPr="0018308F">
          <w:rPr>
            <w:rStyle w:val="Hyperlink"/>
            <w:noProof/>
            <w:lang w:val="en-US"/>
          </w:rPr>
          <w:t>Alat dan Bahan</w:t>
        </w:r>
        <w:r w:rsidR="006C161A">
          <w:rPr>
            <w:noProof/>
            <w:webHidden/>
          </w:rPr>
          <w:tab/>
        </w:r>
        <w:r w:rsidR="006C161A">
          <w:rPr>
            <w:noProof/>
            <w:webHidden/>
          </w:rPr>
          <w:fldChar w:fldCharType="begin"/>
        </w:r>
        <w:r w:rsidR="006C161A">
          <w:rPr>
            <w:noProof/>
            <w:webHidden/>
          </w:rPr>
          <w:instrText xml:space="preserve"> PAGEREF _Toc175818104 \h </w:instrText>
        </w:r>
        <w:r w:rsidR="006C161A">
          <w:rPr>
            <w:noProof/>
            <w:webHidden/>
          </w:rPr>
        </w:r>
        <w:r w:rsidR="006C161A">
          <w:rPr>
            <w:noProof/>
            <w:webHidden/>
          </w:rPr>
          <w:fldChar w:fldCharType="separate"/>
        </w:r>
        <w:r w:rsidR="00D81479">
          <w:rPr>
            <w:noProof/>
            <w:webHidden/>
          </w:rPr>
          <w:t>24</w:t>
        </w:r>
        <w:r w:rsidR="006C161A">
          <w:rPr>
            <w:noProof/>
            <w:webHidden/>
          </w:rPr>
          <w:fldChar w:fldCharType="end"/>
        </w:r>
      </w:hyperlink>
    </w:p>
    <w:p w14:paraId="34D961B8" w14:textId="218ACC21" w:rsidR="006C161A" w:rsidRDefault="00C560C5">
      <w:pPr>
        <w:pStyle w:val="TOC2"/>
        <w:rPr>
          <w:rFonts w:asciiTheme="minorHAnsi" w:eastAsiaTheme="minorEastAsia" w:hAnsiTheme="minorHAnsi" w:cstheme="minorBidi"/>
          <w:bCs w:val="0"/>
          <w:iCs w:val="0"/>
          <w:noProof/>
          <w:sz w:val="22"/>
          <w:szCs w:val="22"/>
          <w:lang w:val="id-ID" w:eastAsia="id-ID"/>
        </w:rPr>
      </w:pPr>
      <w:hyperlink w:anchor="_Toc175818105" w:history="1">
        <w:r w:rsidR="006C161A" w:rsidRPr="0018308F">
          <w:rPr>
            <w:rStyle w:val="Hyperlink"/>
            <w:noProof/>
          </w:rPr>
          <w:t>3.3</w:t>
        </w:r>
        <w:r w:rsidR="006C161A">
          <w:rPr>
            <w:rFonts w:asciiTheme="minorHAnsi" w:eastAsiaTheme="minorEastAsia" w:hAnsiTheme="minorHAnsi" w:cstheme="minorBidi"/>
            <w:bCs w:val="0"/>
            <w:iCs w:val="0"/>
            <w:noProof/>
            <w:sz w:val="22"/>
            <w:szCs w:val="22"/>
            <w:lang w:val="id-ID" w:eastAsia="id-ID"/>
          </w:rPr>
          <w:tab/>
        </w:r>
        <w:r w:rsidR="006C161A" w:rsidRPr="0018308F">
          <w:rPr>
            <w:rStyle w:val="Hyperlink"/>
            <w:noProof/>
          </w:rPr>
          <w:t>Metode Penelitian</w:t>
        </w:r>
        <w:r w:rsidR="006C161A">
          <w:rPr>
            <w:noProof/>
            <w:webHidden/>
          </w:rPr>
          <w:tab/>
        </w:r>
        <w:r w:rsidR="006C161A">
          <w:rPr>
            <w:noProof/>
            <w:webHidden/>
          </w:rPr>
          <w:fldChar w:fldCharType="begin"/>
        </w:r>
        <w:r w:rsidR="006C161A">
          <w:rPr>
            <w:noProof/>
            <w:webHidden/>
          </w:rPr>
          <w:instrText xml:space="preserve"> PAGEREF _Toc175818105 \h </w:instrText>
        </w:r>
        <w:r w:rsidR="006C161A">
          <w:rPr>
            <w:noProof/>
            <w:webHidden/>
          </w:rPr>
        </w:r>
        <w:r w:rsidR="006C161A">
          <w:rPr>
            <w:noProof/>
            <w:webHidden/>
          </w:rPr>
          <w:fldChar w:fldCharType="separate"/>
        </w:r>
        <w:r w:rsidR="00D81479">
          <w:rPr>
            <w:noProof/>
            <w:webHidden/>
          </w:rPr>
          <w:t>24</w:t>
        </w:r>
        <w:r w:rsidR="006C161A">
          <w:rPr>
            <w:noProof/>
            <w:webHidden/>
          </w:rPr>
          <w:fldChar w:fldCharType="end"/>
        </w:r>
      </w:hyperlink>
    </w:p>
    <w:p w14:paraId="1286A364" w14:textId="1419E732" w:rsidR="006C161A" w:rsidRDefault="00C560C5">
      <w:pPr>
        <w:pStyle w:val="TOC1"/>
        <w:rPr>
          <w:rFonts w:asciiTheme="minorHAnsi" w:eastAsiaTheme="minorEastAsia" w:hAnsiTheme="minorHAnsi" w:cstheme="minorBidi"/>
          <w:bCs w:val="0"/>
          <w:iCs w:val="0"/>
          <w:noProof/>
          <w:sz w:val="22"/>
          <w:szCs w:val="22"/>
          <w:lang w:val="id-ID" w:eastAsia="id-ID"/>
        </w:rPr>
      </w:pPr>
      <w:hyperlink w:anchor="_Toc175818106" w:history="1">
        <w:r w:rsidR="006C161A" w:rsidRPr="0018308F">
          <w:rPr>
            <w:rStyle w:val="Hyperlink"/>
            <w:noProof/>
          </w:rPr>
          <w:t>BAB IV  HASIL DAN PEMBAHASAN</w:t>
        </w:r>
        <w:r w:rsidR="006C161A">
          <w:rPr>
            <w:noProof/>
            <w:webHidden/>
          </w:rPr>
          <w:tab/>
        </w:r>
        <w:r w:rsidR="006C161A">
          <w:rPr>
            <w:noProof/>
            <w:webHidden/>
          </w:rPr>
          <w:fldChar w:fldCharType="begin"/>
        </w:r>
        <w:r w:rsidR="006C161A">
          <w:rPr>
            <w:noProof/>
            <w:webHidden/>
          </w:rPr>
          <w:instrText xml:space="preserve"> PAGEREF _Toc175818106 \h </w:instrText>
        </w:r>
        <w:r w:rsidR="006C161A">
          <w:rPr>
            <w:noProof/>
            <w:webHidden/>
          </w:rPr>
        </w:r>
        <w:r w:rsidR="006C161A">
          <w:rPr>
            <w:noProof/>
            <w:webHidden/>
          </w:rPr>
          <w:fldChar w:fldCharType="separate"/>
        </w:r>
        <w:r w:rsidR="00D81479">
          <w:rPr>
            <w:noProof/>
            <w:webHidden/>
          </w:rPr>
          <w:t>31</w:t>
        </w:r>
        <w:r w:rsidR="006C161A">
          <w:rPr>
            <w:noProof/>
            <w:webHidden/>
          </w:rPr>
          <w:fldChar w:fldCharType="end"/>
        </w:r>
      </w:hyperlink>
    </w:p>
    <w:p w14:paraId="5236FB1C" w14:textId="327187F1" w:rsidR="006C161A" w:rsidRDefault="00C560C5">
      <w:pPr>
        <w:pStyle w:val="TOC2"/>
        <w:rPr>
          <w:rFonts w:asciiTheme="minorHAnsi" w:eastAsiaTheme="minorEastAsia" w:hAnsiTheme="minorHAnsi" w:cstheme="minorBidi"/>
          <w:bCs w:val="0"/>
          <w:iCs w:val="0"/>
          <w:noProof/>
          <w:sz w:val="22"/>
          <w:szCs w:val="22"/>
          <w:lang w:val="id-ID" w:eastAsia="id-ID"/>
        </w:rPr>
      </w:pPr>
      <w:hyperlink w:anchor="_Toc175818107" w:history="1">
        <w:r w:rsidR="006C161A" w:rsidRPr="0018308F">
          <w:rPr>
            <w:rStyle w:val="Hyperlink"/>
            <w:noProof/>
            <w:lang w:val="id-ID"/>
          </w:rPr>
          <w:t>4.1</w:t>
        </w:r>
        <w:r w:rsidR="006C161A">
          <w:rPr>
            <w:rFonts w:asciiTheme="minorHAnsi" w:eastAsiaTheme="minorEastAsia" w:hAnsiTheme="minorHAnsi" w:cstheme="minorBidi"/>
            <w:bCs w:val="0"/>
            <w:iCs w:val="0"/>
            <w:noProof/>
            <w:sz w:val="22"/>
            <w:szCs w:val="22"/>
            <w:lang w:val="id-ID" w:eastAsia="id-ID"/>
          </w:rPr>
          <w:tab/>
        </w:r>
        <w:r w:rsidR="006C161A" w:rsidRPr="0018308F">
          <w:rPr>
            <w:rStyle w:val="Hyperlink"/>
            <w:noProof/>
          </w:rPr>
          <w:t xml:space="preserve">Tampilan Chatbot dan </w:t>
        </w:r>
        <w:r w:rsidR="006C161A" w:rsidRPr="0018308F">
          <w:rPr>
            <w:rStyle w:val="Hyperlink"/>
            <w:noProof/>
            <w:lang w:val="en-US"/>
          </w:rPr>
          <w:t>Hasil Inferensi LLM</w:t>
        </w:r>
        <w:r w:rsidR="006C161A">
          <w:rPr>
            <w:noProof/>
            <w:webHidden/>
          </w:rPr>
          <w:tab/>
        </w:r>
        <w:r w:rsidR="006C161A">
          <w:rPr>
            <w:noProof/>
            <w:webHidden/>
          </w:rPr>
          <w:fldChar w:fldCharType="begin"/>
        </w:r>
        <w:r w:rsidR="006C161A">
          <w:rPr>
            <w:noProof/>
            <w:webHidden/>
          </w:rPr>
          <w:instrText xml:space="preserve"> PAGEREF _Toc175818107 \h </w:instrText>
        </w:r>
        <w:r w:rsidR="006C161A">
          <w:rPr>
            <w:noProof/>
            <w:webHidden/>
          </w:rPr>
        </w:r>
        <w:r w:rsidR="006C161A">
          <w:rPr>
            <w:noProof/>
            <w:webHidden/>
          </w:rPr>
          <w:fldChar w:fldCharType="separate"/>
        </w:r>
        <w:r w:rsidR="00D81479">
          <w:rPr>
            <w:noProof/>
            <w:webHidden/>
          </w:rPr>
          <w:t>31</w:t>
        </w:r>
        <w:r w:rsidR="006C161A">
          <w:rPr>
            <w:noProof/>
            <w:webHidden/>
          </w:rPr>
          <w:fldChar w:fldCharType="end"/>
        </w:r>
      </w:hyperlink>
    </w:p>
    <w:p w14:paraId="224C3B76" w14:textId="61137967" w:rsidR="006C161A" w:rsidRDefault="00C560C5">
      <w:pPr>
        <w:pStyle w:val="TOC2"/>
        <w:rPr>
          <w:rFonts w:asciiTheme="minorHAnsi" w:eastAsiaTheme="minorEastAsia" w:hAnsiTheme="minorHAnsi" w:cstheme="minorBidi"/>
          <w:bCs w:val="0"/>
          <w:iCs w:val="0"/>
          <w:noProof/>
          <w:sz w:val="22"/>
          <w:szCs w:val="22"/>
          <w:lang w:val="id-ID" w:eastAsia="id-ID"/>
        </w:rPr>
      </w:pPr>
      <w:hyperlink w:anchor="_Toc175818108" w:history="1">
        <w:r w:rsidR="006C161A" w:rsidRPr="0018308F">
          <w:rPr>
            <w:rStyle w:val="Hyperlink"/>
            <w:noProof/>
            <w:lang w:val="id-ID"/>
          </w:rPr>
          <w:t>4.2</w:t>
        </w:r>
        <w:r w:rsidR="006C161A">
          <w:rPr>
            <w:rFonts w:asciiTheme="minorHAnsi" w:eastAsiaTheme="minorEastAsia" w:hAnsiTheme="minorHAnsi" w:cstheme="minorBidi"/>
            <w:bCs w:val="0"/>
            <w:iCs w:val="0"/>
            <w:noProof/>
            <w:sz w:val="22"/>
            <w:szCs w:val="22"/>
            <w:lang w:val="id-ID" w:eastAsia="id-ID"/>
          </w:rPr>
          <w:tab/>
        </w:r>
        <w:r w:rsidR="006C161A" w:rsidRPr="0018308F">
          <w:rPr>
            <w:rStyle w:val="Hyperlink"/>
            <w:noProof/>
            <w:lang w:val="en-US"/>
          </w:rPr>
          <w:t>Kondisi Dataset</w:t>
        </w:r>
        <w:r w:rsidR="006C161A">
          <w:rPr>
            <w:noProof/>
            <w:webHidden/>
          </w:rPr>
          <w:tab/>
        </w:r>
        <w:r w:rsidR="006C161A">
          <w:rPr>
            <w:noProof/>
            <w:webHidden/>
          </w:rPr>
          <w:fldChar w:fldCharType="begin"/>
        </w:r>
        <w:r w:rsidR="006C161A">
          <w:rPr>
            <w:noProof/>
            <w:webHidden/>
          </w:rPr>
          <w:instrText xml:space="preserve"> PAGEREF _Toc175818108 \h </w:instrText>
        </w:r>
        <w:r w:rsidR="006C161A">
          <w:rPr>
            <w:noProof/>
            <w:webHidden/>
          </w:rPr>
        </w:r>
        <w:r w:rsidR="006C161A">
          <w:rPr>
            <w:noProof/>
            <w:webHidden/>
          </w:rPr>
          <w:fldChar w:fldCharType="separate"/>
        </w:r>
        <w:r w:rsidR="00D81479">
          <w:rPr>
            <w:noProof/>
            <w:webHidden/>
          </w:rPr>
          <w:t>32</w:t>
        </w:r>
        <w:r w:rsidR="006C161A">
          <w:rPr>
            <w:noProof/>
            <w:webHidden/>
          </w:rPr>
          <w:fldChar w:fldCharType="end"/>
        </w:r>
      </w:hyperlink>
    </w:p>
    <w:p w14:paraId="6191F2FC" w14:textId="06F4BA1A" w:rsidR="006C161A" w:rsidRDefault="00C560C5">
      <w:pPr>
        <w:pStyle w:val="TOC2"/>
        <w:rPr>
          <w:rFonts w:asciiTheme="minorHAnsi" w:eastAsiaTheme="minorEastAsia" w:hAnsiTheme="minorHAnsi" w:cstheme="minorBidi"/>
          <w:bCs w:val="0"/>
          <w:iCs w:val="0"/>
          <w:noProof/>
          <w:sz w:val="22"/>
          <w:szCs w:val="22"/>
          <w:lang w:val="id-ID" w:eastAsia="id-ID"/>
        </w:rPr>
      </w:pPr>
      <w:hyperlink w:anchor="_Toc175818109" w:history="1">
        <w:r w:rsidR="006C161A" w:rsidRPr="0018308F">
          <w:rPr>
            <w:rStyle w:val="Hyperlink"/>
            <w:noProof/>
            <w:lang w:val="id-ID"/>
          </w:rPr>
          <w:t>4.3</w:t>
        </w:r>
        <w:r w:rsidR="006C161A">
          <w:rPr>
            <w:rFonts w:asciiTheme="minorHAnsi" w:eastAsiaTheme="minorEastAsia" w:hAnsiTheme="minorHAnsi" w:cstheme="minorBidi"/>
            <w:bCs w:val="0"/>
            <w:iCs w:val="0"/>
            <w:noProof/>
            <w:sz w:val="22"/>
            <w:szCs w:val="22"/>
            <w:lang w:val="id-ID" w:eastAsia="id-ID"/>
          </w:rPr>
          <w:tab/>
        </w:r>
        <w:r w:rsidR="006C161A" w:rsidRPr="0018308F">
          <w:rPr>
            <w:rStyle w:val="Hyperlink"/>
            <w:noProof/>
            <w:lang w:val="en-US"/>
          </w:rPr>
          <w:t>Kuantisasi dan Pelatihan Model</w:t>
        </w:r>
        <w:r w:rsidR="006C161A">
          <w:rPr>
            <w:noProof/>
            <w:webHidden/>
          </w:rPr>
          <w:tab/>
        </w:r>
        <w:r w:rsidR="006C161A">
          <w:rPr>
            <w:noProof/>
            <w:webHidden/>
          </w:rPr>
          <w:fldChar w:fldCharType="begin"/>
        </w:r>
        <w:r w:rsidR="006C161A">
          <w:rPr>
            <w:noProof/>
            <w:webHidden/>
          </w:rPr>
          <w:instrText xml:space="preserve"> PAGEREF _Toc175818109 \h </w:instrText>
        </w:r>
        <w:r w:rsidR="006C161A">
          <w:rPr>
            <w:noProof/>
            <w:webHidden/>
          </w:rPr>
        </w:r>
        <w:r w:rsidR="006C161A">
          <w:rPr>
            <w:noProof/>
            <w:webHidden/>
          </w:rPr>
          <w:fldChar w:fldCharType="separate"/>
        </w:r>
        <w:r w:rsidR="00D81479">
          <w:rPr>
            <w:noProof/>
            <w:webHidden/>
          </w:rPr>
          <w:t>33</w:t>
        </w:r>
        <w:r w:rsidR="006C161A">
          <w:rPr>
            <w:noProof/>
            <w:webHidden/>
          </w:rPr>
          <w:fldChar w:fldCharType="end"/>
        </w:r>
      </w:hyperlink>
    </w:p>
    <w:p w14:paraId="37239493" w14:textId="4E84C552" w:rsidR="006C161A" w:rsidRDefault="00C560C5">
      <w:pPr>
        <w:pStyle w:val="TOC2"/>
        <w:rPr>
          <w:rFonts w:asciiTheme="minorHAnsi" w:eastAsiaTheme="minorEastAsia" w:hAnsiTheme="minorHAnsi" w:cstheme="minorBidi"/>
          <w:bCs w:val="0"/>
          <w:iCs w:val="0"/>
          <w:noProof/>
          <w:sz w:val="22"/>
          <w:szCs w:val="22"/>
          <w:lang w:val="id-ID" w:eastAsia="id-ID"/>
        </w:rPr>
      </w:pPr>
      <w:hyperlink w:anchor="_Toc175818110" w:history="1">
        <w:r w:rsidR="006C161A" w:rsidRPr="0018308F">
          <w:rPr>
            <w:rStyle w:val="Hyperlink"/>
            <w:noProof/>
            <w:lang w:val="en-US"/>
          </w:rPr>
          <w:t>4.4</w:t>
        </w:r>
        <w:r w:rsidR="006C161A">
          <w:rPr>
            <w:rFonts w:asciiTheme="minorHAnsi" w:eastAsiaTheme="minorEastAsia" w:hAnsiTheme="minorHAnsi" w:cstheme="minorBidi"/>
            <w:bCs w:val="0"/>
            <w:iCs w:val="0"/>
            <w:noProof/>
            <w:sz w:val="22"/>
            <w:szCs w:val="22"/>
            <w:lang w:val="id-ID" w:eastAsia="id-ID"/>
          </w:rPr>
          <w:tab/>
        </w:r>
        <w:r w:rsidR="006C161A" w:rsidRPr="0018308F">
          <w:rPr>
            <w:rStyle w:val="Hyperlink"/>
            <w:noProof/>
            <w:lang w:val="en-US"/>
          </w:rPr>
          <w:t>Pendekatan LLM dengan metode RAG</w:t>
        </w:r>
        <w:r w:rsidR="006C161A">
          <w:rPr>
            <w:noProof/>
            <w:webHidden/>
          </w:rPr>
          <w:tab/>
        </w:r>
        <w:r w:rsidR="006C161A">
          <w:rPr>
            <w:noProof/>
            <w:webHidden/>
          </w:rPr>
          <w:fldChar w:fldCharType="begin"/>
        </w:r>
        <w:r w:rsidR="006C161A">
          <w:rPr>
            <w:noProof/>
            <w:webHidden/>
          </w:rPr>
          <w:instrText xml:space="preserve"> PAGEREF _Toc175818110 \h </w:instrText>
        </w:r>
        <w:r w:rsidR="006C161A">
          <w:rPr>
            <w:noProof/>
            <w:webHidden/>
          </w:rPr>
        </w:r>
        <w:r w:rsidR="006C161A">
          <w:rPr>
            <w:noProof/>
            <w:webHidden/>
          </w:rPr>
          <w:fldChar w:fldCharType="separate"/>
        </w:r>
        <w:r w:rsidR="00D81479">
          <w:rPr>
            <w:noProof/>
            <w:webHidden/>
          </w:rPr>
          <w:t>36</w:t>
        </w:r>
        <w:r w:rsidR="006C161A">
          <w:rPr>
            <w:noProof/>
            <w:webHidden/>
          </w:rPr>
          <w:fldChar w:fldCharType="end"/>
        </w:r>
      </w:hyperlink>
    </w:p>
    <w:p w14:paraId="6B079BDF" w14:textId="583632FB" w:rsidR="006C161A" w:rsidRDefault="00C560C5">
      <w:pPr>
        <w:pStyle w:val="TOC2"/>
        <w:rPr>
          <w:rFonts w:asciiTheme="minorHAnsi" w:eastAsiaTheme="minorEastAsia" w:hAnsiTheme="minorHAnsi" w:cstheme="minorBidi"/>
          <w:bCs w:val="0"/>
          <w:iCs w:val="0"/>
          <w:noProof/>
          <w:sz w:val="22"/>
          <w:szCs w:val="22"/>
          <w:lang w:val="id-ID" w:eastAsia="id-ID"/>
        </w:rPr>
      </w:pPr>
      <w:hyperlink w:anchor="_Toc175818111" w:history="1">
        <w:r w:rsidR="006C161A" w:rsidRPr="0018308F">
          <w:rPr>
            <w:rStyle w:val="Hyperlink"/>
            <w:noProof/>
            <w:lang w:val="id-ID"/>
          </w:rPr>
          <w:t>4.5</w:t>
        </w:r>
        <w:r w:rsidR="006C161A">
          <w:rPr>
            <w:rFonts w:asciiTheme="minorHAnsi" w:eastAsiaTheme="minorEastAsia" w:hAnsiTheme="minorHAnsi" w:cstheme="minorBidi"/>
            <w:bCs w:val="0"/>
            <w:iCs w:val="0"/>
            <w:noProof/>
            <w:sz w:val="22"/>
            <w:szCs w:val="22"/>
            <w:lang w:val="id-ID" w:eastAsia="id-ID"/>
          </w:rPr>
          <w:tab/>
        </w:r>
        <w:r w:rsidR="006C161A" w:rsidRPr="0018308F">
          <w:rPr>
            <w:rStyle w:val="Hyperlink"/>
            <w:noProof/>
            <w:lang w:val="en-US"/>
          </w:rPr>
          <w:t>Hasil Pengujian dan Evaluasi Hasil Inferensi</w:t>
        </w:r>
        <w:r w:rsidR="006C161A">
          <w:rPr>
            <w:noProof/>
            <w:webHidden/>
          </w:rPr>
          <w:tab/>
        </w:r>
        <w:r w:rsidR="006C161A">
          <w:rPr>
            <w:noProof/>
            <w:webHidden/>
          </w:rPr>
          <w:fldChar w:fldCharType="begin"/>
        </w:r>
        <w:r w:rsidR="006C161A">
          <w:rPr>
            <w:noProof/>
            <w:webHidden/>
          </w:rPr>
          <w:instrText xml:space="preserve"> PAGEREF _Toc175818111 \h </w:instrText>
        </w:r>
        <w:r w:rsidR="006C161A">
          <w:rPr>
            <w:noProof/>
            <w:webHidden/>
          </w:rPr>
        </w:r>
        <w:r w:rsidR="006C161A">
          <w:rPr>
            <w:noProof/>
            <w:webHidden/>
          </w:rPr>
          <w:fldChar w:fldCharType="separate"/>
        </w:r>
        <w:r w:rsidR="00D81479">
          <w:rPr>
            <w:noProof/>
            <w:webHidden/>
          </w:rPr>
          <w:t>37</w:t>
        </w:r>
        <w:r w:rsidR="006C161A">
          <w:rPr>
            <w:noProof/>
            <w:webHidden/>
          </w:rPr>
          <w:fldChar w:fldCharType="end"/>
        </w:r>
      </w:hyperlink>
    </w:p>
    <w:p w14:paraId="1DF3BD5D" w14:textId="11F0C1E6" w:rsidR="006C161A" w:rsidRDefault="00C560C5">
      <w:pPr>
        <w:pStyle w:val="TOC2"/>
        <w:rPr>
          <w:rFonts w:asciiTheme="minorHAnsi" w:eastAsiaTheme="minorEastAsia" w:hAnsiTheme="minorHAnsi" w:cstheme="minorBidi"/>
          <w:bCs w:val="0"/>
          <w:iCs w:val="0"/>
          <w:noProof/>
          <w:sz w:val="22"/>
          <w:szCs w:val="22"/>
          <w:lang w:val="id-ID" w:eastAsia="id-ID"/>
        </w:rPr>
      </w:pPr>
      <w:hyperlink w:anchor="_Toc175818112" w:history="1">
        <w:r w:rsidR="006C161A" w:rsidRPr="0018308F">
          <w:rPr>
            <w:rStyle w:val="Hyperlink"/>
            <w:noProof/>
          </w:rPr>
          <w:t>4.6</w:t>
        </w:r>
        <w:r w:rsidR="006C161A">
          <w:rPr>
            <w:rFonts w:asciiTheme="minorHAnsi" w:eastAsiaTheme="minorEastAsia" w:hAnsiTheme="minorHAnsi" w:cstheme="minorBidi"/>
            <w:bCs w:val="0"/>
            <w:iCs w:val="0"/>
            <w:noProof/>
            <w:sz w:val="22"/>
            <w:szCs w:val="22"/>
            <w:lang w:val="id-ID" w:eastAsia="id-ID"/>
          </w:rPr>
          <w:tab/>
        </w:r>
        <w:r w:rsidR="006C161A" w:rsidRPr="0018308F">
          <w:rPr>
            <w:rStyle w:val="Hyperlink"/>
            <w:noProof/>
            <w:lang w:val="id-ID"/>
          </w:rPr>
          <w:t xml:space="preserve">Kategori </w:t>
        </w:r>
        <w:r w:rsidR="006C161A" w:rsidRPr="0018308F">
          <w:rPr>
            <w:rStyle w:val="Hyperlink"/>
            <w:noProof/>
          </w:rPr>
          <w:t>skor ROUGE</w:t>
        </w:r>
        <w:r w:rsidR="006C161A">
          <w:rPr>
            <w:noProof/>
            <w:webHidden/>
          </w:rPr>
          <w:tab/>
        </w:r>
        <w:r w:rsidR="006C161A">
          <w:rPr>
            <w:noProof/>
            <w:webHidden/>
          </w:rPr>
          <w:fldChar w:fldCharType="begin"/>
        </w:r>
        <w:r w:rsidR="006C161A">
          <w:rPr>
            <w:noProof/>
            <w:webHidden/>
          </w:rPr>
          <w:instrText xml:space="preserve"> PAGEREF _Toc175818112 \h </w:instrText>
        </w:r>
        <w:r w:rsidR="006C161A">
          <w:rPr>
            <w:noProof/>
            <w:webHidden/>
          </w:rPr>
        </w:r>
        <w:r w:rsidR="006C161A">
          <w:rPr>
            <w:noProof/>
            <w:webHidden/>
          </w:rPr>
          <w:fldChar w:fldCharType="separate"/>
        </w:r>
        <w:r w:rsidR="00D81479">
          <w:rPr>
            <w:noProof/>
            <w:webHidden/>
          </w:rPr>
          <w:t>44</w:t>
        </w:r>
        <w:r w:rsidR="006C161A">
          <w:rPr>
            <w:noProof/>
            <w:webHidden/>
          </w:rPr>
          <w:fldChar w:fldCharType="end"/>
        </w:r>
      </w:hyperlink>
    </w:p>
    <w:p w14:paraId="2AB45C4C" w14:textId="52E8809B" w:rsidR="006C161A" w:rsidRDefault="00C560C5">
      <w:pPr>
        <w:pStyle w:val="TOC2"/>
        <w:rPr>
          <w:rFonts w:asciiTheme="minorHAnsi" w:eastAsiaTheme="minorEastAsia" w:hAnsiTheme="minorHAnsi" w:cstheme="minorBidi"/>
          <w:bCs w:val="0"/>
          <w:iCs w:val="0"/>
          <w:noProof/>
          <w:sz w:val="22"/>
          <w:szCs w:val="22"/>
          <w:lang w:val="id-ID" w:eastAsia="id-ID"/>
        </w:rPr>
      </w:pPr>
      <w:hyperlink w:anchor="_Toc175818113" w:history="1">
        <w:r w:rsidR="006C161A" w:rsidRPr="0018308F">
          <w:rPr>
            <w:rStyle w:val="Hyperlink"/>
            <w:noProof/>
          </w:rPr>
          <w:t>4.7</w:t>
        </w:r>
        <w:r w:rsidR="006C161A">
          <w:rPr>
            <w:rFonts w:asciiTheme="minorHAnsi" w:eastAsiaTheme="minorEastAsia" w:hAnsiTheme="minorHAnsi" w:cstheme="minorBidi"/>
            <w:bCs w:val="0"/>
            <w:iCs w:val="0"/>
            <w:noProof/>
            <w:sz w:val="22"/>
            <w:szCs w:val="22"/>
            <w:lang w:val="id-ID" w:eastAsia="id-ID"/>
          </w:rPr>
          <w:tab/>
        </w:r>
        <w:r w:rsidR="006C161A" w:rsidRPr="0018308F">
          <w:rPr>
            <w:rStyle w:val="Hyperlink"/>
            <w:noProof/>
          </w:rPr>
          <w:t>Menghitung Evaluasi Sumber Daya</w:t>
        </w:r>
        <w:r w:rsidR="006C161A">
          <w:rPr>
            <w:noProof/>
            <w:webHidden/>
          </w:rPr>
          <w:tab/>
        </w:r>
        <w:r w:rsidR="006C161A">
          <w:rPr>
            <w:noProof/>
            <w:webHidden/>
          </w:rPr>
          <w:fldChar w:fldCharType="begin"/>
        </w:r>
        <w:r w:rsidR="006C161A">
          <w:rPr>
            <w:noProof/>
            <w:webHidden/>
          </w:rPr>
          <w:instrText xml:space="preserve"> PAGEREF _Toc175818113 \h </w:instrText>
        </w:r>
        <w:r w:rsidR="006C161A">
          <w:rPr>
            <w:noProof/>
            <w:webHidden/>
          </w:rPr>
        </w:r>
        <w:r w:rsidR="006C161A">
          <w:rPr>
            <w:noProof/>
            <w:webHidden/>
          </w:rPr>
          <w:fldChar w:fldCharType="separate"/>
        </w:r>
        <w:r w:rsidR="00D81479">
          <w:rPr>
            <w:noProof/>
            <w:webHidden/>
          </w:rPr>
          <w:t>45</w:t>
        </w:r>
        <w:r w:rsidR="006C161A">
          <w:rPr>
            <w:noProof/>
            <w:webHidden/>
          </w:rPr>
          <w:fldChar w:fldCharType="end"/>
        </w:r>
      </w:hyperlink>
    </w:p>
    <w:p w14:paraId="64459C56" w14:textId="13DE68B3" w:rsidR="006C161A" w:rsidRDefault="00C560C5">
      <w:pPr>
        <w:pStyle w:val="TOC2"/>
        <w:rPr>
          <w:rFonts w:asciiTheme="minorHAnsi" w:eastAsiaTheme="minorEastAsia" w:hAnsiTheme="minorHAnsi" w:cstheme="minorBidi"/>
          <w:bCs w:val="0"/>
          <w:iCs w:val="0"/>
          <w:noProof/>
          <w:sz w:val="22"/>
          <w:szCs w:val="22"/>
          <w:lang w:val="id-ID" w:eastAsia="id-ID"/>
        </w:rPr>
      </w:pPr>
      <w:hyperlink w:anchor="_Toc175818114" w:history="1">
        <w:r w:rsidR="006C161A" w:rsidRPr="0018308F">
          <w:rPr>
            <w:rStyle w:val="Hyperlink"/>
            <w:noProof/>
          </w:rPr>
          <w:t>4.8</w:t>
        </w:r>
        <w:r w:rsidR="006C161A">
          <w:rPr>
            <w:rFonts w:asciiTheme="minorHAnsi" w:eastAsiaTheme="minorEastAsia" w:hAnsiTheme="minorHAnsi" w:cstheme="minorBidi"/>
            <w:bCs w:val="0"/>
            <w:iCs w:val="0"/>
            <w:noProof/>
            <w:sz w:val="22"/>
            <w:szCs w:val="22"/>
            <w:lang w:val="id-ID" w:eastAsia="id-ID"/>
          </w:rPr>
          <w:tab/>
        </w:r>
        <w:r w:rsidR="006C161A" w:rsidRPr="0018308F">
          <w:rPr>
            <w:rStyle w:val="Hyperlink"/>
            <w:noProof/>
          </w:rPr>
          <w:t>Analisis Hasil</w:t>
        </w:r>
        <w:r w:rsidR="006C161A">
          <w:rPr>
            <w:noProof/>
            <w:webHidden/>
          </w:rPr>
          <w:tab/>
        </w:r>
        <w:r w:rsidR="006C161A">
          <w:rPr>
            <w:noProof/>
            <w:webHidden/>
          </w:rPr>
          <w:fldChar w:fldCharType="begin"/>
        </w:r>
        <w:r w:rsidR="006C161A">
          <w:rPr>
            <w:noProof/>
            <w:webHidden/>
          </w:rPr>
          <w:instrText xml:space="preserve"> PAGEREF _Toc175818114 \h </w:instrText>
        </w:r>
        <w:r w:rsidR="006C161A">
          <w:rPr>
            <w:noProof/>
            <w:webHidden/>
          </w:rPr>
        </w:r>
        <w:r w:rsidR="006C161A">
          <w:rPr>
            <w:noProof/>
            <w:webHidden/>
          </w:rPr>
          <w:fldChar w:fldCharType="separate"/>
        </w:r>
        <w:r w:rsidR="00D81479">
          <w:rPr>
            <w:noProof/>
            <w:webHidden/>
          </w:rPr>
          <w:t>45</w:t>
        </w:r>
        <w:r w:rsidR="006C161A">
          <w:rPr>
            <w:noProof/>
            <w:webHidden/>
          </w:rPr>
          <w:fldChar w:fldCharType="end"/>
        </w:r>
      </w:hyperlink>
    </w:p>
    <w:p w14:paraId="5D8B6914" w14:textId="3D34609A" w:rsidR="006C161A" w:rsidRDefault="00C560C5">
      <w:pPr>
        <w:pStyle w:val="TOC1"/>
        <w:rPr>
          <w:rFonts w:asciiTheme="minorHAnsi" w:eastAsiaTheme="minorEastAsia" w:hAnsiTheme="minorHAnsi" w:cstheme="minorBidi"/>
          <w:bCs w:val="0"/>
          <w:iCs w:val="0"/>
          <w:noProof/>
          <w:sz w:val="22"/>
          <w:szCs w:val="22"/>
          <w:lang w:val="id-ID" w:eastAsia="id-ID"/>
        </w:rPr>
      </w:pPr>
      <w:hyperlink w:anchor="_Toc175818115" w:history="1">
        <w:r w:rsidR="006C161A" w:rsidRPr="0018308F">
          <w:rPr>
            <w:rStyle w:val="Hyperlink"/>
            <w:noProof/>
          </w:rPr>
          <w:t>BAB V  KESIMPULAN DAN SARAN</w:t>
        </w:r>
        <w:r w:rsidR="006C161A">
          <w:rPr>
            <w:noProof/>
            <w:webHidden/>
          </w:rPr>
          <w:tab/>
        </w:r>
        <w:r w:rsidR="006C161A">
          <w:rPr>
            <w:noProof/>
            <w:webHidden/>
          </w:rPr>
          <w:fldChar w:fldCharType="begin"/>
        </w:r>
        <w:r w:rsidR="006C161A">
          <w:rPr>
            <w:noProof/>
            <w:webHidden/>
          </w:rPr>
          <w:instrText xml:space="preserve"> PAGEREF _Toc175818115 \h </w:instrText>
        </w:r>
        <w:r w:rsidR="006C161A">
          <w:rPr>
            <w:noProof/>
            <w:webHidden/>
          </w:rPr>
        </w:r>
        <w:r w:rsidR="006C161A">
          <w:rPr>
            <w:noProof/>
            <w:webHidden/>
          </w:rPr>
          <w:fldChar w:fldCharType="separate"/>
        </w:r>
        <w:r w:rsidR="00D81479">
          <w:rPr>
            <w:noProof/>
            <w:webHidden/>
          </w:rPr>
          <w:t>47</w:t>
        </w:r>
        <w:r w:rsidR="006C161A">
          <w:rPr>
            <w:noProof/>
            <w:webHidden/>
          </w:rPr>
          <w:fldChar w:fldCharType="end"/>
        </w:r>
      </w:hyperlink>
    </w:p>
    <w:p w14:paraId="484B1C4D" w14:textId="242937EB" w:rsidR="006C161A" w:rsidRDefault="00C560C5">
      <w:pPr>
        <w:pStyle w:val="TOC2"/>
        <w:rPr>
          <w:rFonts w:asciiTheme="minorHAnsi" w:eastAsiaTheme="minorEastAsia" w:hAnsiTheme="minorHAnsi" w:cstheme="minorBidi"/>
          <w:bCs w:val="0"/>
          <w:iCs w:val="0"/>
          <w:noProof/>
          <w:sz w:val="22"/>
          <w:szCs w:val="22"/>
          <w:lang w:val="id-ID" w:eastAsia="id-ID"/>
        </w:rPr>
      </w:pPr>
      <w:hyperlink w:anchor="_Toc175818116" w:history="1">
        <w:r w:rsidR="006C161A" w:rsidRPr="0018308F">
          <w:rPr>
            <w:rStyle w:val="Hyperlink"/>
            <w:noProof/>
            <w:lang w:val="en-US"/>
          </w:rPr>
          <w:t>5.1</w:t>
        </w:r>
        <w:r w:rsidR="006C161A">
          <w:rPr>
            <w:rFonts w:asciiTheme="minorHAnsi" w:eastAsiaTheme="minorEastAsia" w:hAnsiTheme="minorHAnsi" w:cstheme="minorBidi"/>
            <w:bCs w:val="0"/>
            <w:iCs w:val="0"/>
            <w:noProof/>
            <w:sz w:val="22"/>
            <w:szCs w:val="22"/>
            <w:lang w:val="id-ID" w:eastAsia="id-ID"/>
          </w:rPr>
          <w:tab/>
        </w:r>
        <w:r w:rsidR="006C161A" w:rsidRPr="0018308F">
          <w:rPr>
            <w:rStyle w:val="Hyperlink"/>
            <w:noProof/>
            <w:lang w:val="en-US"/>
          </w:rPr>
          <w:t>Kesimpulan</w:t>
        </w:r>
        <w:r w:rsidR="006C161A">
          <w:rPr>
            <w:noProof/>
            <w:webHidden/>
          </w:rPr>
          <w:tab/>
        </w:r>
        <w:r w:rsidR="006C161A">
          <w:rPr>
            <w:noProof/>
            <w:webHidden/>
          </w:rPr>
          <w:fldChar w:fldCharType="begin"/>
        </w:r>
        <w:r w:rsidR="006C161A">
          <w:rPr>
            <w:noProof/>
            <w:webHidden/>
          </w:rPr>
          <w:instrText xml:space="preserve"> PAGEREF _Toc175818116 \h </w:instrText>
        </w:r>
        <w:r w:rsidR="006C161A">
          <w:rPr>
            <w:noProof/>
            <w:webHidden/>
          </w:rPr>
        </w:r>
        <w:r w:rsidR="006C161A">
          <w:rPr>
            <w:noProof/>
            <w:webHidden/>
          </w:rPr>
          <w:fldChar w:fldCharType="separate"/>
        </w:r>
        <w:r w:rsidR="00D81479">
          <w:rPr>
            <w:noProof/>
            <w:webHidden/>
          </w:rPr>
          <w:t>47</w:t>
        </w:r>
        <w:r w:rsidR="006C161A">
          <w:rPr>
            <w:noProof/>
            <w:webHidden/>
          </w:rPr>
          <w:fldChar w:fldCharType="end"/>
        </w:r>
      </w:hyperlink>
    </w:p>
    <w:p w14:paraId="04898F5E" w14:textId="77E8D238" w:rsidR="006C161A" w:rsidRDefault="00C560C5">
      <w:pPr>
        <w:pStyle w:val="TOC2"/>
        <w:rPr>
          <w:rFonts w:asciiTheme="minorHAnsi" w:eastAsiaTheme="minorEastAsia" w:hAnsiTheme="minorHAnsi" w:cstheme="minorBidi"/>
          <w:bCs w:val="0"/>
          <w:iCs w:val="0"/>
          <w:noProof/>
          <w:sz w:val="22"/>
          <w:szCs w:val="22"/>
          <w:lang w:val="id-ID" w:eastAsia="id-ID"/>
        </w:rPr>
      </w:pPr>
      <w:hyperlink w:anchor="_Toc175818117" w:history="1">
        <w:r w:rsidR="006C161A" w:rsidRPr="0018308F">
          <w:rPr>
            <w:rStyle w:val="Hyperlink"/>
            <w:noProof/>
            <w:lang w:val="id-ID"/>
          </w:rPr>
          <w:t>5.2</w:t>
        </w:r>
        <w:r w:rsidR="006C161A">
          <w:rPr>
            <w:rFonts w:asciiTheme="minorHAnsi" w:eastAsiaTheme="minorEastAsia" w:hAnsiTheme="minorHAnsi" w:cstheme="minorBidi"/>
            <w:bCs w:val="0"/>
            <w:iCs w:val="0"/>
            <w:noProof/>
            <w:sz w:val="22"/>
            <w:szCs w:val="22"/>
            <w:lang w:val="id-ID" w:eastAsia="id-ID"/>
          </w:rPr>
          <w:tab/>
        </w:r>
        <w:r w:rsidR="006C161A" w:rsidRPr="0018308F">
          <w:rPr>
            <w:rStyle w:val="Hyperlink"/>
            <w:noProof/>
            <w:lang w:val="en-US"/>
          </w:rPr>
          <w:t>Saran</w:t>
        </w:r>
        <w:r w:rsidR="006C161A">
          <w:rPr>
            <w:noProof/>
            <w:webHidden/>
          </w:rPr>
          <w:tab/>
        </w:r>
        <w:r w:rsidR="006C161A">
          <w:rPr>
            <w:noProof/>
            <w:webHidden/>
          </w:rPr>
          <w:fldChar w:fldCharType="begin"/>
        </w:r>
        <w:r w:rsidR="006C161A">
          <w:rPr>
            <w:noProof/>
            <w:webHidden/>
          </w:rPr>
          <w:instrText xml:space="preserve"> PAGEREF _Toc175818117 \h </w:instrText>
        </w:r>
        <w:r w:rsidR="006C161A">
          <w:rPr>
            <w:noProof/>
            <w:webHidden/>
          </w:rPr>
        </w:r>
        <w:r w:rsidR="006C161A">
          <w:rPr>
            <w:noProof/>
            <w:webHidden/>
          </w:rPr>
          <w:fldChar w:fldCharType="separate"/>
        </w:r>
        <w:r w:rsidR="00D81479">
          <w:rPr>
            <w:noProof/>
            <w:webHidden/>
          </w:rPr>
          <w:t>47</w:t>
        </w:r>
        <w:r w:rsidR="006C161A">
          <w:rPr>
            <w:noProof/>
            <w:webHidden/>
          </w:rPr>
          <w:fldChar w:fldCharType="end"/>
        </w:r>
      </w:hyperlink>
    </w:p>
    <w:p w14:paraId="2C4DB103" w14:textId="54095474" w:rsidR="006C161A" w:rsidRDefault="00C560C5">
      <w:pPr>
        <w:pStyle w:val="TOC1"/>
        <w:rPr>
          <w:rFonts w:asciiTheme="minorHAnsi" w:eastAsiaTheme="minorEastAsia" w:hAnsiTheme="minorHAnsi" w:cstheme="minorBidi"/>
          <w:bCs w:val="0"/>
          <w:iCs w:val="0"/>
          <w:noProof/>
          <w:sz w:val="22"/>
          <w:szCs w:val="22"/>
          <w:lang w:val="id-ID" w:eastAsia="id-ID"/>
        </w:rPr>
      </w:pPr>
      <w:hyperlink w:anchor="_Toc175818118" w:history="1">
        <w:r w:rsidR="006C161A" w:rsidRPr="0018308F">
          <w:rPr>
            <w:rStyle w:val="Hyperlink"/>
            <w:noProof/>
          </w:rPr>
          <w:t>DAFTAR KEPUSTAKAAN</w:t>
        </w:r>
        <w:r w:rsidR="006C161A">
          <w:rPr>
            <w:noProof/>
            <w:webHidden/>
          </w:rPr>
          <w:tab/>
        </w:r>
        <w:r w:rsidR="006C161A">
          <w:rPr>
            <w:noProof/>
            <w:webHidden/>
          </w:rPr>
          <w:fldChar w:fldCharType="begin"/>
        </w:r>
        <w:r w:rsidR="006C161A">
          <w:rPr>
            <w:noProof/>
            <w:webHidden/>
          </w:rPr>
          <w:instrText xml:space="preserve"> PAGEREF _Toc175818118 \h </w:instrText>
        </w:r>
        <w:r w:rsidR="006C161A">
          <w:rPr>
            <w:noProof/>
            <w:webHidden/>
          </w:rPr>
        </w:r>
        <w:r w:rsidR="006C161A">
          <w:rPr>
            <w:noProof/>
            <w:webHidden/>
          </w:rPr>
          <w:fldChar w:fldCharType="separate"/>
        </w:r>
        <w:r w:rsidR="00D81479">
          <w:rPr>
            <w:noProof/>
            <w:webHidden/>
          </w:rPr>
          <w:t>48</w:t>
        </w:r>
        <w:r w:rsidR="006C161A">
          <w:rPr>
            <w:noProof/>
            <w:webHidden/>
          </w:rPr>
          <w:fldChar w:fldCharType="end"/>
        </w:r>
      </w:hyperlink>
    </w:p>
    <w:p w14:paraId="593CF152" w14:textId="3B8C8BD8" w:rsidR="000F6DB3" w:rsidRPr="00A25460" w:rsidRDefault="0068542C" w:rsidP="00F9648A">
      <w:pPr>
        <w:pStyle w:val="TOC1"/>
        <w:rPr>
          <w:rFonts w:asciiTheme="minorHAnsi" w:eastAsiaTheme="minorEastAsia" w:hAnsiTheme="minorHAnsi" w:cstheme="minorBidi"/>
          <w:noProof/>
          <w:sz w:val="22"/>
          <w:szCs w:val="22"/>
          <w:lang w:val="id-ID" w:eastAsia="id-ID"/>
        </w:rPr>
      </w:pPr>
      <w:r w:rsidRPr="00A25460">
        <w:rPr>
          <w:lang w:val="id-ID"/>
        </w:rPr>
        <w:fldChar w:fldCharType="end"/>
      </w:r>
    </w:p>
    <w:p w14:paraId="6961BD7C" w14:textId="06DA592D" w:rsidR="00812CCC" w:rsidRPr="00A25460" w:rsidRDefault="00B50A27" w:rsidP="00812CCC">
      <w:r w:rsidRPr="00A25460">
        <w:br w:type="page"/>
      </w:r>
    </w:p>
    <w:p w14:paraId="5B734BF8" w14:textId="77777777" w:rsidR="00334831" w:rsidRDefault="00334831" w:rsidP="00334831"/>
    <w:p w14:paraId="4643761E" w14:textId="6A15A54C" w:rsidR="007D7313" w:rsidRPr="00334831" w:rsidRDefault="00624CB9" w:rsidP="00334831">
      <w:pPr>
        <w:pStyle w:val="Heading1"/>
        <w:numPr>
          <w:ilvl w:val="0"/>
          <w:numId w:val="0"/>
        </w:numPr>
        <w:ind w:left="432"/>
        <w:rPr>
          <w:color w:val="FFFFFF" w:themeColor="background1"/>
        </w:rPr>
      </w:pPr>
      <w:bookmarkStart w:id="8" w:name="_Toc175818079"/>
      <w:r w:rsidRPr="00334831">
        <w:rPr>
          <w:color w:val="FFFFFF" w:themeColor="background1"/>
        </w:rPr>
        <w:t>Daftar Tabel</w:t>
      </w:r>
      <w:bookmarkEnd w:id="8"/>
    </w:p>
    <w:p w14:paraId="2B62125A" w14:textId="0EFA2C2F" w:rsidR="007D7313" w:rsidRPr="00A25460" w:rsidRDefault="007D7313" w:rsidP="007D28C3">
      <w:pPr>
        <w:pStyle w:val="Cover3"/>
      </w:pPr>
      <w:r w:rsidRPr="00A25460">
        <w:t>DAFTAR TABEL</w:t>
      </w:r>
    </w:p>
    <w:p w14:paraId="42C6E037" w14:textId="1463FF6D" w:rsidR="0096605B" w:rsidRPr="00A25460" w:rsidRDefault="0096605B" w:rsidP="00ED6046">
      <w:pPr>
        <w:rPr>
          <w:lang w:val="id-ID"/>
        </w:rPr>
      </w:pPr>
    </w:p>
    <w:p w14:paraId="4F522DDD" w14:textId="703AEA01" w:rsidR="0096605B" w:rsidRPr="00A25460" w:rsidRDefault="0096605B" w:rsidP="003371C0">
      <w:pPr>
        <w:spacing w:line="360" w:lineRule="auto"/>
        <w:jc w:val="right"/>
        <w:rPr>
          <w:i/>
          <w:iCs w:val="0"/>
          <w:lang w:val="id-ID"/>
        </w:rPr>
      </w:pPr>
      <w:r w:rsidRPr="00A25460">
        <w:rPr>
          <w:i/>
          <w:iCs w:val="0"/>
          <w:lang w:val="id-ID"/>
        </w:rPr>
        <w:t>Halaman</w:t>
      </w:r>
    </w:p>
    <w:p w14:paraId="3338E5C0" w14:textId="7C3E323D" w:rsidR="00107AD5" w:rsidRDefault="00041F30" w:rsidP="00107AD5">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r w:rsidRPr="00A25460">
        <w:rPr>
          <w:i/>
          <w:iCs w:val="0"/>
          <w:lang w:val="id-ID"/>
        </w:rPr>
        <w:fldChar w:fldCharType="begin"/>
      </w:r>
      <w:r w:rsidRPr="00A25460">
        <w:rPr>
          <w:i/>
          <w:iCs w:val="0"/>
          <w:lang w:val="id-ID"/>
        </w:rPr>
        <w:instrText xml:space="preserve"> TOC \h \z \c "Tabel" </w:instrText>
      </w:r>
      <w:r w:rsidRPr="00A25460">
        <w:rPr>
          <w:i/>
          <w:iCs w:val="0"/>
          <w:lang w:val="id-ID"/>
        </w:rPr>
        <w:fldChar w:fldCharType="separate"/>
      </w:r>
      <w:hyperlink w:anchor="_Toc175818478" w:history="1">
        <w:r w:rsidR="00107AD5" w:rsidRPr="005564B1">
          <w:rPr>
            <w:rStyle w:val="Hyperlink"/>
            <w:noProof/>
          </w:rPr>
          <w:t>Tabel 2.1</w:t>
        </w:r>
        <w:r w:rsidR="00107AD5" w:rsidRPr="005564B1">
          <w:rPr>
            <w:rStyle w:val="Hyperlink"/>
            <w:noProof/>
            <w:lang w:val="en-US"/>
          </w:rPr>
          <w:t xml:space="preserve"> Perbandingan Mistral 7B dengan Llama (Sumber: Jiang et al., 2023)</w:t>
        </w:r>
        <w:r w:rsidR="00107AD5">
          <w:rPr>
            <w:noProof/>
            <w:webHidden/>
          </w:rPr>
          <w:tab/>
        </w:r>
        <w:r w:rsidR="00107AD5">
          <w:rPr>
            <w:noProof/>
            <w:webHidden/>
          </w:rPr>
          <w:fldChar w:fldCharType="begin"/>
        </w:r>
        <w:r w:rsidR="00107AD5">
          <w:rPr>
            <w:noProof/>
            <w:webHidden/>
          </w:rPr>
          <w:instrText xml:space="preserve"> PAGEREF _Toc175818478 \h </w:instrText>
        </w:r>
        <w:r w:rsidR="00107AD5">
          <w:rPr>
            <w:noProof/>
            <w:webHidden/>
          </w:rPr>
        </w:r>
        <w:r w:rsidR="00107AD5">
          <w:rPr>
            <w:noProof/>
            <w:webHidden/>
          </w:rPr>
          <w:fldChar w:fldCharType="separate"/>
        </w:r>
        <w:r w:rsidR="00D81479">
          <w:rPr>
            <w:noProof/>
            <w:webHidden/>
          </w:rPr>
          <w:t>11</w:t>
        </w:r>
        <w:r w:rsidR="00107AD5">
          <w:rPr>
            <w:noProof/>
            <w:webHidden/>
          </w:rPr>
          <w:fldChar w:fldCharType="end"/>
        </w:r>
      </w:hyperlink>
    </w:p>
    <w:p w14:paraId="28D2CB45" w14:textId="0306230C" w:rsidR="00107AD5" w:rsidRDefault="00C560C5" w:rsidP="00107AD5">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479" w:history="1">
        <w:r w:rsidR="00107AD5" w:rsidRPr="005564B1">
          <w:rPr>
            <w:rStyle w:val="Hyperlink"/>
            <w:noProof/>
          </w:rPr>
          <w:t>Tabel 2.2</w:t>
        </w:r>
        <w:r w:rsidR="00107AD5" w:rsidRPr="005564B1">
          <w:rPr>
            <w:rStyle w:val="Hyperlink"/>
            <w:noProof/>
            <w:lang w:val="en-US"/>
          </w:rPr>
          <w:t xml:space="preserve"> Distribusi bahasa pada data prapelatihan (Sumber: Touvron et al., 2023)</w:t>
        </w:r>
        <w:r w:rsidR="00107AD5">
          <w:rPr>
            <w:noProof/>
            <w:webHidden/>
          </w:rPr>
          <w:tab/>
        </w:r>
        <w:r w:rsidR="00107AD5">
          <w:rPr>
            <w:noProof/>
            <w:webHidden/>
          </w:rPr>
          <w:fldChar w:fldCharType="begin"/>
        </w:r>
        <w:r w:rsidR="00107AD5">
          <w:rPr>
            <w:noProof/>
            <w:webHidden/>
          </w:rPr>
          <w:instrText xml:space="preserve"> PAGEREF _Toc175818479 \h </w:instrText>
        </w:r>
        <w:r w:rsidR="00107AD5">
          <w:rPr>
            <w:noProof/>
            <w:webHidden/>
          </w:rPr>
        </w:r>
        <w:r w:rsidR="00107AD5">
          <w:rPr>
            <w:noProof/>
            <w:webHidden/>
          </w:rPr>
          <w:fldChar w:fldCharType="separate"/>
        </w:r>
        <w:r w:rsidR="00D81479">
          <w:rPr>
            <w:noProof/>
            <w:webHidden/>
          </w:rPr>
          <w:t>13</w:t>
        </w:r>
        <w:r w:rsidR="00107AD5">
          <w:rPr>
            <w:noProof/>
            <w:webHidden/>
          </w:rPr>
          <w:fldChar w:fldCharType="end"/>
        </w:r>
      </w:hyperlink>
    </w:p>
    <w:p w14:paraId="39CCEBB6" w14:textId="1C85EF50" w:rsidR="00107AD5" w:rsidRDefault="00C560C5" w:rsidP="00107AD5">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480" w:history="1">
        <w:r w:rsidR="00107AD5" w:rsidRPr="005564B1">
          <w:rPr>
            <w:rStyle w:val="Hyperlink"/>
            <w:noProof/>
          </w:rPr>
          <w:t>Tabel 2.3</w:t>
        </w:r>
        <w:r w:rsidR="00107AD5" w:rsidRPr="005564B1">
          <w:rPr>
            <w:rStyle w:val="Hyperlink"/>
            <w:noProof/>
            <w:lang w:val="en-US"/>
          </w:rPr>
          <w:t xml:space="preserve"> Perbadingan performa pada model dasar sumber terbuka</w:t>
        </w:r>
        <w:r w:rsidR="00107AD5">
          <w:rPr>
            <w:noProof/>
            <w:webHidden/>
          </w:rPr>
          <w:tab/>
        </w:r>
        <w:r w:rsidR="00107AD5">
          <w:rPr>
            <w:noProof/>
            <w:webHidden/>
          </w:rPr>
          <w:fldChar w:fldCharType="begin"/>
        </w:r>
        <w:r w:rsidR="00107AD5">
          <w:rPr>
            <w:noProof/>
            <w:webHidden/>
          </w:rPr>
          <w:instrText xml:space="preserve"> PAGEREF _Toc175818480 \h </w:instrText>
        </w:r>
        <w:r w:rsidR="00107AD5">
          <w:rPr>
            <w:noProof/>
            <w:webHidden/>
          </w:rPr>
        </w:r>
        <w:r w:rsidR="00107AD5">
          <w:rPr>
            <w:noProof/>
            <w:webHidden/>
          </w:rPr>
          <w:fldChar w:fldCharType="separate"/>
        </w:r>
        <w:r w:rsidR="00D81479">
          <w:rPr>
            <w:noProof/>
            <w:webHidden/>
          </w:rPr>
          <w:t>13</w:t>
        </w:r>
        <w:r w:rsidR="00107AD5">
          <w:rPr>
            <w:noProof/>
            <w:webHidden/>
          </w:rPr>
          <w:fldChar w:fldCharType="end"/>
        </w:r>
      </w:hyperlink>
    </w:p>
    <w:p w14:paraId="057B7033" w14:textId="37FCD277" w:rsidR="00107AD5" w:rsidRDefault="00C560C5" w:rsidP="00107AD5">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481" w:history="1">
        <w:r w:rsidR="00107AD5" w:rsidRPr="005564B1">
          <w:rPr>
            <w:rStyle w:val="Hyperlink"/>
            <w:noProof/>
          </w:rPr>
          <w:t>Tabel 2.4</w:t>
        </w:r>
        <w:r w:rsidR="00107AD5" w:rsidRPr="005564B1">
          <w:rPr>
            <w:rStyle w:val="Hyperlink"/>
            <w:noProof/>
            <w:lang w:val="en-US"/>
          </w:rPr>
          <w:t xml:space="preserve"> Perbandingan performa pada model sumber tertutup</w:t>
        </w:r>
        <w:r w:rsidR="00107AD5">
          <w:rPr>
            <w:noProof/>
            <w:webHidden/>
          </w:rPr>
          <w:tab/>
        </w:r>
        <w:r w:rsidR="00107AD5">
          <w:rPr>
            <w:noProof/>
            <w:webHidden/>
          </w:rPr>
          <w:fldChar w:fldCharType="begin"/>
        </w:r>
        <w:r w:rsidR="00107AD5">
          <w:rPr>
            <w:noProof/>
            <w:webHidden/>
          </w:rPr>
          <w:instrText xml:space="preserve"> PAGEREF _Toc175818481 \h </w:instrText>
        </w:r>
        <w:r w:rsidR="00107AD5">
          <w:rPr>
            <w:noProof/>
            <w:webHidden/>
          </w:rPr>
        </w:r>
        <w:r w:rsidR="00107AD5">
          <w:rPr>
            <w:noProof/>
            <w:webHidden/>
          </w:rPr>
          <w:fldChar w:fldCharType="separate"/>
        </w:r>
        <w:r w:rsidR="00D81479">
          <w:rPr>
            <w:noProof/>
            <w:webHidden/>
          </w:rPr>
          <w:t>14</w:t>
        </w:r>
        <w:r w:rsidR="00107AD5">
          <w:rPr>
            <w:noProof/>
            <w:webHidden/>
          </w:rPr>
          <w:fldChar w:fldCharType="end"/>
        </w:r>
      </w:hyperlink>
    </w:p>
    <w:p w14:paraId="6B8C0827" w14:textId="4C97A646" w:rsidR="00107AD5" w:rsidRDefault="00C560C5" w:rsidP="00107AD5">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482" w:history="1">
        <w:r w:rsidR="00107AD5" w:rsidRPr="005564B1">
          <w:rPr>
            <w:rStyle w:val="Hyperlink"/>
            <w:noProof/>
          </w:rPr>
          <w:t>Tabel 2.5</w:t>
        </w:r>
        <w:r w:rsidR="00107AD5" w:rsidRPr="005564B1">
          <w:rPr>
            <w:rStyle w:val="Hyperlink"/>
            <w:noProof/>
            <w:lang w:val="en-US"/>
          </w:rPr>
          <w:t xml:space="preserve"> kuantisasi 4-bit menggunakan llama.cpp</w:t>
        </w:r>
        <w:r w:rsidR="00107AD5" w:rsidRPr="005564B1">
          <w:rPr>
            <w:rStyle w:val="Hyperlink"/>
            <w:noProof/>
          </w:rPr>
          <w:t xml:space="preserve"> </w:t>
        </w:r>
        <w:r w:rsidR="00107AD5" w:rsidRPr="005564B1">
          <w:rPr>
            <w:rStyle w:val="Hyperlink"/>
            <w:noProof/>
            <w:lang w:val="en-US"/>
          </w:rPr>
          <w:t>(Sumber: Neves, 2023)</w:t>
        </w:r>
        <w:r w:rsidR="00107AD5">
          <w:rPr>
            <w:noProof/>
            <w:webHidden/>
          </w:rPr>
          <w:tab/>
        </w:r>
        <w:r w:rsidR="00107AD5">
          <w:rPr>
            <w:noProof/>
            <w:webHidden/>
          </w:rPr>
          <w:fldChar w:fldCharType="begin"/>
        </w:r>
        <w:r w:rsidR="00107AD5">
          <w:rPr>
            <w:noProof/>
            <w:webHidden/>
          </w:rPr>
          <w:instrText xml:space="preserve"> PAGEREF _Toc175818482 \h </w:instrText>
        </w:r>
        <w:r w:rsidR="00107AD5">
          <w:rPr>
            <w:noProof/>
            <w:webHidden/>
          </w:rPr>
        </w:r>
        <w:r w:rsidR="00107AD5">
          <w:rPr>
            <w:noProof/>
            <w:webHidden/>
          </w:rPr>
          <w:fldChar w:fldCharType="separate"/>
        </w:r>
        <w:r w:rsidR="00D81479">
          <w:rPr>
            <w:noProof/>
            <w:webHidden/>
          </w:rPr>
          <w:t>19</w:t>
        </w:r>
        <w:r w:rsidR="00107AD5">
          <w:rPr>
            <w:noProof/>
            <w:webHidden/>
          </w:rPr>
          <w:fldChar w:fldCharType="end"/>
        </w:r>
      </w:hyperlink>
    </w:p>
    <w:p w14:paraId="76219FC6" w14:textId="5B2F6457" w:rsidR="00107AD5" w:rsidRDefault="00C560C5" w:rsidP="00107AD5">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483" w:history="1">
        <w:r w:rsidR="00107AD5" w:rsidRPr="005564B1">
          <w:rPr>
            <w:rStyle w:val="Hyperlink"/>
            <w:noProof/>
          </w:rPr>
          <w:t>Tabel 3.1</w:t>
        </w:r>
        <w:r w:rsidR="00107AD5" w:rsidRPr="005564B1">
          <w:rPr>
            <w:rStyle w:val="Hyperlink"/>
            <w:noProof/>
            <w:lang w:val="en-US"/>
          </w:rPr>
          <w:t xml:space="preserve"> Alat dan Bahan</w:t>
        </w:r>
        <w:r w:rsidR="00107AD5">
          <w:rPr>
            <w:noProof/>
            <w:webHidden/>
          </w:rPr>
          <w:tab/>
        </w:r>
        <w:r w:rsidR="00107AD5">
          <w:rPr>
            <w:noProof/>
            <w:webHidden/>
          </w:rPr>
          <w:fldChar w:fldCharType="begin"/>
        </w:r>
        <w:r w:rsidR="00107AD5">
          <w:rPr>
            <w:noProof/>
            <w:webHidden/>
          </w:rPr>
          <w:instrText xml:space="preserve"> PAGEREF _Toc175818483 \h </w:instrText>
        </w:r>
        <w:r w:rsidR="00107AD5">
          <w:rPr>
            <w:noProof/>
            <w:webHidden/>
          </w:rPr>
        </w:r>
        <w:r w:rsidR="00107AD5">
          <w:rPr>
            <w:noProof/>
            <w:webHidden/>
          </w:rPr>
          <w:fldChar w:fldCharType="separate"/>
        </w:r>
        <w:r w:rsidR="00D81479">
          <w:rPr>
            <w:noProof/>
            <w:webHidden/>
          </w:rPr>
          <w:t>24</w:t>
        </w:r>
        <w:r w:rsidR="00107AD5">
          <w:rPr>
            <w:noProof/>
            <w:webHidden/>
          </w:rPr>
          <w:fldChar w:fldCharType="end"/>
        </w:r>
      </w:hyperlink>
    </w:p>
    <w:p w14:paraId="02FB6672" w14:textId="00D5AD53" w:rsidR="00107AD5" w:rsidRDefault="00C560C5" w:rsidP="00107AD5">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484" w:history="1">
        <w:r w:rsidR="00107AD5" w:rsidRPr="005564B1">
          <w:rPr>
            <w:rStyle w:val="Hyperlink"/>
            <w:noProof/>
          </w:rPr>
          <w:t>Tabel 4.1</w:t>
        </w:r>
        <w:r w:rsidR="00107AD5" w:rsidRPr="005564B1">
          <w:rPr>
            <w:rStyle w:val="Hyperlink"/>
            <w:noProof/>
            <w:lang w:val="en-US"/>
          </w:rPr>
          <w:t xml:space="preserve"> Konfigurasi </w:t>
        </w:r>
        <w:r w:rsidR="00107AD5" w:rsidRPr="005564B1">
          <w:rPr>
            <w:rStyle w:val="Hyperlink"/>
            <w:i/>
            <w:noProof/>
            <w:lang w:val="en-US"/>
          </w:rPr>
          <w:t>FastLanguageModel.from_pretrained</w:t>
        </w:r>
        <w:r w:rsidR="00107AD5">
          <w:rPr>
            <w:noProof/>
            <w:webHidden/>
          </w:rPr>
          <w:tab/>
        </w:r>
        <w:r w:rsidR="00107AD5">
          <w:rPr>
            <w:noProof/>
            <w:webHidden/>
          </w:rPr>
          <w:fldChar w:fldCharType="begin"/>
        </w:r>
        <w:r w:rsidR="00107AD5">
          <w:rPr>
            <w:noProof/>
            <w:webHidden/>
          </w:rPr>
          <w:instrText xml:space="preserve"> PAGEREF _Toc175818484 \h </w:instrText>
        </w:r>
        <w:r w:rsidR="00107AD5">
          <w:rPr>
            <w:noProof/>
            <w:webHidden/>
          </w:rPr>
        </w:r>
        <w:r w:rsidR="00107AD5">
          <w:rPr>
            <w:noProof/>
            <w:webHidden/>
          </w:rPr>
          <w:fldChar w:fldCharType="separate"/>
        </w:r>
        <w:r w:rsidR="00D81479">
          <w:rPr>
            <w:noProof/>
            <w:webHidden/>
          </w:rPr>
          <w:t>34</w:t>
        </w:r>
        <w:r w:rsidR="00107AD5">
          <w:rPr>
            <w:noProof/>
            <w:webHidden/>
          </w:rPr>
          <w:fldChar w:fldCharType="end"/>
        </w:r>
      </w:hyperlink>
    </w:p>
    <w:p w14:paraId="0195CC1B" w14:textId="2AE2338F" w:rsidR="00107AD5" w:rsidRDefault="00C560C5" w:rsidP="00107AD5">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485" w:history="1">
        <w:r w:rsidR="00107AD5" w:rsidRPr="005564B1">
          <w:rPr>
            <w:rStyle w:val="Hyperlink"/>
            <w:noProof/>
          </w:rPr>
          <w:t>Tabel 4.2</w:t>
        </w:r>
        <w:r w:rsidR="00107AD5" w:rsidRPr="005564B1">
          <w:rPr>
            <w:rStyle w:val="Hyperlink"/>
            <w:noProof/>
            <w:lang w:val="en-US"/>
          </w:rPr>
          <w:t xml:space="preserve"> Konfigurasi FastLanguageModel.get_peft_model</w:t>
        </w:r>
        <w:r w:rsidR="00107AD5">
          <w:rPr>
            <w:noProof/>
            <w:webHidden/>
          </w:rPr>
          <w:tab/>
        </w:r>
        <w:r w:rsidR="00107AD5">
          <w:rPr>
            <w:noProof/>
            <w:webHidden/>
          </w:rPr>
          <w:fldChar w:fldCharType="begin"/>
        </w:r>
        <w:r w:rsidR="00107AD5">
          <w:rPr>
            <w:noProof/>
            <w:webHidden/>
          </w:rPr>
          <w:instrText xml:space="preserve"> PAGEREF _Toc175818485 \h </w:instrText>
        </w:r>
        <w:r w:rsidR="00107AD5">
          <w:rPr>
            <w:noProof/>
            <w:webHidden/>
          </w:rPr>
        </w:r>
        <w:r w:rsidR="00107AD5">
          <w:rPr>
            <w:noProof/>
            <w:webHidden/>
          </w:rPr>
          <w:fldChar w:fldCharType="separate"/>
        </w:r>
        <w:r w:rsidR="00D81479">
          <w:rPr>
            <w:noProof/>
            <w:webHidden/>
          </w:rPr>
          <w:t>35</w:t>
        </w:r>
        <w:r w:rsidR="00107AD5">
          <w:rPr>
            <w:noProof/>
            <w:webHidden/>
          </w:rPr>
          <w:fldChar w:fldCharType="end"/>
        </w:r>
      </w:hyperlink>
    </w:p>
    <w:p w14:paraId="6AC3CD1F" w14:textId="426BDF85" w:rsidR="00107AD5" w:rsidRDefault="00C560C5" w:rsidP="00107AD5">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486" w:history="1">
        <w:r w:rsidR="00107AD5" w:rsidRPr="005564B1">
          <w:rPr>
            <w:rStyle w:val="Hyperlink"/>
            <w:noProof/>
          </w:rPr>
          <w:t>Tabel 4.3</w:t>
        </w:r>
        <w:r w:rsidR="00107AD5" w:rsidRPr="005564B1">
          <w:rPr>
            <w:rStyle w:val="Hyperlink"/>
            <w:noProof/>
            <w:lang w:val="en-US"/>
          </w:rPr>
          <w:t xml:space="preserve"> </w:t>
        </w:r>
        <w:r w:rsidR="00107AD5" w:rsidRPr="005564B1">
          <w:rPr>
            <w:rStyle w:val="Hyperlink"/>
            <w:noProof/>
          </w:rPr>
          <w:t>Konfigurasi</w:t>
        </w:r>
        <w:r w:rsidR="00107AD5" w:rsidRPr="005564B1">
          <w:rPr>
            <w:rStyle w:val="Hyperlink"/>
            <w:noProof/>
            <w:lang w:val="en-US"/>
          </w:rPr>
          <w:t xml:space="preserve"> </w:t>
        </w:r>
        <w:r w:rsidR="00107AD5" w:rsidRPr="005564B1">
          <w:rPr>
            <w:rStyle w:val="Hyperlink"/>
            <w:i/>
            <w:noProof/>
            <w:lang w:val="en-US"/>
          </w:rPr>
          <w:t>SFTTrainer</w:t>
        </w:r>
        <w:r w:rsidR="00107AD5">
          <w:rPr>
            <w:noProof/>
            <w:webHidden/>
          </w:rPr>
          <w:tab/>
        </w:r>
        <w:r w:rsidR="00107AD5">
          <w:rPr>
            <w:noProof/>
            <w:webHidden/>
          </w:rPr>
          <w:fldChar w:fldCharType="begin"/>
        </w:r>
        <w:r w:rsidR="00107AD5">
          <w:rPr>
            <w:noProof/>
            <w:webHidden/>
          </w:rPr>
          <w:instrText xml:space="preserve"> PAGEREF _Toc175818486 \h </w:instrText>
        </w:r>
        <w:r w:rsidR="00107AD5">
          <w:rPr>
            <w:noProof/>
            <w:webHidden/>
          </w:rPr>
        </w:r>
        <w:r w:rsidR="00107AD5">
          <w:rPr>
            <w:noProof/>
            <w:webHidden/>
          </w:rPr>
          <w:fldChar w:fldCharType="separate"/>
        </w:r>
        <w:r w:rsidR="00D81479">
          <w:rPr>
            <w:noProof/>
            <w:webHidden/>
          </w:rPr>
          <w:t>35</w:t>
        </w:r>
        <w:r w:rsidR="00107AD5">
          <w:rPr>
            <w:noProof/>
            <w:webHidden/>
          </w:rPr>
          <w:fldChar w:fldCharType="end"/>
        </w:r>
      </w:hyperlink>
    </w:p>
    <w:p w14:paraId="74A120A1" w14:textId="7FAA2792" w:rsidR="00107AD5" w:rsidRDefault="00C560C5" w:rsidP="00107AD5">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487" w:history="1">
        <w:r w:rsidR="00107AD5" w:rsidRPr="005564B1">
          <w:rPr>
            <w:rStyle w:val="Hyperlink"/>
            <w:noProof/>
          </w:rPr>
          <w:t>Tabel 4.4</w:t>
        </w:r>
        <w:r w:rsidR="00107AD5" w:rsidRPr="005564B1">
          <w:rPr>
            <w:rStyle w:val="Hyperlink"/>
            <w:noProof/>
            <w:lang w:val="en-US"/>
          </w:rPr>
          <w:t xml:space="preserve"> </w:t>
        </w:r>
        <w:r w:rsidR="00107AD5" w:rsidRPr="005564B1">
          <w:rPr>
            <w:rStyle w:val="Hyperlink"/>
            <w:noProof/>
          </w:rPr>
          <w:t>Konfigurasi</w:t>
        </w:r>
        <w:r w:rsidR="00107AD5" w:rsidRPr="005564B1">
          <w:rPr>
            <w:rStyle w:val="Hyperlink"/>
            <w:noProof/>
            <w:lang w:val="en-US"/>
          </w:rPr>
          <w:t xml:space="preserve"> </w:t>
        </w:r>
        <w:r w:rsidR="00107AD5" w:rsidRPr="005564B1">
          <w:rPr>
            <w:rStyle w:val="Hyperlink"/>
            <w:i/>
            <w:noProof/>
            <w:lang w:val="en-US"/>
          </w:rPr>
          <w:t>TrainingArguments</w:t>
        </w:r>
        <w:r w:rsidR="00107AD5">
          <w:rPr>
            <w:noProof/>
            <w:webHidden/>
          </w:rPr>
          <w:tab/>
        </w:r>
        <w:r w:rsidR="00107AD5">
          <w:rPr>
            <w:noProof/>
            <w:webHidden/>
          </w:rPr>
          <w:fldChar w:fldCharType="begin"/>
        </w:r>
        <w:r w:rsidR="00107AD5">
          <w:rPr>
            <w:noProof/>
            <w:webHidden/>
          </w:rPr>
          <w:instrText xml:space="preserve"> PAGEREF _Toc175818487 \h </w:instrText>
        </w:r>
        <w:r w:rsidR="00107AD5">
          <w:rPr>
            <w:noProof/>
            <w:webHidden/>
          </w:rPr>
        </w:r>
        <w:r w:rsidR="00107AD5">
          <w:rPr>
            <w:noProof/>
            <w:webHidden/>
          </w:rPr>
          <w:fldChar w:fldCharType="separate"/>
        </w:r>
        <w:r w:rsidR="00D81479">
          <w:rPr>
            <w:noProof/>
            <w:webHidden/>
          </w:rPr>
          <w:t>36</w:t>
        </w:r>
        <w:r w:rsidR="00107AD5">
          <w:rPr>
            <w:noProof/>
            <w:webHidden/>
          </w:rPr>
          <w:fldChar w:fldCharType="end"/>
        </w:r>
      </w:hyperlink>
    </w:p>
    <w:p w14:paraId="646DAFAE" w14:textId="1688EF59" w:rsidR="00107AD5" w:rsidRDefault="00C560C5" w:rsidP="00107AD5">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488" w:history="1">
        <w:r w:rsidR="00107AD5" w:rsidRPr="005564B1">
          <w:rPr>
            <w:rStyle w:val="Hyperlink"/>
            <w:noProof/>
          </w:rPr>
          <w:t xml:space="preserve">Tabel 4.5 Hasil dengan metode </w:t>
        </w:r>
        <w:r w:rsidR="00107AD5" w:rsidRPr="005564B1">
          <w:rPr>
            <w:rStyle w:val="Hyperlink"/>
            <w:i/>
            <w:noProof/>
          </w:rPr>
          <w:t>fine-tuning</w:t>
        </w:r>
        <w:r w:rsidR="00107AD5">
          <w:rPr>
            <w:noProof/>
            <w:webHidden/>
          </w:rPr>
          <w:tab/>
        </w:r>
        <w:r w:rsidR="00107AD5">
          <w:rPr>
            <w:noProof/>
            <w:webHidden/>
          </w:rPr>
          <w:fldChar w:fldCharType="begin"/>
        </w:r>
        <w:r w:rsidR="00107AD5">
          <w:rPr>
            <w:noProof/>
            <w:webHidden/>
          </w:rPr>
          <w:instrText xml:space="preserve"> PAGEREF _Toc175818488 \h </w:instrText>
        </w:r>
        <w:r w:rsidR="00107AD5">
          <w:rPr>
            <w:noProof/>
            <w:webHidden/>
          </w:rPr>
        </w:r>
        <w:r w:rsidR="00107AD5">
          <w:rPr>
            <w:noProof/>
            <w:webHidden/>
          </w:rPr>
          <w:fldChar w:fldCharType="separate"/>
        </w:r>
        <w:r w:rsidR="00D81479">
          <w:rPr>
            <w:noProof/>
            <w:webHidden/>
          </w:rPr>
          <w:t>37</w:t>
        </w:r>
        <w:r w:rsidR="00107AD5">
          <w:rPr>
            <w:noProof/>
            <w:webHidden/>
          </w:rPr>
          <w:fldChar w:fldCharType="end"/>
        </w:r>
      </w:hyperlink>
    </w:p>
    <w:p w14:paraId="5EF99554" w14:textId="6D2CD483" w:rsidR="00107AD5" w:rsidRDefault="00C560C5" w:rsidP="00107AD5">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489" w:history="1">
        <w:r w:rsidR="00107AD5" w:rsidRPr="005564B1">
          <w:rPr>
            <w:rStyle w:val="Hyperlink"/>
            <w:noProof/>
          </w:rPr>
          <w:t>Tabel 4.6</w:t>
        </w:r>
        <w:r w:rsidR="00107AD5" w:rsidRPr="005564B1">
          <w:rPr>
            <w:rStyle w:val="Hyperlink"/>
            <w:noProof/>
            <w:lang w:val="en-US"/>
          </w:rPr>
          <w:t xml:space="preserve"> </w:t>
        </w:r>
        <w:r w:rsidR="00107AD5" w:rsidRPr="005564B1">
          <w:rPr>
            <w:rStyle w:val="Hyperlink"/>
            <w:noProof/>
          </w:rPr>
          <w:t>Nilai skor ROUGE</w:t>
        </w:r>
        <w:r w:rsidR="00107AD5" w:rsidRPr="005564B1">
          <w:rPr>
            <w:rStyle w:val="Hyperlink"/>
            <w:noProof/>
            <w:lang w:val="en-US"/>
          </w:rPr>
          <w:t xml:space="preserve"> dengan Metode </w:t>
        </w:r>
        <w:r w:rsidR="00107AD5" w:rsidRPr="005564B1">
          <w:rPr>
            <w:rStyle w:val="Hyperlink"/>
            <w:i/>
            <w:noProof/>
            <w:lang w:val="en-US"/>
          </w:rPr>
          <w:t>Fine-tuning</w:t>
        </w:r>
        <w:r w:rsidR="00107AD5">
          <w:rPr>
            <w:noProof/>
            <w:webHidden/>
          </w:rPr>
          <w:tab/>
        </w:r>
        <w:r w:rsidR="00107AD5">
          <w:rPr>
            <w:noProof/>
            <w:webHidden/>
          </w:rPr>
          <w:fldChar w:fldCharType="begin"/>
        </w:r>
        <w:r w:rsidR="00107AD5">
          <w:rPr>
            <w:noProof/>
            <w:webHidden/>
          </w:rPr>
          <w:instrText xml:space="preserve"> PAGEREF _Toc175818489 \h </w:instrText>
        </w:r>
        <w:r w:rsidR="00107AD5">
          <w:rPr>
            <w:noProof/>
            <w:webHidden/>
          </w:rPr>
        </w:r>
        <w:r w:rsidR="00107AD5">
          <w:rPr>
            <w:noProof/>
            <w:webHidden/>
          </w:rPr>
          <w:fldChar w:fldCharType="separate"/>
        </w:r>
        <w:r w:rsidR="00D81479">
          <w:rPr>
            <w:noProof/>
            <w:webHidden/>
          </w:rPr>
          <w:t>39</w:t>
        </w:r>
        <w:r w:rsidR="00107AD5">
          <w:rPr>
            <w:noProof/>
            <w:webHidden/>
          </w:rPr>
          <w:fldChar w:fldCharType="end"/>
        </w:r>
      </w:hyperlink>
    </w:p>
    <w:p w14:paraId="27E29FAB" w14:textId="4B010A26" w:rsidR="00107AD5" w:rsidRDefault="00C560C5" w:rsidP="00107AD5">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490" w:history="1">
        <w:r w:rsidR="00107AD5" w:rsidRPr="005564B1">
          <w:rPr>
            <w:rStyle w:val="Hyperlink"/>
            <w:noProof/>
          </w:rPr>
          <w:t>Tabel 4.7</w:t>
        </w:r>
        <w:r w:rsidR="00107AD5" w:rsidRPr="005564B1">
          <w:rPr>
            <w:rStyle w:val="Hyperlink"/>
            <w:noProof/>
            <w:lang w:val="en-US"/>
          </w:rPr>
          <w:t xml:space="preserve"> </w:t>
        </w:r>
        <w:r w:rsidR="00107AD5" w:rsidRPr="005564B1">
          <w:rPr>
            <w:rStyle w:val="Hyperlink"/>
            <w:noProof/>
          </w:rPr>
          <w:t xml:space="preserve">Hasil </w:t>
        </w:r>
        <w:r w:rsidR="00107AD5" w:rsidRPr="005564B1">
          <w:rPr>
            <w:rStyle w:val="Hyperlink"/>
            <w:noProof/>
            <w:lang w:val="en-US"/>
          </w:rPr>
          <w:t xml:space="preserve">jawaban </w:t>
        </w:r>
        <w:r w:rsidR="00107AD5" w:rsidRPr="005564B1">
          <w:rPr>
            <w:rStyle w:val="Hyperlink"/>
            <w:noProof/>
          </w:rPr>
          <w:t xml:space="preserve">dengan </w:t>
        </w:r>
        <w:r w:rsidR="00107AD5" w:rsidRPr="005564B1">
          <w:rPr>
            <w:rStyle w:val="Hyperlink"/>
            <w:noProof/>
            <w:lang w:val="en-US"/>
          </w:rPr>
          <w:t>Paraphrase pada pertanyaan</w:t>
        </w:r>
        <w:r w:rsidR="00107AD5">
          <w:rPr>
            <w:noProof/>
            <w:webHidden/>
          </w:rPr>
          <w:tab/>
        </w:r>
        <w:r w:rsidR="00107AD5">
          <w:rPr>
            <w:noProof/>
            <w:webHidden/>
          </w:rPr>
          <w:fldChar w:fldCharType="begin"/>
        </w:r>
        <w:r w:rsidR="00107AD5">
          <w:rPr>
            <w:noProof/>
            <w:webHidden/>
          </w:rPr>
          <w:instrText xml:space="preserve"> PAGEREF _Toc175818490 \h </w:instrText>
        </w:r>
        <w:r w:rsidR="00107AD5">
          <w:rPr>
            <w:noProof/>
            <w:webHidden/>
          </w:rPr>
        </w:r>
        <w:r w:rsidR="00107AD5">
          <w:rPr>
            <w:noProof/>
            <w:webHidden/>
          </w:rPr>
          <w:fldChar w:fldCharType="separate"/>
        </w:r>
        <w:r w:rsidR="00D81479">
          <w:rPr>
            <w:noProof/>
            <w:webHidden/>
          </w:rPr>
          <w:t>39</w:t>
        </w:r>
        <w:r w:rsidR="00107AD5">
          <w:rPr>
            <w:noProof/>
            <w:webHidden/>
          </w:rPr>
          <w:fldChar w:fldCharType="end"/>
        </w:r>
      </w:hyperlink>
    </w:p>
    <w:p w14:paraId="3C142908" w14:textId="52464720" w:rsidR="00107AD5" w:rsidRDefault="00C560C5" w:rsidP="00107AD5">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491" w:history="1">
        <w:r w:rsidR="00107AD5" w:rsidRPr="005564B1">
          <w:rPr>
            <w:rStyle w:val="Hyperlink"/>
            <w:noProof/>
          </w:rPr>
          <w:t>Tabel 4.8</w:t>
        </w:r>
        <w:r w:rsidR="00107AD5" w:rsidRPr="005564B1">
          <w:rPr>
            <w:rStyle w:val="Hyperlink"/>
            <w:noProof/>
            <w:lang w:val="en-US"/>
          </w:rPr>
          <w:t xml:space="preserve"> Hasil</w:t>
        </w:r>
        <w:r w:rsidR="00107AD5" w:rsidRPr="005564B1">
          <w:rPr>
            <w:rStyle w:val="Hyperlink"/>
            <w:noProof/>
          </w:rPr>
          <w:t xml:space="preserve"> dengan metode</w:t>
        </w:r>
        <w:r w:rsidR="00107AD5" w:rsidRPr="005564B1">
          <w:rPr>
            <w:rStyle w:val="Hyperlink"/>
            <w:noProof/>
            <w:lang w:val="en-US"/>
          </w:rPr>
          <w:t xml:space="preserve"> RAG</w:t>
        </w:r>
        <w:r w:rsidR="00107AD5">
          <w:rPr>
            <w:noProof/>
            <w:webHidden/>
          </w:rPr>
          <w:tab/>
        </w:r>
        <w:r w:rsidR="00107AD5">
          <w:rPr>
            <w:noProof/>
            <w:webHidden/>
          </w:rPr>
          <w:fldChar w:fldCharType="begin"/>
        </w:r>
        <w:r w:rsidR="00107AD5">
          <w:rPr>
            <w:noProof/>
            <w:webHidden/>
          </w:rPr>
          <w:instrText xml:space="preserve"> PAGEREF _Toc175818491 \h </w:instrText>
        </w:r>
        <w:r w:rsidR="00107AD5">
          <w:rPr>
            <w:noProof/>
            <w:webHidden/>
          </w:rPr>
        </w:r>
        <w:r w:rsidR="00107AD5">
          <w:rPr>
            <w:noProof/>
            <w:webHidden/>
          </w:rPr>
          <w:fldChar w:fldCharType="separate"/>
        </w:r>
        <w:r w:rsidR="00D81479">
          <w:rPr>
            <w:noProof/>
            <w:webHidden/>
          </w:rPr>
          <w:t>42</w:t>
        </w:r>
        <w:r w:rsidR="00107AD5">
          <w:rPr>
            <w:noProof/>
            <w:webHidden/>
          </w:rPr>
          <w:fldChar w:fldCharType="end"/>
        </w:r>
      </w:hyperlink>
    </w:p>
    <w:p w14:paraId="6C76DD70" w14:textId="06788D0F" w:rsidR="00107AD5" w:rsidRDefault="00C560C5" w:rsidP="00107AD5">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492" w:history="1">
        <w:r w:rsidR="00107AD5" w:rsidRPr="005564B1">
          <w:rPr>
            <w:rStyle w:val="Hyperlink"/>
            <w:noProof/>
          </w:rPr>
          <w:t>Tabel 4.9</w:t>
        </w:r>
        <w:r w:rsidR="00107AD5" w:rsidRPr="005564B1">
          <w:rPr>
            <w:rStyle w:val="Hyperlink"/>
            <w:noProof/>
            <w:lang w:val="en-US"/>
          </w:rPr>
          <w:t xml:space="preserve"> </w:t>
        </w:r>
        <w:r w:rsidR="00107AD5" w:rsidRPr="005564B1">
          <w:rPr>
            <w:rStyle w:val="Hyperlink"/>
            <w:noProof/>
          </w:rPr>
          <w:t>Nilai skor ROUGE</w:t>
        </w:r>
        <w:r w:rsidR="00107AD5" w:rsidRPr="005564B1">
          <w:rPr>
            <w:rStyle w:val="Hyperlink"/>
            <w:noProof/>
            <w:lang w:val="en-US"/>
          </w:rPr>
          <w:t xml:space="preserve"> dengan Metode RAG</w:t>
        </w:r>
        <w:r w:rsidR="00107AD5">
          <w:rPr>
            <w:noProof/>
            <w:webHidden/>
          </w:rPr>
          <w:tab/>
        </w:r>
        <w:r w:rsidR="00107AD5">
          <w:rPr>
            <w:noProof/>
            <w:webHidden/>
          </w:rPr>
          <w:fldChar w:fldCharType="begin"/>
        </w:r>
        <w:r w:rsidR="00107AD5">
          <w:rPr>
            <w:noProof/>
            <w:webHidden/>
          </w:rPr>
          <w:instrText xml:space="preserve"> PAGEREF _Toc175818492 \h </w:instrText>
        </w:r>
        <w:r w:rsidR="00107AD5">
          <w:rPr>
            <w:noProof/>
            <w:webHidden/>
          </w:rPr>
        </w:r>
        <w:r w:rsidR="00107AD5">
          <w:rPr>
            <w:noProof/>
            <w:webHidden/>
          </w:rPr>
          <w:fldChar w:fldCharType="separate"/>
        </w:r>
        <w:r w:rsidR="00D81479">
          <w:rPr>
            <w:noProof/>
            <w:webHidden/>
          </w:rPr>
          <w:t>44</w:t>
        </w:r>
        <w:r w:rsidR="00107AD5">
          <w:rPr>
            <w:noProof/>
            <w:webHidden/>
          </w:rPr>
          <w:fldChar w:fldCharType="end"/>
        </w:r>
      </w:hyperlink>
    </w:p>
    <w:p w14:paraId="271A011C" w14:textId="71FBD5BB" w:rsidR="00107AD5" w:rsidRDefault="00C560C5" w:rsidP="00107AD5">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493" w:history="1">
        <w:r w:rsidR="00107AD5" w:rsidRPr="005564B1">
          <w:rPr>
            <w:rStyle w:val="Hyperlink"/>
            <w:noProof/>
          </w:rPr>
          <w:t>Tabel 4.10 Tabel Kategori Nilai Metrik ROUGE (Walker II, 2024)</w:t>
        </w:r>
        <w:r w:rsidR="00107AD5">
          <w:rPr>
            <w:noProof/>
            <w:webHidden/>
          </w:rPr>
          <w:tab/>
        </w:r>
        <w:r w:rsidR="00107AD5">
          <w:rPr>
            <w:noProof/>
            <w:webHidden/>
          </w:rPr>
          <w:fldChar w:fldCharType="begin"/>
        </w:r>
        <w:r w:rsidR="00107AD5">
          <w:rPr>
            <w:noProof/>
            <w:webHidden/>
          </w:rPr>
          <w:instrText xml:space="preserve"> PAGEREF _Toc175818493 \h </w:instrText>
        </w:r>
        <w:r w:rsidR="00107AD5">
          <w:rPr>
            <w:noProof/>
            <w:webHidden/>
          </w:rPr>
        </w:r>
        <w:r w:rsidR="00107AD5">
          <w:rPr>
            <w:noProof/>
            <w:webHidden/>
          </w:rPr>
          <w:fldChar w:fldCharType="separate"/>
        </w:r>
        <w:r w:rsidR="00D81479">
          <w:rPr>
            <w:noProof/>
            <w:webHidden/>
          </w:rPr>
          <w:t>44</w:t>
        </w:r>
        <w:r w:rsidR="00107AD5">
          <w:rPr>
            <w:noProof/>
            <w:webHidden/>
          </w:rPr>
          <w:fldChar w:fldCharType="end"/>
        </w:r>
      </w:hyperlink>
    </w:p>
    <w:p w14:paraId="2BA9468C" w14:textId="61496FF7" w:rsidR="00107AD5" w:rsidRDefault="00C560C5" w:rsidP="00107AD5">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494" w:history="1">
        <w:r w:rsidR="00107AD5" w:rsidRPr="005564B1">
          <w:rPr>
            <w:rStyle w:val="Hyperlink"/>
            <w:noProof/>
          </w:rPr>
          <w:t xml:space="preserve">Tabel 4.11 Hitungan Waktu pada model saat </w:t>
        </w:r>
        <w:r w:rsidR="00107AD5" w:rsidRPr="005564B1">
          <w:rPr>
            <w:rStyle w:val="Hyperlink"/>
            <w:i/>
            <w:noProof/>
          </w:rPr>
          <w:t>fine-tuning</w:t>
        </w:r>
        <w:r w:rsidR="00107AD5" w:rsidRPr="005564B1">
          <w:rPr>
            <w:rStyle w:val="Hyperlink"/>
            <w:noProof/>
          </w:rPr>
          <w:t xml:space="preserve"> dan menjalankan RAG</w:t>
        </w:r>
        <w:r w:rsidR="00107AD5">
          <w:rPr>
            <w:noProof/>
            <w:webHidden/>
          </w:rPr>
          <w:tab/>
        </w:r>
        <w:r w:rsidR="00107AD5">
          <w:rPr>
            <w:noProof/>
            <w:webHidden/>
          </w:rPr>
          <w:fldChar w:fldCharType="begin"/>
        </w:r>
        <w:r w:rsidR="00107AD5">
          <w:rPr>
            <w:noProof/>
            <w:webHidden/>
          </w:rPr>
          <w:instrText xml:space="preserve"> PAGEREF _Toc175818494 \h </w:instrText>
        </w:r>
        <w:r w:rsidR="00107AD5">
          <w:rPr>
            <w:noProof/>
            <w:webHidden/>
          </w:rPr>
        </w:r>
        <w:r w:rsidR="00107AD5">
          <w:rPr>
            <w:noProof/>
            <w:webHidden/>
          </w:rPr>
          <w:fldChar w:fldCharType="separate"/>
        </w:r>
        <w:r w:rsidR="00D81479">
          <w:rPr>
            <w:noProof/>
            <w:webHidden/>
          </w:rPr>
          <w:t>45</w:t>
        </w:r>
        <w:r w:rsidR="00107AD5">
          <w:rPr>
            <w:noProof/>
            <w:webHidden/>
          </w:rPr>
          <w:fldChar w:fldCharType="end"/>
        </w:r>
      </w:hyperlink>
    </w:p>
    <w:p w14:paraId="1775830B" w14:textId="18042541" w:rsidR="007D7313" w:rsidRPr="00A25460" w:rsidRDefault="00041F30" w:rsidP="00A0434E">
      <w:pPr>
        <w:spacing w:line="360" w:lineRule="auto"/>
        <w:rPr>
          <w:i/>
          <w:iCs w:val="0"/>
          <w:lang w:val="id-ID"/>
        </w:rPr>
      </w:pPr>
      <w:r w:rsidRPr="00A25460">
        <w:rPr>
          <w:i/>
          <w:iCs w:val="0"/>
          <w:lang w:val="id-ID"/>
        </w:rPr>
        <w:fldChar w:fldCharType="end"/>
      </w:r>
    </w:p>
    <w:p w14:paraId="6B32F5E2" w14:textId="09B658A8" w:rsidR="007D7313" w:rsidRPr="00A25460" w:rsidRDefault="007D7313" w:rsidP="00450DF0">
      <w:pPr>
        <w:autoSpaceDE/>
        <w:autoSpaceDN/>
      </w:pPr>
      <w:r w:rsidRPr="00A25460">
        <w:br w:type="page"/>
      </w:r>
    </w:p>
    <w:p w14:paraId="1D0FD4F7" w14:textId="7B208B6B" w:rsidR="007D7313" w:rsidRPr="00A25460" w:rsidRDefault="00624CB9" w:rsidP="00725163">
      <w:pPr>
        <w:pStyle w:val="Heading1"/>
        <w:numPr>
          <w:ilvl w:val="0"/>
          <w:numId w:val="0"/>
        </w:numPr>
        <w:shd w:val="clear" w:color="auto" w:fill="FFFFFF" w:themeFill="background1"/>
        <w:ind w:left="432"/>
        <w:jc w:val="left"/>
        <w:rPr>
          <w:color w:val="FFFFFF" w:themeColor="background1"/>
        </w:rPr>
      </w:pPr>
      <w:bookmarkStart w:id="9" w:name="_Toc175818080"/>
      <w:r w:rsidRPr="00A25460">
        <w:rPr>
          <w:color w:val="FFFFFF" w:themeColor="background1"/>
        </w:rPr>
        <w:lastRenderedPageBreak/>
        <w:t>Daftar Gambar</w:t>
      </w:r>
      <w:bookmarkEnd w:id="9"/>
    </w:p>
    <w:p w14:paraId="0E674214" w14:textId="509CB1DE" w:rsidR="007D7313" w:rsidRPr="00A25460" w:rsidRDefault="007D7313" w:rsidP="0087034C">
      <w:pPr>
        <w:pStyle w:val="Cover3"/>
      </w:pPr>
      <w:r w:rsidRPr="00A25460">
        <w:t>DAFTAR GAMBAR</w:t>
      </w:r>
    </w:p>
    <w:p w14:paraId="49029F65" w14:textId="77777777" w:rsidR="00ED6046" w:rsidRPr="00A25460" w:rsidRDefault="00ED6046" w:rsidP="00ED6046"/>
    <w:p w14:paraId="2A5EB609" w14:textId="137C9FBB" w:rsidR="007D7313" w:rsidRPr="00A25460" w:rsidRDefault="004F0E17" w:rsidP="003371C0">
      <w:pPr>
        <w:spacing w:line="360" w:lineRule="auto"/>
        <w:jc w:val="right"/>
        <w:rPr>
          <w:i/>
          <w:iCs w:val="0"/>
          <w:lang w:val="id-ID"/>
        </w:rPr>
      </w:pPr>
      <w:r w:rsidRPr="00A25460">
        <w:rPr>
          <w:i/>
          <w:iCs w:val="0"/>
          <w:lang w:val="id-ID"/>
        </w:rPr>
        <w:t>Halaman</w:t>
      </w:r>
    </w:p>
    <w:p w14:paraId="2A37C7F7" w14:textId="5229CEDA" w:rsidR="004E650A" w:rsidRDefault="00041F30" w:rsidP="004E650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r w:rsidRPr="00A25460">
        <w:rPr>
          <w:noProof/>
        </w:rPr>
        <w:fldChar w:fldCharType="begin"/>
      </w:r>
      <w:r w:rsidRPr="00A25460">
        <w:rPr>
          <w:noProof/>
        </w:rPr>
        <w:instrText xml:space="preserve"> TOC \h \z \c "Gambar" </w:instrText>
      </w:r>
      <w:r w:rsidRPr="00A25460">
        <w:rPr>
          <w:noProof/>
        </w:rPr>
        <w:fldChar w:fldCharType="separate"/>
      </w:r>
      <w:hyperlink w:anchor="_Toc175818162" w:history="1">
        <w:r w:rsidR="004E650A" w:rsidRPr="00A17824">
          <w:rPr>
            <w:rStyle w:val="Hyperlink"/>
            <w:noProof/>
          </w:rPr>
          <w:t>Gambar 2.1</w:t>
        </w:r>
        <w:r w:rsidR="004E650A" w:rsidRPr="00A17824">
          <w:rPr>
            <w:rStyle w:val="Hyperlink"/>
            <w:noProof/>
            <w:lang w:val="en-US"/>
          </w:rPr>
          <w:t xml:space="preserve"> </w:t>
        </w:r>
        <w:r w:rsidR="004E650A" w:rsidRPr="00A17824">
          <w:rPr>
            <w:rStyle w:val="Hyperlink"/>
            <w:noProof/>
          </w:rPr>
          <w:t>Perbandingan performa</w:t>
        </w:r>
        <w:r w:rsidR="004E650A" w:rsidRPr="00A17824">
          <w:rPr>
            <w:rStyle w:val="Hyperlink"/>
            <w:noProof/>
            <w:lang w:val="en-US"/>
          </w:rPr>
          <w:t xml:space="preserve"> pada Model</w:t>
        </w:r>
        <w:r w:rsidR="004E650A" w:rsidRPr="00A17824">
          <w:rPr>
            <w:rStyle w:val="Hyperlink"/>
            <w:noProof/>
          </w:rPr>
          <w:t xml:space="preserve"> Mistral 7B dengan Llama2</w:t>
        </w:r>
        <w:r w:rsidR="004E650A">
          <w:rPr>
            <w:noProof/>
            <w:webHidden/>
          </w:rPr>
          <w:tab/>
        </w:r>
        <w:r w:rsidR="004E650A">
          <w:rPr>
            <w:noProof/>
            <w:webHidden/>
          </w:rPr>
          <w:fldChar w:fldCharType="begin"/>
        </w:r>
        <w:r w:rsidR="004E650A">
          <w:rPr>
            <w:noProof/>
            <w:webHidden/>
          </w:rPr>
          <w:instrText xml:space="preserve"> PAGEREF _Toc175818162 \h </w:instrText>
        </w:r>
        <w:r w:rsidR="004E650A">
          <w:rPr>
            <w:noProof/>
            <w:webHidden/>
          </w:rPr>
        </w:r>
        <w:r w:rsidR="004E650A">
          <w:rPr>
            <w:noProof/>
            <w:webHidden/>
          </w:rPr>
          <w:fldChar w:fldCharType="separate"/>
        </w:r>
        <w:r w:rsidR="00D81479">
          <w:rPr>
            <w:noProof/>
            <w:webHidden/>
          </w:rPr>
          <w:t>11</w:t>
        </w:r>
        <w:r w:rsidR="004E650A">
          <w:rPr>
            <w:noProof/>
            <w:webHidden/>
          </w:rPr>
          <w:fldChar w:fldCharType="end"/>
        </w:r>
      </w:hyperlink>
    </w:p>
    <w:p w14:paraId="38FF0B93" w14:textId="4DBCDFC3" w:rsidR="004E650A" w:rsidRDefault="00C560C5" w:rsidP="004E650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163" w:history="1">
        <w:r w:rsidR="004E650A" w:rsidRPr="00A17824">
          <w:rPr>
            <w:rStyle w:val="Hyperlink"/>
            <w:noProof/>
          </w:rPr>
          <w:t>Gambar 2.2</w:t>
        </w:r>
        <w:r w:rsidR="004E650A" w:rsidRPr="00A17824">
          <w:rPr>
            <w:rStyle w:val="Hyperlink"/>
            <w:noProof/>
            <w:lang w:val="en-US"/>
          </w:rPr>
          <w:t xml:space="preserve"> </w:t>
        </w:r>
        <w:r w:rsidR="004E650A" w:rsidRPr="00A17824">
          <w:rPr>
            <w:rStyle w:val="Hyperlink"/>
            <w:noProof/>
          </w:rPr>
          <w:t xml:space="preserve">Alur </w:t>
        </w:r>
        <w:r w:rsidR="004E650A" w:rsidRPr="00A17824">
          <w:rPr>
            <w:rStyle w:val="Hyperlink"/>
            <w:i/>
            <w:noProof/>
          </w:rPr>
          <w:t xml:space="preserve">Fine-tuning </w:t>
        </w:r>
        <w:r w:rsidR="004E650A" w:rsidRPr="00A17824">
          <w:rPr>
            <w:rStyle w:val="Hyperlink"/>
            <w:noProof/>
          </w:rPr>
          <w:t>model</w:t>
        </w:r>
        <w:r w:rsidR="004E650A" w:rsidRPr="00A17824">
          <w:rPr>
            <w:rStyle w:val="Hyperlink"/>
            <w:noProof/>
            <w:lang w:val="en-US"/>
          </w:rPr>
          <w:t xml:space="preserve"> (Sumber: Fatyanosa, 2020)</w:t>
        </w:r>
        <w:r w:rsidR="004E650A">
          <w:rPr>
            <w:noProof/>
            <w:webHidden/>
          </w:rPr>
          <w:tab/>
        </w:r>
        <w:r w:rsidR="004E650A">
          <w:rPr>
            <w:noProof/>
            <w:webHidden/>
          </w:rPr>
          <w:fldChar w:fldCharType="begin"/>
        </w:r>
        <w:r w:rsidR="004E650A">
          <w:rPr>
            <w:noProof/>
            <w:webHidden/>
          </w:rPr>
          <w:instrText xml:space="preserve"> PAGEREF _Toc175818163 \h </w:instrText>
        </w:r>
        <w:r w:rsidR="004E650A">
          <w:rPr>
            <w:noProof/>
            <w:webHidden/>
          </w:rPr>
        </w:r>
        <w:r w:rsidR="004E650A">
          <w:rPr>
            <w:noProof/>
            <w:webHidden/>
          </w:rPr>
          <w:fldChar w:fldCharType="separate"/>
        </w:r>
        <w:r w:rsidR="00D81479">
          <w:rPr>
            <w:noProof/>
            <w:webHidden/>
          </w:rPr>
          <w:t>14</w:t>
        </w:r>
        <w:r w:rsidR="004E650A">
          <w:rPr>
            <w:noProof/>
            <w:webHidden/>
          </w:rPr>
          <w:fldChar w:fldCharType="end"/>
        </w:r>
      </w:hyperlink>
    </w:p>
    <w:p w14:paraId="2B6BCCC3" w14:textId="1203F1A8" w:rsidR="004E650A" w:rsidRDefault="00C560C5" w:rsidP="004E650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164" w:history="1">
        <w:r w:rsidR="004E650A" w:rsidRPr="00A17824">
          <w:rPr>
            <w:rStyle w:val="Hyperlink"/>
            <w:noProof/>
          </w:rPr>
          <w:t>Gambar 2.3</w:t>
        </w:r>
        <w:r w:rsidR="004E650A" w:rsidRPr="00A17824">
          <w:rPr>
            <w:rStyle w:val="Hyperlink"/>
            <w:noProof/>
            <w:lang w:val="en-ID"/>
          </w:rPr>
          <w:t xml:space="preserve"> Arsitektur pada </w:t>
        </w:r>
        <w:r w:rsidR="004E650A" w:rsidRPr="00A17824">
          <w:rPr>
            <w:rStyle w:val="Hyperlink"/>
            <w:i/>
            <w:noProof/>
            <w:lang w:val="en-ID"/>
          </w:rPr>
          <w:t>Retrieval augmented generation</w:t>
        </w:r>
        <w:r w:rsidR="004E650A" w:rsidRPr="00A17824">
          <w:rPr>
            <w:rStyle w:val="Hyperlink"/>
            <w:noProof/>
            <w:lang w:val="en-ID"/>
          </w:rPr>
          <w:t xml:space="preserve"> (RAG)</w:t>
        </w:r>
        <w:r w:rsidR="004E650A">
          <w:rPr>
            <w:noProof/>
            <w:webHidden/>
          </w:rPr>
          <w:tab/>
        </w:r>
        <w:r w:rsidR="004E650A">
          <w:rPr>
            <w:noProof/>
            <w:webHidden/>
          </w:rPr>
          <w:fldChar w:fldCharType="begin"/>
        </w:r>
        <w:r w:rsidR="004E650A">
          <w:rPr>
            <w:noProof/>
            <w:webHidden/>
          </w:rPr>
          <w:instrText xml:space="preserve"> PAGEREF _Toc175818164 \h </w:instrText>
        </w:r>
        <w:r w:rsidR="004E650A">
          <w:rPr>
            <w:noProof/>
            <w:webHidden/>
          </w:rPr>
        </w:r>
        <w:r w:rsidR="004E650A">
          <w:rPr>
            <w:noProof/>
            <w:webHidden/>
          </w:rPr>
          <w:fldChar w:fldCharType="separate"/>
        </w:r>
        <w:r w:rsidR="00D81479">
          <w:rPr>
            <w:noProof/>
            <w:webHidden/>
          </w:rPr>
          <w:t>16</w:t>
        </w:r>
        <w:r w:rsidR="004E650A">
          <w:rPr>
            <w:noProof/>
            <w:webHidden/>
          </w:rPr>
          <w:fldChar w:fldCharType="end"/>
        </w:r>
      </w:hyperlink>
    </w:p>
    <w:p w14:paraId="619B1DD1" w14:textId="72CC158B" w:rsidR="004E650A" w:rsidRDefault="00C560C5" w:rsidP="004E650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165" w:history="1">
        <w:r w:rsidR="004E650A" w:rsidRPr="00A17824">
          <w:rPr>
            <w:rStyle w:val="Hyperlink"/>
            <w:noProof/>
          </w:rPr>
          <w:t>Gambar 2.4</w:t>
        </w:r>
        <w:r w:rsidR="004E650A" w:rsidRPr="00A17824">
          <w:rPr>
            <w:rStyle w:val="Hyperlink"/>
            <w:noProof/>
            <w:lang w:val="en-US"/>
          </w:rPr>
          <w:t xml:space="preserve"> Tipe data LLM terkuantisasi (Sumber: Neves, 2023)</w:t>
        </w:r>
        <w:r w:rsidR="004E650A">
          <w:rPr>
            <w:noProof/>
            <w:webHidden/>
          </w:rPr>
          <w:tab/>
        </w:r>
        <w:r w:rsidR="004E650A">
          <w:rPr>
            <w:noProof/>
            <w:webHidden/>
          </w:rPr>
          <w:fldChar w:fldCharType="begin"/>
        </w:r>
        <w:r w:rsidR="004E650A">
          <w:rPr>
            <w:noProof/>
            <w:webHidden/>
          </w:rPr>
          <w:instrText xml:space="preserve"> PAGEREF _Toc175818165 \h </w:instrText>
        </w:r>
        <w:r w:rsidR="004E650A">
          <w:rPr>
            <w:noProof/>
            <w:webHidden/>
          </w:rPr>
        </w:r>
        <w:r w:rsidR="004E650A">
          <w:rPr>
            <w:noProof/>
            <w:webHidden/>
          </w:rPr>
          <w:fldChar w:fldCharType="separate"/>
        </w:r>
        <w:r w:rsidR="00D81479">
          <w:rPr>
            <w:noProof/>
            <w:webHidden/>
          </w:rPr>
          <w:t>17</w:t>
        </w:r>
        <w:r w:rsidR="004E650A">
          <w:rPr>
            <w:noProof/>
            <w:webHidden/>
          </w:rPr>
          <w:fldChar w:fldCharType="end"/>
        </w:r>
      </w:hyperlink>
    </w:p>
    <w:p w14:paraId="16D3D7FC" w14:textId="7493069A" w:rsidR="004E650A" w:rsidRDefault="00C560C5" w:rsidP="004E650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166" w:history="1">
        <w:r w:rsidR="004E650A" w:rsidRPr="00A17824">
          <w:rPr>
            <w:rStyle w:val="Hyperlink"/>
            <w:noProof/>
          </w:rPr>
          <w:t>Gambar 2.5</w:t>
        </w:r>
        <w:r w:rsidR="004E650A" w:rsidRPr="00A17824">
          <w:rPr>
            <w:rStyle w:val="Hyperlink"/>
            <w:noProof/>
            <w:lang w:val="en-US"/>
          </w:rPr>
          <w:t xml:space="preserve"> Format numerik bfloat16 (Sumber: Neves, 2023)</w:t>
        </w:r>
        <w:r w:rsidR="004E650A">
          <w:rPr>
            <w:noProof/>
            <w:webHidden/>
          </w:rPr>
          <w:tab/>
        </w:r>
        <w:r w:rsidR="004E650A">
          <w:rPr>
            <w:noProof/>
            <w:webHidden/>
          </w:rPr>
          <w:fldChar w:fldCharType="begin"/>
        </w:r>
        <w:r w:rsidR="004E650A">
          <w:rPr>
            <w:noProof/>
            <w:webHidden/>
          </w:rPr>
          <w:instrText xml:space="preserve"> PAGEREF _Toc175818166 \h </w:instrText>
        </w:r>
        <w:r w:rsidR="004E650A">
          <w:rPr>
            <w:noProof/>
            <w:webHidden/>
          </w:rPr>
        </w:r>
        <w:r w:rsidR="004E650A">
          <w:rPr>
            <w:noProof/>
            <w:webHidden/>
          </w:rPr>
          <w:fldChar w:fldCharType="separate"/>
        </w:r>
        <w:r w:rsidR="00D81479">
          <w:rPr>
            <w:noProof/>
            <w:webHidden/>
          </w:rPr>
          <w:t>18</w:t>
        </w:r>
        <w:r w:rsidR="004E650A">
          <w:rPr>
            <w:noProof/>
            <w:webHidden/>
          </w:rPr>
          <w:fldChar w:fldCharType="end"/>
        </w:r>
      </w:hyperlink>
    </w:p>
    <w:p w14:paraId="58119817" w14:textId="5D852ED3" w:rsidR="004E650A" w:rsidRDefault="00C560C5" w:rsidP="004E650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167" w:history="1">
        <w:r w:rsidR="004E650A" w:rsidRPr="00A17824">
          <w:rPr>
            <w:rStyle w:val="Hyperlink"/>
            <w:noProof/>
          </w:rPr>
          <w:t>Gambar 3.1</w:t>
        </w:r>
        <w:r w:rsidR="004E650A" w:rsidRPr="00A17824">
          <w:rPr>
            <w:rStyle w:val="Hyperlink"/>
            <w:noProof/>
            <w:lang w:val="en-US"/>
          </w:rPr>
          <w:t xml:space="preserve"> </w:t>
        </w:r>
        <w:r w:rsidR="004E650A" w:rsidRPr="00A17824">
          <w:rPr>
            <w:rStyle w:val="Hyperlink"/>
            <w:i/>
            <w:noProof/>
          </w:rPr>
          <w:t>Flowchart</w:t>
        </w:r>
        <w:r w:rsidR="004E650A" w:rsidRPr="00A17824">
          <w:rPr>
            <w:rStyle w:val="Hyperlink"/>
            <w:noProof/>
          </w:rPr>
          <w:t xml:space="preserve"> Alur Penelitian</w:t>
        </w:r>
        <w:r w:rsidR="004E650A">
          <w:rPr>
            <w:noProof/>
            <w:webHidden/>
          </w:rPr>
          <w:tab/>
        </w:r>
        <w:r w:rsidR="004E650A">
          <w:rPr>
            <w:noProof/>
            <w:webHidden/>
          </w:rPr>
          <w:fldChar w:fldCharType="begin"/>
        </w:r>
        <w:r w:rsidR="004E650A">
          <w:rPr>
            <w:noProof/>
            <w:webHidden/>
          </w:rPr>
          <w:instrText xml:space="preserve"> PAGEREF _Toc175818167 \h </w:instrText>
        </w:r>
        <w:r w:rsidR="004E650A">
          <w:rPr>
            <w:noProof/>
            <w:webHidden/>
          </w:rPr>
        </w:r>
        <w:r w:rsidR="004E650A">
          <w:rPr>
            <w:noProof/>
            <w:webHidden/>
          </w:rPr>
          <w:fldChar w:fldCharType="separate"/>
        </w:r>
        <w:r w:rsidR="00D81479">
          <w:rPr>
            <w:noProof/>
            <w:webHidden/>
          </w:rPr>
          <w:t>25</w:t>
        </w:r>
        <w:r w:rsidR="004E650A">
          <w:rPr>
            <w:noProof/>
            <w:webHidden/>
          </w:rPr>
          <w:fldChar w:fldCharType="end"/>
        </w:r>
      </w:hyperlink>
    </w:p>
    <w:p w14:paraId="36049761" w14:textId="2A4A5F28" w:rsidR="004E650A" w:rsidRDefault="00C560C5" w:rsidP="004E650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168" w:history="1">
        <w:r w:rsidR="004E650A" w:rsidRPr="00A17824">
          <w:rPr>
            <w:rStyle w:val="Hyperlink"/>
            <w:noProof/>
          </w:rPr>
          <w:t>Gambar 3.2</w:t>
        </w:r>
        <w:r w:rsidR="004E650A" w:rsidRPr="00A17824">
          <w:rPr>
            <w:rStyle w:val="Hyperlink"/>
            <w:noProof/>
            <w:lang w:val="en-US"/>
          </w:rPr>
          <w:t xml:space="preserve"> Alur Pelatihan pada LLM (Sumber: Benveniste, 2023)</w:t>
        </w:r>
        <w:r w:rsidR="004E650A">
          <w:rPr>
            <w:noProof/>
            <w:webHidden/>
          </w:rPr>
          <w:tab/>
        </w:r>
        <w:r w:rsidR="004E650A">
          <w:rPr>
            <w:noProof/>
            <w:webHidden/>
          </w:rPr>
          <w:fldChar w:fldCharType="begin"/>
        </w:r>
        <w:r w:rsidR="004E650A">
          <w:rPr>
            <w:noProof/>
            <w:webHidden/>
          </w:rPr>
          <w:instrText xml:space="preserve"> PAGEREF _Toc175818168 \h </w:instrText>
        </w:r>
        <w:r w:rsidR="004E650A">
          <w:rPr>
            <w:noProof/>
            <w:webHidden/>
          </w:rPr>
        </w:r>
        <w:r w:rsidR="004E650A">
          <w:rPr>
            <w:noProof/>
            <w:webHidden/>
          </w:rPr>
          <w:fldChar w:fldCharType="separate"/>
        </w:r>
        <w:r w:rsidR="00D81479">
          <w:rPr>
            <w:noProof/>
            <w:webHidden/>
          </w:rPr>
          <w:t>26</w:t>
        </w:r>
        <w:r w:rsidR="004E650A">
          <w:rPr>
            <w:noProof/>
            <w:webHidden/>
          </w:rPr>
          <w:fldChar w:fldCharType="end"/>
        </w:r>
      </w:hyperlink>
    </w:p>
    <w:p w14:paraId="693022BA" w14:textId="39BF065E" w:rsidR="004E650A" w:rsidRDefault="00C560C5" w:rsidP="004E650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169" w:history="1">
        <w:r w:rsidR="004E650A" w:rsidRPr="00A17824">
          <w:rPr>
            <w:rStyle w:val="Hyperlink"/>
            <w:noProof/>
          </w:rPr>
          <w:t>Gambar 3.3</w:t>
        </w:r>
        <w:r w:rsidR="004E650A" w:rsidRPr="00A17824">
          <w:rPr>
            <w:rStyle w:val="Hyperlink"/>
            <w:noProof/>
            <w:lang w:val="en-US"/>
          </w:rPr>
          <w:t xml:space="preserve"> Alur Pada RAG (Sumber: Benveniste, 2023)</w:t>
        </w:r>
        <w:r w:rsidR="004E650A">
          <w:rPr>
            <w:noProof/>
            <w:webHidden/>
          </w:rPr>
          <w:tab/>
        </w:r>
        <w:r w:rsidR="004E650A">
          <w:rPr>
            <w:noProof/>
            <w:webHidden/>
          </w:rPr>
          <w:fldChar w:fldCharType="begin"/>
        </w:r>
        <w:r w:rsidR="004E650A">
          <w:rPr>
            <w:noProof/>
            <w:webHidden/>
          </w:rPr>
          <w:instrText xml:space="preserve"> PAGEREF _Toc175818169 \h </w:instrText>
        </w:r>
        <w:r w:rsidR="004E650A">
          <w:rPr>
            <w:noProof/>
            <w:webHidden/>
          </w:rPr>
        </w:r>
        <w:r w:rsidR="004E650A">
          <w:rPr>
            <w:noProof/>
            <w:webHidden/>
          </w:rPr>
          <w:fldChar w:fldCharType="separate"/>
        </w:r>
        <w:r w:rsidR="00D81479">
          <w:rPr>
            <w:noProof/>
            <w:webHidden/>
          </w:rPr>
          <w:t>28</w:t>
        </w:r>
        <w:r w:rsidR="004E650A">
          <w:rPr>
            <w:noProof/>
            <w:webHidden/>
          </w:rPr>
          <w:fldChar w:fldCharType="end"/>
        </w:r>
      </w:hyperlink>
    </w:p>
    <w:p w14:paraId="76B12623" w14:textId="49A91510" w:rsidR="004E650A" w:rsidRDefault="00C560C5" w:rsidP="004E650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170" w:history="1">
        <w:r w:rsidR="004E650A" w:rsidRPr="00A17824">
          <w:rPr>
            <w:rStyle w:val="Hyperlink"/>
            <w:noProof/>
          </w:rPr>
          <w:t>Gambar 3.4</w:t>
        </w:r>
        <w:r w:rsidR="004E650A" w:rsidRPr="00A17824">
          <w:rPr>
            <w:rStyle w:val="Hyperlink"/>
            <w:noProof/>
            <w:lang w:val="en-US"/>
          </w:rPr>
          <w:t xml:space="preserve"> Pipa pengideksan pada RAG (Sumber: Benveniste, 2023)</w:t>
        </w:r>
        <w:r w:rsidR="004E650A">
          <w:rPr>
            <w:noProof/>
            <w:webHidden/>
          </w:rPr>
          <w:tab/>
        </w:r>
        <w:r w:rsidR="004E650A">
          <w:rPr>
            <w:noProof/>
            <w:webHidden/>
          </w:rPr>
          <w:fldChar w:fldCharType="begin"/>
        </w:r>
        <w:r w:rsidR="004E650A">
          <w:rPr>
            <w:noProof/>
            <w:webHidden/>
          </w:rPr>
          <w:instrText xml:space="preserve"> PAGEREF _Toc175818170 \h </w:instrText>
        </w:r>
        <w:r w:rsidR="004E650A">
          <w:rPr>
            <w:noProof/>
            <w:webHidden/>
          </w:rPr>
        </w:r>
        <w:r w:rsidR="004E650A">
          <w:rPr>
            <w:noProof/>
            <w:webHidden/>
          </w:rPr>
          <w:fldChar w:fldCharType="separate"/>
        </w:r>
        <w:r w:rsidR="00D81479">
          <w:rPr>
            <w:noProof/>
            <w:webHidden/>
          </w:rPr>
          <w:t>28</w:t>
        </w:r>
        <w:r w:rsidR="004E650A">
          <w:rPr>
            <w:noProof/>
            <w:webHidden/>
          </w:rPr>
          <w:fldChar w:fldCharType="end"/>
        </w:r>
      </w:hyperlink>
    </w:p>
    <w:p w14:paraId="0511147D" w14:textId="07CDBE09" w:rsidR="004E650A" w:rsidRDefault="00C560C5" w:rsidP="004E650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171" w:history="1">
        <w:r w:rsidR="004E650A" w:rsidRPr="00A17824">
          <w:rPr>
            <w:rStyle w:val="Hyperlink"/>
            <w:noProof/>
          </w:rPr>
          <w:t>Gambar 3.5</w:t>
        </w:r>
        <w:r w:rsidR="004E650A" w:rsidRPr="00A17824">
          <w:rPr>
            <w:rStyle w:val="Hyperlink"/>
            <w:noProof/>
            <w:lang w:val="en-US"/>
          </w:rPr>
          <w:t xml:space="preserve"> Desain UI Chatbot menggunakan Gradio (www.gradio.app, 2024)</w:t>
        </w:r>
        <w:r w:rsidR="004E650A">
          <w:rPr>
            <w:noProof/>
            <w:webHidden/>
          </w:rPr>
          <w:tab/>
        </w:r>
        <w:r w:rsidR="004E650A">
          <w:rPr>
            <w:noProof/>
            <w:webHidden/>
          </w:rPr>
          <w:fldChar w:fldCharType="begin"/>
        </w:r>
        <w:r w:rsidR="004E650A">
          <w:rPr>
            <w:noProof/>
            <w:webHidden/>
          </w:rPr>
          <w:instrText xml:space="preserve"> PAGEREF _Toc175818171 \h </w:instrText>
        </w:r>
        <w:r w:rsidR="004E650A">
          <w:rPr>
            <w:noProof/>
            <w:webHidden/>
          </w:rPr>
        </w:r>
        <w:r w:rsidR="004E650A">
          <w:rPr>
            <w:noProof/>
            <w:webHidden/>
          </w:rPr>
          <w:fldChar w:fldCharType="separate"/>
        </w:r>
        <w:r w:rsidR="00D81479">
          <w:rPr>
            <w:noProof/>
            <w:webHidden/>
          </w:rPr>
          <w:t>30</w:t>
        </w:r>
        <w:r w:rsidR="004E650A">
          <w:rPr>
            <w:noProof/>
            <w:webHidden/>
          </w:rPr>
          <w:fldChar w:fldCharType="end"/>
        </w:r>
      </w:hyperlink>
    </w:p>
    <w:p w14:paraId="7B4BB7FA" w14:textId="4B3E0DAE" w:rsidR="004E650A" w:rsidRDefault="00C560C5" w:rsidP="004E650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172" w:history="1">
        <w:r w:rsidR="004E650A" w:rsidRPr="00A17824">
          <w:rPr>
            <w:rStyle w:val="Hyperlink"/>
            <w:noProof/>
          </w:rPr>
          <w:t>Gambar 4.1</w:t>
        </w:r>
        <w:r w:rsidR="004E650A" w:rsidRPr="00A17824">
          <w:rPr>
            <w:rStyle w:val="Hyperlink"/>
            <w:noProof/>
            <w:lang w:val="en-US"/>
          </w:rPr>
          <w:t xml:space="preserve"> Contoh Hasil inferensi Chatbot menggunakan desain Gradio UI</w:t>
        </w:r>
        <w:r w:rsidR="004E650A">
          <w:rPr>
            <w:noProof/>
            <w:webHidden/>
          </w:rPr>
          <w:tab/>
        </w:r>
        <w:r w:rsidR="004E650A">
          <w:rPr>
            <w:noProof/>
            <w:webHidden/>
          </w:rPr>
          <w:fldChar w:fldCharType="begin"/>
        </w:r>
        <w:r w:rsidR="004E650A">
          <w:rPr>
            <w:noProof/>
            <w:webHidden/>
          </w:rPr>
          <w:instrText xml:space="preserve"> PAGEREF _Toc175818172 \h </w:instrText>
        </w:r>
        <w:r w:rsidR="004E650A">
          <w:rPr>
            <w:noProof/>
            <w:webHidden/>
          </w:rPr>
        </w:r>
        <w:r w:rsidR="004E650A">
          <w:rPr>
            <w:noProof/>
            <w:webHidden/>
          </w:rPr>
          <w:fldChar w:fldCharType="separate"/>
        </w:r>
        <w:r w:rsidR="00D81479">
          <w:rPr>
            <w:noProof/>
            <w:webHidden/>
          </w:rPr>
          <w:t>32</w:t>
        </w:r>
        <w:r w:rsidR="004E650A">
          <w:rPr>
            <w:noProof/>
            <w:webHidden/>
          </w:rPr>
          <w:fldChar w:fldCharType="end"/>
        </w:r>
      </w:hyperlink>
    </w:p>
    <w:p w14:paraId="22DDF758" w14:textId="585873DF" w:rsidR="004E650A" w:rsidRDefault="00C560C5" w:rsidP="004E650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173" w:history="1">
        <w:r w:rsidR="004E650A" w:rsidRPr="00A17824">
          <w:rPr>
            <w:rStyle w:val="Hyperlink"/>
            <w:noProof/>
          </w:rPr>
          <w:t>Gambar 4.2</w:t>
        </w:r>
        <w:r w:rsidR="004E650A" w:rsidRPr="00A17824">
          <w:rPr>
            <w:rStyle w:val="Hyperlink"/>
            <w:noProof/>
            <w:lang w:val="en-US"/>
          </w:rPr>
          <w:t xml:space="preserve"> Proses </w:t>
        </w:r>
        <w:r w:rsidR="004E650A" w:rsidRPr="00A17824">
          <w:rPr>
            <w:rStyle w:val="Hyperlink"/>
            <w:i/>
            <w:noProof/>
            <w:lang w:val="en-US"/>
          </w:rPr>
          <w:t xml:space="preserve">Fine-tuning </w:t>
        </w:r>
        <w:r w:rsidR="004E650A" w:rsidRPr="00A17824">
          <w:rPr>
            <w:rStyle w:val="Hyperlink"/>
            <w:noProof/>
            <w:lang w:val="en-US"/>
          </w:rPr>
          <w:t>pada Model Mistral 7B</w:t>
        </w:r>
        <w:r w:rsidR="004E650A">
          <w:rPr>
            <w:noProof/>
            <w:webHidden/>
          </w:rPr>
          <w:tab/>
        </w:r>
        <w:r w:rsidR="004E650A">
          <w:rPr>
            <w:noProof/>
            <w:webHidden/>
          </w:rPr>
          <w:fldChar w:fldCharType="begin"/>
        </w:r>
        <w:r w:rsidR="004E650A">
          <w:rPr>
            <w:noProof/>
            <w:webHidden/>
          </w:rPr>
          <w:instrText xml:space="preserve"> PAGEREF _Toc175818173 \h </w:instrText>
        </w:r>
        <w:r w:rsidR="004E650A">
          <w:rPr>
            <w:noProof/>
            <w:webHidden/>
          </w:rPr>
        </w:r>
        <w:r w:rsidR="004E650A">
          <w:rPr>
            <w:noProof/>
            <w:webHidden/>
          </w:rPr>
          <w:fldChar w:fldCharType="separate"/>
        </w:r>
        <w:r w:rsidR="00D81479">
          <w:rPr>
            <w:noProof/>
            <w:webHidden/>
          </w:rPr>
          <w:t>33</w:t>
        </w:r>
        <w:r w:rsidR="004E650A">
          <w:rPr>
            <w:noProof/>
            <w:webHidden/>
          </w:rPr>
          <w:fldChar w:fldCharType="end"/>
        </w:r>
      </w:hyperlink>
    </w:p>
    <w:p w14:paraId="3866B8D2" w14:textId="541691B5" w:rsidR="004E650A" w:rsidRDefault="00C560C5" w:rsidP="004E650A">
      <w:pPr>
        <w:pStyle w:val="TableofFigures"/>
        <w:tabs>
          <w:tab w:val="right" w:leader="dot" w:pos="8495"/>
        </w:tabs>
        <w:spacing w:line="360" w:lineRule="auto"/>
        <w:ind w:left="1134" w:hanging="1134"/>
        <w:rPr>
          <w:rFonts w:asciiTheme="minorHAnsi" w:eastAsiaTheme="minorEastAsia" w:hAnsiTheme="minorHAnsi" w:cstheme="minorBidi"/>
          <w:bCs w:val="0"/>
          <w:iCs w:val="0"/>
          <w:noProof/>
          <w:sz w:val="22"/>
          <w:szCs w:val="22"/>
          <w:lang w:val="id-ID" w:eastAsia="id-ID"/>
        </w:rPr>
      </w:pPr>
      <w:hyperlink w:anchor="_Toc175818174" w:history="1">
        <w:r w:rsidR="004E650A" w:rsidRPr="00A17824">
          <w:rPr>
            <w:rStyle w:val="Hyperlink"/>
            <w:noProof/>
          </w:rPr>
          <w:t>Gambar 4.3</w:t>
        </w:r>
        <w:r w:rsidR="004E650A" w:rsidRPr="00A17824">
          <w:rPr>
            <w:rStyle w:val="Hyperlink"/>
            <w:noProof/>
            <w:lang w:val="en-US"/>
          </w:rPr>
          <w:t xml:space="preserve"> Pipeline RAG, selama fase kueri, mengambil konteks yang paling relevan dari perintah pengguna, meneruskannya ke Model Bahasa Besar</w:t>
        </w:r>
        <w:r w:rsidR="004E650A">
          <w:rPr>
            <w:noProof/>
            <w:webHidden/>
          </w:rPr>
          <w:tab/>
        </w:r>
        <w:r w:rsidR="004E650A">
          <w:rPr>
            <w:noProof/>
            <w:webHidden/>
          </w:rPr>
          <w:fldChar w:fldCharType="begin"/>
        </w:r>
        <w:r w:rsidR="004E650A">
          <w:rPr>
            <w:noProof/>
            <w:webHidden/>
          </w:rPr>
          <w:instrText xml:space="preserve"> PAGEREF _Toc175818174 \h </w:instrText>
        </w:r>
        <w:r w:rsidR="004E650A">
          <w:rPr>
            <w:noProof/>
            <w:webHidden/>
          </w:rPr>
        </w:r>
        <w:r w:rsidR="004E650A">
          <w:rPr>
            <w:noProof/>
            <w:webHidden/>
          </w:rPr>
          <w:fldChar w:fldCharType="separate"/>
        </w:r>
        <w:r w:rsidR="00D81479">
          <w:rPr>
            <w:noProof/>
            <w:webHidden/>
          </w:rPr>
          <w:t>37</w:t>
        </w:r>
        <w:r w:rsidR="004E650A">
          <w:rPr>
            <w:noProof/>
            <w:webHidden/>
          </w:rPr>
          <w:fldChar w:fldCharType="end"/>
        </w:r>
      </w:hyperlink>
    </w:p>
    <w:p w14:paraId="25A2609F" w14:textId="57CD1F90" w:rsidR="00334831" w:rsidRDefault="00041F30" w:rsidP="003371C0">
      <w:pPr>
        <w:spacing w:line="360" w:lineRule="auto"/>
        <w:rPr>
          <w:noProof/>
        </w:rPr>
      </w:pPr>
      <w:r w:rsidRPr="00A25460">
        <w:rPr>
          <w:noProof/>
        </w:rPr>
        <w:fldChar w:fldCharType="end"/>
      </w:r>
      <w:r w:rsidR="00334831">
        <w:rPr>
          <w:noProof/>
        </w:rPr>
        <w:br w:type="page"/>
      </w:r>
    </w:p>
    <w:p w14:paraId="56096F44" w14:textId="77777777" w:rsidR="00334831" w:rsidRDefault="00334831" w:rsidP="00334831"/>
    <w:p w14:paraId="42FE6602" w14:textId="77777777" w:rsidR="00334831" w:rsidRPr="004F0E17" w:rsidRDefault="00334831" w:rsidP="00334831">
      <w:pPr>
        <w:pStyle w:val="Heading1"/>
        <w:numPr>
          <w:ilvl w:val="0"/>
          <w:numId w:val="0"/>
        </w:numPr>
        <w:shd w:val="clear" w:color="auto" w:fill="FFFFFF" w:themeFill="background1"/>
        <w:ind w:left="432"/>
        <w:rPr>
          <w:color w:val="FFFFFF" w:themeColor="background1"/>
        </w:rPr>
      </w:pPr>
      <w:bookmarkStart w:id="10" w:name="_Toc164284562"/>
      <w:bookmarkStart w:id="11" w:name="_Toc175818081"/>
      <w:r w:rsidRPr="004F0E17">
        <w:rPr>
          <w:color w:val="FFFFFF" w:themeColor="background1"/>
        </w:rPr>
        <w:t>Daftar Lampiran</w:t>
      </w:r>
      <w:bookmarkEnd w:id="10"/>
      <w:bookmarkEnd w:id="11"/>
    </w:p>
    <w:p w14:paraId="349C408E" w14:textId="77777777" w:rsidR="00334831" w:rsidRPr="00C5433C" w:rsidRDefault="00334831" w:rsidP="00334831">
      <w:pPr>
        <w:pStyle w:val="Cover3"/>
        <w:rPr>
          <w:color w:val="C0C0C0"/>
        </w:rPr>
      </w:pPr>
      <w:r w:rsidRPr="00C5433C">
        <w:t xml:space="preserve">DAFTAR </w:t>
      </w:r>
      <w:r>
        <w:t>LAMPIRAN</w:t>
      </w:r>
    </w:p>
    <w:p w14:paraId="69655BA7" w14:textId="77777777" w:rsidR="00334831" w:rsidRDefault="00334831" w:rsidP="00334831"/>
    <w:p w14:paraId="02037F5C" w14:textId="77777777" w:rsidR="008A49D1" w:rsidRDefault="008A49D1" w:rsidP="008A49D1">
      <w:pPr>
        <w:spacing w:line="360" w:lineRule="auto"/>
        <w:jc w:val="right"/>
        <w:rPr>
          <w:i/>
          <w:iCs w:val="0"/>
          <w:sz w:val="23"/>
          <w:szCs w:val="23"/>
        </w:rPr>
      </w:pPr>
      <w:r w:rsidRPr="00E4614D">
        <w:rPr>
          <w:i/>
          <w:iCs w:val="0"/>
          <w:sz w:val="23"/>
          <w:szCs w:val="23"/>
        </w:rPr>
        <w:t>Halaman</w:t>
      </w:r>
    </w:p>
    <w:p w14:paraId="623C78E4" w14:textId="4535E8F6" w:rsidR="00A613A6" w:rsidRDefault="00861C21" w:rsidP="00A613A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r>
        <w:fldChar w:fldCharType="begin"/>
      </w:r>
      <w:r>
        <w:instrText xml:space="preserve"> TOC \h \z \c "Lampiran" </w:instrText>
      </w:r>
      <w:r>
        <w:fldChar w:fldCharType="separate"/>
      </w:r>
      <w:hyperlink w:anchor="_Toc175818194" w:history="1">
        <w:r w:rsidR="00A613A6" w:rsidRPr="00FB26B8">
          <w:rPr>
            <w:rStyle w:val="Hyperlink"/>
            <w:noProof/>
          </w:rPr>
          <w:t>Lampiran 1</w:t>
        </w:r>
        <w:r w:rsidR="00A613A6" w:rsidRPr="00FB26B8">
          <w:rPr>
            <w:rStyle w:val="Hyperlink"/>
            <w:noProof/>
            <w:lang w:val="en-US"/>
          </w:rPr>
          <w:t>. 20 sampel dataset QnA di USK</w:t>
        </w:r>
        <w:r w:rsidR="00A613A6">
          <w:rPr>
            <w:noProof/>
            <w:webHidden/>
          </w:rPr>
          <w:tab/>
        </w:r>
        <w:r w:rsidR="00A613A6">
          <w:rPr>
            <w:noProof/>
            <w:webHidden/>
          </w:rPr>
          <w:fldChar w:fldCharType="begin"/>
        </w:r>
        <w:r w:rsidR="00A613A6">
          <w:rPr>
            <w:noProof/>
            <w:webHidden/>
          </w:rPr>
          <w:instrText xml:space="preserve"> PAGEREF _Toc175818194 \h </w:instrText>
        </w:r>
        <w:r w:rsidR="00A613A6">
          <w:rPr>
            <w:noProof/>
            <w:webHidden/>
          </w:rPr>
        </w:r>
        <w:r w:rsidR="00A613A6">
          <w:rPr>
            <w:noProof/>
            <w:webHidden/>
          </w:rPr>
          <w:fldChar w:fldCharType="separate"/>
        </w:r>
        <w:r w:rsidR="00D81479">
          <w:rPr>
            <w:noProof/>
            <w:webHidden/>
          </w:rPr>
          <w:t>53</w:t>
        </w:r>
        <w:r w:rsidR="00A613A6">
          <w:rPr>
            <w:noProof/>
            <w:webHidden/>
          </w:rPr>
          <w:fldChar w:fldCharType="end"/>
        </w:r>
      </w:hyperlink>
    </w:p>
    <w:p w14:paraId="44F6B312" w14:textId="173A44CB" w:rsidR="00A613A6" w:rsidRDefault="00C560C5" w:rsidP="00A613A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818195" w:history="1">
        <w:r w:rsidR="00A613A6" w:rsidRPr="00FB26B8">
          <w:rPr>
            <w:rStyle w:val="Hyperlink"/>
            <w:noProof/>
          </w:rPr>
          <w:t>Lampiran 2</w:t>
        </w:r>
        <w:r w:rsidR="00A613A6" w:rsidRPr="00FB26B8">
          <w:rPr>
            <w:rStyle w:val="Hyperlink"/>
            <w:noProof/>
            <w:lang w:val="en-US"/>
          </w:rPr>
          <w:t>. Sampel dataset pada metode RAG</w:t>
        </w:r>
        <w:r w:rsidR="00A613A6">
          <w:rPr>
            <w:noProof/>
            <w:webHidden/>
          </w:rPr>
          <w:tab/>
        </w:r>
        <w:r w:rsidR="00A613A6">
          <w:rPr>
            <w:noProof/>
            <w:webHidden/>
          </w:rPr>
          <w:fldChar w:fldCharType="begin"/>
        </w:r>
        <w:r w:rsidR="00A613A6">
          <w:rPr>
            <w:noProof/>
            <w:webHidden/>
          </w:rPr>
          <w:instrText xml:space="preserve"> PAGEREF _Toc175818195 \h </w:instrText>
        </w:r>
        <w:r w:rsidR="00A613A6">
          <w:rPr>
            <w:noProof/>
            <w:webHidden/>
          </w:rPr>
        </w:r>
        <w:r w:rsidR="00A613A6">
          <w:rPr>
            <w:noProof/>
            <w:webHidden/>
          </w:rPr>
          <w:fldChar w:fldCharType="separate"/>
        </w:r>
        <w:r w:rsidR="00D81479">
          <w:rPr>
            <w:noProof/>
            <w:webHidden/>
          </w:rPr>
          <w:t>57</w:t>
        </w:r>
        <w:r w:rsidR="00A613A6">
          <w:rPr>
            <w:noProof/>
            <w:webHidden/>
          </w:rPr>
          <w:fldChar w:fldCharType="end"/>
        </w:r>
      </w:hyperlink>
    </w:p>
    <w:p w14:paraId="35CCF337" w14:textId="47409720" w:rsidR="008A49D1" w:rsidRDefault="00861C21" w:rsidP="00AC10C1">
      <w:pPr>
        <w:spacing w:line="360" w:lineRule="auto"/>
      </w:pPr>
      <w:r>
        <w:fldChar w:fldCharType="end"/>
      </w:r>
    </w:p>
    <w:p w14:paraId="707A0E3A" w14:textId="77777777" w:rsidR="00334831" w:rsidRDefault="00334831" w:rsidP="003348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9"/>
        <w:gridCol w:w="5946"/>
        <w:gridCol w:w="1376"/>
      </w:tblGrid>
      <w:tr w:rsidR="00334831" w:rsidRPr="005E2D52" w14:paraId="0217131F" w14:textId="77777777" w:rsidTr="00A51EED">
        <w:trPr>
          <w:trHeight w:val="57"/>
        </w:trPr>
        <w:tc>
          <w:tcPr>
            <w:tcW w:w="802" w:type="pct"/>
          </w:tcPr>
          <w:p w14:paraId="1580AAE1" w14:textId="77777777" w:rsidR="00334831" w:rsidRPr="005E2D52" w:rsidRDefault="00334831" w:rsidP="00A51EED">
            <w:pPr>
              <w:rPr>
                <w:sz w:val="23"/>
                <w:szCs w:val="23"/>
              </w:rPr>
            </w:pPr>
          </w:p>
        </w:tc>
        <w:tc>
          <w:tcPr>
            <w:tcW w:w="3409" w:type="pct"/>
          </w:tcPr>
          <w:p w14:paraId="04282B1F" w14:textId="77777777" w:rsidR="00334831" w:rsidRPr="007D7313" w:rsidRDefault="00334831" w:rsidP="00AD0BAB">
            <w:pPr>
              <w:spacing w:line="360" w:lineRule="auto"/>
              <w:rPr>
                <w:sz w:val="23"/>
                <w:szCs w:val="23"/>
              </w:rPr>
            </w:pPr>
          </w:p>
        </w:tc>
        <w:tc>
          <w:tcPr>
            <w:tcW w:w="789" w:type="pct"/>
          </w:tcPr>
          <w:p w14:paraId="140AEC47" w14:textId="77777777" w:rsidR="00771078" w:rsidRPr="00E4614D" w:rsidRDefault="00771078" w:rsidP="008A49D1">
            <w:pPr>
              <w:spacing w:line="360" w:lineRule="auto"/>
              <w:ind w:left="-7486"/>
              <w:rPr>
                <w:i/>
                <w:iCs w:val="0"/>
                <w:sz w:val="23"/>
                <w:szCs w:val="23"/>
              </w:rPr>
            </w:pPr>
          </w:p>
        </w:tc>
      </w:tr>
      <w:tr w:rsidR="00334831" w:rsidRPr="005E2D52" w14:paraId="173C9697" w14:textId="77777777" w:rsidTr="00A51EED">
        <w:trPr>
          <w:trHeight w:val="57"/>
        </w:trPr>
        <w:tc>
          <w:tcPr>
            <w:tcW w:w="802" w:type="pct"/>
          </w:tcPr>
          <w:p w14:paraId="4A454FFF" w14:textId="5408C044" w:rsidR="00334831" w:rsidRDefault="00334831" w:rsidP="00A51EED">
            <w:pPr>
              <w:rPr>
                <w:sz w:val="23"/>
                <w:szCs w:val="23"/>
              </w:rPr>
            </w:pPr>
          </w:p>
        </w:tc>
        <w:tc>
          <w:tcPr>
            <w:tcW w:w="3409" w:type="pct"/>
          </w:tcPr>
          <w:p w14:paraId="601ACB45" w14:textId="3B7008A7" w:rsidR="00334831" w:rsidRDefault="00334831" w:rsidP="00AD0BAB">
            <w:pPr>
              <w:spacing w:line="360" w:lineRule="auto"/>
              <w:rPr>
                <w:sz w:val="23"/>
                <w:szCs w:val="23"/>
              </w:rPr>
            </w:pPr>
          </w:p>
        </w:tc>
        <w:tc>
          <w:tcPr>
            <w:tcW w:w="789" w:type="pct"/>
          </w:tcPr>
          <w:p w14:paraId="7EF4FA8B" w14:textId="0FFB6C22" w:rsidR="00334831" w:rsidRDefault="00334831" w:rsidP="00AD0BAB">
            <w:pPr>
              <w:spacing w:line="360" w:lineRule="auto"/>
              <w:jc w:val="right"/>
              <w:rPr>
                <w:sz w:val="23"/>
                <w:szCs w:val="23"/>
              </w:rPr>
            </w:pPr>
          </w:p>
        </w:tc>
      </w:tr>
      <w:tr w:rsidR="00334831" w:rsidRPr="005E2D52" w14:paraId="66B58B80" w14:textId="77777777" w:rsidTr="00A51EED">
        <w:trPr>
          <w:trHeight w:val="57"/>
        </w:trPr>
        <w:tc>
          <w:tcPr>
            <w:tcW w:w="802" w:type="pct"/>
          </w:tcPr>
          <w:p w14:paraId="0A69EE82" w14:textId="475A3FE9" w:rsidR="00334831" w:rsidRPr="005E2D52" w:rsidRDefault="00334831" w:rsidP="00A51EED">
            <w:pPr>
              <w:rPr>
                <w:sz w:val="23"/>
                <w:szCs w:val="23"/>
              </w:rPr>
            </w:pPr>
          </w:p>
        </w:tc>
        <w:tc>
          <w:tcPr>
            <w:tcW w:w="3409" w:type="pct"/>
          </w:tcPr>
          <w:p w14:paraId="1CEFA7ED" w14:textId="0D7E74FA" w:rsidR="00334831" w:rsidRPr="007D7313" w:rsidRDefault="00334831" w:rsidP="00AD0BAB">
            <w:pPr>
              <w:spacing w:line="360" w:lineRule="auto"/>
              <w:rPr>
                <w:sz w:val="23"/>
                <w:szCs w:val="23"/>
              </w:rPr>
            </w:pPr>
          </w:p>
        </w:tc>
        <w:tc>
          <w:tcPr>
            <w:tcW w:w="789" w:type="pct"/>
          </w:tcPr>
          <w:p w14:paraId="3109F981" w14:textId="6EC4C31F" w:rsidR="00334831" w:rsidRPr="005E2D52" w:rsidRDefault="00334831" w:rsidP="00AD0BAB">
            <w:pPr>
              <w:spacing w:line="360" w:lineRule="auto"/>
              <w:jc w:val="right"/>
              <w:rPr>
                <w:sz w:val="23"/>
                <w:szCs w:val="23"/>
              </w:rPr>
            </w:pPr>
          </w:p>
        </w:tc>
      </w:tr>
      <w:tr w:rsidR="00334831" w:rsidRPr="005E2D52" w14:paraId="630CA477" w14:textId="77777777" w:rsidTr="00A51EED">
        <w:trPr>
          <w:trHeight w:val="57"/>
        </w:trPr>
        <w:tc>
          <w:tcPr>
            <w:tcW w:w="802" w:type="pct"/>
          </w:tcPr>
          <w:p w14:paraId="5DB58BD5" w14:textId="6783FC3A" w:rsidR="00334831" w:rsidRPr="005E2D52" w:rsidRDefault="00334831" w:rsidP="00A51EED">
            <w:pPr>
              <w:rPr>
                <w:sz w:val="23"/>
                <w:szCs w:val="23"/>
              </w:rPr>
            </w:pPr>
          </w:p>
        </w:tc>
        <w:tc>
          <w:tcPr>
            <w:tcW w:w="3409" w:type="pct"/>
          </w:tcPr>
          <w:p w14:paraId="18C25E85" w14:textId="396EB78A" w:rsidR="00334831" w:rsidRPr="007D7313" w:rsidRDefault="00334831" w:rsidP="00AD0BAB">
            <w:pPr>
              <w:spacing w:line="360" w:lineRule="auto"/>
              <w:rPr>
                <w:sz w:val="23"/>
                <w:szCs w:val="23"/>
              </w:rPr>
            </w:pPr>
          </w:p>
        </w:tc>
        <w:tc>
          <w:tcPr>
            <w:tcW w:w="789" w:type="pct"/>
          </w:tcPr>
          <w:p w14:paraId="73B0DC9F" w14:textId="6C52A41C" w:rsidR="00334831" w:rsidRPr="005E2D52" w:rsidRDefault="00334831" w:rsidP="00AD0BAB">
            <w:pPr>
              <w:spacing w:line="360" w:lineRule="auto"/>
              <w:jc w:val="right"/>
              <w:rPr>
                <w:sz w:val="23"/>
                <w:szCs w:val="23"/>
              </w:rPr>
            </w:pPr>
          </w:p>
        </w:tc>
      </w:tr>
      <w:tr w:rsidR="00334831" w:rsidRPr="005E2D52" w14:paraId="40CA67BF" w14:textId="77777777" w:rsidTr="00A51EED">
        <w:trPr>
          <w:trHeight w:val="57"/>
        </w:trPr>
        <w:tc>
          <w:tcPr>
            <w:tcW w:w="802" w:type="pct"/>
          </w:tcPr>
          <w:p w14:paraId="770E47DD" w14:textId="747AA036" w:rsidR="00334831" w:rsidRPr="005E2D52" w:rsidRDefault="00334831" w:rsidP="00A51EED">
            <w:pPr>
              <w:rPr>
                <w:sz w:val="23"/>
                <w:szCs w:val="23"/>
              </w:rPr>
            </w:pPr>
          </w:p>
        </w:tc>
        <w:tc>
          <w:tcPr>
            <w:tcW w:w="3409" w:type="pct"/>
          </w:tcPr>
          <w:p w14:paraId="79E7D2EE" w14:textId="62B27D37" w:rsidR="00334831" w:rsidRPr="007D7313" w:rsidRDefault="00334831" w:rsidP="00AD0BAB">
            <w:pPr>
              <w:spacing w:line="360" w:lineRule="auto"/>
              <w:rPr>
                <w:sz w:val="23"/>
                <w:szCs w:val="23"/>
              </w:rPr>
            </w:pPr>
          </w:p>
        </w:tc>
        <w:tc>
          <w:tcPr>
            <w:tcW w:w="789" w:type="pct"/>
          </w:tcPr>
          <w:p w14:paraId="4D93F929" w14:textId="4D7027C5" w:rsidR="00334831" w:rsidRPr="005E2D52" w:rsidRDefault="00334831" w:rsidP="00AD0BAB">
            <w:pPr>
              <w:spacing w:line="360" w:lineRule="auto"/>
              <w:jc w:val="right"/>
              <w:rPr>
                <w:sz w:val="23"/>
                <w:szCs w:val="23"/>
              </w:rPr>
            </w:pPr>
          </w:p>
        </w:tc>
      </w:tr>
      <w:tr w:rsidR="00334831" w:rsidRPr="005E2D52" w14:paraId="4B26D424" w14:textId="77777777" w:rsidTr="00A51EED">
        <w:trPr>
          <w:trHeight w:val="57"/>
        </w:trPr>
        <w:tc>
          <w:tcPr>
            <w:tcW w:w="802" w:type="pct"/>
          </w:tcPr>
          <w:p w14:paraId="2FFAD9AA" w14:textId="3C35F488" w:rsidR="00334831" w:rsidRPr="005E2D52" w:rsidRDefault="00334831" w:rsidP="00A51EED">
            <w:pPr>
              <w:rPr>
                <w:sz w:val="23"/>
                <w:szCs w:val="23"/>
              </w:rPr>
            </w:pPr>
          </w:p>
        </w:tc>
        <w:tc>
          <w:tcPr>
            <w:tcW w:w="3409" w:type="pct"/>
          </w:tcPr>
          <w:p w14:paraId="457D08FA" w14:textId="6F0C0C04" w:rsidR="00334831" w:rsidRPr="007D7313" w:rsidRDefault="00334831" w:rsidP="00AD0BAB">
            <w:pPr>
              <w:spacing w:line="360" w:lineRule="auto"/>
              <w:rPr>
                <w:sz w:val="23"/>
                <w:szCs w:val="23"/>
              </w:rPr>
            </w:pPr>
          </w:p>
        </w:tc>
        <w:tc>
          <w:tcPr>
            <w:tcW w:w="789" w:type="pct"/>
          </w:tcPr>
          <w:p w14:paraId="68CE3DD4" w14:textId="1F6133C7" w:rsidR="00334831" w:rsidRDefault="00334831" w:rsidP="00AD0BAB">
            <w:pPr>
              <w:spacing w:line="360" w:lineRule="auto"/>
              <w:jc w:val="right"/>
              <w:rPr>
                <w:sz w:val="23"/>
                <w:szCs w:val="23"/>
              </w:rPr>
            </w:pPr>
          </w:p>
        </w:tc>
      </w:tr>
      <w:tr w:rsidR="00334831" w:rsidRPr="005E2D52" w14:paraId="45508E02" w14:textId="77777777" w:rsidTr="00A51EED">
        <w:trPr>
          <w:trHeight w:val="57"/>
        </w:trPr>
        <w:tc>
          <w:tcPr>
            <w:tcW w:w="802" w:type="pct"/>
          </w:tcPr>
          <w:p w14:paraId="2BA55906" w14:textId="532594FD" w:rsidR="00334831" w:rsidRPr="005E2D52" w:rsidRDefault="00334831" w:rsidP="00A51EED">
            <w:pPr>
              <w:rPr>
                <w:sz w:val="23"/>
                <w:szCs w:val="23"/>
              </w:rPr>
            </w:pPr>
          </w:p>
        </w:tc>
        <w:tc>
          <w:tcPr>
            <w:tcW w:w="3409" w:type="pct"/>
          </w:tcPr>
          <w:p w14:paraId="0154FCE5" w14:textId="0CC7416C" w:rsidR="00334831" w:rsidRPr="007D7313" w:rsidRDefault="00334831" w:rsidP="00AD0BAB">
            <w:pPr>
              <w:spacing w:line="360" w:lineRule="auto"/>
              <w:rPr>
                <w:sz w:val="23"/>
                <w:szCs w:val="23"/>
              </w:rPr>
            </w:pPr>
          </w:p>
        </w:tc>
        <w:tc>
          <w:tcPr>
            <w:tcW w:w="789" w:type="pct"/>
          </w:tcPr>
          <w:p w14:paraId="34769C22" w14:textId="7CF2E1A4" w:rsidR="00334831" w:rsidRDefault="00334831" w:rsidP="00AD0BAB">
            <w:pPr>
              <w:spacing w:line="360" w:lineRule="auto"/>
              <w:jc w:val="right"/>
              <w:rPr>
                <w:sz w:val="23"/>
                <w:szCs w:val="23"/>
              </w:rPr>
            </w:pPr>
          </w:p>
        </w:tc>
      </w:tr>
      <w:tr w:rsidR="00334831" w:rsidRPr="005E2D52" w14:paraId="08D4562F" w14:textId="77777777" w:rsidTr="00A51EED">
        <w:trPr>
          <w:trHeight w:val="57"/>
        </w:trPr>
        <w:tc>
          <w:tcPr>
            <w:tcW w:w="802" w:type="pct"/>
          </w:tcPr>
          <w:p w14:paraId="3E64B6E9" w14:textId="3559E3BE" w:rsidR="00334831" w:rsidRPr="005E2D52" w:rsidRDefault="00334831" w:rsidP="00A51EED">
            <w:pPr>
              <w:rPr>
                <w:sz w:val="23"/>
                <w:szCs w:val="23"/>
              </w:rPr>
            </w:pPr>
          </w:p>
        </w:tc>
        <w:tc>
          <w:tcPr>
            <w:tcW w:w="3409" w:type="pct"/>
          </w:tcPr>
          <w:p w14:paraId="38C9D213" w14:textId="7A76A9B8" w:rsidR="00334831" w:rsidRPr="007D7313" w:rsidRDefault="00334831" w:rsidP="00AD0BAB">
            <w:pPr>
              <w:spacing w:line="360" w:lineRule="auto"/>
              <w:rPr>
                <w:sz w:val="23"/>
                <w:szCs w:val="23"/>
              </w:rPr>
            </w:pPr>
          </w:p>
        </w:tc>
        <w:tc>
          <w:tcPr>
            <w:tcW w:w="789" w:type="pct"/>
          </w:tcPr>
          <w:p w14:paraId="318CFD0B" w14:textId="63D1960F" w:rsidR="00334831" w:rsidRDefault="00334831" w:rsidP="00AD0BAB">
            <w:pPr>
              <w:spacing w:line="360" w:lineRule="auto"/>
              <w:jc w:val="right"/>
              <w:rPr>
                <w:sz w:val="23"/>
                <w:szCs w:val="23"/>
              </w:rPr>
            </w:pPr>
          </w:p>
        </w:tc>
      </w:tr>
      <w:tr w:rsidR="00334831" w:rsidRPr="005E2D52" w14:paraId="6F3A8487" w14:textId="77777777" w:rsidTr="00A51EED">
        <w:trPr>
          <w:trHeight w:val="57"/>
        </w:trPr>
        <w:tc>
          <w:tcPr>
            <w:tcW w:w="802" w:type="pct"/>
          </w:tcPr>
          <w:p w14:paraId="54FAEB9D" w14:textId="2ED38CE3" w:rsidR="00334831" w:rsidRPr="005E2D52" w:rsidRDefault="00334831" w:rsidP="00A51EED">
            <w:pPr>
              <w:rPr>
                <w:sz w:val="23"/>
                <w:szCs w:val="23"/>
              </w:rPr>
            </w:pPr>
          </w:p>
        </w:tc>
        <w:tc>
          <w:tcPr>
            <w:tcW w:w="3409" w:type="pct"/>
          </w:tcPr>
          <w:p w14:paraId="392DDC1F" w14:textId="360311ED" w:rsidR="00334831" w:rsidRPr="007D7313" w:rsidRDefault="00334831" w:rsidP="00AD0BAB">
            <w:pPr>
              <w:spacing w:line="360" w:lineRule="auto"/>
              <w:rPr>
                <w:sz w:val="23"/>
                <w:szCs w:val="23"/>
              </w:rPr>
            </w:pPr>
          </w:p>
        </w:tc>
        <w:tc>
          <w:tcPr>
            <w:tcW w:w="789" w:type="pct"/>
          </w:tcPr>
          <w:p w14:paraId="2F62754B" w14:textId="5482B914" w:rsidR="00334831" w:rsidRPr="005E2D52" w:rsidRDefault="00334831" w:rsidP="00AD0BAB">
            <w:pPr>
              <w:spacing w:line="360" w:lineRule="auto"/>
              <w:jc w:val="right"/>
              <w:rPr>
                <w:sz w:val="23"/>
                <w:szCs w:val="23"/>
              </w:rPr>
            </w:pPr>
          </w:p>
        </w:tc>
      </w:tr>
    </w:tbl>
    <w:p w14:paraId="5954EA20" w14:textId="77777777" w:rsidR="007D7313" w:rsidRPr="00A25460" w:rsidRDefault="007D7313" w:rsidP="007D7313">
      <w:pPr>
        <w:rPr>
          <w:noProof/>
        </w:rPr>
      </w:pPr>
    </w:p>
    <w:p w14:paraId="14050A14" w14:textId="77777777" w:rsidR="00471C75" w:rsidRPr="00A25460" w:rsidRDefault="00471C75">
      <w:pPr>
        <w:autoSpaceDE/>
        <w:autoSpaceDN/>
      </w:pPr>
      <w:r w:rsidRPr="00A25460">
        <w:br w:type="page"/>
      </w:r>
    </w:p>
    <w:p w14:paraId="630A9054" w14:textId="32EA1205" w:rsidR="00B50A27" w:rsidRPr="00A25460" w:rsidRDefault="00B50A27" w:rsidP="00585CD5">
      <w:pPr>
        <w:pStyle w:val="Heading1"/>
        <w:numPr>
          <w:ilvl w:val="0"/>
          <w:numId w:val="0"/>
        </w:numPr>
        <w:shd w:val="clear" w:color="auto" w:fill="FFFFFF" w:themeFill="background1"/>
        <w:jc w:val="left"/>
        <w:rPr>
          <w:color w:val="FFFFFF" w:themeColor="background1"/>
        </w:rPr>
        <w:sectPr w:rsidR="00B50A27" w:rsidRPr="00A25460" w:rsidSect="00BA4E90">
          <w:footerReference w:type="default" r:id="rId12"/>
          <w:pgSz w:w="11907" w:h="16840" w:code="9"/>
          <w:pgMar w:top="1985" w:right="1701" w:bottom="1701" w:left="1701" w:header="567" w:footer="567" w:gutter="0"/>
          <w:pgNumType w:fmt="lowerRoman" w:start="2"/>
          <w:cols w:space="720"/>
        </w:sectPr>
      </w:pPr>
    </w:p>
    <w:p w14:paraId="5EF12B37" w14:textId="16055CE6" w:rsidR="008C1B41" w:rsidRPr="00A25460" w:rsidRDefault="00A23963" w:rsidP="002A6F34">
      <w:pPr>
        <w:pStyle w:val="Heading1"/>
        <w:numPr>
          <w:ilvl w:val="0"/>
          <w:numId w:val="3"/>
        </w:numPr>
        <w:ind w:left="0" w:firstLine="0"/>
      </w:pPr>
      <w:bookmarkStart w:id="12" w:name="_Toc175818082"/>
      <w:r w:rsidRPr="00A25460">
        <w:rPr>
          <w:lang w:val="en-US"/>
        </w:rPr>
        <w:lastRenderedPageBreak/>
        <w:t>BAB I</w:t>
      </w:r>
      <w:r w:rsidR="005E4851" w:rsidRPr="00A25460">
        <w:br/>
      </w:r>
      <w:bookmarkStart w:id="13" w:name="_Toc163126451"/>
      <w:r w:rsidR="00DE24F2" w:rsidRPr="00A25460">
        <w:t>PENDAHULUAN</w:t>
      </w:r>
      <w:bookmarkEnd w:id="12"/>
      <w:bookmarkEnd w:id="13"/>
    </w:p>
    <w:p w14:paraId="44AC162C" w14:textId="03E0CBE1" w:rsidR="008C1B41" w:rsidRPr="00A25460" w:rsidRDefault="008C1B41" w:rsidP="009574DC"/>
    <w:p w14:paraId="18DB61AA" w14:textId="17AE5C59" w:rsidR="008C1B41" w:rsidRPr="00A25460" w:rsidRDefault="008C1B41" w:rsidP="00041F30">
      <w:pPr>
        <w:rPr>
          <w:lang w:val="id-ID"/>
        </w:rPr>
      </w:pPr>
    </w:p>
    <w:p w14:paraId="1719713D" w14:textId="77777777" w:rsidR="00041F30" w:rsidRPr="00A25460" w:rsidRDefault="00041F30" w:rsidP="00637F02">
      <w:pPr>
        <w:rPr>
          <w:lang w:val="id-ID"/>
        </w:rPr>
      </w:pPr>
    </w:p>
    <w:p w14:paraId="333E7BC5" w14:textId="388D0C61" w:rsidR="008C1B41" w:rsidRPr="00A25460" w:rsidRDefault="000F6DB3" w:rsidP="00415063">
      <w:pPr>
        <w:pStyle w:val="Heading2"/>
      </w:pPr>
      <w:bookmarkStart w:id="14" w:name="_Toc163126452"/>
      <w:bookmarkStart w:id="15" w:name="_Toc175818083"/>
      <w:r w:rsidRPr="00A25460">
        <w:t>Latar Belakang</w:t>
      </w:r>
      <w:bookmarkEnd w:id="14"/>
      <w:bookmarkEnd w:id="15"/>
    </w:p>
    <w:p w14:paraId="5F7F6853" w14:textId="3DFC767A" w:rsidR="001E0BAD" w:rsidRPr="00F97AF1" w:rsidRDefault="006202D7" w:rsidP="001E0BAD">
      <w:pPr>
        <w:spacing w:line="360" w:lineRule="auto"/>
        <w:ind w:firstLine="708"/>
        <w:jc w:val="both"/>
        <w:rPr>
          <w:iCs w:val="0"/>
        </w:rPr>
      </w:pPr>
      <w:r>
        <w:rPr>
          <w:iCs w:val="0"/>
        </w:rPr>
        <w:t xml:space="preserve"> </w:t>
      </w:r>
      <w:bookmarkStart w:id="16" w:name="_Hlk168212239"/>
      <w:r w:rsidR="001E0BAD" w:rsidRPr="003E09A0">
        <w:rPr>
          <w:iCs w:val="0"/>
        </w:rPr>
        <w:t>Dengan</w:t>
      </w:r>
      <w:r w:rsidR="001E0BAD">
        <w:rPr>
          <w:iCs w:val="0"/>
        </w:rPr>
        <w:t xml:space="preserve"> </w:t>
      </w:r>
      <w:r w:rsidR="001E0BAD" w:rsidRPr="003E09A0">
        <w:rPr>
          <w:iCs w:val="0"/>
        </w:rPr>
        <w:t>kemajuan</w:t>
      </w:r>
      <w:r w:rsidR="001E0BAD">
        <w:rPr>
          <w:iCs w:val="0"/>
        </w:rPr>
        <w:t xml:space="preserve"> </w:t>
      </w:r>
      <w:r w:rsidR="001E0BAD" w:rsidRPr="003E09A0">
        <w:rPr>
          <w:iCs w:val="0"/>
        </w:rPr>
        <w:t>pesat kecerdasan buatan</w:t>
      </w:r>
      <w:r w:rsidR="001E0BAD">
        <w:rPr>
          <w:iCs w:val="0"/>
        </w:rPr>
        <w:t xml:space="preserve"> (AI)</w:t>
      </w:r>
      <w:r w:rsidR="001E0BAD" w:rsidRPr="003E09A0">
        <w:rPr>
          <w:iCs w:val="0"/>
        </w:rPr>
        <w:t>, model bahasa besar</w:t>
      </w:r>
      <w:r w:rsidR="001E0BAD">
        <w:rPr>
          <w:iCs w:val="0"/>
        </w:rPr>
        <w:t xml:space="preserve"> </w:t>
      </w:r>
      <w:r w:rsidR="001E0BAD" w:rsidRPr="003E09A0">
        <w:rPr>
          <w:iCs w:val="0"/>
        </w:rPr>
        <w:t xml:space="preserve">(LLM) telah merevolusi </w:t>
      </w:r>
      <w:r w:rsidR="001E0BAD">
        <w:rPr>
          <w:iCs w:val="0"/>
        </w:rPr>
        <w:t>p</w:t>
      </w:r>
      <w:r w:rsidR="001E0BAD" w:rsidRPr="003E09A0">
        <w:rPr>
          <w:iCs w:val="0"/>
        </w:rPr>
        <w:t xml:space="preserve">emrosesan </w:t>
      </w:r>
      <w:r w:rsidR="001E0BAD">
        <w:rPr>
          <w:iCs w:val="0"/>
        </w:rPr>
        <w:t>b</w:t>
      </w:r>
      <w:r w:rsidR="001E0BAD" w:rsidRPr="003E09A0">
        <w:rPr>
          <w:iCs w:val="0"/>
        </w:rPr>
        <w:t xml:space="preserve">ahasa </w:t>
      </w:r>
      <w:r w:rsidR="001E0BAD">
        <w:rPr>
          <w:iCs w:val="0"/>
        </w:rPr>
        <w:t>a</w:t>
      </w:r>
      <w:r w:rsidR="001E0BAD" w:rsidRPr="003E09A0">
        <w:rPr>
          <w:iCs w:val="0"/>
        </w:rPr>
        <w:t>lami</w:t>
      </w:r>
      <w:r w:rsidR="001E0BAD">
        <w:rPr>
          <w:iCs w:val="0"/>
        </w:rPr>
        <w:t xml:space="preserve"> </w:t>
      </w:r>
      <w:r w:rsidR="001E0BAD" w:rsidRPr="003E09A0">
        <w:rPr>
          <w:iCs w:val="0"/>
        </w:rPr>
        <w:t>(NLP)</w:t>
      </w:r>
      <w:r w:rsidR="001E0BAD">
        <w:rPr>
          <w:iCs w:val="0"/>
        </w:rPr>
        <w:t xml:space="preserve"> sehingga </w:t>
      </w:r>
      <w:r w:rsidR="001E0BAD" w:rsidRPr="003E09A0">
        <w:rPr>
          <w:iCs w:val="0"/>
        </w:rPr>
        <w:t>memungkinkan</w:t>
      </w:r>
      <w:r w:rsidR="001E0BAD">
        <w:rPr>
          <w:iCs w:val="0"/>
        </w:rPr>
        <w:t xml:space="preserve"> </w:t>
      </w:r>
      <w:r w:rsidR="001E0BAD" w:rsidRPr="003E09A0">
        <w:rPr>
          <w:iCs w:val="0"/>
        </w:rPr>
        <w:t>komputer</w:t>
      </w:r>
      <w:r w:rsidR="001E0BAD">
        <w:rPr>
          <w:iCs w:val="0"/>
        </w:rPr>
        <w:t xml:space="preserve"> </w:t>
      </w:r>
      <w:r w:rsidR="001E0BAD" w:rsidRPr="003E09A0">
        <w:rPr>
          <w:iCs w:val="0"/>
        </w:rPr>
        <w:t>untuk berinteraksi dengan teks dan bahasa.</w:t>
      </w:r>
      <w:r w:rsidR="001E0BAD">
        <w:rPr>
          <w:iCs w:val="0"/>
        </w:rPr>
        <w:t xml:space="preserve"> </w:t>
      </w:r>
      <w:r w:rsidR="001E0BAD" w:rsidRPr="003E09A0">
        <w:rPr>
          <w:iCs w:val="0"/>
        </w:rPr>
        <w:t>Salah satu</w:t>
      </w:r>
      <w:r w:rsidR="001E0BAD">
        <w:rPr>
          <w:iCs w:val="0"/>
        </w:rPr>
        <w:t xml:space="preserve"> </w:t>
      </w:r>
      <w:r w:rsidR="001E0BAD" w:rsidRPr="003E09A0">
        <w:rPr>
          <w:iCs w:val="0"/>
        </w:rPr>
        <w:t>contoh</w:t>
      </w:r>
      <w:r w:rsidR="001E0BAD">
        <w:rPr>
          <w:iCs w:val="0"/>
        </w:rPr>
        <w:t xml:space="preserve"> LLM</w:t>
      </w:r>
      <w:r w:rsidR="001E0BAD" w:rsidRPr="003E09A0">
        <w:rPr>
          <w:iCs w:val="0"/>
        </w:rPr>
        <w:t xml:space="preserve"> adalah</w:t>
      </w:r>
      <w:r w:rsidR="001E0BAD">
        <w:rPr>
          <w:iCs w:val="0"/>
        </w:rPr>
        <w:t xml:space="preserve"> </w:t>
      </w:r>
      <w:r w:rsidR="001E0BAD" w:rsidRPr="003E09A0">
        <w:rPr>
          <w:i/>
        </w:rPr>
        <w:t>Generative</w:t>
      </w:r>
      <w:r w:rsidR="001E0BAD">
        <w:rPr>
          <w:i/>
        </w:rPr>
        <w:t xml:space="preserve"> </w:t>
      </w:r>
      <w:r w:rsidR="001E0BAD" w:rsidRPr="003E09A0">
        <w:rPr>
          <w:i/>
        </w:rPr>
        <w:t>Pretrained Transformer</w:t>
      </w:r>
      <w:r w:rsidR="001E0BAD">
        <w:rPr>
          <w:iCs w:val="0"/>
        </w:rPr>
        <w:t xml:space="preserve"> 4</w:t>
      </w:r>
      <w:r w:rsidR="001E0BAD" w:rsidRPr="003E09A0">
        <w:rPr>
          <w:iCs w:val="0"/>
        </w:rPr>
        <w:t xml:space="preserve"> (</w:t>
      </w:r>
      <w:r w:rsidR="001E0BAD">
        <w:rPr>
          <w:iCs w:val="0"/>
        </w:rPr>
        <w:t>GPT-4</w:t>
      </w:r>
      <w:r w:rsidR="001E0BAD" w:rsidRPr="003E09A0">
        <w:rPr>
          <w:iCs w:val="0"/>
        </w:rPr>
        <w:t>) yang</w:t>
      </w:r>
      <w:r w:rsidR="001E0BAD">
        <w:rPr>
          <w:iCs w:val="0"/>
        </w:rPr>
        <w:t xml:space="preserve"> </w:t>
      </w:r>
      <w:r w:rsidR="001E0BAD" w:rsidRPr="003E09A0">
        <w:rPr>
          <w:iCs w:val="0"/>
        </w:rPr>
        <w:t>telah dilatih</w:t>
      </w:r>
      <w:r w:rsidR="001E0BAD">
        <w:rPr>
          <w:iCs w:val="0"/>
        </w:rPr>
        <w:t xml:space="preserve"> </w:t>
      </w:r>
      <w:r w:rsidR="001E0BAD" w:rsidRPr="003E09A0">
        <w:rPr>
          <w:iCs w:val="0"/>
        </w:rPr>
        <w:t>secara</w:t>
      </w:r>
      <w:r w:rsidR="001E0BAD">
        <w:rPr>
          <w:iCs w:val="0"/>
        </w:rPr>
        <w:t xml:space="preserve"> </w:t>
      </w:r>
      <w:r w:rsidR="001E0BAD" w:rsidRPr="003E09A0">
        <w:rPr>
          <w:iCs w:val="0"/>
        </w:rPr>
        <w:t>ekstensif pada</w:t>
      </w:r>
      <w:r w:rsidR="001E0BAD">
        <w:rPr>
          <w:iCs w:val="0"/>
        </w:rPr>
        <w:t xml:space="preserve"> </w:t>
      </w:r>
      <w:r w:rsidR="001E0BAD" w:rsidRPr="003E09A0">
        <w:rPr>
          <w:iCs w:val="0"/>
        </w:rPr>
        <w:t>data teks dalam</w:t>
      </w:r>
      <w:r w:rsidR="001E0BAD">
        <w:rPr>
          <w:iCs w:val="0"/>
        </w:rPr>
        <w:t xml:space="preserve"> </w:t>
      </w:r>
      <w:r w:rsidR="001E0BAD" w:rsidRPr="00F97AF1">
        <w:rPr>
          <w:iCs w:val="0"/>
        </w:rPr>
        <w:t xml:space="preserve">jumlah besar sehingga memungkinkan </w:t>
      </w:r>
      <w:r w:rsidR="001E0BAD">
        <w:rPr>
          <w:iCs w:val="0"/>
        </w:rPr>
        <w:t>GPT-4</w:t>
      </w:r>
      <w:r w:rsidR="001E0BAD" w:rsidRPr="00F97AF1">
        <w:rPr>
          <w:iCs w:val="0"/>
        </w:rPr>
        <w:t xml:space="preserve"> melakukan analisis teks di berbagai domain. LLM dapat diaplikasikan pada berbagai bidang seperti bidang kesehatan, pendidikan, hukum, dan bidang-bidang lainnya dengan melakukan pra-pelatihan menggunakan data dalam bidang tersebut dalam jumlah besar. </w:t>
      </w:r>
    </w:p>
    <w:p w14:paraId="35D23343" w14:textId="77777777" w:rsidR="001E0BAD" w:rsidRPr="00F97AF1" w:rsidRDefault="001E0BAD" w:rsidP="001E0BAD">
      <w:pPr>
        <w:spacing w:line="360" w:lineRule="auto"/>
        <w:ind w:firstLine="708"/>
        <w:jc w:val="both"/>
        <w:rPr>
          <w:iCs w:val="0"/>
        </w:rPr>
      </w:pPr>
      <w:r w:rsidRPr="00F97AF1">
        <w:rPr>
          <w:iCs w:val="0"/>
        </w:rPr>
        <w:t xml:space="preserve">Salah satu aplikasi chatbot yang populer saat ini adalah ChatGPT yang dikembangkan oleh OpenAI dan dirilis pada akhir tahun 2022 </w:t>
      </w:r>
      <w:r w:rsidRPr="00F97AF1">
        <w:rPr>
          <w:iCs w:val="0"/>
        </w:rPr>
        <w:fldChar w:fldCharType="begin" w:fldLock="1"/>
      </w:r>
      <w:r w:rsidRPr="00F97AF1">
        <w:rPr>
          <w:iCs w:val="0"/>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Mohamadi et al., 2023)","plainTextFormattedCitation":"(Mohamadi et al., 2023)","previouslyFormattedCitation":"(Mohamadi et al., 2023)"},"properties":{"noteIndex":0},"schema":"https://github.com/citation-style-language/schema/raw/master/csl-citation.json"}</w:instrText>
      </w:r>
      <w:r w:rsidRPr="00F97AF1">
        <w:rPr>
          <w:iCs w:val="0"/>
        </w:rPr>
        <w:fldChar w:fldCharType="separate"/>
      </w:r>
      <w:r w:rsidRPr="00F97AF1">
        <w:rPr>
          <w:iCs w:val="0"/>
          <w:noProof/>
        </w:rPr>
        <w:t>(Mohamadi et al., 2023)</w:t>
      </w:r>
      <w:r w:rsidRPr="00F97AF1">
        <w:rPr>
          <w:iCs w:val="0"/>
        </w:rPr>
        <w:fldChar w:fldCharType="end"/>
      </w:r>
      <w:r w:rsidRPr="00F97AF1">
        <w:rPr>
          <w:iCs w:val="0"/>
        </w:rPr>
        <w:t xml:space="preserve">. Berbagai penelitian berupaya mengeksplorasi kemampuan ChatGPT seperti dalam bidang medis yang dikembangkan untuk membantu dokumentasi klinis </w:t>
      </w:r>
      <w:r w:rsidRPr="00F97AF1">
        <w:rPr>
          <w:iCs w:val="0"/>
        </w:rPr>
        <w:fldChar w:fldCharType="begin" w:fldLock="1"/>
      </w:r>
      <w:r w:rsidRPr="00F97AF1">
        <w:rPr>
          <w:iCs w:val="0"/>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Baker et al., 2024)","plainTextFormattedCitation":"(Baker et al., 2024)","previouslyFormattedCitation":"(Baker et al., 2024)"},"properties":{"noteIndex":0},"schema":"https://github.com/citation-style-language/schema/raw/master/csl-citation.json"}</w:instrText>
      </w:r>
      <w:r w:rsidRPr="00F97AF1">
        <w:rPr>
          <w:iCs w:val="0"/>
        </w:rPr>
        <w:fldChar w:fldCharType="separate"/>
      </w:r>
      <w:r w:rsidRPr="00F97AF1">
        <w:rPr>
          <w:iCs w:val="0"/>
          <w:noProof/>
        </w:rPr>
        <w:t>(Baker et al., 2024)</w:t>
      </w:r>
      <w:r w:rsidRPr="00F97AF1">
        <w:rPr>
          <w:iCs w:val="0"/>
        </w:rPr>
        <w:fldChar w:fldCharType="end"/>
      </w:r>
      <w:r w:rsidRPr="00F97AF1">
        <w:rPr>
          <w:iCs w:val="0"/>
        </w:rPr>
        <w:t xml:space="preserve">, mengklasifikasikan teks dalam bidang perbankan </w:t>
      </w:r>
      <w:r w:rsidRPr="00F97AF1">
        <w:rPr>
          <w:iCs w:val="0"/>
        </w:rPr>
        <w:fldChar w:fldCharType="begin" w:fldLock="1"/>
      </w:r>
      <w:r w:rsidRPr="00F97AF1">
        <w:rPr>
          <w:iCs w:val="0"/>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Loukas et al., 2023)","plainTextFormattedCitation":"(Loukas et al., 2023)","previouslyFormattedCitation":"(Loukas et al., 2023)"},"properties":{"noteIndex":0},"schema":"https://github.com/citation-style-language/schema/raw/master/csl-citation.json"}</w:instrText>
      </w:r>
      <w:r w:rsidRPr="00F97AF1">
        <w:rPr>
          <w:iCs w:val="0"/>
        </w:rPr>
        <w:fldChar w:fldCharType="separate"/>
      </w:r>
      <w:r w:rsidRPr="00F97AF1">
        <w:rPr>
          <w:iCs w:val="0"/>
          <w:noProof/>
        </w:rPr>
        <w:t>(Loukas et al., 2023)</w:t>
      </w:r>
      <w:r w:rsidRPr="00F97AF1">
        <w:rPr>
          <w:iCs w:val="0"/>
        </w:rPr>
        <w:fldChar w:fldCharType="end"/>
      </w:r>
      <w:r w:rsidRPr="00F97AF1">
        <w:rPr>
          <w:iCs w:val="0"/>
        </w:rPr>
        <w:t xml:space="preserve"> dan dalam bidang hukum untuk menentukan undang-undang mana yang berpotensi dilanggar </w:t>
      </w:r>
      <w:r w:rsidRPr="00F97AF1">
        <w:rPr>
          <w:iCs w:val="0"/>
        </w:rPr>
        <w:fldChar w:fldCharType="begin" w:fldLock="1"/>
      </w:r>
      <w:r w:rsidRPr="00F97AF1">
        <w:rPr>
          <w:iCs w:val="0"/>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Trozze et al., 2023)","plainTextFormattedCitation":"(Trozze et al., 2023)","previouslyFormattedCitation":"(Trozze et al., 2023)"},"properties":{"noteIndex":0},"schema":"https://github.com/citation-style-language/schema/raw/master/csl-citation.json"}</w:instrText>
      </w:r>
      <w:r w:rsidRPr="00F97AF1">
        <w:rPr>
          <w:iCs w:val="0"/>
        </w:rPr>
        <w:fldChar w:fldCharType="separate"/>
      </w:r>
      <w:r w:rsidRPr="00F97AF1">
        <w:rPr>
          <w:iCs w:val="0"/>
          <w:noProof/>
        </w:rPr>
        <w:t>(Trozze et al., 2023)</w:t>
      </w:r>
      <w:r w:rsidRPr="00F97AF1">
        <w:rPr>
          <w:iCs w:val="0"/>
        </w:rPr>
        <w:fldChar w:fldCharType="end"/>
      </w:r>
      <w:r w:rsidRPr="00F97AF1">
        <w:rPr>
          <w:iCs w:val="0"/>
        </w:rPr>
        <w:t>.</w:t>
      </w:r>
    </w:p>
    <w:p w14:paraId="5C055586" w14:textId="37DBFB41" w:rsidR="001E0BAD" w:rsidRPr="00F97AF1" w:rsidRDefault="001E0BAD" w:rsidP="001E0BAD">
      <w:pPr>
        <w:spacing w:line="360" w:lineRule="auto"/>
        <w:ind w:firstLine="708"/>
        <w:jc w:val="both"/>
        <w:rPr>
          <w:iCs w:val="0"/>
        </w:rPr>
      </w:pPr>
      <w:r w:rsidRPr="00F97AF1">
        <w:rPr>
          <w:iCs w:val="0"/>
        </w:rPr>
        <w:t xml:space="preserve">Selain LLM dengan sumber tertutup seperti </w:t>
      </w:r>
      <w:r>
        <w:rPr>
          <w:iCs w:val="0"/>
        </w:rPr>
        <w:t>GPT-4</w:t>
      </w:r>
      <w:r w:rsidRPr="00F97AF1">
        <w:rPr>
          <w:iCs w:val="0"/>
        </w:rPr>
        <w:t xml:space="preserve">, beberapa penelitian menggunakan LLM sumber terbuka seperti yang dilakukan oleh </w:t>
      </w:r>
      <w:r w:rsidRPr="00F97AF1">
        <w:rPr>
          <w:iCs w:val="0"/>
        </w:rPr>
        <w:fldChar w:fldCharType="begin" w:fldLock="1"/>
      </w:r>
      <w:r w:rsidRPr="00F97AF1">
        <w:rPr>
          <w:iCs w:val="0"/>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Huang et al., 2023)","manualFormatting":"Huang et al. (2023)","plainTextFormattedCitation":"(Huang et al., 2023)","previouslyFormattedCitation":"(Huang et al., 2023)"},"properties":{"noteIndex":0},"schema":"https://github.com/citation-style-language/schema/raw/master/csl-citation.json"}</w:instrText>
      </w:r>
      <w:r w:rsidRPr="00F97AF1">
        <w:rPr>
          <w:iCs w:val="0"/>
        </w:rPr>
        <w:fldChar w:fldCharType="separate"/>
      </w:r>
      <w:r w:rsidRPr="00F97AF1">
        <w:rPr>
          <w:iCs w:val="0"/>
          <w:noProof/>
        </w:rPr>
        <w:t>Huang et al. (2023)</w:t>
      </w:r>
      <w:r w:rsidRPr="00F97AF1">
        <w:rPr>
          <w:iCs w:val="0"/>
        </w:rPr>
        <w:fldChar w:fldCharType="end"/>
      </w:r>
      <w:r w:rsidRPr="00F97AF1">
        <w:rPr>
          <w:iCs w:val="0"/>
        </w:rPr>
        <w:t xml:space="preserve"> dengan mengadaptasi LLM Llama ke domain hukum untuk membantu pengacara dalam membuat laporan teknis. </w:t>
      </w:r>
      <w:r w:rsidRPr="00F97AF1">
        <w:rPr>
          <w:iCs w:val="0"/>
        </w:rPr>
        <w:fldChar w:fldCharType="begin" w:fldLock="1"/>
      </w:r>
      <w:r w:rsidRPr="00F97AF1">
        <w:rPr>
          <w:iCs w:val="0"/>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Bhatti et al., 2023)","manualFormatting":"Bhatti et al. (2023)","plainTextFormattedCitation":"(Bhatti et al., 2023)","previouslyFormattedCitation":"(Bhatti et al., 2023)"},"properties":{"noteIndex":0},"schema":"https://github.com/citation-style-language/schema/raw/master/csl-citation.json"}</w:instrText>
      </w:r>
      <w:r w:rsidRPr="00F97AF1">
        <w:rPr>
          <w:iCs w:val="0"/>
        </w:rPr>
        <w:fldChar w:fldCharType="separate"/>
      </w:r>
      <w:r w:rsidRPr="00F97AF1">
        <w:rPr>
          <w:iCs w:val="0"/>
          <w:noProof/>
        </w:rPr>
        <w:t>Bhatti et al. (2023)</w:t>
      </w:r>
      <w:r w:rsidRPr="00F97AF1">
        <w:rPr>
          <w:iCs w:val="0"/>
        </w:rPr>
        <w:fldChar w:fldCharType="end"/>
      </w:r>
      <w:r w:rsidRPr="00F97AF1">
        <w:rPr>
          <w:iCs w:val="0"/>
        </w:rPr>
        <w:t xml:space="preserve"> </w:t>
      </w:r>
      <w:r w:rsidRPr="00F97AF1">
        <w:t xml:space="preserve">melakukan </w:t>
      </w:r>
      <w:r w:rsidRPr="00F97AF1">
        <w:rPr>
          <w:i/>
        </w:rPr>
        <w:t>fine-tuning</w:t>
      </w:r>
      <w:r w:rsidRPr="00F97AF1">
        <w:t xml:space="preserve"> pada LLM Llama 70B yang diberi nama “SM70” untuk menangani berbagai pertanyaan medis serta pengambilan keputusan klinis yang kompleks. </w:t>
      </w:r>
      <w:r w:rsidRPr="00F97AF1">
        <w:fldChar w:fldCharType="begin" w:fldLock="1"/>
      </w:r>
      <w:r w:rsidRPr="00F97AF1">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Zhao et al., 2023)","manualFormatting":"Zhao et al. (2023)","plainTextFormattedCitation":"(Zhao et al., 2023)","previouslyFormattedCitation":"(Zhao et al., 2023)"},"properties":{"noteIndex":0},"schema":"https://github.com/citation-style-language/schema/raw/master/csl-citation.json"}</w:instrText>
      </w:r>
      <w:r w:rsidRPr="00F97AF1">
        <w:fldChar w:fldCharType="separate"/>
      </w:r>
      <w:r w:rsidRPr="00F97AF1">
        <w:rPr>
          <w:noProof/>
        </w:rPr>
        <w:t>Zhao et al. (2023)</w:t>
      </w:r>
      <w:r w:rsidRPr="00F97AF1">
        <w:fldChar w:fldCharType="end"/>
      </w:r>
      <w:r w:rsidRPr="00F97AF1">
        <w:t xml:space="preserve"> melakukan </w:t>
      </w:r>
      <w:r w:rsidRPr="00F97AF1">
        <w:rPr>
          <w:i/>
        </w:rPr>
        <w:t>fine-tuning</w:t>
      </w:r>
      <w:r w:rsidRPr="00F97AF1">
        <w:t xml:space="preserve"> pada LLM Llama 7B yang diberi nama “Ophtha-LLaMA2” untuk membantu mendiagnosis penyakit mata yang akan memberikan dukungan keputusan bagi dokter. </w:t>
      </w:r>
      <w:r>
        <w:fldChar w:fldCharType="begin" w:fldLock="1"/>
      </w:r>
      <w:r w:rsidR="0021749A">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Barandoni et al., 2024)","manualFormatting":"Barandoni et al. (2024)","plainTextFormattedCitation":"(Barandoni et al., 2024)","previouslyFormattedCitation":"(Barandoni et al., 2024)"},"properties":{"noteIndex":0},"schema":"https://github.com/citation-style-language/schema/raw/master/csl-citation.json"}</w:instrText>
      </w:r>
      <w:r>
        <w:fldChar w:fldCharType="separate"/>
      </w:r>
      <w:r w:rsidRPr="001E0BAD">
        <w:rPr>
          <w:noProof/>
        </w:rPr>
        <w:t xml:space="preserve">Barandoni et al. </w:t>
      </w:r>
      <w:r>
        <w:rPr>
          <w:noProof/>
        </w:rPr>
        <w:t>(</w:t>
      </w:r>
      <w:r w:rsidRPr="001E0BAD">
        <w:rPr>
          <w:noProof/>
        </w:rPr>
        <w:t>2024)</w:t>
      </w:r>
      <w:r>
        <w:fldChar w:fldCharType="end"/>
      </w:r>
      <w:r w:rsidRPr="00F97AF1">
        <w:rPr>
          <w:iCs w:val="0"/>
        </w:rPr>
        <w:t xml:space="preserve"> melakukan analisis komparatif LLM untuk mengekstraksi kebutuhan pelanggan travel dari postingan </w:t>
      </w:r>
      <w:r w:rsidRPr="00F97AF1">
        <w:rPr>
          <w:i/>
        </w:rPr>
        <w:t>TripAdvisor</w:t>
      </w:r>
      <w:r w:rsidRPr="00F97AF1">
        <w:rPr>
          <w:iCs w:val="0"/>
        </w:rPr>
        <w:t xml:space="preserve"> dengan Memanfaatkan beragam model, termasuk model sumber terbuka seperti Mistral 7B dan sumber tertutup seperti GPT-4 dan Gemini. Hasil penelitan menyoroti kemanjuran LLM sumber terbuka, </w:t>
      </w:r>
      <w:r w:rsidRPr="00F97AF1">
        <w:rPr>
          <w:iCs w:val="0"/>
        </w:rPr>
        <w:lastRenderedPageBreak/>
        <w:t xml:space="preserve">khususnya Mistral 7B, dalam mencapai kinerja yang sebanding dengan model sumber tertutup. Penelitian mengenai chatbot sebagai asisten virtual telah dilakukan oleh </w:t>
      </w:r>
      <w:r w:rsidRPr="00F97AF1">
        <w:rPr>
          <w:iCs w:val="0"/>
        </w:rPr>
        <w:fldChar w:fldCharType="begin" w:fldLock="1"/>
      </w:r>
      <w:r w:rsidRPr="00F97AF1">
        <w:rPr>
          <w:iCs w:val="0"/>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Jonatan &amp; Igor, 2023)","manualFormatting":"Jonatan &amp; Igor (2023)","plainTextFormattedCitation":"(Jonatan &amp; Igor, 2023)","previouslyFormattedCitation":"(Jonatan &amp; Igor, 2023)"},"properties":{"noteIndex":0},"schema":"https://github.com/citation-style-language/schema/raw/master/csl-citation.json"}</w:instrText>
      </w:r>
      <w:r w:rsidRPr="00F97AF1">
        <w:rPr>
          <w:iCs w:val="0"/>
        </w:rPr>
        <w:fldChar w:fldCharType="separate"/>
      </w:r>
      <w:r w:rsidRPr="00F97AF1">
        <w:rPr>
          <w:iCs w:val="0"/>
          <w:noProof/>
        </w:rPr>
        <w:t>Jonatan &amp; Igor (2023)</w:t>
      </w:r>
      <w:r w:rsidRPr="00F97AF1">
        <w:rPr>
          <w:iCs w:val="0"/>
        </w:rPr>
        <w:fldChar w:fldCharType="end"/>
      </w:r>
      <w:r w:rsidRPr="00F97AF1">
        <w:rPr>
          <w:iCs w:val="0"/>
        </w:rPr>
        <w:t xml:space="preserve"> untuk meningkatkan efisiensi layanan kepada pelanggan. Penelitian yang telah dipaparkan tersebut telah menunjukan potensi LLM untuk membantu pekerjaan dalam berbagai bidang</w:t>
      </w:r>
      <w:bookmarkStart w:id="17" w:name="_Hlk165444612"/>
      <w:r w:rsidRPr="00F97AF1">
        <w:rPr>
          <w:iCs w:val="0"/>
        </w:rPr>
        <w:t>.</w:t>
      </w:r>
      <w:bookmarkEnd w:id="17"/>
    </w:p>
    <w:p w14:paraId="61650C66" w14:textId="083D4B76" w:rsidR="008C1B41" w:rsidRPr="00265DD2" w:rsidRDefault="001E0BAD" w:rsidP="000B46B2">
      <w:pPr>
        <w:spacing w:after="240" w:line="360" w:lineRule="auto"/>
        <w:ind w:firstLine="708"/>
        <w:jc w:val="both"/>
        <w:rPr>
          <w:iCs w:val="0"/>
        </w:rPr>
      </w:pPr>
      <w:r w:rsidRPr="00F97AF1">
        <w:rPr>
          <w:iCs w:val="0"/>
        </w:rPr>
        <w:t>Berdasarkan data yang di dapat dari</w:t>
      </w:r>
      <w:r>
        <w:rPr>
          <w:iCs w:val="0"/>
        </w:rPr>
        <w:t xml:space="preserve"> website </w:t>
      </w:r>
      <w:r>
        <w:rPr>
          <w:iCs w:val="0"/>
        </w:rPr>
        <w:fldChar w:fldCharType="begin" w:fldLock="1"/>
      </w:r>
      <w:r>
        <w:rPr>
          <w:iCs w:val="0"/>
        </w:rP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data.usk.ac.id, 2024)","plainTextFormattedCitation":"(data.usk.ac.id, 2024)","previouslyFormattedCitation":"(data.usk.ac.id, 2024)"},"properties":{"noteIndex":0},"schema":"https://github.com/citation-style-language/schema/raw/master/csl-citation.json"}</w:instrText>
      </w:r>
      <w:r>
        <w:rPr>
          <w:iCs w:val="0"/>
        </w:rPr>
        <w:fldChar w:fldCharType="separate"/>
      </w:r>
      <w:r w:rsidRPr="004D2A05">
        <w:rPr>
          <w:iCs w:val="0"/>
          <w:noProof/>
        </w:rPr>
        <w:t>(data.usk.ac.id, 2024)</w:t>
      </w:r>
      <w:r>
        <w:rPr>
          <w:iCs w:val="0"/>
        </w:rPr>
        <w:fldChar w:fldCharType="end"/>
      </w:r>
      <w:r>
        <w:rPr>
          <w:iCs w:val="0"/>
        </w:rPr>
        <w:t xml:space="preserve"> jumlah mahasiswa yang mendaftar ke Universitas Syiah Kuala (USK) mengalami peningkatan setiap tahunnya. Untuk memberikan berbagai informasi </w:t>
      </w:r>
      <w:r w:rsidRPr="00B12059">
        <w:rPr>
          <w:iCs w:val="0"/>
        </w:rPr>
        <w:t>seperti</w:t>
      </w:r>
      <w:r>
        <w:rPr>
          <w:iCs w:val="0"/>
        </w:rPr>
        <w:t xml:space="preserve"> detail pendaftaran,</w:t>
      </w:r>
      <w:r w:rsidR="00627523">
        <w:rPr>
          <w:iCs w:val="0"/>
          <w:lang w:val="id-ID"/>
        </w:rPr>
        <w:t xml:space="preserve"> </w:t>
      </w:r>
      <w:r>
        <w:rPr>
          <w:iCs w:val="0"/>
        </w:rPr>
        <w:t xml:space="preserve">uang kuliah, dan lain-lain USK menyediakan website dengan alamat </w:t>
      </w:r>
      <w:r w:rsidRPr="004D2A05">
        <w:rPr>
          <w:iCs w:val="0"/>
        </w:rPr>
        <w:t>usk.ac.id</w:t>
      </w:r>
      <w:r>
        <w:rPr>
          <w:iCs w:val="0"/>
        </w:rPr>
        <w:t xml:space="preserve">. sehingga mahasiswa dapat mencari informasi mengenai hal yang berkaitan dengan universitas. Pada saat ada informasi yang belum tersedia di website calon mahasiswa dapat bertanya secara langsung melalui sosial media seperti </w:t>
      </w:r>
      <w:r w:rsidRPr="00AC6A46">
        <w:rPr>
          <w:i/>
        </w:rPr>
        <w:t>direct message</w:t>
      </w:r>
      <w:r w:rsidRPr="00AC6A46">
        <w:rPr>
          <w:iCs w:val="0"/>
        </w:rPr>
        <w:t xml:space="preserve"> </w:t>
      </w:r>
      <w:r>
        <w:rPr>
          <w:iCs w:val="0"/>
        </w:rPr>
        <w:t xml:space="preserve">(DM) melalui aplikasi </w:t>
      </w:r>
      <w:r>
        <w:rPr>
          <w:i/>
        </w:rPr>
        <w:t>I</w:t>
      </w:r>
      <w:r w:rsidRPr="00DF1B02">
        <w:rPr>
          <w:i/>
        </w:rPr>
        <w:t>nstagram</w:t>
      </w:r>
      <w:r>
        <w:rPr>
          <w:iCs w:val="0"/>
        </w:rPr>
        <w:t xml:space="preserve">, dan juga menjumpai staf perguruan tinggi secara langsung di bagian Unit Layanan Terpadu (ULT) atau bagian Hubungan Masyarakat (Humas). </w:t>
      </w:r>
      <w:r>
        <w:t>Penelitian ini akan mengkaji penerapan LLM sebagai asisten virtual dalam bentuk chatbot untuk memberikan informasi interaktif terkait administrasi akademik di USK</w:t>
      </w:r>
      <w:bookmarkEnd w:id="16"/>
      <w:r w:rsidR="00793CF2" w:rsidRPr="00AF211D">
        <w:t>.</w:t>
      </w:r>
    </w:p>
    <w:p w14:paraId="7C997E4A" w14:textId="375ED7F7" w:rsidR="008C1B41" w:rsidRPr="00A25460" w:rsidRDefault="000F6DB3" w:rsidP="00415063">
      <w:pPr>
        <w:pStyle w:val="Heading2"/>
      </w:pPr>
      <w:bookmarkStart w:id="18" w:name="_Toc163126453"/>
      <w:bookmarkStart w:id="19" w:name="_Toc175818084"/>
      <w:r w:rsidRPr="00A25460">
        <w:rPr>
          <w:lang w:val="id-ID"/>
        </w:rPr>
        <w:t>Rumusan M</w:t>
      </w:r>
      <w:r w:rsidRPr="00A25460">
        <w:t>asalah</w:t>
      </w:r>
      <w:bookmarkEnd w:id="18"/>
      <w:bookmarkEnd w:id="19"/>
    </w:p>
    <w:p w14:paraId="59256488" w14:textId="77777777" w:rsidR="00AE06C4" w:rsidRPr="00512935" w:rsidRDefault="00AE06C4" w:rsidP="00EB688F">
      <w:pPr>
        <w:spacing w:line="360" w:lineRule="auto"/>
        <w:ind w:firstLine="709"/>
      </w:pPr>
      <w:r w:rsidRPr="00512935">
        <w:t>Berdasarkan latar belakang yang telah diuraikan di atas, ada beberapa rumusan masalah yang perlu diteliti untuk menemukan solusinya. Adapun rumusan masalah dari penelitian ini adalah sebagai berikut:</w:t>
      </w:r>
    </w:p>
    <w:p w14:paraId="0D3B8410" w14:textId="49309FCC" w:rsidR="001F6657" w:rsidRPr="00512935" w:rsidRDefault="00596951" w:rsidP="002A6F34">
      <w:pPr>
        <w:numPr>
          <w:ilvl w:val="0"/>
          <w:numId w:val="4"/>
        </w:numPr>
        <w:autoSpaceDE/>
        <w:autoSpaceDN/>
        <w:spacing w:line="360" w:lineRule="auto"/>
        <w:ind w:left="426" w:hanging="359"/>
        <w:jc w:val="both"/>
      </w:pPr>
      <w:r w:rsidRPr="00512935">
        <w:t xml:space="preserve">Pertanyaan </w:t>
      </w:r>
      <w:r w:rsidR="00737EE7" w:rsidRPr="00512935">
        <w:t xml:space="preserve">dan jawaban </w:t>
      </w:r>
      <w:r w:rsidRPr="00512935">
        <w:t xml:space="preserve">terkait akademik </w:t>
      </w:r>
      <w:r w:rsidR="0002061F" w:rsidRPr="00512935">
        <w:t xml:space="preserve">selama </w:t>
      </w:r>
      <w:r w:rsidR="00022C33" w:rsidRPr="00512935">
        <w:t xml:space="preserve">ini </w:t>
      </w:r>
      <w:r w:rsidR="00737EE7" w:rsidRPr="00512935">
        <w:t xml:space="preserve">disusun </w:t>
      </w:r>
      <w:r w:rsidR="0002061F" w:rsidRPr="00512935">
        <w:t xml:space="preserve">dalam bentuk </w:t>
      </w:r>
      <w:r w:rsidR="0002061F" w:rsidRPr="00512935">
        <w:rPr>
          <w:i/>
          <w:iCs w:val="0"/>
        </w:rPr>
        <w:t xml:space="preserve">Frequently Asked Question </w:t>
      </w:r>
      <w:r w:rsidR="0002061F" w:rsidRPr="00512935">
        <w:t>(FAQ)</w:t>
      </w:r>
      <w:r w:rsidR="00022C33" w:rsidRPr="00512935">
        <w:t>.</w:t>
      </w:r>
      <w:r w:rsidR="001B18D6" w:rsidRPr="00512935">
        <w:t xml:space="preserve"> FAQ </w:t>
      </w:r>
      <w:r w:rsidR="00BF1FD9" w:rsidRPr="00512935">
        <w:t xml:space="preserve">ini </w:t>
      </w:r>
      <w:r w:rsidR="001B18D6" w:rsidRPr="00512935">
        <w:t xml:space="preserve">tidak interaktif sehingga </w:t>
      </w:r>
      <w:r w:rsidR="00D1757B" w:rsidRPr="00512935">
        <w:t xml:space="preserve">jawaban atau </w:t>
      </w:r>
      <w:r w:rsidR="001B18D6" w:rsidRPr="00512935">
        <w:t xml:space="preserve">informasi harus dicari dalam daftar FAQ tersebut. Oleh karena itu, dibutuhkan alternatif </w:t>
      </w:r>
      <w:r w:rsidR="00187B14" w:rsidRPr="00512935">
        <w:t xml:space="preserve">cara </w:t>
      </w:r>
      <w:r w:rsidR="001B18D6" w:rsidRPr="00512935">
        <w:t xml:space="preserve">penyampaian informasi yang interaktif </w:t>
      </w:r>
      <w:r w:rsidR="00D2627C" w:rsidRPr="00512935">
        <w:t>menggunakan</w:t>
      </w:r>
      <w:r w:rsidR="001B18D6" w:rsidRPr="00512935">
        <w:t xml:space="preserve"> chatbot.</w:t>
      </w:r>
    </w:p>
    <w:p w14:paraId="68C10A11" w14:textId="50EBF3CB" w:rsidR="00E27744" w:rsidRPr="00512935" w:rsidRDefault="00E27744" w:rsidP="002A6F34">
      <w:pPr>
        <w:numPr>
          <w:ilvl w:val="0"/>
          <w:numId w:val="4"/>
        </w:numPr>
        <w:autoSpaceDE/>
        <w:autoSpaceDN/>
        <w:spacing w:line="360" w:lineRule="auto"/>
        <w:ind w:left="426" w:hanging="359"/>
        <w:jc w:val="both"/>
      </w:pPr>
      <w:r w:rsidRPr="00512935">
        <w:t xml:space="preserve">Belum diketahui </w:t>
      </w:r>
      <w:r w:rsidR="00EE5864" w:rsidRPr="00512935">
        <w:t xml:space="preserve">kinerja </w:t>
      </w:r>
      <w:r w:rsidRPr="00512935">
        <w:t xml:space="preserve">metode </w:t>
      </w:r>
      <w:r w:rsidRPr="00512935">
        <w:rPr>
          <w:i/>
          <w:iCs w:val="0"/>
        </w:rPr>
        <w:t>fine-tuning</w:t>
      </w:r>
      <w:r w:rsidRPr="00512935">
        <w:t xml:space="preserve"> </w:t>
      </w:r>
      <w:r w:rsidR="00EE5864" w:rsidRPr="00512935">
        <w:t xml:space="preserve">dan RAG dalam pengembangan chatbot untuk informasi akademik di </w:t>
      </w:r>
      <w:r w:rsidRPr="00512935">
        <w:t>USK.</w:t>
      </w:r>
    </w:p>
    <w:p w14:paraId="30AFF0B3" w14:textId="0E7215B2" w:rsidR="008C1B41" w:rsidRPr="00512935" w:rsidRDefault="009C4DB4" w:rsidP="009C4DB4">
      <w:pPr>
        <w:numPr>
          <w:ilvl w:val="0"/>
          <w:numId w:val="4"/>
        </w:numPr>
        <w:autoSpaceDE/>
        <w:autoSpaceDN/>
        <w:spacing w:line="360" w:lineRule="auto"/>
        <w:ind w:left="426" w:hanging="359"/>
        <w:jc w:val="both"/>
      </w:pPr>
      <w:r w:rsidRPr="00512935">
        <w:t>Belum tersedia dokumen eksternal dalam bentuk pernyataan yang diperlukan untuk menggunakan RAG dalam pengembangan LLM di bidang akademik</w:t>
      </w:r>
      <w:r w:rsidR="00405DE0" w:rsidRPr="00512935">
        <w:t>.</w:t>
      </w:r>
    </w:p>
    <w:p w14:paraId="0C68D71E" w14:textId="77777777" w:rsidR="009C4DB4" w:rsidRPr="00512935" w:rsidRDefault="009C4DB4" w:rsidP="009C4DB4">
      <w:pPr>
        <w:autoSpaceDE/>
        <w:autoSpaceDN/>
        <w:spacing w:line="360" w:lineRule="auto"/>
        <w:jc w:val="both"/>
      </w:pPr>
    </w:p>
    <w:p w14:paraId="5737E0BF" w14:textId="77777777" w:rsidR="009C4DB4" w:rsidRPr="00512935" w:rsidRDefault="009C4DB4" w:rsidP="009C4DB4">
      <w:pPr>
        <w:autoSpaceDE/>
        <w:autoSpaceDN/>
        <w:spacing w:line="360" w:lineRule="auto"/>
        <w:jc w:val="both"/>
      </w:pPr>
    </w:p>
    <w:p w14:paraId="0078A74F" w14:textId="77777777" w:rsidR="009C4DB4" w:rsidRPr="00512935" w:rsidRDefault="009C4DB4" w:rsidP="009C4DB4">
      <w:pPr>
        <w:autoSpaceDE/>
        <w:autoSpaceDN/>
        <w:spacing w:line="360" w:lineRule="auto"/>
        <w:jc w:val="both"/>
      </w:pPr>
    </w:p>
    <w:p w14:paraId="68B1DC31" w14:textId="7F654713" w:rsidR="008C1B41" w:rsidRPr="00512935" w:rsidRDefault="000F6DB3" w:rsidP="00415063">
      <w:pPr>
        <w:pStyle w:val="Heading2"/>
        <w:rPr>
          <w:lang w:val="id-ID"/>
        </w:rPr>
      </w:pPr>
      <w:bookmarkStart w:id="20" w:name="_Toc163126454"/>
      <w:bookmarkStart w:id="21" w:name="_Toc175818085"/>
      <w:r w:rsidRPr="00512935">
        <w:lastRenderedPageBreak/>
        <w:t>Tujuan</w:t>
      </w:r>
      <w:r w:rsidRPr="00512935">
        <w:rPr>
          <w:lang w:val="id-ID"/>
        </w:rPr>
        <w:t xml:space="preserve"> Penelitian</w:t>
      </w:r>
      <w:bookmarkEnd w:id="20"/>
      <w:bookmarkEnd w:id="21"/>
    </w:p>
    <w:p w14:paraId="37C9CEDA" w14:textId="77777777" w:rsidR="00AE06C4" w:rsidRPr="00512935" w:rsidRDefault="00AE06C4" w:rsidP="00AE06C4">
      <w:pPr>
        <w:spacing w:line="360" w:lineRule="auto"/>
      </w:pPr>
      <w:r w:rsidRPr="00512935">
        <w:t>Adapun Tujuan dari penelitian ini adalah sebagai berikut:</w:t>
      </w:r>
    </w:p>
    <w:p w14:paraId="5B990B72" w14:textId="29A20178" w:rsidR="00B168C3" w:rsidRPr="00512935" w:rsidRDefault="00A9509A" w:rsidP="002A6F34">
      <w:pPr>
        <w:pStyle w:val="ListParagraph"/>
        <w:numPr>
          <w:ilvl w:val="0"/>
          <w:numId w:val="6"/>
        </w:numPr>
        <w:autoSpaceDE/>
        <w:autoSpaceDN/>
        <w:ind w:left="426"/>
        <w:jc w:val="both"/>
      </w:pPr>
      <w:r w:rsidRPr="00512935">
        <w:rPr>
          <w:color w:val="000000" w:themeColor="text1"/>
        </w:rPr>
        <w:t>Mengembangkan</w:t>
      </w:r>
      <w:r w:rsidR="00B168C3" w:rsidRPr="00512935">
        <w:rPr>
          <w:color w:val="000000" w:themeColor="text1"/>
        </w:rPr>
        <w:t xml:space="preserve"> </w:t>
      </w:r>
      <w:r w:rsidR="00460A5A" w:rsidRPr="00512935">
        <w:rPr>
          <w:color w:val="000000" w:themeColor="text1"/>
        </w:rPr>
        <w:t>LLM</w:t>
      </w:r>
      <w:r w:rsidR="00CF0434" w:rsidRPr="00512935">
        <w:rPr>
          <w:color w:val="000000" w:themeColor="text1"/>
        </w:rPr>
        <w:t xml:space="preserve"> </w:t>
      </w:r>
      <w:r w:rsidRPr="00512935">
        <w:t xml:space="preserve"> </w:t>
      </w:r>
      <w:r w:rsidR="00CF0434" w:rsidRPr="00512935">
        <w:t xml:space="preserve">yang dapat memberikan </w:t>
      </w:r>
      <w:r w:rsidRPr="00512935">
        <w:t xml:space="preserve">informasi </w:t>
      </w:r>
      <w:r w:rsidR="00CF0434" w:rsidRPr="00512935">
        <w:t xml:space="preserve">akademik </w:t>
      </w:r>
      <w:r w:rsidRPr="00512935">
        <w:t>di USK</w:t>
      </w:r>
      <w:r w:rsidR="00B168C3" w:rsidRPr="00512935">
        <w:t>.</w:t>
      </w:r>
    </w:p>
    <w:p w14:paraId="43508197" w14:textId="2A38CD1F" w:rsidR="00D94AE0" w:rsidRPr="00512935" w:rsidRDefault="00CF0434" w:rsidP="002A6F34">
      <w:pPr>
        <w:pStyle w:val="ListParagraph"/>
        <w:numPr>
          <w:ilvl w:val="0"/>
          <w:numId w:val="6"/>
        </w:numPr>
        <w:autoSpaceDE/>
        <w:autoSpaceDN/>
        <w:ind w:left="426"/>
        <w:jc w:val="both"/>
      </w:pPr>
      <w:r w:rsidRPr="00512935">
        <w:rPr>
          <w:color w:val="000000" w:themeColor="text1"/>
        </w:rPr>
        <w:t>Mendapatkan metode dengan kinerja terbaik dalam pengembangan chatbot</w:t>
      </w:r>
      <w:r w:rsidR="00D94AE0" w:rsidRPr="00512935">
        <w:rPr>
          <w:color w:val="000000" w:themeColor="text1"/>
        </w:rPr>
        <w:t>.</w:t>
      </w:r>
    </w:p>
    <w:p w14:paraId="1E8EA521" w14:textId="5C232C01" w:rsidR="003F695E" w:rsidRPr="00512935" w:rsidRDefault="00CF0434" w:rsidP="002A6F34">
      <w:pPr>
        <w:numPr>
          <w:ilvl w:val="0"/>
          <w:numId w:val="6"/>
        </w:numPr>
        <w:pBdr>
          <w:top w:val="nil"/>
          <w:left w:val="nil"/>
          <w:bottom w:val="nil"/>
          <w:right w:val="nil"/>
          <w:between w:val="nil"/>
        </w:pBdr>
        <w:autoSpaceDE/>
        <w:autoSpaceDN/>
        <w:spacing w:after="240" w:line="360" w:lineRule="auto"/>
        <w:ind w:left="426"/>
        <w:jc w:val="both"/>
      </w:pPr>
      <w:r w:rsidRPr="00512935">
        <w:rPr>
          <w:color w:val="000000" w:themeColor="text1"/>
        </w:rPr>
        <w:t xml:space="preserve">Mengumpulkan </w:t>
      </w:r>
      <w:r w:rsidRPr="00512935">
        <w:t>dokumen eksternal</w:t>
      </w:r>
      <w:r w:rsidR="00B34D21" w:rsidRPr="00512935">
        <w:t xml:space="preserve"> berupa informasi akademik di USK</w:t>
      </w:r>
      <w:r w:rsidRPr="00512935">
        <w:t xml:space="preserve"> </w:t>
      </w:r>
      <w:r w:rsidR="00E96B21" w:rsidRPr="00512935">
        <w:t xml:space="preserve">yang </w:t>
      </w:r>
      <w:r w:rsidRPr="00512935">
        <w:t>akan digunakan pada metode RAG dalam pengembangan LLM di bidang akademik</w:t>
      </w:r>
      <w:r w:rsidR="00A9509A" w:rsidRPr="00512935">
        <w:rPr>
          <w:color w:val="000000" w:themeColor="text1"/>
        </w:rPr>
        <w:t>.</w:t>
      </w:r>
    </w:p>
    <w:p w14:paraId="6FFED18B" w14:textId="3C8B9720" w:rsidR="004E42B7" w:rsidRPr="00512935" w:rsidRDefault="000F6DB3" w:rsidP="0037775E">
      <w:pPr>
        <w:pStyle w:val="Heading2"/>
        <w:rPr>
          <w:lang w:val="id-ID"/>
        </w:rPr>
      </w:pPr>
      <w:bookmarkStart w:id="22" w:name="_Toc163126455"/>
      <w:bookmarkStart w:id="23" w:name="_Toc175818086"/>
      <w:r w:rsidRPr="00512935">
        <w:t>Manfaat</w:t>
      </w:r>
      <w:r w:rsidRPr="00512935">
        <w:rPr>
          <w:lang w:val="id-ID"/>
        </w:rPr>
        <w:t xml:space="preserve"> Penelitian</w:t>
      </w:r>
      <w:bookmarkEnd w:id="22"/>
      <w:bookmarkEnd w:id="23"/>
    </w:p>
    <w:p w14:paraId="111F9AB2" w14:textId="741C3B4D" w:rsidR="00AE06C4" w:rsidRPr="00512935" w:rsidRDefault="00AE06C4" w:rsidP="00AE06C4">
      <w:pPr>
        <w:pBdr>
          <w:top w:val="nil"/>
          <w:left w:val="nil"/>
          <w:bottom w:val="nil"/>
          <w:right w:val="nil"/>
          <w:between w:val="nil"/>
        </w:pBdr>
        <w:spacing w:line="360" w:lineRule="auto"/>
        <w:ind w:firstLine="360"/>
        <w:rPr>
          <w:color w:val="000000" w:themeColor="text1"/>
        </w:rPr>
      </w:pPr>
      <w:r w:rsidRPr="00512935">
        <w:rPr>
          <w:color w:val="000000"/>
        </w:rPr>
        <w:t xml:space="preserve">Beberapa manfaat penelitian yang diharapkan dari </w:t>
      </w:r>
      <w:r w:rsidR="00CA35E6" w:rsidRPr="00512935">
        <w:rPr>
          <w:iCs w:val="0"/>
          <w:color w:val="000000"/>
        </w:rPr>
        <w:t>penelitian</w:t>
      </w:r>
      <w:r w:rsidRPr="00512935">
        <w:rPr>
          <w:i/>
          <w:color w:val="000000"/>
          <w:lang w:val="id-ID"/>
        </w:rPr>
        <w:t xml:space="preserve"> </w:t>
      </w:r>
      <w:r w:rsidRPr="00512935">
        <w:rPr>
          <w:color w:val="000000"/>
        </w:rPr>
        <w:t xml:space="preserve">ini adalah </w:t>
      </w:r>
      <w:r w:rsidRPr="00512935">
        <w:rPr>
          <w:color w:val="000000" w:themeColor="text1"/>
        </w:rPr>
        <w:t>sebagai berikut:</w:t>
      </w:r>
    </w:p>
    <w:p w14:paraId="6522BD82" w14:textId="03BAA4DF" w:rsidR="00B110B3" w:rsidRPr="00512935" w:rsidRDefault="005D0AA8" w:rsidP="002A6F34">
      <w:pPr>
        <w:numPr>
          <w:ilvl w:val="0"/>
          <w:numId w:val="7"/>
        </w:numPr>
        <w:pBdr>
          <w:top w:val="nil"/>
          <w:left w:val="nil"/>
          <w:bottom w:val="nil"/>
          <w:right w:val="nil"/>
          <w:between w:val="nil"/>
        </w:pBdr>
        <w:autoSpaceDE/>
        <w:autoSpaceDN/>
        <w:spacing w:line="360" w:lineRule="auto"/>
        <w:jc w:val="both"/>
        <w:rPr>
          <w:color w:val="000000" w:themeColor="text1"/>
        </w:rPr>
      </w:pPr>
      <w:r>
        <w:rPr>
          <w:color w:val="000000" w:themeColor="text1"/>
          <w:lang w:val="id-ID"/>
        </w:rPr>
        <w:t>I</w:t>
      </w:r>
      <w:r w:rsidR="00B110B3" w:rsidRPr="00512935">
        <w:rPr>
          <w:color w:val="000000" w:themeColor="text1"/>
        </w:rPr>
        <w:t xml:space="preserve">nformasi </w:t>
      </w:r>
      <w:r w:rsidR="00A30519" w:rsidRPr="00512935">
        <w:rPr>
          <w:color w:val="000000" w:themeColor="text1"/>
        </w:rPr>
        <w:t xml:space="preserve">akademik </w:t>
      </w:r>
      <w:r w:rsidR="00B110B3" w:rsidRPr="00512935">
        <w:rPr>
          <w:color w:val="000000" w:themeColor="text1"/>
        </w:rPr>
        <w:t>di USK</w:t>
      </w:r>
      <w:r w:rsidR="00460A5A" w:rsidRPr="00512935">
        <w:rPr>
          <w:color w:val="000000" w:themeColor="text1"/>
        </w:rPr>
        <w:t xml:space="preserve"> </w:t>
      </w:r>
      <w:r w:rsidR="00B110B3" w:rsidRPr="00512935">
        <w:rPr>
          <w:color w:val="000000" w:themeColor="text1"/>
        </w:rPr>
        <w:t xml:space="preserve">yang dapat diakses </w:t>
      </w:r>
      <w:r w:rsidR="00A30519" w:rsidRPr="00512935">
        <w:rPr>
          <w:color w:val="000000" w:themeColor="text1"/>
        </w:rPr>
        <w:t xml:space="preserve">secara interaktif </w:t>
      </w:r>
      <w:r w:rsidR="00B110B3" w:rsidRPr="00512935">
        <w:rPr>
          <w:color w:val="000000" w:themeColor="text1"/>
        </w:rPr>
        <w:t>dengan memanfaatkan LLM.</w:t>
      </w:r>
    </w:p>
    <w:p w14:paraId="78B01AD1" w14:textId="6748248C" w:rsidR="00A30519" w:rsidRPr="00512935" w:rsidRDefault="00A30519"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Didapatkan metode terbaik dalam penerapan LLM di bidang Akademik.</w:t>
      </w:r>
    </w:p>
    <w:p w14:paraId="1C35D8A6" w14:textId="218210A4" w:rsidR="00B110B3" w:rsidRPr="00512935" w:rsidRDefault="00A30519" w:rsidP="00A30519">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Tersedia dokumen eksternal yang dapat digunakan dalam pengembangan LLM dengan metode RAG.</w:t>
      </w:r>
    </w:p>
    <w:p w14:paraId="79E07473" w14:textId="6815B587" w:rsidR="00B110B3" w:rsidRPr="00512935"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 xml:space="preserve">Peningkatan layanan serta kepuasan yang diberikan kepada mahasiswa </w:t>
      </w:r>
      <w:r w:rsidR="00130C9C" w:rsidRPr="00512935">
        <w:rPr>
          <w:color w:val="000000" w:themeColor="text1"/>
        </w:rPr>
        <w:t>di</w:t>
      </w:r>
      <w:r w:rsidRPr="00512935">
        <w:rPr>
          <w:color w:val="000000" w:themeColor="text1"/>
        </w:rPr>
        <w:t xml:space="preserve"> USK.</w:t>
      </w:r>
    </w:p>
    <w:p w14:paraId="075C54BE" w14:textId="2DDC227A" w:rsidR="00E11F26"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 xml:space="preserve">Menjadi kajian awal dengan pemanfaatan LLM serta mendapatkan ilmu pengetahuan dan informasi baru terkait </w:t>
      </w:r>
      <w:r w:rsidR="003E57BE" w:rsidRPr="00512935">
        <w:rPr>
          <w:color w:val="000000" w:themeColor="text1"/>
        </w:rPr>
        <w:t xml:space="preserve">variasi domain dalam </w:t>
      </w:r>
      <w:r w:rsidRPr="00512935">
        <w:rPr>
          <w:color w:val="000000" w:themeColor="text1"/>
        </w:rPr>
        <w:t>penerapan LLM</w:t>
      </w:r>
      <w:r w:rsidR="0009383E" w:rsidRPr="00512935">
        <w:rPr>
          <w:color w:val="000000" w:themeColor="text1"/>
        </w:rPr>
        <w:t xml:space="preserve"> d</w:t>
      </w:r>
      <w:r w:rsidR="003D5E3D" w:rsidRPr="00512935">
        <w:rPr>
          <w:color w:val="000000" w:themeColor="text1"/>
        </w:rPr>
        <w:t>alam</w:t>
      </w:r>
      <w:r w:rsidR="0009383E" w:rsidRPr="00512935">
        <w:rPr>
          <w:color w:val="000000" w:themeColor="text1"/>
        </w:rPr>
        <w:t xml:space="preserve"> bidang administrasi akademik</w:t>
      </w:r>
      <w:r w:rsidRPr="00512935">
        <w:rPr>
          <w:color w:val="000000" w:themeColor="text1"/>
        </w:rPr>
        <w:t xml:space="preserve"> </w:t>
      </w:r>
      <w:r w:rsidR="003D5E3D" w:rsidRPr="00512935">
        <w:rPr>
          <w:color w:val="000000" w:themeColor="text1"/>
        </w:rPr>
        <w:t>di</w:t>
      </w:r>
      <w:r w:rsidR="0009383E" w:rsidRPr="00512935">
        <w:rPr>
          <w:color w:val="000000" w:themeColor="text1"/>
        </w:rPr>
        <w:t xml:space="preserve"> </w:t>
      </w:r>
      <w:r w:rsidRPr="00A25460">
        <w:rPr>
          <w:color w:val="000000" w:themeColor="text1"/>
        </w:rPr>
        <w:t>USK.</w:t>
      </w:r>
      <w:r w:rsidR="00D47DF0" w:rsidRPr="00A25460">
        <w:br w:type="page"/>
      </w:r>
    </w:p>
    <w:p w14:paraId="26EE1DFD" w14:textId="7C458AE9" w:rsidR="00E11F26" w:rsidRPr="00A25460" w:rsidRDefault="00A23963" w:rsidP="00725163">
      <w:pPr>
        <w:pStyle w:val="Heading1"/>
      </w:pPr>
      <w:bookmarkStart w:id="24" w:name="_Toc175818087"/>
      <w:r w:rsidRPr="00A25460">
        <w:rPr>
          <w:lang w:val="en-US"/>
        </w:rPr>
        <w:lastRenderedPageBreak/>
        <w:t>BAB II</w:t>
      </w:r>
      <w:r w:rsidR="005E4851" w:rsidRPr="00A25460">
        <w:br/>
      </w:r>
      <w:bookmarkStart w:id="25" w:name="_Toc163126456"/>
      <w:r w:rsidR="00E11F26" w:rsidRPr="00A25460">
        <w:t>TINJAUAN KEPUSTAKAAN</w:t>
      </w:r>
      <w:bookmarkEnd w:id="24"/>
      <w:bookmarkEnd w:id="25"/>
    </w:p>
    <w:p w14:paraId="18012A36" w14:textId="77777777" w:rsidR="00E11F26" w:rsidRPr="00A25460" w:rsidRDefault="00E11F26" w:rsidP="00E11F26"/>
    <w:p w14:paraId="7FBD0F0A" w14:textId="77777777" w:rsidR="00E11F26" w:rsidRPr="00A25460" w:rsidRDefault="00E11F26" w:rsidP="00E11F26"/>
    <w:p w14:paraId="12F6E008" w14:textId="77777777" w:rsidR="00E11F26" w:rsidRPr="00A25460" w:rsidRDefault="00E11F26" w:rsidP="00637F02"/>
    <w:p w14:paraId="44D9C835" w14:textId="77777777" w:rsidR="00CF18D9" w:rsidRPr="00A25460" w:rsidRDefault="00CF18D9" w:rsidP="00CF18D9">
      <w:pPr>
        <w:pStyle w:val="Heading2"/>
      </w:pPr>
      <w:bookmarkStart w:id="26" w:name="_Toc163073894"/>
      <w:bookmarkStart w:id="27" w:name="_Toc175818088"/>
      <w:r w:rsidRPr="00A25460">
        <w:rPr>
          <w:i/>
          <w:iCs w:val="0"/>
        </w:rPr>
        <w:t xml:space="preserve">Artificial </w:t>
      </w:r>
      <w:r w:rsidRPr="00A25460">
        <w:rPr>
          <w:i/>
          <w:iCs w:val="0"/>
          <w:color w:val="000000"/>
        </w:rPr>
        <w:t>Intelligence</w:t>
      </w:r>
      <w:r w:rsidRPr="00A25460">
        <w:t xml:space="preserve"> (AI)</w:t>
      </w:r>
      <w:bookmarkEnd w:id="26"/>
      <w:bookmarkEnd w:id="27"/>
    </w:p>
    <w:p w14:paraId="71E27EB4" w14:textId="05919CB4" w:rsidR="00CF18D9" w:rsidRPr="00A25460" w:rsidRDefault="00CF18D9" w:rsidP="002A1665">
      <w:pPr>
        <w:spacing w:line="360" w:lineRule="auto"/>
        <w:ind w:firstLine="709"/>
        <w:jc w:val="both"/>
        <w:rPr>
          <w:color w:val="000000" w:themeColor="text1"/>
        </w:rPr>
      </w:pPr>
      <w:bookmarkStart w:id="28" w:name="_Hlk47943714"/>
      <w:r w:rsidRPr="00A25460">
        <w:rPr>
          <w:rFonts w:eastAsiaTheme="majorEastAsia" w:cstheme="majorBidi"/>
          <w:color w:val="000000" w:themeColor="text1"/>
        </w:rPr>
        <w:t xml:space="preserve">Menurut </w:t>
      </w:r>
      <w:r w:rsidR="00AF3A78" w:rsidRPr="00A25460">
        <w:rPr>
          <w:rFonts w:eastAsiaTheme="majorEastAsia" w:cstheme="majorBidi"/>
          <w:color w:val="000000" w:themeColor="text1"/>
        </w:rPr>
        <w:fldChar w:fldCharType="begin" w:fldLock="1"/>
      </w:r>
      <w:r w:rsidR="00FB6723" w:rsidRPr="00A25460">
        <w:rPr>
          <w:rFonts w:eastAsiaTheme="majorEastAsia" w:cstheme="majorBidi"/>
          <w:color w:val="000000" w:themeColor="text1"/>
        </w:rPr>
        <w:instrText>ADDIN CSL_CITATION {"citationItems":[{"id":"ITEM-1","itemData":{"author":[{"dropping-particle":"","family":"Russel, Stuart J; Norvig","given":"Peter.","non-dropping-particle":"","parse-names":false,"suffix":""}],"id":"ITEM-1","issued":{"date-parts":[["2010"]]},"number-of-pages":"265-326","title":"Artificial intelligence :a modern approach","type":"book"},"uris":["http://www.mendeley.com/documents/?uuid=5f354f9e-80d4-45b1-a24d-7ddb2ea8d6b2"]}],"mendeley":{"formattedCitation":"(Russel, Stuart J; Norvig, 2010)","manualFormatting":"Russel, Stuart J; Norvig (2010)","plainTextFormattedCitation":"(Russel, Stuart J; Norvig, 2010)","previouslyFormattedCitation":"(Russel, Stuart J; Norvig, 2010)"},"properties":{"noteIndex":0},"schema":"https://github.com/citation-style-language/schema/raw/master/csl-citation.json"}</w:instrText>
      </w:r>
      <w:r w:rsidR="00AF3A78" w:rsidRPr="00A25460">
        <w:rPr>
          <w:rFonts w:eastAsiaTheme="majorEastAsia" w:cstheme="majorBidi"/>
          <w:color w:val="000000" w:themeColor="text1"/>
        </w:rPr>
        <w:fldChar w:fldCharType="separate"/>
      </w:r>
      <w:r w:rsidR="00AF3A78" w:rsidRPr="00A25460">
        <w:rPr>
          <w:rFonts w:eastAsiaTheme="majorEastAsia" w:cstheme="majorBidi"/>
          <w:noProof/>
          <w:color w:val="000000" w:themeColor="text1"/>
        </w:rPr>
        <w:t xml:space="preserve">Russel, Stuart J; Norvig </w:t>
      </w:r>
      <w:r w:rsidR="0091697D" w:rsidRPr="00A25460">
        <w:rPr>
          <w:rFonts w:eastAsiaTheme="majorEastAsia" w:cstheme="majorBidi"/>
          <w:noProof/>
          <w:color w:val="000000" w:themeColor="text1"/>
        </w:rPr>
        <w:t>(</w:t>
      </w:r>
      <w:r w:rsidR="00AF3A78" w:rsidRPr="00A25460">
        <w:rPr>
          <w:rFonts w:eastAsiaTheme="majorEastAsia" w:cstheme="majorBidi"/>
          <w:noProof/>
          <w:color w:val="000000" w:themeColor="text1"/>
        </w:rPr>
        <w:t>2010)</w:t>
      </w:r>
      <w:r w:rsidR="00AF3A78" w:rsidRPr="00A25460">
        <w:rPr>
          <w:rFonts w:eastAsiaTheme="majorEastAsia" w:cstheme="majorBidi"/>
          <w:color w:val="000000" w:themeColor="text1"/>
        </w:rPr>
        <w:fldChar w:fldCharType="end"/>
      </w:r>
      <w:r w:rsidRPr="00A25460">
        <w:rPr>
          <w:rFonts w:eastAsiaTheme="majorEastAsia" w:cstheme="majorBidi"/>
          <w:color w:val="000000" w:themeColor="text1"/>
        </w:rPr>
        <w:t xml:space="preserve"> Sebuah perangkat pada komputer yang dapat memahami lingkungan di sekitarnya ialah kecerdasan buatan, tujuan dari tindakannya yaitu untuk memberikan suatu respons yang sesuai. Pengertian yang hampir sama juga diberikan oleh </w:t>
      </w:r>
      <w:r w:rsidR="00FB6723" w:rsidRPr="00A25460">
        <w:rPr>
          <w:rFonts w:eastAsiaTheme="majorEastAsia" w:cstheme="majorBidi"/>
          <w:color w:val="000000" w:themeColor="text1"/>
        </w:rPr>
        <w:fldChar w:fldCharType="begin" w:fldLock="1"/>
      </w:r>
      <w:r w:rsidR="009A7E15" w:rsidRPr="00A25460">
        <w:rPr>
          <w:rFonts w:eastAsiaTheme="majorEastAsia" w:cstheme="majorBidi"/>
          <w:color w:val="000000" w:themeColor="text1"/>
        </w:rPr>
        <w:instrText>ADDIN CSL_CITATION {"citationItems":[{"id":"ITEM-1","itemData":{"URL":"https://web.media.mit.edu/~minsky/papers/steps.html","accessed":{"date-parts":[["2024","4","15"]]},"author":[{"dropping-particle":"","family":"Minsky","given":"Marvin","non-dropping-particle":"","parse-names":false,"suffix":""}],"container-title":"web.media.mit.edu","id":"ITEM-1","issued":{"date-parts":[["1989"]]},"title":"Steps Toward Artificial Intelligence","type":"webpage"},"uris":["http://www.mendeley.com/documents/?uuid=fd0a1a1a-deb2-43a1-b194-d3419939d404"]}],"mendeley":{"formattedCitation":"(Minsky, 1989)","manualFormatting":"Minsky (1989)","plainTextFormattedCitation":"(Minsky, 1989)","previouslyFormattedCitation":"(Minsky, 1989)"},"properties":{"noteIndex":0},"schema":"https://github.com/citation-style-language/schema/raw/master/csl-citation.json"}</w:instrText>
      </w:r>
      <w:r w:rsidR="00FB6723" w:rsidRPr="00A25460">
        <w:rPr>
          <w:rFonts w:eastAsiaTheme="majorEastAsia" w:cstheme="majorBidi"/>
          <w:color w:val="000000" w:themeColor="text1"/>
        </w:rPr>
        <w:fldChar w:fldCharType="separate"/>
      </w:r>
      <w:r w:rsidR="00FB6723" w:rsidRPr="00A25460">
        <w:rPr>
          <w:rFonts w:eastAsiaTheme="majorEastAsia" w:cstheme="majorBidi"/>
          <w:noProof/>
          <w:color w:val="000000" w:themeColor="text1"/>
        </w:rPr>
        <w:t>Minsky (1989)</w:t>
      </w:r>
      <w:r w:rsidR="00FB6723" w:rsidRPr="00A25460">
        <w:rPr>
          <w:rFonts w:eastAsiaTheme="majorEastAsia" w:cstheme="majorBidi"/>
          <w:color w:val="000000" w:themeColor="text1"/>
        </w:rPr>
        <w:fldChar w:fldCharType="end"/>
      </w:r>
      <w:r w:rsidR="00FB6723" w:rsidRPr="00A25460">
        <w:rPr>
          <w:rFonts w:eastAsiaTheme="majorEastAsia" w:cstheme="majorBidi"/>
          <w:color w:val="000000" w:themeColor="text1"/>
        </w:rPr>
        <w:t xml:space="preserve"> </w:t>
      </w:r>
      <w:r w:rsidRPr="00A25460">
        <w:rPr>
          <w:rFonts w:eastAsiaTheme="majorEastAsia" w:cstheme="majorBidi"/>
          <w:color w:val="000000" w:themeColor="text1"/>
        </w:rPr>
        <w:t>Menurutnya, kecerdasan buatan pada komputer merupakan suatu ilmu yang mempelajari cara membuat suatu program yang dapat melakukan suatu tindakan yang sama seperti yang manusia dapat lakukan.</w:t>
      </w:r>
    </w:p>
    <w:p w14:paraId="1923BD59" w14:textId="77777777" w:rsidR="00CF18D9" w:rsidRPr="00A25460" w:rsidRDefault="00CF18D9" w:rsidP="002A1665">
      <w:pPr>
        <w:spacing w:line="360" w:lineRule="auto"/>
        <w:ind w:firstLine="709"/>
        <w:jc w:val="both"/>
        <w:rPr>
          <w:b/>
          <w:color w:val="000000" w:themeColor="text1"/>
        </w:rPr>
      </w:pPr>
      <w:r w:rsidRPr="00A25460">
        <w:rPr>
          <w:rFonts w:eastAsiaTheme="majorEastAsia" w:cstheme="majorBidi"/>
          <w:color w:val="000000" w:themeColor="text1"/>
        </w:rPr>
        <w:t>Dengan dua pengertian tersebut, maka dapat ditarik kesimpulan bahwa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rupakan suatu bidang ilmu yang digunakan dalam hal rancangan, pembangunan dan konsonstruksi pada satu mesin atau komputer pada program komputer hingga dapat dibentuk suatu kecerdasan seperti halnya manusia. Dalam hal ini kecerdasan berarti kemampuan dalam mengambil suatu tindakan, atau penyelesaian suatu masalah seperti halnya manusia yang dapat menggunakan kecerdasannya.</w:t>
      </w:r>
    </w:p>
    <w:p w14:paraId="5D643AF0" w14:textId="23291947" w:rsidR="00391C94" w:rsidRPr="00A25460" w:rsidRDefault="00CF18D9" w:rsidP="00D872AE">
      <w:pPr>
        <w:spacing w:after="240" w:line="360" w:lineRule="auto"/>
        <w:ind w:firstLine="720"/>
        <w:jc w:val="both"/>
        <w:rPr>
          <w:rFonts w:eastAsiaTheme="majorEastAsia" w:cstheme="majorBidi"/>
          <w:color w:val="000000" w:themeColor="text1"/>
        </w:rPr>
      </w:pPr>
      <w:r w:rsidRPr="00A25460">
        <w:rPr>
          <w:rFonts w:eastAsiaTheme="majorEastAsia" w:cstheme="majorBidi"/>
          <w:color w:val="000000" w:themeColor="text1"/>
        </w:rPr>
        <w:t>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liputi suatu lingkup penelitian dari berbagai aspek seperti layaknya kecerdasan manusia dalam hal tingkat pengetahuan, pembelajaran, penalaran, perencanaan, pemrosesan bahasa, hingga kemampuan untuk memanipulasi suatu objek.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diharapkan dapat memiliki kecerdasan umum layaknya manusia</w:t>
      </w:r>
      <w:bookmarkEnd w:id="28"/>
      <w:r w:rsidRPr="00A25460">
        <w:rPr>
          <w:rFonts w:eastAsiaTheme="majorEastAsia" w:cstheme="majorBidi"/>
          <w:color w:val="000000" w:themeColor="text1"/>
        </w:rPr>
        <w:t>.</w:t>
      </w:r>
    </w:p>
    <w:p w14:paraId="5173241B" w14:textId="25F12920" w:rsidR="00CF18D9" w:rsidRPr="00A25460" w:rsidRDefault="00CF18D9" w:rsidP="00CF18D9">
      <w:pPr>
        <w:pStyle w:val="Heading2"/>
      </w:pPr>
      <w:bookmarkStart w:id="29" w:name="_Toc163073888"/>
      <w:bookmarkStart w:id="30" w:name="_Toc175818089"/>
      <w:r w:rsidRPr="00A25460">
        <w:rPr>
          <w:i/>
          <w:iCs w:val="0"/>
        </w:rPr>
        <w:t>Natural Language Processing</w:t>
      </w:r>
      <w:r w:rsidRPr="00A25460">
        <w:t xml:space="preserve"> (NLP)</w:t>
      </w:r>
      <w:bookmarkEnd w:id="29"/>
      <w:bookmarkEnd w:id="30"/>
    </w:p>
    <w:p w14:paraId="493D0855" w14:textId="77777777" w:rsidR="00CF18D9" w:rsidRPr="00A25460" w:rsidRDefault="00CF18D9" w:rsidP="002A1665">
      <w:pPr>
        <w:spacing w:line="360" w:lineRule="auto"/>
        <w:ind w:firstLine="709"/>
        <w:jc w:val="both"/>
        <w:rPr>
          <w:bCs w:val="0"/>
          <w:color w:val="000000" w:themeColor="text1"/>
        </w:rPr>
      </w:pPr>
      <w:r w:rsidRPr="00A25460">
        <w:rPr>
          <w:i/>
          <w:color w:val="000000" w:themeColor="text1"/>
        </w:rPr>
        <w:t>Natural language processing</w:t>
      </w:r>
      <w:r w:rsidRPr="00A25460">
        <w:rPr>
          <w:color w:val="000000" w:themeColor="text1"/>
        </w:rPr>
        <w:t xml:space="preserve"> (NLP) adalah salah satu cabang </w:t>
      </w:r>
      <w:r w:rsidRPr="00A25460">
        <w:rPr>
          <w:i/>
          <w:color w:val="000000" w:themeColor="text1"/>
        </w:rPr>
        <w:t>artificial intelligence</w:t>
      </w:r>
      <w:r w:rsidRPr="00A25460">
        <w:rPr>
          <w:color w:val="000000" w:themeColor="text1"/>
        </w:rPr>
        <w:t xml:space="preserve"> yang membantu komputer memahami bahasa manusia baik secara lisan maupun tertulis, atau yang disebut dengan </w:t>
      </w:r>
      <w:r w:rsidRPr="00A25460">
        <w:rPr>
          <w:i/>
          <w:color w:val="000000" w:themeColor="text1"/>
        </w:rPr>
        <w:t>natural language</w:t>
      </w:r>
      <w:r w:rsidRPr="00A25460">
        <w:rPr>
          <w:color w:val="000000" w:themeColor="text1"/>
        </w:rPr>
        <w:t>.</w:t>
      </w:r>
    </w:p>
    <w:p w14:paraId="45758DA1" w14:textId="77777777" w:rsidR="00CF18D9" w:rsidRPr="00A25460" w:rsidRDefault="00CF18D9" w:rsidP="00C95B95">
      <w:pPr>
        <w:spacing w:line="360" w:lineRule="auto"/>
        <w:jc w:val="both"/>
        <w:rPr>
          <w:bCs w:val="0"/>
          <w:color w:val="000000" w:themeColor="text1"/>
        </w:rPr>
      </w:pPr>
      <w:r w:rsidRPr="00A25460">
        <w:rPr>
          <w:color w:val="000000" w:themeColor="text1"/>
        </w:rPr>
        <w:t xml:space="preserve">Manfaat natural language processing mencakup: </w:t>
      </w:r>
    </w:p>
    <w:p w14:paraId="49C730C8"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ekstraksi tulisan, di mana NLP mampu merangkum sebuah tulisan dan menemukan data penting dari tulisan tersebut. </w:t>
      </w:r>
    </w:p>
    <w:p w14:paraId="79A73395" w14:textId="77777777" w:rsidR="00CF18D9" w:rsidRPr="00A25460" w:rsidRDefault="00CF18D9" w:rsidP="002A1665">
      <w:pPr>
        <w:pStyle w:val="ListParagraph"/>
        <w:numPr>
          <w:ilvl w:val="0"/>
          <w:numId w:val="22"/>
        </w:numPr>
        <w:autoSpaceDE/>
        <w:autoSpaceDN/>
        <w:spacing w:after="120"/>
        <w:ind w:left="426"/>
        <w:contextualSpacing w:val="0"/>
        <w:jc w:val="both"/>
        <w:rPr>
          <w:bCs w:val="0"/>
          <w:color w:val="000000" w:themeColor="text1"/>
        </w:rPr>
      </w:pPr>
      <w:r w:rsidRPr="00A25460">
        <w:rPr>
          <w:color w:val="000000" w:themeColor="text1"/>
        </w:rPr>
        <w:t xml:space="preserve">Mendeteksi bahasa pada suatu tulisan lalu menerjemahkannya ke bahasa lain. </w:t>
      </w:r>
    </w:p>
    <w:p w14:paraId="1E72CD8C"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lastRenderedPageBreak/>
        <w:t xml:space="preserve">Menghasilkan konten secara otomatis berdasarkan teks yang tidak terstruktur. </w:t>
      </w:r>
    </w:p>
    <w:p w14:paraId="3544356C"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deteksi plagiarisme konten. </w:t>
      </w:r>
    </w:p>
    <w:p w14:paraId="14C2479B"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identifikasi suasana hati atau sentimen dari sebuah tulisan atau suara. </w:t>
      </w:r>
    </w:p>
    <w:p w14:paraId="7C41B0D7" w14:textId="77777777" w:rsidR="00CF18D9" w:rsidRPr="00A25460" w:rsidRDefault="00CF18D9" w:rsidP="002A1665">
      <w:pPr>
        <w:pStyle w:val="ListParagraph"/>
        <w:numPr>
          <w:ilvl w:val="0"/>
          <w:numId w:val="22"/>
        </w:numPr>
        <w:autoSpaceDE/>
        <w:autoSpaceDN/>
        <w:spacing w:after="240"/>
        <w:ind w:left="426"/>
        <w:contextualSpacing w:val="0"/>
        <w:jc w:val="both"/>
        <w:rPr>
          <w:bCs w:val="0"/>
          <w:color w:val="000000" w:themeColor="text1"/>
        </w:rPr>
      </w:pPr>
      <w:r w:rsidRPr="00A25460">
        <w:rPr>
          <w:color w:val="000000" w:themeColor="text1"/>
        </w:rPr>
        <w:t>Mengubah perintah suara menjadi teks tertulis, atau sebaliknnya.</w:t>
      </w:r>
    </w:p>
    <w:p w14:paraId="7F2A1665" w14:textId="77777777" w:rsidR="00CF18D9" w:rsidRPr="00A25460" w:rsidRDefault="00CF18D9" w:rsidP="00CF18D9">
      <w:pPr>
        <w:pStyle w:val="Heading3"/>
      </w:pPr>
      <w:r w:rsidRPr="00A25460">
        <w:t>Jenis-jenis NLP</w:t>
      </w:r>
    </w:p>
    <w:p w14:paraId="0CAA2F49"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 xml:space="preserve">Dikutip dari </w:t>
      </w:r>
      <w:r w:rsidRPr="00A25460">
        <w:t>OpenGenus</w:t>
      </w:r>
      <w:r w:rsidRPr="00A25460">
        <w:rPr>
          <w:color w:val="000000" w:themeColor="text1"/>
        </w:rPr>
        <w:t>, ada 5 model NLP yang paling terbaru dan umum digunakan, yaitu:</w:t>
      </w:r>
    </w:p>
    <w:p w14:paraId="77E4AA1B"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BERT </w:t>
      </w:r>
    </w:p>
    <w:p w14:paraId="1A5EBC8E"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BERT (</w:t>
      </w:r>
      <w:r w:rsidRPr="00A25460">
        <w:rPr>
          <w:i/>
          <w:color w:val="000000" w:themeColor="text1"/>
        </w:rPr>
        <w:t>Bidirectional Encoder Representations from Transformers</w:t>
      </w:r>
      <w:r w:rsidRPr="00A25460">
        <w:rPr>
          <w:color w:val="000000" w:themeColor="text1"/>
        </w:rPr>
        <w:t xml:space="preserve">) dikembangkan oleh Google pada tahun 2018. BERT dirancang untuk membantu komputer memahami makna bahasa ambigu dalam suatu teks dengan cara memanfaatkan kata yang ada di dalamnya untuk membangun konteks. </w:t>
      </w:r>
    </w:p>
    <w:p w14:paraId="3F74590B"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BERT dapat membaca teks dari dua arah sekaligus dan menganalisis bahasa tulisan menggunakan penyimpanan data pelatihan berlabel khusus. </w:t>
      </w:r>
    </w:p>
    <w:p w14:paraId="6D88E372"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Data pelatihan berasal dari RNN pra-terlatih yang menggunakan sekumpulan teks tanpa label. Jadi, mesin menggunakan algoritma machine learning untuk menganalisis dan mengelompokkan data tanpa label (unsupervised learning), dan melabeli kalimat atau paragraf sebagai output. </w:t>
      </w:r>
    </w:p>
    <w:p w14:paraId="378A6E32"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GPT-3 </w:t>
      </w:r>
    </w:p>
    <w:p w14:paraId="54B24FA7"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GPT-3 (</w:t>
      </w:r>
      <w:r w:rsidRPr="00A25460">
        <w:rPr>
          <w:i/>
          <w:color w:val="000000" w:themeColor="text1"/>
        </w:rPr>
        <w:t>Generative Pre-Trainer</w:t>
      </w:r>
      <w:r w:rsidRPr="00A25460">
        <w:rPr>
          <w:color w:val="000000" w:themeColor="text1"/>
        </w:rPr>
        <w:t xml:space="preserve"> generasi 3) merupakan model terbaru dari GPT dan GPT-2. GPT dibuat oleh OpenAI dan merupakan </w:t>
      </w:r>
      <w:r w:rsidRPr="00A25460">
        <w:rPr>
          <w:i/>
          <w:color w:val="000000" w:themeColor="text1"/>
        </w:rPr>
        <w:t>machine learning</w:t>
      </w:r>
      <w:r w:rsidRPr="00A25460">
        <w:rPr>
          <w:color w:val="000000" w:themeColor="text1"/>
        </w:rPr>
        <w:t xml:space="preserve"> yang dilatih menggunakan data di dalam internet untuk menghasilkan segala jenis teks. </w:t>
      </w:r>
    </w:p>
    <w:p w14:paraId="57A68B30"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GPT-3 hanya membutuhkan sedikit input untuk menghasilkan sebuah tulisan yang lengkap. </w:t>
      </w:r>
    </w:p>
    <w:p w14:paraId="2B36A24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XLNet </w:t>
      </w:r>
    </w:p>
    <w:p w14:paraId="69FB6E14" w14:textId="260B8F1F" w:rsidR="00D105BA" w:rsidRPr="00A25460" w:rsidRDefault="00CF18D9" w:rsidP="002A1665">
      <w:pPr>
        <w:spacing w:line="360" w:lineRule="auto"/>
        <w:ind w:firstLine="709"/>
        <w:jc w:val="both"/>
        <w:rPr>
          <w:color w:val="000000" w:themeColor="text1"/>
        </w:rPr>
      </w:pPr>
      <w:r w:rsidRPr="00A25460">
        <w:rPr>
          <w:color w:val="000000" w:themeColor="text1"/>
        </w:rPr>
        <w:t xml:space="preserve">XLNet bekerja menggunakan metode </w:t>
      </w:r>
      <w:r w:rsidRPr="00A25460">
        <w:rPr>
          <w:i/>
          <w:color w:val="000000" w:themeColor="text1"/>
        </w:rPr>
        <w:t>autoregresif</w:t>
      </w:r>
      <w:r w:rsidRPr="00A25460">
        <w:rPr>
          <w:color w:val="000000" w:themeColor="text1"/>
        </w:rPr>
        <w:t xml:space="preserve"> (AR), yaitu menggunakan konteks suatu kata untuk memprediksi kata yang akan digunakan setelah atau sebelumnya. Untuk menghasilkan prediksi tersebut, XLNet berfokus pada permutasi atau disebut </w:t>
      </w:r>
      <w:r w:rsidRPr="00A25460">
        <w:rPr>
          <w:i/>
          <w:color w:val="000000" w:themeColor="text1"/>
        </w:rPr>
        <w:t>Permutation Language Modelling</w:t>
      </w:r>
      <w:r w:rsidRPr="00A25460">
        <w:rPr>
          <w:color w:val="000000" w:themeColor="text1"/>
        </w:rPr>
        <w:t xml:space="preserve"> (PLM). </w:t>
      </w:r>
    </w:p>
    <w:p w14:paraId="6A53A5C6" w14:textId="20E3AD04" w:rsidR="00CF18D9" w:rsidRPr="00A25460" w:rsidRDefault="00D105BA" w:rsidP="00D105BA">
      <w:pPr>
        <w:autoSpaceDE/>
        <w:autoSpaceDN/>
        <w:rPr>
          <w:color w:val="000000" w:themeColor="text1"/>
        </w:rPr>
      </w:pPr>
      <w:r w:rsidRPr="00A25460">
        <w:rPr>
          <w:color w:val="000000" w:themeColor="text1"/>
        </w:rPr>
        <w:br w:type="page"/>
      </w:r>
    </w:p>
    <w:p w14:paraId="6DBAE6A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lastRenderedPageBreak/>
        <w:t xml:space="preserve">ALBERT </w:t>
      </w:r>
    </w:p>
    <w:p w14:paraId="6F7BBECB" w14:textId="1B54C88A" w:rsidR="00CF18D9" w:rsidRPr="00A25460" w:rsidRDefault="00CF18D9" w:rsidP="00596DB0">
      <w:pPr>
        <w:spacing w:after="240" w:line="360" w:lineRule="auto"/>
        <w:ind w:firstLine="709"/>
        <w:jc w:val="both"/>
        <w:rPr>
          <w:bCs w:val="0"/>
          <w:color w:val="000000" w:themeColor="text1"/>
        </w:rPr>
      </w:pPr>
      <w:r w:rsidRPr="00A25460">
        <w:rPr>
          <w:color w:val="000000" w:themeColor="text1"/>
        </w:rPr>
        <w:t xml:space="preserve">ALBERT adalah singkatan dari </w:t>
      </w:r>
      <w:r w:rsidRPr="00A25460">
        <w:rPr>
          <w:i/>
          <w:color w:val="000000" w:themeColor="text1"/>
        </w:rPr>
        <w:t>A Lite BERT</w:t>
      </w:r>
      <w:r w:rsidRPr="00A25460">
        <w:rPr>
          <w:color w:val="000000" w:themeColor="text1"/>
        </w:rPr>
        <w:t>. ALBERT memiliki desain yang mirip dengan BERT namun parameter yang digunakan jauh lebih sedikit. Misalnya, ALBERT menggunakan SOP (</w:t>
      </w:r>
      <w:r w:rsidRPr="00A25460">
        <w:rPr>
          <w:i/>
          <w:color w:val="000000" w:themeColor="text1"/>
        </w:rPr>
        <w:t>Sentence Order Prediction</w:t>
      </w:r>
      <w:r w:rsidRPr="00A25460">
        <w:rPr>
          <w:color w:val="000000" w:themeColor="text1"/>
        </w:rPr>
        <w:t>) dan mampu menangkap makna</w:t>
      </w:r>
      <w:r w:rsidR="00C95B95" w:rsidRPr="00A25460">
        <w:rPr>
          <w:color w:val="000000" w:themeColor="text1"/>
        </w:rPr>
        <w:t xml:space="preserve"> </w:t>
      </w:r>
      <w:r w:rsidRPr="00A25460">
        <w:rPr>
          <w:color w:val="000000" w:themeColor="text1"/>
        </w:rPr>
        <w:t xml:space="preserve">berbeda dari dua kata yang sama, misalnya buah ‘apel’ dan ‘apel’ pagi. Karena hal ini, ALBERT mampu memahami bahasa lebih akurat dibandingkan BERT. </w:t>
      </w:r>
    </w:p>
    <w:p w14:paraId="79536A9A"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RoBERTa </w:t>
      </w:r>
    </w:p>
    <w:p w14:paraId="102D95B4" w14:textId="1824CC32" w:rsidR="00CF18D9" w:rsidRPr="00A25460" w:rsidRDefault="00CF18D9" w:rsidP="00596DB0">
      <w:pPr>
        <w:spacing w:line="360" w:lineRule="auto"/>
        <w:ind w:firstLine="709"/>
        <w:jc w:val="both"/>
        <w:rPr>
          <w:color w:val="000000" w:themeColor="text1"/>
        </w:rPr>
      </w:pPr>
      <w:r w:rsidRPr="00A25460">
        <w:rPr>
          <w:color w:val="000000" w:themeColor="text1"/>
        </w:rPr>
        <w:t>RoBERTa dikembangkan dari BERT dengan beberapa modifikasi, seperti menghapus fitur prediksi kalimat setelahnya (</w:t>
      </w:r>
      <w:r w:rsidRPr="00A25460">
        <w:rPr>
          <w:i/>
          <w:color w:val="000000" w:themeColor="text1"/>
        </w:rPr>
        <w:t>Next Sentence Prediction</w:t>
      </w:r>
      <w:r w:rsidRPr="00A25460">
        <w:rPr>
          <w:color w:val="000000" w:themeColor="text1"/>
        </w:rPr>
        <w:t xml:space="preserve">) dan dilatih dengan kumpulan kalimat yang lebih panjang </w:t>
      </w:r>
      <w:r w:rsidR="009A7E15" w:rsidRPr="00A25460">
        <w:rPr>
          <w:color w:val="000000" w:themeColor="text1"/>
        </w:rPr>
        <w:fldChar w:fldCharType="begin" w:fldLock="1"/>
      </w:r>
      <w:r w:rsidR="00B27653" w:rsidRPr="00A25460">
        <w:rPr>
          <w:color w:val="000000" w:themeColor="text1"/>
        </w:rPr>
        <w:instrText>ADDIN CSL_CITATION {"citationItems":[{"id":"ITEM-1","itemData":{"URL":"https://revou.co/kosakata/natural-language-processing","accessed":{"date-parts":[["2024","1","25"]]},"author":[{"dropping-particle":"","family":"Revou.co","given":"","non-dropping-particle":"","parse-names":false,"suffix":""}],"container-title":"revou.co","id":"ITEM-1","issued":{"date-parts":[["2024"]]},"title":"Apa itu Natural Language Processing (NLP)","type":"webpage"},"uris":["http://www.mendeley.com/documents/?uuid=256c5093-53b8-40bf-8fdf-7a7fdcff104d"]}],"mendeley":{"formattedCitation":"(Revou.co, 2024)","plainTextFormattedCitation":"(Revou.co, 2024)","previouslyFormattedCitation":"(Revou.co, 2024)"},"properties":{"noteIndex":0},"schema":"https://github.com/citation-style-language/schema/raw/master/csl-citation.json"}</w:instrText>
      </w:r>
      <w:r w:rsidR="009A7E15" w:rsidRPr="00A25460">
        <w:rPr>
          <w:color w:val="000000" w:themeColor="text1"/>
        </w:rPr>
        <w:fldChar w:fldCharType="separate"/>
      </w:r>
      <w:r w:rsidR="009A7E15" w:rsidRPr="00A25460">
        <w:rPr>
          <w:noProof/>
          <w:color w:val="000000" w:themeColor="text1"/>
        </w:rPr>
        <w:t>(Revou.co, 2024)</w:t>
      </w:r>
      <w:r w:rsidR="009A7E15" w:rsidRPr="00A25460">
        <w:rPr>
          <w:color w:val="000000" w:themeColor="text1"/>
        </w:rPr>
        <w:fldChar w:fldCharType="end"/>
      </w:r>
      <w:r w:rsidRPr="00A25460">
        <w:rPr>
          <w:color w:val="000000" w:themeColor="text1"/>
        </w:rPr>
        <w:t>.</w:t>
      </w:r>
    </w:p>
    <w:p w14:paraId="3FD4C254" w14:textId="77777777" w:rsidR="00CF18D9" w:rsidRPr="00A25460" w:rsidRDefault="00CF18D9" w:rsidP="00CF18D9">
      <w:pPr>
        <w:spacing w:line="360" w:lineRule="auto"/>
        <w:rPr>
          <w:color w:val="000000" w:themeColor="text1"/>
        </w:rPr>
      </w:pPr>
    </w:p>
    <w:p w14:paraId="602FE33C" w14:textId="77777777" w:rsidR="00CF18D9" w:rsidRPr="00A25460" w:rsidRDefault="00CF18D9" w:rsidP="00CF18D9">
      <w:pPr>
        <w:pStyle w:val="Heading2"/>
      </w:pPr>
      <w:bookmarkStart w:id="31" w:name="_Toc163073889"/>
      <w:bookmarkStart w:id="32" w:name="_Toc175818090"/>
      <w:r w:rsidRPr="00A25460">
        <w:rPr>
          <w:i/>
          <w:iCs w:val="0"/>
        </w:rPr>
        <w:t>Large Language Models</w:t>
      </w:r>
      <w:r w:rsidRPr="00A25460">
        <w:t xml:space="preserve"> (LLM)</w:t>
      </w:r>
      <w:bookmarkEnd w:id="31"/>
      <w:bookmarkEnd w:id="32"/>
    </w:p>
    <w:p w14:paraId="282D6305" w14:textId="382459F0" w:rsidR="00CF18D9" w:rsidRPr="00A25460" w:rsidRDefault="00CF18D9" w:rsidP="00596DB0">
      <w:pPr>
        <w:spacing w:line="360" w:lineRule="auto"/>
        <w:ind w:firstLine="709"/>
        <w:jc w:val="both"/>
        <w:rPr>
          <w:bCs w:val="0"/>
          <w:color w:val="000000" w:themeColor="text1"/>
        </w:rPr>
      </w:pPr>
      <w:r w:rsidRPr="00A25460">
        <w:rPr>
          <w:color w:val="000000" w:themeColor="text1"/>
        </w:rPr>
        <w:t xml:space="preserve">Model bahasa besar menggunakan kecerdasan buatan untuk </w:t>
      </w:r>
      <w:bookmarkStart w:id="33" w:name="_Hlk157073495"/>
      <w:r w:rsidRPr="00A25460">
        <w:rPr>
          <w:color w:val="000000" w:themeColor="text1"/>
        </w:rPr>
        <w:t>melakukan tugas pemrosesan bahasa alami (NLP)</w:t>
      </w:r>
      <w:bookmarkEnd w:id="33"/>
      <w:r w:rsidRPr="00A25460">
        <w:rPr>
          <w:color w:val="000000" w:themeColor="text1"/>
        </w:rPr>
        <w:t xml:space="preserve"> </w:t>
      </w:r>
      <w:bookmarkStart w:id="34" w:name="_Hlk157073397"/>
      <w:r w:rsidRPr="00A25460">
        <w:rPr>
          <w:color w:val="000000" w:themeColor="text1"/>
        </w:rPr>
        <w:t>seperti terjemahan, pembuatan teks, menjawab pertanyaan,</w:t>
      </w:r>
      <w:bookmarkEnd w:id="34"/>
      <w:r w:rsidRPr="00A25460">
        <w:rPr>
          <w:color w:val="000000" w:themeColor="text1"/>
        </w:rPr>
        <w:t xml:space="preserve"> dan analisis sentimen. LLM menggunakan pembelajaran mendalam (</w:t>
      </w:r>
      <w:r w:rsidRPr="00A25460">
        <w:rPr>
          <w:i/>
          <w:color w:val="000000" w:themeColor="text1"/>
        </w:rPr>
        <w:t>deep learning</w:t>
      </w:r>
      <w:r w:rsidRPr="00A25460">
        <w:rPr>
          <w:color w:val="000000" w:themeColor="text1"/>
        </w:rPr>
        <w:t>) jenis pembelajaran mesin berbasis AI yang kompleks — untuk memproses data dengan cara yang sangat mirip dengan interaksi alami dan mirip manusia. LLM memungkinkan komputer untuk memahami, memanipulasi, dan menghasilkan teks bahasa manusia.  Seiring dengan semakin majunya mereka, banyak tim mulai mengizinkan LLM untuk menyederhanakan dan mengotomatisasi bahkan proses yang berhubungan dengan manusia. LLM tidak hanya dapat menangani tugas rutin yang berulang seperti penjadwalan janji temu atau FAQ, namun mereka juga dapat menangani tugas seperti pengambilan keputusan yang logis dan mengarahkan penelepon dengan tepat ke perwakilan yang tepat. Hal ini karena LLM memiliki akses ke data dalam jumlah besar, sehingga berguna untuk tugas rutin dan lanjutan</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3C71B5" w14:textId="77777777" w:rsidR="00CF18D9" w:rsidRPr="00A25460" w:rsidRDefault="00CF18D9" w:rsidP="00CF18D9">
      <w:pPr>
        <w:pStyle w:val="Heading3"/>
        <w:spacing w:before="240"/>
        <w:jc w:val="both"/>
      </w:pPr>
      <w:bookmarkStart w:id="35" w:name="_Toc163073890"/>
      <w:r w:rsidRPr="00A25460">
        <w:t>Cara Kerja LLM</w:t>
      </w:r>
      <w:bookmarkEnd w:id="35"/>
    </w:p>
    <w:p w14:paraId="59E3241D" w14:textId="77777777" w:rsidR="00CF18D9" w:rsidRPr="00A25460" w:rsidRDefault="00CF18D9" w:rsidP="00D105BA">
      <w:pPr>
        <w:spacing w:line="360" w:lineRule="auto"/>
        <w:ind w:firstLine="720"/>
        <w:jc w:val="both"/>
        <w:rPr>
          <w:bCs w:val="0"/>
          <w:color w:val="000000" w:themeColor="text1"/>
        </w:rPr>
      </w:pPr>
      <w:r w:rsidRPr="00A25460">
        <w:rPr>
          <w:color w:val="000000" w:themeColor="text1"/>
        </w:rPr>
        <w:t xml:space="preserve">LLM dibangun menggunakan apa yang disebut arsitektur berbasis transformator. Transformator adalah jenis arsitektur “jaringan saraf” (seperti otak) yang dirancang oleh Google. Jaringan ini terdiri dari beberapa lapisan, yang semuanya bekerja sama untuk </w:t>
      </w:r>
      <w:r w:rsidRPr="00A25460">
        <w:rPr>
          <w:color w:val="000000" w:themeColor="text1"/>
        </w:rPr>
        <w:lastRenderedPageBreak/>
        <w:t xml:space="preserve">memecah teks menjadi bagian-bagian yang lebih kecil seperti kata atau karakter, yang disebut token, untuk menentukan hubungan dan makna antara setiap token. </w:t>
      </w:r>
    </w:p>
    <w:p w14:paraId="79ED5402" w14:textId="1B598EA6" w:rsidR="00CF18D9" w:rsidRPr="00A25460" w:rsidRDefault="00CF18D9" w:rsidP="00CF18D9">
      <w:pPr>
        <w:spacing w:line="360" w:lineRule="auto"/>
        <w:jc w:val="both"/>
        <w:rPr>
          <w:bCs w:val="0"/>
          <w:color w:val="000000" w:themeColor="text1"/>
        </w:rPr>
      </w:pPr>
      <w:r w:rsidRPr="00A25460">
        <w:rPr>
          <w:color w:val="000000" w:themeColor="text1"/>
        </w:rPr>
        <w:t>Jaringan mencoba mengidentifikasi pola dalam data berurutan (seperti kata-kata yang muncul setelah satu sama lain dalam sebuah kalimat) untuk mengekstrak konteks dan makna dari pola tersebut. Satu lapisan dalam jaringan saraf LLM terdiri dari mekanisme perhatian. Hal ini memungkinkan model untuk fokus pada bagian teks tertentu untuk memahami konteks dan sentimennya. Hal ini membantu model merumuskan respons mirip manusia berdasarkan masukan pengguna. Dapat dibayangkan arsitektur transformator ini seperti otak bayi yang baru lahir ia menerima stimulus dan secara alami mulai mengidentifikasi pola dan membentuk koneksi, oleh karena itu disebut “jaringan saraf”</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20BCCB03" w14:textId="77777777" w:rsidR="00CF18D9" w:rsidRPr="00A25460" w:rsidRDefault="00CF18D9" w:rsidP="00CF18D9">
      <w:pPr>
        <w:pStyle w:val="Heading3"/>
        <w:spacing w:before="240"/>
        <w:jc w:val="both"/>
      </w:pPr>
      <w:bookmarkStart w:id="36" w:name="_Toc163073891"/>
      <w:r w:rsidRPr="00A25460">
        <w:t>Proses Pelatihan LLM</w:t>
      </w:r>
      <w:bookmarkEnd w:id="36"/>
    </w:p>
    <w:p w14:paraId="05C4F65A" w14:textId="2F8F9F22" w:rsidR="00CF18D9" w:rsidRPr="00A25460" w:rsidRDefault="00CF18D9" w:rsidP="008D204C">
      <w:pPr>
        <w:spacing w:line="360" w:lineRule="auto"/>
        <w:ind w:firstLine="720"/>
        <w:jc w:val="both"/>
        <w:rPr>
          <w:bCs w:val="0"/>
          <w:color w:val="000000" w:themeColor="text1"/>
        </w:rPr>
      </w:pPr>
      <w:r w:rsidRPr="00A25460">
        <w:rPr>
          <w:color w:val="000000" w:themeColor="text1"/>
        </w:rPr>
        <w:t>LLM menjalani proses “pelatihan” yang intensif di mana manusia memberi mereka data dalam jumlah besar untuk mengajari mereka cara memahami dan menghasilkan bahasa. Sama seperti bayi yang baru lahir mendengarkan suara orang dewasa dan mencoba memahami semuanya, LLM melakukannya dengan cara yang jauh lebih kompleks. LLM dilatih berdasarkan kumpulan data teks yang sangat besar, seperti buku, artikel, dan bahkan percakapan, namun kemudian harus disesuaikan untuk memberikan hasil yang disesuaikan tergantung pada tugas yang ada. Proses pelatihan LLM melewati dua fase utama: pra-pelatihan (</w:t>
      </w:r>
      <w:r w:rsidRPr="00A25460">
        <w:rPr>
          <w:i/>
          <w:color w:val="000000" w:themeColor="text1"/>
        </w:rPr>
        <w:t>pretraining</w:t>
      </w:r>
      <w:r w:rsidRPr="00A25460">
        <w:rPr>
          <w:color w:val="000000" w:themeColor="text1"/>
        </w:rPr>
        <w:t>) dan penyesuaian (</w:t>
      </w:r>
      <w:r w:rsidRPr="00A25460">
        <w:rPr>
          <w:i/>
          <w:color w:val="000000" w:themeColor="text1"/>
        </w:rPr>
        <w:t>fine-tuning</w:t>
      </w:r>
      <w:r w:rsidRPr="00A25460">
        <w:rPr>
          <w:color w:val="000000" w:themeColor="text1"/>
        </w:rPr>
        <w:t>)</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2BA060" w14:textId="77A9923A" w:rsidR="00CF18D9" w:rsidRPr="00A25460" w:rsidRDefault="00CF18D9" w:rsidP="00CF18D9">
      <w:pPr>
        <w:pStyle w:val="Heading3"/>
        <w:spacing w:before="240"/>
        <w:jc w:val="both"/>
      </w:pPr>
      <w:bookmarkStart w:id="37" w:name="_Toc163073892"/>
      <w:r w:rsidRPr="00A25460">
        <w:t>Pra-pelatihan (</w:t>
      </w:r>
      <w:r w:rsidRPr="00A25460">
        <w:rPr>
          <w:i/>
        </w:rPr>
        <w:t>pretraining</w:t>
      </w:r>
      <w:r w:rsidRPr="00A25460">
        <w:t>)</w:t>
      </w:r>
      <w:bookmarkEnd w:id="37"/>
    </w:p>
    <w:p w14:paraId="54B4803B" w14:textId="7589188A" w:rsidR="00CF18D9" w:rsidRPr="00A25460" w:rsidRDefault="00CF18D9" w:rsidP="008D204C">
      <w:pPr>
        <w:spacing w:line="360" w:lineRule="auto"/>
        <w:ind w:firstLine="720"/>
        <w:jc w:val="both"/>
        <w:rPr>
          <w:bCs w:val="0"/>
          <w:color w:val="000000" w:themeColor="text1"/>
        </w:rPr>
      </w:pPr>
      <w:r w:rsidRPr="00A25460">
        <w:rPr>
          <w:color w:val="000000" w:themeColor="text1"/>
        </w:rPr>
        <w:t>Fase pertama melibatkan pelatihan LLM pada kumpulan data yang besar dan beragam. Jenis data ini dapat diambil dari internet dan dapat mencakup informasi dari media sosial, buku, artikel, dan situs web. Di sinilah model mulai memahami hubungan antara berbagai token</w:t>
      </w:r>
      <w:r w:rsidR="00652F2A">
        <w:rPr>
          <w:color w:val="000000" w:themeColor="text1"/>
        </w:rPr>
        <w:t xml:space="preserve"> </w:t>
      </w:r>
      <w:r w:rsidR="00652F2A">
        <w:rPr>
          <w:color w:val="000000" w:themeColor="text1"/>
        </w:rPr>
        <w:fldChar w:fldCharType="begin" w:fldLock="1"/>
      </w:r>
      <w:r w:rsidR="00DF0101">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 xml:space="preserve">. </w:t>
      </w:r>
    </w:p>
    <w:p w14:paraId="2BA82CEE" w14:textId="3B5D7313" w:rsidR="00CF18D9" w:rsidRPr="00A25460" w:rsidRDefault="00CF18D9" w:rsidP="00CF18D9">
      <w:pPr>
        <w:pStyle w:val="Heading3"/>
        <w:spacing w:before="240"/>
        <w:jc w:val="both"/>
      </w:pPr>
      <w:bookmarkStart w:id="38" w:name="_Toc163073893"/>
      <w:r w:rsidRPr="00A25460">
        <w:t>Penyempurnaan (</w:t>
      </w:r>
      <w:r w:rsidRPr="00A25460">
        <w:rPr>
          <w:i/>
        </w:rPr>
        <w:t>fine-tuning</w:t>
      </w:r>
      <w:r w:rsidRPr="00A25460">
        <w:t>)</w:t>
      </w:r>
      <w:bookmarkEnd w:id="38"/>
    </w:p>
    <w:p w14:paraId="6DD0639A" w14:textId="7947E032" w:rsidR="00CF18D9" w:rsidRDefault="00CF18D9" w:rsidP="00596DB0">
      <w:pPr>
        <w:spacing w:after="240" w:line="360" w:lineRule="auto"/>
        <w:ind w:firstLine="709"/>
        <w:jc w:val="both"/>
        <w:rPr>
          <w:color w:val="000000" w:themeColor="text1"/>
        </w:rPr>
      </w:pPr>
      <w:r w:rsidRPr="00A25460">
        <w:rPr>
          <w:color w:val="000000" w:themeColor="text1"/>
        </w:rPr>
        <w:t xml:space="preserve">Fase berikutnya melibatkan pembelajaran yang diawasi di mana manusia memberikan model dengan kumpulan data tambahan yang memungkinkannya bekerja lebih baik berdasarkan tugas tertentu. Misalnya, LLM dapat dilatih tentang penawaran </w:t>
      </w:r>
      <w:r w:rsidRPr="00A25460">
        <w:rPr>
          <w:color w:val="000000" w:themeColor="text1"/>
        </w:rPr>
        <w:lastRenderedPageBreak/>
        <w:t>produk atau petunjuk dan jawaban terkait merek tertentu. Hal ini memungkinkan LLM dapat dengan mudah beradaptasi dengan tugas NLP yang berbeda. Proses pelatihan dua langkah ini memastikan LLM untuk dapat memahami masukan yang berbeda dan menghasilkan informasi yang akurat untuk pengguna</w:t>
      </w:r>
      <w:r w:rsidR="00B27653" w:rsidRPr="00A25460">
        <w:rPr>
          <w:color w:val="000000" w:themeColor="text1"/>
        </w:rPr>
        <w:t xml:space="preserve"> </w:t>
      </w:r>
      <w:r w:rsidR="00B27653" w:rsidRPr="00A25460">
        <w:rPr>
          <w:color w:val="000000" w:themeColor="text1"/>
        </w:rPr>
        <w:fldChar w:fldCharType="begin" w:fldLock="1"/>
      </w:r>
      <w:r w:rsidR="00044EC7" w:rsidRPr="00A25460">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B27653" w:rsidRPr="00A25460">
        <w:rPr>
          <w:color w:val="000000" w:themeColor="text1"/>
        </w:rPr>
        <w:fldChar w:fldCharType="separate"/>
      </w:r>
      <w:r w:rsidR="00B27653" w:rsidRPr="00A25460">
        <w:rPr>
          <w:noProof/>
          <w:color w:val="000000" w:themeColor="text1"/>
        </w:rPr>
        <w:t>(Martin, 2023)</w:t>
      </w:r>
      <w:r w:rsidR="00B27653" w:rsidRPr="00A25460">
        <w:rPr>
          <w:color w:val="000000" w:themeColor="text1"/>
        </w:rPr>
        <w:fldChar w:fldCharType="end"/>
      </w:r>
      <w:r w:rsidR="00B27653" w:rsidRPr="00A25460">
        <w:rPr>
          <w:color w:val="000000" w:themeColor="text1"/>
        </w:rPr>
        <w:t>.</w:t>
      </w:r>
    </w:p>
    <w:p w14:paraId="74DA6E7A" w14:textId="039A76F3" w:rsidR="00B04AC6" w:rsidRDefault="00B04AC6" w:rsidP="00B04AC6">
      <w:pPr>
        <w:pStyle w:val="Heading3"/>
      </w:pPr>
      <w:r w:rsidRPr="00B04AC6">
        <w:t>Pemelajaran ulang untuk kasus penggunaan spesifik</w:t>
      </w:r>
    </w:p>
    <w:p w14:paraId="1A3AA8CA" w14:textId="3154CD54" w:rsidR="00B04AC6" w:rsidRDefault="00B04AC6" w:rsidP="00354CE9">
      <w:pPr>
        <w:spacing w:after="240" w:line="360" w:lineRule="auto"/>
        <w:ind w:firstLine="709"/>
        <w:jc w:val="both"/>
      </w:pPr>
      <w:r w:rsidRPr="00B04AC6">
        <w:t>Salah satu manfaat utama dari model bahasa besar adalah fleksibilitas dan adaptabilitasnya. Setelah sebuah model dilatih dengan korpus teks yang besar, model tersebut dapat di</w:t>
      </w:r>
      <w:r>
        <w:t>latih</w:t>
      </w:r>
      <w:r w:rsidRPr="00B04AC6">
        <w:t xml:space="preserve"> ulang untuk kasus penggunaan spesifik, seperti pertanyaan-jawaban atau analisis sentiment. Pemelajaran ulang melibatkan pelatihan model pada dataset yang lebih kecil dan lebih spesifik untuk mengoptimalkan kinerjanya pada tugas tertentu tersebut. Proses ini membutuhkan waktu, namun memungkinkan organisasi </w:t>
      </w:r>
      <w:r>
        <w:t xml:space="preserve">tertentu untuk </w:t>
      </w:r>
      <w:r w:rsidRPr="00B04AC6">
        <w:t>mengembangkan aplikasi pemrosesan bahasa yang sangat akurat dan efektif untuk berbagai kasus penggunaan. Ada banyak alat dan kerangka kerja yang memungkinkan pemelajaran ulang atau penyesuaian model bahasa besar. Banyak penyedia solusi kecerdasan buatan dapat menyesuaikan model bahasa besar yang sudah ada hanya dengan beberapa baris kode dan data pelatihan. Ini memungkinkan mereka menciptakan model bahasa khusus domain atau wilayah yang melebihi performa model bahasa generi</w:t>
      </w:r>
      <w:r w:rsidR="004633FC">
        <w:t>k</w:t>
      </w:r>
      <w:r w:rsidRPr="00B04AC6">
        <w:t xml:space="preserve"> untuk kasus penggunaan tertentu. Penyesuaian ini juga memungkinkan personalisasi untuk interaksi dengan pelanggan, meningkatkan pengalaman pengguna</w:t>
      </w:r>
      <w:r w:rsidR="00DF0101">
        <w:t xml:space="preserve"> </w:t>
      </w:r>
      <w:r w:rsidR="00DF0101">
        <w:fldChar w:fldCharType="begin" w:fldLock="1"/>
      </w:r>
      <w:r w:rsidR="002209BF">
        <w:instrText>ADDIN CSL_CITATION {"citationItems":[{"id":"ITEM-1","itemData":{"URL":"https://www.wiz.ai/menelaah-bagaimana-llm-large-language-models-bekerja/","accessed":{"date-parts":[["2024","7","28"]]},"author":[{"dropping-particle":"","family":"www.wiz.ai","given":"","non-dropping-particle":"","parse-names":false,"suffix":""}],"container-title":"www.wiz.ai","id":"ITEM-1","issued":{"date-parts":[["2023"]]},"title":"Menelaah : Bagaimana LLM (Large Language Models) bekerja","type":"webpage"},"uris":["http://www.mendeley.com/documents/?uuid=18208665-5f41-4189-baaa-7b80abffb485","http://www.mendeley.com/documents/?uuid=5d0ae720-d1ff-47fc-ba69-f0760dcb8bb1"]}],"mendeley":{"formattedCitation":"(www.wiz.ai, 2023a)","plainTextFormattedCitation":"(www.wiz.ai, 2023a)","previouslyFormattedCitation":"(www.wiz.ai, 2023a)"},"properties":{"noteIndex":0},"schema":"https://github.com/citation-style-language/schema/raw/master/csl-citation.json"}</w:instrText>
      </w:r>
      <w:r w:rsidR="00DF0101">
        <w:fldChar w:fldCharType="separate"/>
      </w:r>
      <w:r w:rsidR="00F066A2" w:rsidRPr="00F066A2">
        <w:rPr>
          <w:noProof/>
        </w:rPr>
        <w:t>(www.wiz.ai, 2023a)</w:t>
      </w:r>
      <w:r w:rsidR="00DF0101">
        <w:fldChar w:fldCharType="end"/>
      </w:r>
      <w:r w:rsidRPr="00B04AC6">
        <w:t>.</w:t>
      </w:r>
    </w:p>
    <w:p w14:paraId="1352EC8B" w14:textId="68AD5A08" w:rsidR="004633FC" w:rsidRDefault="004633FC" w:rsidP="004633FC">
      <w:pPr>
        <w:pStyle w:val="Heading3"/>
      </w:pPr>
      <w:r w:rsidRPr="004633FC">
        <w:t>Manfaat pemelajaran ulang pada model bahasa besar</w:t>
      </w:r>
    </w:p>
    <w:p w14:paraId="12EB7F8F" w14:textId="18FA0B8B" w:rsidR="00DA1697" w:rsidRPr="004633FC" w:rsidRDefault="004633FC" w:rsidP="00354CE9">
      <w:pPr>
        <w:spacing w:line="360" w:lineRule="auto"/>
        <w:ind w:firstLine="709"/>
        <w:jc w:val="both"/>
      </w:pPr>
      <w:r>
        <w:t xml:space="preserve">Manfaat </w:t>
      </w:r>
      <w:r w:rsidRPr="004633FC">
        <w:t xml:space="preserve">pemelajaran ulang </w:t>
      </w:r>
      <w:r>
        <w:t>yaitu m</w:t>
      </w:r>
      <w:r w:rsidRPr="004633FC">
        <w:t xml:space="preserve">isalkan </w:t>
      </w:r>
      <w:r>
        <w:t xml:space="preserve">pada suatu </w:t>
      </w:r>
      <w:r w:rsidRPr="004633FC">
        <w:t xml:space="preserve">perusahaan yang ingin membangun chatbot untuk tim dukungan </w:t>
      </w:r>
      <w:r>
        <w:t xml:space="preserve">pada </w:t>
      </w:r>
      <w:r w:rsidRPr="004633FC">
        <w:t xml:space="preserve">pelanggan. </w:t>
      </w:r>
      <w:r>
        <w:t>Perusahaan tersebut</w:t>
      </w:r>
      <w:r w:rsidRPr="004633FC">
        <w:t xml:space="preserve"> ingin chatbot dapat menjawab pertanyaan pelanggan tentang produk dan layanan dengan cepat dan akurat, tetapi juga ingin memiliki sentuhan personalisasi dan mencerminkan gaya dan nada merek </w:t>
      </w:r>
      <w:r>
        <w:t>perusahaan</w:t>
      </w:r>
      <w:r w:rsidRPr="004633FC">
        <w:t xml:space="preserve">. Untuk mencapai hal ini, dapat memulai dengan model bahasa besar yang sudah dilatih sebelumnya, seperti GPT-4 yang telah dilatih dengan jumlah data yang besar dan memiliki pemahaman yang kuat terhadap bahasa. Namun, GPT-4 belum dilatih dengan data yang spesifik untuk industri atau produk </w:t>
      </w:r>
      <w:r w:rsidR="001B458D">
        <w:t>tertentu</w:t>
      </w:r>
      <w:r w:rsidRPr="004633FC">
        <w:t xml:space="preserve">, sehingga </w:t>
      </w:r>
      <w:r w:rsidR="007C0A92">
        <w:rPr>
          <w:lang w:val="id-ID"/>
        </w:rPr>
        <w:t>model</w:t>
      </w:r>
      <w:r w:rsidRPr="004633FC">
        <w:t xml:space="preserve"> tidak memberikan performa yang sesuai dengan yang </w:t>
      </w:r>
      <w:r w:rsidR="001B458D">
        <w:t>di</w:t>
      </w:r>
      <w:r w:rsidRPr="004633FC">
        <w:t xml:space="preserve">harapkan untuk </w:t>
      </w:r>
      <w:r w:rsidRPr="004633FC">
        <w:lastRenderedPageBreak/>
        <w:t>kasus penggunaan</w:t>
      </w:r>
      <w:r w:rsidR="001B458D">
        <w:t xml:space="preserve"> ini</w:t>
      </w:r>
      <w:r w:rsidRPr="004633FC">
        <w:t xml:space="preserve">. Di sinilah </w:t>
      </w:r>
      <w:r w:rsidRPr="001B458D">
        <w:rPr>
          <w:i/>
          <w:iCs w:val="0"/>
        </w:rPr>
        <w:t>fine-tuning</w:t>
      </w:r>
      <w:r w:rsidRPr="004633FC">
        <w:t xml:space="preserve"> menjadi penting. Dengan </w:t>
      </w:r>
      <w:r w:rsidRPr="001B458D">
        <w:rPr>
          <w:i/>
          <w:iCs w:val="0"/>
        </w:rPr>
        <w:t>fine-tuning</w:t>
      </w:r>
      <w:r w:rsidRPr="004633FC">
        <w:t xml:space="preserve">, dapat mengambil model yang telah dilatih sebelumnya dan melatihnya menggunakan data </w:t>
      </w:r>
      <w:r w:rsidR="001B458D">
        <w:t xml:space="preserve">pada </w:t>
      </w:r>
      <w:r w:rsidRPr="004633FC">
        <w:t xml:space="preserve">perusahaan, seperti deskripsi produk, log dukungan pelanggan, dan informasi relevan lainnya. Dalam beberapa kasus, penyesuaian dapat dilakukan dengan menambahkan data baru ke dalam model pelatihan, yang lebih sederhana dan tidak membosankan daripada </w:t>
      </w:r>
      <w:r w:rsidRPr="001B458D">
        <w:rPr>
          <w:i/>
          <w:iCs w:val="0"/>
        </w:rPr>
        <w:t>fine-tuning</w:t>
      </w:r>
      <w:r w:rsidRPr="004633FC">
        <w:t xml:space="preserve">. Apapun metode yang digunakan, hasil akhirnya adalah model belajar tentang </w:t>
      </w:r>
      <w:r w:rsidR="001B458D">
        <w:t xml:space="preserve">informasi mengenai </w:t>
      </w:r>
      <w:r w:rsidRPr="004633FC">
        <w:t xml:space="preserve">industri dan produk khusus, serta meningkatkan kinerjanya untuk kasus penggunaan tertentu. </w:t>
      </w:r>
      <w:r w:rsidRPr="005B3458">
        <w:rPr>
          <w:i/>
          <w:iCs w:val="0"/>
        </w:rPr>
        <w:t>Fine-tuning</w:t>
      </w:r>
      <w:r w:rsidRPr="004633FC">
        <w:t xml:space="preserve">, bagaimanapun, memberikan lebih banyak personalisasi. Hal ini dapat menggabungkan suara dan nada merek dengan memberikan contoh bagaimana perusahaan </w:t>
      </w:r>
      <w:r w:rsidR="00894787">
        <w:t>dapat</w:t>
      </w:r>
      <w:r w:rsidRPr="004633FC">
        <w:t xml:space="preserve"> berkomunikasi dengan pelanggan. Hal ini membantu memastikan bahwa chatbot terdengar seperti merek dan memberikan pengalaman yang personal untuk pelanggan</w:t>
      </w:r>
      <w:r w:rsidR="00E547E2">
        <w:t xml:space="preserve"> </w:t>
      </w:r>
      <w:r w:rsidR="00E547E2">
        <w:fldChar w:fldCharType="begin" w:fldLock="1"/>
      </w:r>
      <w:r w:rsidR="002209BF">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http://www.mendeley.com/documents/?uuid=18208665-5f41-4189-baaa-7b80abffb485"]}],"mendeley":{"formattedCitation":"(www.wiz.ai, 2023b)","plainTextFormattedCitation":"(www.wiz.ai, 2023b)","previouslyFormattedCitation":"(www.wiz.ai, 2023b)"},"properties":{"noteIndex":0},"schema":"https://github.com/citation-style-language/schema/raw/master/csl-citation.json"}</w:instrText>
      </w:r>
      <w:r w:rsidR="00E547E2">
        <w:fldChar w:fldCharType="separate"/>
      </w:r>
      <w:r w:rsidR="00F066A2" w:rsidRPr="00F066A2">
        <w:rPr>
          <w:noProof/>
        </w:rPr>
        <w:t>(www.wiz.ai, 2023b)</w:t>
      </w:r>
      <w:r w:rsidR="00E547E2">
        <w:fldChar w:fldCharType="end"/>
      </w:r>
      <w:r w:rsidRPr="004633FC">
        <w:t>.</w:t>
      </w:r>
      <w:r w:rsidR="00DA1697">
        <w:t xml:space="preserve"> </w:t>
      </w:r>
    </w:p>
    <w:p w14:paraId="440CF500" w14:textId="77777777" w:rsidR="00CF18D9" w:rsidRPr="00A25460" w:rsidRDefault="00CF18D9" w:rsidP="00CF18D9">
      <w:pPr>
        <w:spacing w:line="360" w:lineRule="auto"/>
        <w:ind w:firstLine="720"/>
        <w:jc w:val="both"/>
        <w:rPr>
          <w:rFonts w:eastAsiaTheme="majorEastAsia" w:cstheme="majorBidi"/>
          <w:color w:val="000000" w:themeColor="text1"/>
        </w:rPr>
      </w:pPr>
    </w:p>
    <w:p w14:paraId="23FD4DE0" w14:textId="6E5AB459" w:rsidR="00E11F26" w:rsidRPr="00A25460" w:rsidRDefault="00F67282" w:rsidP="00E11F26">
      <w:pPr>
        <w:pStyle w:val="Heading2"/>
      </w:pPr>
      <w:bookmarkStart w:id="39" w:name="_Toc175818091"/>
      <w:r w:rsidRPr="00A25460">
        <w:rPr>
          <w:i/>
          <w:iCs w:val="0"/>
          <w:lang w:val="en-US"/>
        </w:rPr>
        <w:t>Chatbot</w:t>
      </w:r>
      <w:bookmarkEnd w:id="39"/>
    </w:p>
    <w:p w14:paraId="12431CB3" w14:textId="33B0A7DD" w:rsidR="00873BE7" w:rsidRPr="00761D72" w:rsidRDefault="00067BAE" w:rsidP="00354CE9">
      <w:pPr>
        <w:spacing w:after="240" w:line="360" w:lineRule="auto"/>
        <w:ind w:firstLine="709"/>
        <w:jc w:val="both"/>
        <w:rPr>
          <w:lang w:val="en-US"/>
        </w:rPr>
      </w:pPr>
      <w:r w:rsidRPr="00A25460">
        <w:rPr>
          <w:i/>
        </w:rPr>
        <w:t>Chatbot</w:t>
      </w:r>
      <w:r w:rsidRPr="00A25460">
        <w:t xml:space="preserve"> adalah sebuah program buatan berbasis </w:t>
      </w:r>
      <w:r w:rsidRPr="00A25460">
        <w:rPr>
          <w:i/>
        </w:rPr>
        <w:t>Artificial Intelligence</w:t>
      </w:r>
      <w:r w:rsidRPr="00A25460">
        <w:t xml:space="preserve"> (AI) atau kecerdasan buatan, yang dapat mensimulasikan percakapan atau obrolan dengan pengguna lain layaknya manusia melalui aplikasi pesan, situs web, aplikasi seluler, atau melalui telepon. teknologi ini juga dikenal sebagai asisten digital yang dapat memahami serta memproses permintaan pengguna, dan memberikan jawaban yang relevan dengan cepat. </w:t>
      </w:r>
      <w:r w:rsidRPr="00A25460">
        <w:rPr>
          <w:i/>
        </w:rPr>
        <w:t>Chatbot</w:t>
      </w:r>
      <w:r w:rsidRPr="00A25460">
        <w:t xml:space="preserve"> sering digambarkan sebagai salah satu ekspresi interaksi paling canggih dan menjanjikan antara manusia dan mesin. Di balik layar, cara kerja </w:t>
      </w:r>
      <w:r w:rsidRPr="00A25460">
        <w:rPr>
          <w:i/>
        </w:rPr>
        <w:t>chatbot</w:t>
      </w:r>
      <w:r w:rsidRPr="00A25460">
        <w:t xml:space="preserve"> terbagi dari dua tugas di inti pertama analisis permintaan pengguna dan memberikan tanggapan. </w:t>
      </w:r>
      <w:r w:rsidRPr="00A25460">
        <w:rPr>
          <w:i/>
        </w:rPr>
        <w:t>Chatbot</w:t>
      </w:r>
      <w:r w:rsidRPr="00A25460">
        <w:t xml:space="preserve"> mengembalikan respons berdasarkan input dari pengguna. Proses ini terlihat sederhana, dalam prakteknya, namun sebenarnya cukup kompleks</w:t>
      </w:r>
      <w:r w:rsidR="00044EC7" w:rsidRPr="00A25460">
        <w:t xml:space="preserve"> </w:t>
      </w:r>
      <w:r w:rsidR="00044EC7" w:rsidRPr="00A25460">
        <w:fldChar w:fldCharType="begin" w:fldLock="1"/>
      </w:r>
      <w:r w:rsidR="00044EC7" w:rsidRPr="00A25460">
        <w:instrText>ADDIN CSL_CITATION {"citationItems":[{"id":"ITEM-1","itemData":{"URL":"https://tekno.tempo.co/read/1536593/apa-itu-chatbot-begini-cara-kerja-asisten-digital-ini","accessed":{"date-parts":[["2024","1","20"]]},"author":[{"dropping-particle":"","family":"Andryanto","given":"S. Dian","non-dropping-particle":"","parse-names":false,"suffix":""}],"container-title":"tekno.tempo.co","id":"ITEM-1","issued":{"date-parts":[["2021"]]},"title":"Apa itu Chatbot? Begini Cara Kerja Asisten Digital ini","type":"webpage"},"uris":["http://www.mendeley.com/documents/?uuid=c5bc382d-34b5-49d7-a2cf-5c25a4abed9c"]}],"mendeley":{"formattedCitation":"(Andryanto, 2021)","plainTextFormattedCitation":"(Andryanto, 2021)","previouslyFormattedCitation":"(Andryanto, 2021)"},"properties":{"noteIndex":0},"schema":"https://github.com/citation-style-language/schema/raw/master/csl-citation.json"}</w:instrText>
      </w:r>
      <w:r w:rsidR="00044EC7" w:rsidRPr="00A25460">
        <w:fldChar w:fldCharType="separate"/>
      </w:r>
      <w:r w:rsidR="00044EC7" w:rsidRPr="00A25460">
        <w:rPr>
          <w:noProof/>
        </w:rPr>
        <w:t>(Andryanto, 2021)</w:t>
      </w:r>
      <w:r w:rsidR="00044EC7" w:rsidRPr="00A25460">
        <w:fldChar w:fldCharType="end"/>
      </w:r>
      <w:r w:rsidR="00BC12DD" w:rsidRPr="00A25460">
        <w:rPr>
          <w:lang w:val="en-US"/>
        </w:rPr>
        <w:t>.</w:t>
      </w:r>
    </w:p>
    <w:p w14:paraId="6411D85C" w14:textId="1EA507C1" w:rsidR="00BB6A0E" w:rsidRPr="00A25460" w:rsidRDefault="00BB6A0E" w:rsidP="00873BE7">
      <w:pPr>
        <w:pStyle w:val="Heading2"/>
        <w:rPr>
          <w:lang w:val="id-ID"/>
        </w:rPr>
      </w:pPr>
      <w:bookmarkStart w:id="40" w:name="_Toc175818092"/>
      <w:r w:rsidRPr="00A25460">
        <w:rPr>
          <w:i/>
          <w:iCs w:val="0"/>
        </w:rPr>
        <w:t>Model Mistral 7B</w:t>
      </w:r>
      <w:bookmarkEnd w:id="40"/>
    </w:p>
    <w:p w14:paraId="4F5267EB" w14:textId="78366344" w:rsidR="00BB6A0E" w:rsidRPr="00A25460" w:rsidRDefault="00BB6A0E" w:rsidP="00391C94">
      <w:pPr>
        <w:keepNext/>
        <w:spacing w:line="360" w:lineRule="auto"/>
        <w:ind w:firstLine="720"/>
        <w:jc w:val="both"/>
      </w:pPr>
      <w:r w:rsidRPr="00A25460">
        <w:t xml:space="preserve">Model </w:t>
      </w:r>
      <w:r w:rsidRPr="00A25460">
        <w:rPr>
          <w:i/>
        </w:rPr>
        <w:t>chatbot</w:t>
      </w:r>
      <w:r w:rsidRPr="00A25460">
        <w:t xml:space="preserve"> Mistral 7B merupakan model dengan parameter 7.3B yang dapat digunakan untuk membantu sebagai asisten dalam berbagai tugas pada domain yang spesifik, model </w:t>
      </w:r>
      <w:r w:rsidRPr="00A25460">
        <w:rPr>
          <w:i/>
        </w:rPr>
        <w:t>chabot</w:t>
      </w:r>
      <w:r w:rsidRPr="00A25460">
        <w:t xml:space="preserve"> Mistral 7B ini mudah untuk disesuaikan pada tugas apa pun. Model ini dapat disesuaikan untuk obrolan, yang kinerjanya telah mengungguli model chatbot Llama 2 dengan parameter 13B</w:t>
      </w:r>
      <w:r w:rsidR="00D03E7F">
        <w:t xml:space="preserve"> </w:t>
      </w:r>
      <w:r w:rsidR="00D03E7F">
        <w:fldChar w:fldCharType="begin" w:fldLock="1"/>
      </w:r>
      <w:r w:rsidR="00D03E7F">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D03E7F">
        <w:fldChar w:fldCharType="separate"/>
      </w:r>
      <w:r w:rsidR="00D03E7F" w:rsidRPr="00D03E7F">
        <w:rPr>
          <w:noProof/>
        </w:rPr>
        <w:t>(Jiang et al., 2023)</w:t>
      </w:r>
      <w:r w:rsidR="00D03E7F">
        <w:fldChar w:fldCharType="end"/>
      </w:r>
      <w:r w:rsidRPr="00A25460">
        <w:t xml:space="preserve">. </w:t>
      </w:r>
    </w:p>
    <w:p w14:paraId="08542686" w14:textId="77777777" w:rsidR="00BB0356" w:rsidRDefault="00BB0356" w:rsidP="00391C94">
      <w:pPr>
        <w:spacing w:line="360" w:lineRule="auto"/>
        <w:jc w:val="both"/>
      </w:pPr>
    </w:p>
    <w:p w14:paraId="27697265" w14:textId="74414DD7" w:rsidR="00BB6A0E" w:rsidRPr="00A25460" w:rsidRDefault="00BB6A0E" w:rsidP="00BB0356">
      <w:pPr>
        <w:spacing w:line="360" w:lineRule="auto"/>
        <w:ind w:firstLine="709"/>
        <w:jc w:val="both"/>
      </w:pPr>
      <w:r w:rsidRPr="00A25460">
        <w:lastRenderedPageBreak/>
        <w:t xml:space="preserve">Beberapa keunggulan model </w:t>
      </w:r>
      <w:r w:rsidRPr="00A25460">
        <w:rPr>
          <w:i/>
        </w:rPr>
        <w:t>chatbot</w:t>
      </w:r>
      <w:r w:rsidRPr="00A25460">
        <w:t xml:space="preserve"> Mistral 7B dibandingkan model Llama2, yaitu: </w:t>
      </w:r>
    </w:p>
    <w:p w14:paraId="1356663C"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ungguli Llama 2 13B di semua benchmark. </w:t>
      </w:r>
    </w:p>
    <w:p w14:paraId="749CC19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ungguli Llama 1 34B di banyak tolok ukur </w:t>
      </w:r>
    </w:p>
    <w:p w14:paraId="3CBBCE1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dekati kinerja CodeLlama 7B pada kode, namun tetap bagus dalam tugas-tugas bahasa Inggris </w:t>
      </w:r>
    </w:p>
    <w:p w14:paraId="0BDE3B86"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gunakan </w:t>
      </w:r>
      <w:r w:rsidRPr="00A25460">
        <w:rPr>
          <w:i/>
        </w:rPr>
        <w:t>Grouped-query attention</w:t>
      </w:r>
      <w:r w:rsidRPr="00A25460">
        <w:t xml:space="preserve"> (GQA) untuk inferensi yang lebih cepat </w:t>
      </w:r>
    </w:p>
    <w:p w14:paraId="5DB6A945" w14:textId="6866F894" w:rsidR="00A51C67" w:rsidRPr="00A25460" w:rsidRDefault="00BB6A0E" w:rsidP="00D872AE">
      <w:pPr>
        <w:pStyle w:val="ListParagraph"/>
        <w:numPr>
          <w:ilvl w:val="0"/>
          <w:numId w:val="8"/>
        </w:numPr>
        <w:autoSpaceDE/>
        <w:autoSpaceDN/>
        <w:spacing w:after="240"/>
        <w:ind w:left="426"/>
        <w:contextualSpacing w:val="0"/>
        <w:jc w:val="both"/>
      </w:pPr>
      <w:r w:rsidRPr="00A25460">
        <w:t xml:space="preserve">Mistral 7B menggunakan </w:t>
      </w:r>
      <w:r w:rsidRPr="00A25460">
        <w:rPr>
          <w:i/>
        </w:rPr>
        <w:t>Sliding Window Attention</w:t>
      </w:r>
      <w:r w:rsidRPr="00A25460">
        <w:t xml:space="preserve"> (SWA) untuk menangani urutan yang lebih panjang dengan biaya lebih kecil merilis Mistral 7B di bawah lisensi Apache 2.0, dapat digunakan tanpa batasan.</w:t>
      </w:r>
    </w:p>
    <w:p w14:paraId="0147354C" w14:textId="23D4547E" w:rsidR="00A51C67" w:rsidRPr="00A25460" w:rsidRDefault="00A51C67" w:rsidP="00354CE9">
      <w:pPr>
        <w:spacing w:line="360" w:lineRule="auto"/>
        <w:ind w:firstLine="709"/>
      </w:pPr>
      <w:r w:rsidRPr="00A25460">
        <w:rPr>
          <w:lang w:val="en-US"/>
        </w:rPr>
        <w:t>Mistral 7B diuji dengan menjalankan kembali semua tolok ukur dengan jalur evaluasi untuk mengukur kinerja pada berbagai tugas dengan kategori sebagai berikut:</w:t>
      </w:r>
    </w:p>
    <w:p w14:paraId="2A13AF9B" w14:textId="59F290B1" w:rsidR="00A51C67" w:rsidRPr="00E547E2" w:rsidRDefault="00E547E2" w:rsidP="002A6F34">
      <w:pPr>
        <w:pStyle w:val="ListParagraph"/>
        <w:numPr>
          <w:ilvl w:val="0"/>
          <w:numId w:val="9"/>
        </w:numPr>
      </w:pPr>
      <w:r w:rsidRPr="00E547E2">
        <w:rPr>
          <w:b/>
          <w:bCs w:val="0"/>
        </w:rPr>
        <w:t>Penalaran Akal Sehat</w:t>
      </w:r>
      <w:r w:rsidR="00A51C67" w:rsidRPr="00E547E2">
        <w:rPr>
          <w:b/>
          <w:bCs w:val="0"/>
        </w:rPr>
        <w:t xml:space="preserve"> (0-shot):</w:t>
      </w:r>
      <w:r w:rsidR="00A51C67" w:rsidRPr="00E547E2">
        <w:t xml:space="preserve"> Hellaswag </w:t>
      </w:r>
      <w:r w:rsidR="001729F5" w:rsidRPr="00E547E2">
        <w:fldChar w:fldCharType="begin" w:fldLock="1"/>
      </w:r>
      <w:r w:rsidR="001729F5" w:rsidRPr="00E547E2">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1729F5" w:rsidRPr="00E547E2">
        <w:fldChar w:fldCharType="separate"/>
      </w:r>
      <w:r w:rsidR="001729F5" w:rsidRPr="00E547E2">
        <w:rPr>
          <w:noProof/>
        </w:rPr>
        <w:t>(Zellers et al., 2020)</w:t>
      </w:r>
      <w:r w:rsidR="001729F5" w:rsidRPr="00E547E2">
        <w:fldChar w:fldCharType="end"/>
      </w:r>
      <w:r w:rsidR="00A51C67" w:rsidRPr="00E547E2">
        <w:t xml:space="preserve">, Winogrande </w:t>
      </w:r>
      <w:r w:rsidR="001729F5" w:rsidRPr="00E547E2">
        <w:fldChar w:fldCharType="begin" w:fldLock="1"/>
      </w:r>
      <w:r w:rsidR="00D725ED" w:rsidRPr="00E547E2">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D725ED" w:rsidRPr="00E547E2">
        <w:rPr>
          <w:rFonts w:ascii="Cambria Math" w:hAnsi="Cambria Math" w:cs="Cambria Math"/>
        </w:rPr>
        <w:instrText>∼</w:instrText>
      </w:r>
      <w:r w:rsidR="00D725ED" w:rsidRPr="00E547E2">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1729F5" w:rsidRPr="00E547E2">
        <w:fldChar w:fldCharType="separate"/>
      </w:r>
      <w:r w:rsidR="001729F5" w:rsidRPr="00E547E2">
        <w:rPr>
          <w:noProof/>
        </w:rPr>
        <w:t>(Sakaguchi et al., 2020)</w:t>
      </w:r>
      <w:r w:rsidR="001729F5" w:rsidRPr="00E547E2">
        <w:fldChar w:fldCharType="end"/>
      </w:r>
      <w:r w:rsidR="00A51C67" w:rsidRPr="00E547E2">
        <w:t xml:space="preserve">, PIQA </w:t>
      </w:r>
      <w:r w:rsidR="00D725ED" w:rsidRPr="00E547E2">
        <w:fldChar w:fldCharType="begin" w:fldLock="1"/>
      </w:r>
      <w:r w:rsidR="001363C1" w:rsidRPr="00E547E2">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1363C1" w:rsidRPr="00E547E2">
        <w:rPr>
          <w:rFonts w:ascii="Cambria Math" w:hAnsi="Cambria Math" w:cs="Cambria Math"/>
        </w:rPr>
        <w:instrText>∼</w:instrText>
      </w:r>
      <w:r w:rsidR="001363C1" w:rsidRPr="00E547E2">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D725ED" w:rsidRPr="00E547E2">
        <w:fldChar w:fldCharType="separate"/>
      </w:r>
      <w:r w:rsidR="00D725ED" w:rsidRPr="00E547E2">
        <w:rPr>
          <w:noProof/>
        </w:rPr>
        <w:t>(Bisk et al., 2020)</w:t>
      </w:r>
      <w:r w:rsidR="00D725ED" w:rsidRPr="00E547E2">
        <w:fldChar w:fldCharType="end"/>
      </w:r>
      <w:r w:rsidR="00A51C67" w:rsidRPr="00E547E2">
        <w:t>, SIQA</w:t>
      </w:r>
      <w:r w:rsidR="001363C1" w:rsidRPr="00E547E2">
        <w:t xml:space="preserve"> </w:t>
      </w:r>
      <w:r w:rsidR="001363C1" w:rsidRPr="00E547E2">
        <w:fldChar w:fldCharType="begin" w:fldLock="1"/>
      </w:r>
      <w:r w:rsidR="000A4C8F" w:rsidRPr="00E547E2">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1363C1" w:rsidRPr="00E547E2">
        <w:fldChar w:fldCharType="separate"/>
      </w:r>
      <w:r w:rsidR="001363C1" w:rsidRPr="00E547E2">
        <w:rPr>
          <w:noProof/>
        </w:rPr>
        <w:t>(Sap et al., 2019)</w:t>
      </w:r>
      <w:r w:rsidR="001363C1" w:rsidRPr="00E547E2">
        <w:fldChar w:fldCharType="end"/>
      </w:r>
      <w:r w:rsidR="001363C1" w:rsidRPr="00E547E2">
        <w:t xml:space="preserve">, </w:t>
      </w:r>
      <w:r w:rsidR="00A51C67" w:rsidRPr="00E547E2">
        <w:t>OpenbookQA</w:t>
      </w:r>
      <w:r w:rsidR="000A4C8F" w:rsidRPr="00E547E2">
        <w:t xml:space="preserve"> </w:t>
      </w:r>
      <w:r w:rsidR="000A4C8F" w:rsidRPr="00E547E2">
        <w:fldChar w:fldCharType="begin" w:fldLock="1"/>
      </w:r>
      <w:r w:rsidR="000A4C8F" w:rsidRPr="00E547E2">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0A4C8F" w:rsidRPr="00E547E2">
        <w:fldChar w:fldCharType="separate"/>
      </w:r>
      <w:r w:rsidR="000A4C8F" w:rsidRPr="00E547E2">
        <w:rPr>
          <w:noProof/>
        </w:rPr>
        <w:t>(Mihaylov et al., 2018)</w:t>
      </w:r>
      <w:r w:rsidR="000A4C8F" w:rsidRPr="00E547E2">
        <w:fldChar w:fldCharType="end"/>
      </w:r>
      <w:r w:rsidR="00A51C67" w:rsidRPr="00E547E2">
        <w:t>, ARC-Easy, ARC-Challenge</w:t>
      </w:r>
      <w:r w:rsidR="000A4C8F" w:rsidRPr="00E547E2">
        <w:t xml:space="preserve"> </w:t>
      </w:r>
      <w:r w:rsidR="000A4C8F" w:rsidRPr="00E547E2">
        <w:fldChar w:fldCharType="begin" w:fldLock="1"/>
      </w:r>
      <w:r w:rsidR="006512BF" w:rsidRPr="00E547E2">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0A4C8F" w:rsidRPr="00E547E2">
        <w:fldChar w:fldCharType="separate"/>
      </w:r>
      <w:r w:rsidR="006512BF" w:rsidRPr="00E547E2">
        <w:rPr>
          <w:noProof/>
        </w:rPr>
        <w:t>(P. Clark et al., 2018)</w:t>
      </w:r>
      <w:r w:rsidR="000A4C8F" w:rsidRPr="00E547E2">
        <w:fldChar w:fldCharType="end"/>
      </w:r>
      <w:r w:rsidR="00A51C67" w:rsidRPr="00E547E2">
        <w:t xml:space="preserve">, CommonsenseQA </w:t>
      </w:r>
      <w:r w:rsidR="000A4C8F" w:rsidRPr="00E547E2">
        <w:fldChar w:fldCharType="begin" w:fldLock="1"/>
      </w:r>
      <w:r w:rsidR="00155578" w:rsidRPr="00E547E2">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0A4C8F" w:rsidRPr="00E547E2">
        <w:fldChar w:fldCharType="separate"/>
      </w:r>
      <w:r w:rsidR="000A4C8F" w:rsidRPr="00E547E2">
        <w:rPr>
          <w:noProof/>
        </w:rPr>
        <w:t>(Talmor et al., 2019)</w:t>
      </w:r>
      <w:r w:rsidR="000A4C8F" w:rsidRPr="00E547E2">
        <w:fldChar w:fldCharType="end"/>
      </w:r>
    </w:p>
    <w:p w14:paraId="6884CD75" w14:textId="0C502940" w:rsidR="00A51C67" w:rsidRPr="00E547E2" w:rsidRDefault="00E547E2" w:rsidP="002A6F34">
      <w:pPr>
        <w:pStyle w:val="ListParagraph"/>
        <w:numPr>
          <w:ilvl w:val="0"/>
          <w:numId w:val="9"/>
        </w:numPr>
      </w:pPr>
      <w:r w:rsidRPr="00E547E2">
        <w:rPr>
          <w:b/>
          <w:bCs w:val="0"/>
        </w:rPr>
        <w:t xml:space="preserve">Pengetahuan Dunia </w:t>
      </w:r>
      <w:r w:rsidR="00A51C67" w:rsidRPr="00E547E2">
        <w:rPr>
          <w:b/>
          <w:bCs w:val="0"/>
        </w:rPr>
        <w:t>(5-shot):</w:t>
      </w:r>
      <w:r w:rsidR="00A51C67" w:rsidRPr="00E547E2">
        <w:t xml:space="preserve"> NaturalQuestions</w:t>
      </w:r>
      <w:r w:rsidR="00155578" w:rsidRPr="00E547E2">
        <w:t xml:space="preserve"> </w:t>
      </w:r>
      <w:r w:rsidR="00155578" w:rsidRPr="00E547E2">
        <w:fldChar w:fldCharType="begin" w:fldLock="1"/>
      </w:r>
      <w:r w:rsidR="00155578" w:rsidRPr="00E547E2">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155578" w:rsidRPr="00E547E2">
        <w:fldChar w:fldCharType="separate"/>
      </w:r>
      <w:r w:rsidR="00155578" w:rsidRPr="00E547E2">
        <w:rPr>
          <w:noProof/>
        </w:rPr>
        <w:t>(Kwiatkowski et al., 2019)</w:t>
      </w:r>
      <w:r w:rsidR="00155578" w:rsidRPr="00E547E2">
        <w:fldChar w:fldCharType="end"/>
      </w:r>
      <w:r w:rsidR="00A51C67" w:rsidRPr="00E547E2">
        <w:t xml:space="preserve">, TriviaQA </w:t>
      </w:r>
      <w:r w:rsidR="00155578" w:rsidRPr="00E547E2">
        <w:fldChar w:fldCharType="begin" w:fldLock="1"/>
      </w:r>
      <w:r w:rsidR="006512BF" w:rsidRPr="00E547E2">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155578" w:rsidRPr="00E547E2">
        <w:fldChar w:fldCharType="separate"/>
      </w:r>
      <w:r w:rsidR="00155578" w:rsidRPr="00E547E2">
        <w:rPr>
          <w:noProof/>
        </w:rPr>
        <w:t>(Joshi et al., 2017)</w:t>
      </w:r>
      <w:r w:rsidR="00155578" w:rsidRPr="00E547E2">
        <w:fldChar w:fldCharType="end"/>
      </w:r>
    </w:p>
    <w:p w14:paraId="1D56DA77" w14:textId="44A61162" w:rsidR="00A51C67" w:rsidRPr="00E547E2" w:rsidRDefault="00E547E2" w:rsidP="002A6F34">
      <w:pPr>
        <w:pStyle w:val="ListParagraph"/>
        <w:numPr>
          <w:ilvl w:val="0"/>
          <w:numId w:val="9"/>
        </w:numPr>
      </w:pPr>
      <w:r w:rsidRPr="00E547E2">
        <w:rPr>
          <w:b/>
          <w:bCs w:val="0"/>
        </w:rPr>
        <w:t xml:space="preserve">Pemahaman Membaca </w:t>
      </w:r>
      <w:r w:rsidR="00A51C67" w:rsidRPr="00E547E2">
        <w:rPr>
          <w:b/>
          <w:bCs w:val="0"/>
        </w:rPr>
        <w:t>(0-shot)</w:t>
      </w:r>
      <w:r w:rsidR="00A51C67" w:rsidRPr="00E547E2">
        <w:t xml:space="preserve">: BoolQ </w:t>
      </w:r>
      <w:r w:rsidR="006512BF" w:rsidRPr="00E547E2">
        <w:fldChar w:fldCharType="begin" w:fldLock="1"/>
      </w:r>
      <w:r w:rsidR="006512BF" w:rsidRPr="00E547E2">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6512BF" w:rsidRPr="00E547E2">
        <w:fldChar w:fldCharType="separate"/>
      </w:r>
      <w:r w:rsidR="006512BF" w:rsidRPr="00E547E2">
        <w:rPr>
          <w:noProof/>
        </w:rPr>
        <w:t>(C. Clark et al., 2019)</w:t>
      </w:r>
      <w:r w:rsidR="006512BF" w:rsidRPr="00E547E2">
        <w:fldChar w:fldCharType="end"/>
      </w:r>
      <w:r w:rsidR="00A51C67" w:rsidRPr="00E547E2">
        <w:t xml:space="preserve">, QuAC </w:t>
      </w:r>
      <w:r w:rsidR="006512BF" w:rsidRPr="00E547E2">
        <w:fldChar w:fldCharType="begin" w:fldLock="1"/>
      </w:r>
      <w:r w:rsidR="003A25C9" w:rsidRPr="00E547E2">
        <w:instrText>ADDIN CSL_CITATION {"citationItems":[{"id":"ITEM-1","itemData":{"DOI":"10.18653/v1/d18-1241","ISBN":"9781948087841","abstract":"We present QuAC, a dataset for Question Answering in Context that contains 14K information-seeking QA dialogs (100K questions in total). The dialogs involve two crowd workers: (1) a student who poses a sequence of freeform questions to learn as much as possible about a hidden Wikipedia text, and (2) a teacher who answers the questions by providing short excerpts from the text. QuAC introduces challenges not found in existing machine comprehension datasets: its questions are often more open-ended, unanswerable, or only meaningful within the dialog context, as we show in a detailed qualitative evaluation. We also report results for a number of reference models, including a recently state-of-the-art reading comprehension architecture extended to model dialog context. Our best model underperforms humans by 20 F1, suggesting that there is significant room for future work on this data. Dataset, baseline, and leaderboard available at http://quac.ai.","author":[{"dropping-particle":"","family":"Choi","given":"Eunsol","non-dropping-particle":"","parse-names":false,"suffix":""},{"dropping-particle":"","family":"He","given":"He","non-dropping-particle":"","parse-names":false,"suffix":""},{"dropping-particle":"","family":"Iyyer","given":"Mohit","non-dropping-particle":"","parse-names":false,"suffix":""},{"dropping-particle":"","family":"Yatskar","given":"Mark","non-dropping-particle":"","parse-names":false,"suffix":""},{"dropping-particle":"","family":"Yih","given":"Wen Tau","non-dropping-particle":"","parse-names":false,"suffix":""},{"dropping-particle":"","family":"Choi","given":"Yejin","non-dropping-particle":"","parse-names":false,"suffix":""},{"dropping-particle":"","family":"Liang","given":"Percy","non-dropping-particle":"","parse-names":false,"suffix":""},{"dropping-particle":"","family":"Zettlemoyer","given":"Luke","non-dropping-particle":"","parse-names":false,"suffix":""}],"container-title":"Proceedings of the 2018 Conference on Empirical Methods in Natural Language Processing, EMNLP 2018","id":"ITEM-1","issued":{"date-parts":[["2018"]]},"page":"2174-2184","title":"QUAC: Question answering in context","type":"article-journal"},"uris":["http://www.mendeley.com/documents/?uuid=74ff2e29-b77e-4eaf-b2bc-49fa6da00018"]}],"mendeley":{"formattedCitation":"(Choi et al., 2018)","plainTextFormattedCitation":"(Choi et al., 2018)","previouslyFormattedCitation":"(Choi et al., 2018)"},"properties":{"noteIndex":0},"schema":"https://github.com/citation-style-language/schema/raw/master/csl-citation.json"}</w:instrText>
      </w:r>
      <w:r w:rsidR="006512BF" w:rsidRPr="00E547E2">
        <w:fldChar w:fldCharType="separate"/>
      </w:r>
      <w:r w:rsidR="006512BF" w:rsidRPr="00E547E2">
        <w:rPr>
          <w:noProof/>
        </w:rPr>
        <w:t>(Choi et al., 2018)</w:t>
      </w:r>
      <w:r w:rsidR="006512BF" w:rsidRPr="00E547E2">
        <w:fldChar w:fldCharType="end"/>
      </w:r>
    </w:p>
    <w:p w14:paraId="282FB25C" w14:textId="450C9A2B" w:rsidR="00A51C67" w:rsidRPr="00E547E2" w:rsidRDefault="00E547E2" w:rsidP="002A6F34">
      <w:pPr>
        <w:pStyle w:val="ListParagraph"/>
        <w:numPr>
          <w:ilvl w:val="0"/>
          <w:numId w:val="9"/>
        </w:numPr>
      </w:pPr>
      <w:r w:rsidRPr="00E547E2">
        <w:rPr>
          <w:b/>
          <w:bCs w:val="0"/>
        </w:rPr>
        <w:t>Matematika</w:t>
      </w:r>
      <w:r w:rsidR="00A51C67" w:rsidRPr="00E547E2">
        <w:t xml:space="preserve">: GSM8K </w:t>
      </w:r>
      <w:r w:rsidR="003A25C9" w:rsidRPr="00E547E2">
        <w:fldChar w:fldCharType="begin" w:fldLock="1"/>
      </w:r>
      <w:r w:rsidR="003A25C9" w:rsidRPr="00E547E2">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3A25C9" w:rsidRPr="00E547E2">
        <w:fldChar w:fldCharType="separate"/>
      </w:r>
      <w:r w:rsidR="003A25C9" w:rsidRPr="00E547E2">
        <w:rPr>
          <w:noProof/>
        </w:rPr>
        <w:t>(Cobbe et al., 2021)</w:t>
      </w:r>
      <w:r w:rsidR="003A25C9" w:rsidRPr="00E547E2">
        <w:fldChar w:fldCharType="end"/>
      </w:r>
      <w:r w:rsidR="00A51C67" w:rsidRPr="00E547E2">
        <w:t xml:space="preserve"> (8-shot) </w:t>
      </w:r>
      <w:r w:rsidRPr="00E547E2">
        <w:t xml:space="preserve">dengan </w:t>
      </w:r>
      <w:r w:rsidR="00A51C67" w:rsidRPr="00E547E2">
        <w:t xml:space="preserve">maj@8 </w:t>
      </w:r>
      <w:r w:rsidR="00B003F2" w:rsidRPr="00E547E2">
        <w:t xml:space="preserve">dan Matematika </w:t>
      </w:r>
      <w:r w:rsidR="003A25C9" w:rsidRPr="00E547E2">
        <w:fldChar w:fldCharType="begin" w:fldLock="1"/>
      </w:r>
      <w:r w:rsidR="00127D1B" w:rsidRPr="00E547E2">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3A25C9" w:rsidRPr="00E547E2">
        <w:fldChar w:fldCharType="separate"/>
      </w:r>
      <w:r w:rsidR="00141D13" w:rsidRPr="00E547E2">
        <w:rPr>
          <w:noProof/>
        </w:rPr>
        <w:t>(Hendrycks, Burns, Kadavath, et al., 2021)</w:t>
      </w:r>
      <w:r w:rsidR="003A25C9" w:rsidRPr="00E547E2">
        <w:fldChar w:fldCharType="end"/>
      </w:r>
      <w:r w:rsidR="003A25C9" w:rsidRPr="00E547E2">
        <w:t xml:space="preserve"> </w:t>
      </w:r>
      <w:r w:rsidR="00A51C67" w:rsidRPr="00E547E2">
        <w:t xml:space="preserve">(4-shot) </w:t>
      </w:r>
      <w:r w:rsidR="00B003F2" w:rsidRPr="00E547E2">
        <w:t xml:space="preserve">dengan </w:t>
      </w:r>
      <w:r w:rsidR="00A51C67" w:rsidRPr="00E547E2">
        <w:t>maj@4</w:t>
      </w:r>
    </w:p>
    <w:p w14:paraId="693558D6" w14:textId="42EBFA29" w:rsidR="00A51C67" w:rsidRPr="00E547E2" w:rsidRDefault="00B003F2" w:rsidP="002A6F34">
      <w:pPr>
        <w:pStyle w:val="ListParagraph"/>
        <w:numPr>
          <w:ilvl w:val="0"/>
          <w:numId w:val="9"/>
        </w:numPr>
      </w:pPr>
      <w:r w:rsidRPr="00E547E2">
        <w:rPr>
          <w:b/>
          <w:bCs w:val="0"/>
        </w:rPr>
        <w:t>Kode</w:t>
      </w:r>
      <w:r w:rsidR="00A51C67" w:rsidRPr="00E547E2">
        <w:t xml:space="preserve">: Humaneval </w:t>
      </w:r>
      <w:r w:rsidR="00B80639" w:rsidRPr="00E547E2">
        <w:fldChar w:fldCharType="begin" w:fldLock="1"/>
      </w:r>
      <w:r w:rsidR="00B80639" w:rsidRPr="00E547E2">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B80639" w:rsidRPr="00E547E2">
        <w:fldChar w:fldCharType="separate"/>
      </w:r>
      <w:r w:rsidR="00B80639" w:rsidRPr="00E547E2">
        <w:rPr>
          <w:noProof/>
        </w:rPr>
        <w:t>(Chen et al., 2021)</w:t>
      </w:r>
      <w:r w:rsidR="00B80639" w:rsidRPr="00E547E2">
        <w:fldChar w:fldCharType="end"/>
      </w:r>
      <w:r w:rsidR="00B80639" w:rsidRPr="00E547E2">
        <w:t xml:space="preserve"> </w:t>
      </w:r>
      <w:r w:rsidR="00A51C67" w:rsidRPr="00E547E2">
        <w:t xml:space="preserve">(0-shot) </w:t>
      </w:r>
      <w:r w:rsidRPr="00E547E2">
        <w:t xml:space="preserve">dan </w:t>
      </w:r>
      <w:r w:rsidR="00A51C67" w:rsidRPr="00E547E2">
        <w:t xml:space="preserve">MBPP </w:t>
      </w:r>
      <w:r w:rsidR="00B80639" w:rsidRPr="00E547E2">
        <w:fldChar w:fldCharType="begin" w:fldLock="1"/>
      </w:r>
      <w:r w:rsidR="00141D13" w:rsidRPr="00E547E2">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B80639" w:rsidRPr="00E547E2">
        <w:fldChar w:fldCharType="separate"/>
      </w:r>
      <w:r w:rsidR="00B80639" w:rsidRPr="00E547E2">
        <w:rPr>
          <w:noProof/>
        </w:rPr>
        <w:t>(Austin et al., 2021)</w:t>
      </w:r>
      <w:r w:rsidR="00B80639" w:rsidRPr="00E547E2">
        <w:fldChar w:fldCharType="end"/>
      </w:r>
      <w:r w:rsidR="00A51C67" w:rsidRPr="00E547E2">
        <w:t xml:space="preserve"> (3-shot)</w:t>
      </w:r>
    </w:p>
    <w:p w14:paraId="698FBB17" w14:textId="655E9672" w:rsidR="00A51C67" w:rsidRPr="00E547E2" w:rsidRDefault="00E547E2" w:rsidP="00D872AE">
      <w:pPr>
        <w:pStyle w:val="ListParagraph"/>
        <w:numPr>
          <w:ilvl w:val="0"/>
          <w:numId w:val="9"/>
        </w:numPr>
        <w:spacing w:after="240"/>
      </w:pPr>
      <w:r w:rsidRPr="00E547E2">
        <w:rPr>
          <w:b/>
          <w:bCs w:val="0"/>
        </w:rPr>
        <w:t>Hasil agregat populer</w:t>
      </w:r>
      <w:r w:rsidR="00A51C67" w:rsidRPr="00E547E2">
        <w:t xml:space="preserve">: MMLU </w:t>
      </w:r>
      <w:r w:rsidR="00141D13" w:rsidRPr="00E547E2">
        <w:fldChar w:fldCharType="begin" w:fldLock="1"/>
      </w:r>
      <w:r w:rsidR="00127D1B" w:rsidRPr="00E547E2">
        <w:instrText>ADDIN CSL_CITATION {"citationItems":[{"id":"ITEM-1","itemData":{"abstract":"We propose a new test to measure a text model's multitask accuracy. The test covers 57 tasks including elementary mathematics, US history, computer science, law, and more. To attain high accuracy on this test, models must possess extensive world knowledge and problem solving ability. We find that while most recent models have near random-chance accuracy, the very largest GPT-3 model improves over random chance by almost 20 percentage points on average. However, on every one of the 57 tasks, the best models still need substantial improvements before they can reach expert-level accuracy. Models also have lopsided performance and frequently do not know when they are wrong. Worse, they still have near-random accuracy on some socially important subjects such as morality and law. By comprehensively evaluating the breadth and depth of a model's academic and professional understanding, our test can be used to analyze models across many tasks and to identify important shortcomings.","author":[{"dropping-particle":"","family":"Hendrycks","given":"Dan","non-dropping-particle":"","parse-names":false,"suffix":""},{"dropping-particle":"","family":"Burns","given":"Collin","non-dropping-particle":"","parse-names":false,"suffix":""},{"dropping-particle":"","family":"Basart","given":"Steven","non-dropping-particle":"","parse-names":false,"suffix":""},{"dropping-particle":"","family":"Zou","given":"Andy","non-dropping-particle":"","parse-names":false,"suffix":""},{"dropping-particle":"","family":"Mazeika","given":"Mantas","non-dropping-particle":"","parse-names":false,"suffix":""},{"dropping-particle":"","family":"Song","given":"Dawn","non-dropping-particle":"","parse-names":false,"suffix":""},{"dropping-particle":"","family":"Steinhardt","given":"Jacob","non-dropping-particle":"","parse-names":false,"suffix":""}],"container-title":"ICLR 2021 - 9th International Conference on Learning Representations","id":"ITEM-1","issued":{"date-parts":[["2021"]]},"title":"Measuring Massive Multitask Language Understanding","type":"article-journal"},"uris":["http://www.mendeley.com/documents/?uuid=14f4373d-7b35-4f36-aac5-23a09c1f60a8"]}],"mendeley":{"formattedCitation":"(Hendrycks, Burns, Basart, et al., 2021)","plainTextFormattedCitation":"(Hendrycks, Burns, Basart, et al., 2021)","previouslyFormattedCitation":"(Hendrycks, Burns, Basart, et al., 2021)"},"properties":{"noteIndex":0},"schema":"https://github.com/citation-style-language/schema/raw/master/csl-citation.json"}</w:instrText>
      </w:r>
      <w:r w:rsidR="00141D13" w:rsidRPr="00E547E2">
        <w:fldChar w:fldCharType="separate"/>
      </w:r>
      <w:r w:rsidR="00141D13" w:rsidRPr="00E547E2">
        <w:rPr>
          <w:noProof/>
        </w:rPr>
        <w:t>(Hendrycks, Burns, Basart, et al., 2021)</w:t>
      </w:r>
      <w:r w:rsidR="00141D13" w:rsidRPr="00E547E2">
        <w:fldChar w:fldCharType="end"/>
      </w:r>
      <w:r w:rsidR="00A51C67" w:rsidRPr="00E547E2">
        <w:t xml:space="preserve"> (5-shot), BBH </w:t>
      </w:r>
      <w:r w:rsidR="00127D1B" w:rsidRPr="00E547E2">
        <w:fldChar w:fldCharType="begin" w:fldLock="1"/>
      </w:r>
      <w:r w:rsidR="002B61A4" w:rsidRPr="00E547E2">
        <w:instrText>ADDIN CSL_CITATION {"citationItems":[{"id":"ITEM-1","itemData":{"DOI":"10.18653/v1/2023.findings-acl.824","ISBN":"9781959429623","ISSN":"0736587X","abstract":"BIG-Bench (Srivastava et al., 2022) is a diverse evaluation suite that focuses on tasks believed to be beyond the capabilities of current language models. Language models have already made good progress on this benchmark, with the best model in the BIG-Bench paper outperforming average reported human-rater results on 65% of the BIG-Bench tasks via few-shot prompting. But on what tasks do language models fall short of average human-rater performance, and are those tasks actually unsolvable by current language models? In this work, we focus on a suite of 23 challenging BIG-Bench tasks which we call BIG-Bench Hard (BBH). These are the tasks for which prior language model evaluations did not outperform the average human-rater. We find that applying chain-of-thought (CoT) prompting to BBH tasks enables PaLM to surpass the average human-rater performance on 10 of the 23 tasks, and Codex to surpass the average human-rater performance on 17 of the 23 tasks. Since many tasks in BBH require multi-step reasoning, few-shot prompting without CoT, as done in the BIG-Bench evaluations, substantially underestimates the best performance and capabilities of language models, which is better captured via CoT prompting. As further analysis, we explore the interaction between CoT and model scale on BBH, finding that CoT enables emergent task performance on several BBH tasks with otherwise flat scaling curves.","author":[{"dropping-particle":"","family":"Suzgun","given":"Mirac","non-dropping-particle":"","parse-names":false,"suffix":""},{"dropping-particle":"","family":"Scales","given":"Nathan","non-dropping-particle":"","parse-names":false,"suffix":""},{"dropping-particle":"","family":"Schärli","given":"Nathanael","non-dropping-particle":"","parse-names":false,"suffix":""},{"dropping-particle":"","family":"Gehrmann","given":"Sebastian","non-dropping-particle":"","parse-names":false,"suffix":""},{"dropping-particle":"","family":"Tay","given":"Yi","non-dropping-particle":"","parse-names":false,"suffix":""},{"dropping-particle":"","family":"Chung","given":"Hyung Won","non-dropping-particle":"","parse-names":false,"suffix":""},{"dropping-particle":"","family":"Chowdhery","given":"Aakanksha","non-dropping-particle":"","parse-names":false,"suffix":""},{"dropping-particle":"V.","family":"Le","given":"Quoc","non-dropping-particle":"","parse-names":false,"suffix":""},{"dropping-particle":"","family":"Chi","given":"Ed H.","non-dropping-particle":"","parse-names":false,"suffix":""},{"dropping-particle":"","family":"Zhou","given":"Denny","non-dropping-particle":"","parse-names":false,"suffix":""},{"dropping-particle":"","family":"Wei","given":"Jason","non-dropping-particle":"","parse-names":false,"suffix":""}],"container-title":"Proceedings of the Annual Meeting of the Association for Computational Linguistics","id":"ITEM-1","issued":{"date-parts":[["2023"]]},"page":"13003-13051","title":"Challenging BIG-Bench Tasks and Whether Chain-of-Thought Can Solve Them","type":"article-journal"},"uris":["http://www.mendeley.com/documents/?uuid=634421e0-0423-45bf-aa64-cec2134f36b1"]}],"mendeley":{"formattedCitation":"(Suzgun et al., 2023)","plainTextFormattedCitation":"(Suzgun et al., 2023)","previouslyFormattedCitation":"(Suzgun et al., 2023)"},"properties":{"noteIndex":0},"schema":"https://github.com/citation-style-language/schema/raw/master/csl-citation.json"}</w:instrText>
      </w:r>
      <w:r w:rsidR="00127D1B" w:rsidRPr="00E547E2">
        <w:fldChar w:fldCharType="separate"/>
      </w:r>
      <w:r w:rsidR="00127D1B" w:rsidRPr="00E547E2">
        <w:rPr>
          <w:noProof/>
        </w:rPr>
        <w:t>(Suzgun et al., 2023)</w:t>
      </w:r>
      <w:r w:rsidR="00127D1B" w:rsidRPr="00E547E2">
        <w:fldChar w:fldCharType="end"/>
      </w:r>
      <w:r w:rsidR="00127D1B" w:rsidRPr="00E547E2">
        <w:t xml:space="preserve"> </w:t>
      </w:r>
      <w:r w:rsidR="00A51C67" w:rsidRPr="00E547E2">
        <w:t xml:space="preserve">(3-shot), </w:t>
      </w:r>
      <w:r w:rsidR="00B003F2" w:rsidRPr="00E547E2">
        <w:t xml:space="preserve">dan </w:t>
      </w:r>
      <w:r w:rsidR="00A51C67" w:rsidRPr="00E547E2">
        <w:t xml:space="preserve">AGI Eval </w:t>
      </w:r>
      <w:r w:rsidR="002B61A4" w:rsidRPr="00E547E2">
        <w:fldChar w:fldCharType="begin" w:fldLock="1"/>
      </w:r>
      <w:r w:rsidR="00707262" w:rsidRPr="00E547E2">
        <w:instrText>ADDIN CSL_CITATION {"citationItems":[{"id":"ITEM-1","itemData":{"abstract":"Evaluating the general abilities of foundation models to tackle human-level tasks is a vital aspect of their development and application in the pursuit of Artificial General Intelligence (AGI). Traditional benchmarks, which rely on artificial datasets, may not accurately represent human-level capabilities. In this paper, we introduce AGIEval, a novel benchmark specifically designed to assess foundation model in the context of human-centric standardized exams, such as college entrance exams, law school admission tests, math competitions, and lawyer qualification tests. We evaluate several state-of-the-art foundation models, including GPT-4, ChatGPT, and Text-Davinci-003, using this benchmark. Impressively, GPT-4 surpasses average human performance on SAT, LSAT, and math competitions, attaining a 95% accuracy rate on the SAT Math test and a 92.5% accuracy on the English test of the Chinese national college entrance exam. This demonstrates the extraordinary performance of contemporary foundation models. In contrast, we also find that GPT-4 is less proficient in tasks that require complex reasoning or specific domain knowledge. Our comprehensive analyses of model capabilities (understanding, knowledge, reasoning, and calculation) reveal these models' strengths and limitations, providing valuable insights into future directions for enhancing their general capabilities. By concentrating on tasks pertinent to human cognition and decision-making, our benchmark delivers a more meaningful and robust evaluation of foundation models' performance in real-world scenarios. The data, code, and all model outputs are released in https://github.com/ruixiangcui/AGIEval.","author":[{"dropping-particle":"","family":"Zhong","given":"Wanjun","non-dropping-particle":"","parse-names":false,"suffix":""},{"dropping-particle":"","family":"Cui","given":"Ruixiang","non-dropping-particle":"","parse-names":false,"suffix":""},{"dropping-particle":"","family":"Guo","given":"Yiduo","non-dropping-particle":"","parse-names":false,"suffix":""},{"dropping-particle":"","family":"Liang","given":"Yaobo","non-dropping-particle":"","parse-names":false,"suffix":""},{"dropping-particle":"","family":"Lu","given":"Shuai","non-dropping-particle":"","parse-names":false,"suffix":""},{"dropping-particle":"","family":"Wang","given":"Yanlin","non-dropping-particle":"","parse-names":false,"suffix":""},{"dropping-particle":"","family":"Saied","given":"Amin","non-dropping-particle":"","parse-names":false,"suffix":""},{"dropping-particle":"","family":"Chen","given":"Weizhu","non-dropping-particle":"","parse-names":false,"suffix":""},{"dropping-particle":"","family":"Duan","given":"Nan","non-dropping-particle":"","parse-names":false,"suffix":""}],"id":"ITEM-1","issued":{"date-parts":[["2023"]]},"title":"AGIEval: A Human-Centric Benchmark for Evaluating Foundation Models","type":"article-journal"},"uris":["http://www.mendeley.com/documents/?uuid=d94d9584-c787-4305-862e-4e4602153fe4"]}],"mendeley":{"formattedCitation":"(Zhong et al., 2023)","plainTextFormattedCitation":"(Zhong et al., 2023)","previouslyFormattedCitation":"(Zhong et al., 2023)"},"properties":{"noteIndex":0},"schema":"https://github.com/citation-style-language/schema/raw/master/csl-citation.json"}</w:instrText>
      </w:r>
      <w:r w:rsidR="002B61A4" w:rsidRPr="00E547E2">
        <w:fldChar w:fldCharType="separate"/>
      </w:r>
      <w:r w:rsidR="002B61A4" w:rsidRPr="00E547E2">
        <w:rPr>
          <w:noProof/>
        </w:rPr>
        <w:t>(Zhong et al., 2023)</w:t>
      </w:r>
      <w:r w:rsidR="002B61A4" w:rsidRPr="00E547E2">
        <w:fldChar w:fldCharType="end"/>
      </w:r>
      <w:r w:rsidR="002B61A4" w:rsidRPr="00E547E2">
        <w:t xml:space="preserve"> </w:t>
      </w:r>
      <w:r w:rsidR="00A51C67" w:rsidRPr="00E547E2">
        <w:t xml:space="preserve">(3-5-shot, </w:t>
      </w:r>
      <w:r w:rsidR="00761D72" w:rsidRPr="00E547E2">
        <w:t>Hanya pertanyaan pilihan ganda bahasa Inggris</w:t>
      </w:r>
      <w:r w:rsidR="00A51C67" w:rsidRPr="00E547E2">
        <w:t>)</w:t>
      </w:r>
    </w:p>
    <w:p w14:paraId="09386CB7" w14:textId="1941582B" w:rsidR="00B42F95" w:rsidRPr="00A25460" w:rsidRDefault="00B42F95" w:rsidP="00354CE9">
      <w:pPr>
        <w:spacing w:line="360" w:lineRule="auto"/>
        <w:ind w:firstLine="709"/>
        <w:jc w:val="both"/>
      </w:pPr>
      <w:r w:rsidRPr="00A25460">
        <w:lastRenderedPageBreak/>
        <w:t xml:space="preserve">Semua model dievaluasi ulang pada semua metrik dengan jalur evaluasi untuk perbandingan yang akurat. Mistral 7B secara signifikan mengungguli Llama 2 7B dan Llama 2 13B di semua benchmark. Ia juga jauh lebih unggul dari Llama 1 34B dalam matematika, pembuatan kode, dan tolok ukur penalaran. Performa secara detail model Mistral 7B dengan </w:t>
      </w:r>
      <w:r w:rsidR="000D241B" w:rsidRPr="00A25460">
        <w:t xml:space="preserve">model </w:t>
      </w:r>
      <w:r w:rsidRPr="00A25460">
        <w:t>Llama</w:t>
      </w:r>
      <w:r w:rsidR="000677FC" w:rsidRPr="00A25460">
        <w:t xml:space="preserve"> </w:t>
      </w:r>
      <w:r w:rsidRPr="00A25460">
        <w:t>2</w:t>
      </w:r>
      <w:r w:rsidR="004857BE" w:rsidRPr="00A25460">
        <w:t xml:space="preserve"> di beberapa versi</w:t>
      </w:r>
      <w:r w:rsidRPr="00A25460">
        <w:t xml:space="preserve"> dalam menjalankan semua evaluasi model dapat dilihat pada </w:t>
      </w:r>
      <w:r w:rsidRPr="00A25460">
        <w:fldChar w:fldCharType="begin"/>
      </w:r>
      <w:r w:rsidRPr="00A25460">
        <w:instrText xml:space="preserve"> REF _Ref163394814 \h  \* MERGEFORMAT </w:instrText>
      </w:r>
      <w:r w:rsidRPr="00A25460">
        <w:fldChar w:fldCharType="separate"/>
      </w:r>
      <w:r w:rsidR="00D81479" w:rsidRPr="00A25460">
        <w:t xml:space="preserve">Gambar </w:t>
      </w:r>
      <w:r w:rsidR="00D81479">
        <w:rPr>
          <w:noProof/>
        </w:rPr>
        <w:t>2.1</w:t>
      </w:r>
      <w:r w:rsidRPr="00A25460">
        <w:fldChar w:fldCharType="end"/>
      </w:r>
      <w:r w:rsidR="00044EC7" w:rsidRPr="00A25460">
        <w:rPr>
          <w:lang w:val="en-US"/>
        </w:rPr>
        <w:t xml:space="preserve"> </w:t>
      </w:r>
      <w:r w:rsidR="00044EC7" w:rsidRPr="00A25460">
        <w:rPr>
          <w:lang w:val="en-US"/>
        </w:rPr>
        <w:fldChar w:fldCharType="begin" w:fldLock="1"/>
      </w:r>
      <w:r w:rsidR="00B67481" w:rsidRPr="00A25460">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044EC7" w:rsidRPr="00A25460">
        <w:rPr>
          <w:lang w:val="en-US"/>
        </w:rPr>
        <w:fldChar w:fldCharType="separate"/>
      </w:r>
      <w:r w:rsidR="00044EC7" w:rsidRPr="00A25460">
        <w:rPr>
          <w:noProof/>
          <w:lang w:val="en-US"/>
        </w:rPr>
        <w:t>(Jiang et al., 2023)</w:t>
      </w:r>
      <w:r w:rsidR="00044EC7" w:rsidRPr="00A25460">
        <w:rPr>
          <w:lang w:val="en-US"/>
        </w:rPr>
        <w:fldChar w:fldCharType="end"/>
      </w:r>
      <w:r w:rsidRPr="00A25460">
        <w:t>.</w:t>
      </w:r>
    </w:p>
    <w:p w14:paraId="33D65074" w14:textId="77777777" w:rsidR="00637F02" w:rsidRPr="00A25460" w:rsidRDefault="00BB6A0E" w:rsidP="00837C13">
      <w:pPr>
        <w:keepNext/>
        <w:spacing w:line="360" w:lineRule="auto"/>
        <w:jc w:val="center"/>
      </w:pPr>
      <w:r w:rsidRPr="00A25460">
        <w:rPr>
          <w:noProof/>
        </w:rPr>
        <w:drawing>
          <wp:inline distT="0" distB="0" distL="0" distR="0" wp14:anchorId="475F8B41" wp14:editId="1C31A800">
            <wp:extent cx="4051242" cy="1318260"/>
            <wp:effectExtent l="0" t="0" r="6985" b="0"/>
            <wp:docPr id="1044489588" name="Picture 1" descr="his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gram"/>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60985" cy="1321430"/>
                    </a:xfrm>
                    <a:prstGeom prst="rect">
                      <a:avLst/>
                    </a:prstGeom>
                    <a:noFill/>
                    <a:ln>
                      <a:noFill/>
                    </a:ln>
                  </pic:spPr>
                </pic:pic>
              </a:graphicData>
            </a:graphic>
          </wp:inline>
        </w:drawing>
      </w:r>
    </w:p>
    <w:p w14:paraId="211164D4" w14:textId="42EBFCEC" w:rsidR="00B003F2" w:rsidRDefault="00637F02" w:rsidP="005B4E49">
      <w:pPr>
        <w:pStyle w:val="Caption"/>
        <w:spacing w:line="360" w:lineRule="auto"/>
        <w:ind w:left="426" w:hanging="426"/>
        <w:jc w:val="left"/>
        <w:rPr>
          <w:szCs w:val="24"/>
        </w:rPr>
      </w:pPr>
      <w:bookmarkStart w:id="41" w:name="_Ref163394814"/>
      <w:bookmarkStart w:id="42" w:name="_Toc175818162"/>
      <w:r w:rsidRPr="00A25460">
        <w:t xml:space="preserve">Gambar </w:t>
      </w:r>
      <w:r w:rsidR="00D2109F">
        <w:fldChar w:fldCharType="begin"/>
      </w:r>
      <w:r w:rsidR="00D2109F">
        <w:instrText xml:space="preserve"> STYLEREF 1 \s </w:instrText>
      </w:r>
      <w:r w:rsidR="00D2109F">
        <w:fldChar w:fldCharType="separate"/>
      </w:r>
      <w:r w:rsidR="00D81479">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D81479">
        <w:rPr>
          <w:noProof/>
        </w:rPr>
        <w:t>1</w:t>
      </w:r>
      <w:r w:rsidR="00D2109F">
        <w:fldChar w:fldCharType="end"/>
      </w:r>
      <w:bookmarkEnd w:id="41"/>
      <w:r w:rsidRPr="00A25460">
        <w:rPr>
          <w:lang w:val="en-US"/>
        </w:rPr>
        <w:t xml:space="preserve"> </w:t>
      </w:r>
      <w:r w:rsidR="00BB6A0E" w:rsidRPr="00A25460">
        <w:rPr>
          <w:szCs w:val="24"/>
        </w:rPr>
        <w:t>Perbandingan performa</w:t>
      </w:r>
      <w:r w:rsidR="00B003F2">
        <w:rPr>
          <w:szCs w:val="24"/>
          <w:lang w:val="en-US"/>
        </w:rPr>
        <w:t xml:space="preserve"> pada Model</w:t>
      </w:r>
      <w:r w:rsidR="00BB6A0E" w:rsidRPr="00A25460">
        <w:rPr>
          <w:szCs w:val="24"/>
        </w:rPr>
        <w:t xml:space="preserve"> Mistral 7B dengan Llama2</w:t>
      </w:r>
      <w:bookmarkEnd w:id="42"/>
    </w:p>
    <w:p w14:paraId="14D6F056" w14:textId="577FC856" w:rsidR="00BB6A0E" w:rsidRPr="00A25460" w:rsidRDefault="00B003F2" w:rsidP="005B4E49">
      <w:pPr>
        <w:pStyle w:val="Caption"/>
        <w:spacing w:line="360" w:lineRule="auto"/>
        <w:ind w:firstLine="1276"/>
        <w:jc w:val="left"/>
        <w:rPr>
          <w:szCs w:val="24"/>
        </w:rPr>
      </w:pPr>
      <w:r>
        <w:rPr>
          <w:szCs w:val="24"/>
        </w:rPr>
        <w:fldChar w:fldCharType="begin" w:fldLock="1"/>
      </w:r>
      <w:r>
        <w:rPr>
          <w:szCs w:val="24"/>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Pr>
          <w:szCs w:val="24"/>
        </w:rPr>
        <w:fldChar w:fldCharType="separate"/>
      </w:r>
      <w:r w:rsidRPr="00B003F2">
        <w:rPr>
          <w:noProof/>
          <w:szCs w:val="24"/>
        </w:rPr>
        <w:t>(</w:t>
      </w:r>
      <w:r>
        <w:rPr>
          <w:noProof/>
          <w:szCs w:val="24"/>
          <w:lang w:val="en-US"/>
        </w:rPr>
        <w:t xml:space="preserve">Sumber: </w:t>
      </w:r>
      <w:r w:rsidRPr="00B003F2">
        <w:rPr>
          <w:noProof/>
          <w:szCs w:val="24"/>
        </w:rPr>
        <w:t>Jiang et al.,</w:t>
      </w:r>
      <w:r>
        <w:rPr>
          <w:noProof/>
          <w:szCs w:val="24"/>
          <w:lang w:val="en-US"/>
        </w:rPr>
        <w:t xml:space="preserve"> </w:t>
      </w:r>
      <w:r w:rsidRPr="00B003F2">
        <w:rPr>
          <w:noProof/>
          <w:szCs w:val="24"/>
        </w:rPr>
        <w:t>2023)</w:t>
      </w:r>
      <w:r>
        <w:rPr>
          <w:szCs w:val="24"/>
        </w:rPr>
        <w:fldChar w:fldCharType="end"/>
      </w:r>
    </w:p>
    <w:p w14:paraId="1BBD48CE" w14:textId="07089276" w:rsidR="001A4266" w:rsidRPr="00A25460" w:rsidRDefault="001A4266" w:rsidP="00273B9C">
      <w:pPr>
        <w:pStyle w:val="Caption"/>
        <w:spacing w:before="240" w:line="360" w:lineRule="auto"/>
        <w:ind w:firstLine="720"/>
        <w:jc w:val="both"/>
        <w:rPr>
          <w:lang w:val="en-US"/>
        </w:rPr>
      </w:pPr>
      <w:r w:rsidRPr="00A25460">
        <w:rPr>
          <w:lang w:val="en-US"/>
        </w:rPr>
        <w:t xml:space="preserve">Mistral 7B mengungguli Llama 2 13B di semua metrik, dan mendekati performa kode Code-Llama 7B tanpa mengorbankan performa pada tolok ukur non-kode. Tabel hasil evaluasi dapat di lihat pada </w:t>
      </w:r>
      <w:r w:rsidRPr="00A25460">
        <w:rPr>
          <w:lang w:val="en-US"/>
        </w:rPr>
        <w:fldChar w:fldCharType="begin"/>
      </w:r>
      <w:r w:rsidRPr="00A25460">
        <w:rPr>
          <w:lang w:val="en-US"/>
        </w:rPr>
        <w:instrText xml:space="preserve"> REF _Ref163923223 \h </w:instrText>
      </w:r>
      <w:r w:rsidR="00A25460">
        <w:rPr>
          <w:lang w:val="en-US"/>
        </w:rPr>
        <w:instrText xml:space="preserve"> \* MERGEFORMAT </w:instrText>
      </w:r>
      <w:r w:rsidRPr="00A25460">
        <w:rPr>
          <w:lang w:val="en-US"/>
        </w:rPr>
      </w:r>
      <w:r w:rsidRPr="00A25460">
        <w:rPr>
          <w:lang w:val="en-US"/>
        </w:rPr>
        <w:fldChar w:fldCharType="separate"/>
      </w:r>
      <w:r w:rsidR="00D81479" w:rsidRPr="00A25460">
        <w:t xml:space="preserve">Tabel </w:t>
      </w:r>
      <w:r w:rsidR="00D81479">
        <w:rPr>
          <w:noProof/>
        </w:rPr>
        <w:t>2.1</w:t>
      </w:r>
      <w:r w:rsidRPr="00A25460">
        <w:rPr>
          <w:lang w:val="en-US"/>
        </w:rPr>
        <w:fldChar w:fldCharType="end"/>
      </w:r>
      <w:r w:rsidR="00B42F95" w:rsidRPr="00A25460">
        <w:rPr>
          <w:lang w:val="en-US"/>
        </w:rPr>
        <w:t>.</w:t>
      </w:r>
    </w:p>
    <w:p w14:paraId="3A4422A4" w14:textId="3C4EBE36" w:rsidR="001A4266" w:rsidRPr="00A25460" w:rsidRDefault="001A4266" w:rsidP="00837C13">
      <w:pPr>
        <w:pStyle w:val="Caption"/>
        <w:spacing w:before="240" w:line="360" w:lineRule="auto"/>
      </w:pPr>
      <w:bookmarkStart w:id="43" w:name="_Ref163923223"/>
      <w:bookmarkStart w:id="44" w:name="_Toc175818478"/>
      <w:r w:rsidRPr="00A25460">
        <w:t xml:space="preserve">Tabel </w:t>
      </w:r>
      <w:r w:rsidR="00D64AFC">
        <w:fldChar w:fldCharType="begin"/>
      </w:r>
      <w:r w:rsidR="00D64AFC">
        <w:instrText xml:space="preserve"> STYLEREF 1 \s </w:instrText>
      </w:r>
      <w:r w:rsidR="00D64AFC">
        <w:fldChar w:fldCharType="separate"/>
      </w:r>
      <w:r w:rsidR="00D81479">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D81479">
        <w:rPr>
          <w:noProof/>
        </w:rPr>
        <w:t>1</w:t>
      </w:r>
      <w:r w:rsidR="00D64AFC">
        <w:fldChar w:fldCharType="end"/>
      </w:r>
      <w:bookmarkEnd w:id="43"/>
      <w:r w:rsidRPr="00A25460">
        <w:rPr>
          <w:lang w:val="en-US"/>
        </w:rPr>
        <w:t xml:space="preserve"> Perbandingan Mistral 7B dengan Llama</w:t>
      </w:r>
      <w:r w:rsidR="00B003F2">
        <w:rPr>
          <w:lang w:val="en-US"/>
        </w:rPr>
        <w:t xml:space="preserve"> </w:t>
      </w:r>
      <w:r w:rsidR="00B003F2">
        <w:rPr>
          <w:lang w:val="en-US"/>
        </w:rPr>
        <w:fldChar w:fldCharType="begin" w:fldLock="1"/>
      </w:r>
      <w:r w:rsidR="005B4E49">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sidR="00B003F2">
        <w:rPr>
          <w:lang w:val="en-US"/>
        </w:rPr>
        <w:fldChar w:fldCharType="separate"/>
      </w:r>
      <w:r w:rsidR="00B003F2" w:rsidRPr="00B003F2">
        <w:rPr>
          <w:noProof/>
          <w:lang w:val="en-US"/>
        </w:rPr>
        <w:t>(</w:t>
      </w:r>
      <w:r w:rsidR="00B003F2">
        <w:rPr>
          <w:noProof/>
          <w:lang w:val="en-US"/>
        </w:rPr>
        <w:t xml:space="preserve">Sumber: </w:t>
      </w:r>
      <w:r w:rsidR="00B003F2" w:rsidRPr="00B003F2">
        <w:rPr>
          <w:noProof/>
          <w:lang w:val="en-US"/>
        </w:rPr>
        <w:t>Jiang et al., 2023)</w:t>
      </w:r>
      <w:bookmarkEnd w:id="44"/>
      <w:r w:rsidR="00B003F2">
        <w:rPr>
          <w:lang w:val="en-US"/>
        </w:rPr>
        <w:fldChar w:fldCharType="end"/>
      </w:r>
    </w:p>
    <w:p w14:paraId="3F8E1843" w14:textId="35BE5B5E" w:rsidR="008F1B32" w:rsidRPr="00A25460" w:rsidRDefault="006F3A30" w:rsidP="00837C13">
      <w:pPr>
        <w:spacing w:line="360" w:lineRule="auto"/>
        <w:rPr>
          <w:lang w:val="id-ID"/>
        </w:rPr>
      </w:pPr>
      <w:r w:rsidRPr="00A25460">
        <w:rPr>
          <w:noProof/>
          <w:lang w:val="id-ID"/>
        </w:rPr>
        <w:drawing>
          <wp:inline distT="0" distB="0" distL="0" distR="0" wp14:anchorId="64100DD7" wp14:editId="3806D63A">
            <wp:extent cx="5400675" cy="931545"/>
            <wp:effectExtent l="0" t="0" r="9525" b="1905"/>
            <wp:docPr id="8805779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577909" name=""/>
                    <pic:cNvPicPr/>
                  </pic:nvPicPr>
                  <pic:blipFill>
                    <a:blip r:embed="rId14"/>
                    <a:stretch>
                      <a:fillRect/>
                    </a:stretch>
                  </pic:blipFill>
                  <pic:spPr>
                    <a:xfrm>
                      <a:off x="0" y="0"/>
                      <a:ext cx="5400675" cy="931545"/>
                    </a:xfrm>
                    <a:prstGeom prst="rect">
                      <a:avLst/>
                    </a:prstGeom>
                  </pic:spPr>
                </pic:pic>
              </a:graphicData>
            </a:graphic>
          </wp:inline>
        </w:drawing>
      </w:r>
    </w:p>
    <w:p w14:paraId="6FAB7826" w14:textId="77777777" w:rsidR="004131A8" w:rsidRPr="00A25460" w:rsidRDefault="004131A8" w:rsidP="008F1B32">
      <w:pPr>
        <w:rPr>
          <w:lang w:val="id-ID"/>
        </w:rPr>
      </w:pPr>
    </w:p>
    <w:p w14:paraId="0B6C0615" w14:textId="5FD02383" w:rsidR="008F1B32" w:rsidRPr="00A25460" w:rsidRDefault="008F1B32" w:rsidP="008F1B32">
      <w:pPr>
        <w:pStyle w:val="Heading2"/>
        <w:rPr>
          <w:lang w:val="en-US"/>
        </w:rPr>
      </w:pPr>
      <w:bookmarkStart w:id="45" w:name="_Toc175818093"/>
      <w:r w:rsidRPr="00A25460">
        <w:rPr>
          <w:i/>
          <w:iCs w:val="0"/>
          <w:lang w:val="en-US"/>
        </w:rPr>
        <w:t>Model Llama</w:t>
      </w:r>
      <w:r w:rsidR="00066459" w:rsidRPr="00A25460">
        <w:rPr>
          <w:i/>
          <w:iCs w:val="0"/>
          <w:lang w:val="en-US"/>
        </w:rPr>
        <w:t xml:space="preserve"> </w:t>
      </w:r>
      <w:r w:rsidRPr="00A25460">
        <w:rPr>
          <w:i/>
          <w:iCs w:val="0"/>
          <w:lang w:val="en-US"/>
        </w:rPr>
        <w:t>2</w:t>
      </w:r>
      <w:bookmarkEnd w:id="45"/>
    </w:p>
    <w:p w14:paraId="68A8B701" w14:textId="77777777" w:rsidR="008F1B32" w:rsidRPr="00A25460" w:rsidRDefault="008F1B32" w:rsidP="00354CE9">
      <w:pPr>
        <w:spacing w:line="360" w:lineRule="auto"/>
        <w:ind w:firstLine="709"/>
        <w:jc w:val="both"/>
        <w:rPr>
          <w:lang w:val="id-ID"/>
        </w:rPr>
      </w:pPr>
      <w:r w:rsidRPr="00A25460">
        <w:t>Llama 2</w:t>
      </w:r>
      <w:r w:rsidRPr="00A25460">
        <w:rPr>
          <w:lang w:val="id-ID"/>
        </w:rPr>
        <w:t xml:space="preserve"> adalah </w:t>
      </w:r>
      <w:r w:rsidRPr="00A25460">
        <w:t xml:space="preserve">kumpulan model bahasa besar (LLM) yang telah dilatih dan disempurnakan dengan skala mulai dari 7 miliar hingga 70 miliar parameter. Llama 2-Chat </w:t>
      </w:r>
      <w:r w:rsidRPr="00A25460">
        <w:rPr>
          <w:lang w:val="id-ID"/>
        </w:rPr>
        <w:t xml:space="preserve">merupakan </w:t>
      </w:r>
      <w:r w:rsidRPr="00A25460">
        <w:t xml:space="preserve">LLM </w:t>
      </w:r>
      <w:r w:rsidRPr="00A25460">
        <w:rPr>
          <w:lang w:val="id-ID"/>
        </w:rPr>
        <w:t xml:space="preserve">yang </w:t>
      </w:r>
      <w:r w:rsidRPr="00A25460">
        <w:t>telah disempurnakan</w:t>
      </w:r>
      <w:r w:rsidRPr="00A25460">
        <w:rPr>
          <w:lang w:val="id-ID"/>
        </w:rPr>
        <w:t xml:space="preserve"> dari beberapa versi model sebelumnya yang dapat digunakan untuk penelitian dan juga merilis model berikut ke masyarakat umum untuk penelitian dan penggunaan komersial penggunaan komersial</w:t>
      </w:r>
      <w:r w:rsidRPr="00A25460">
        <w:t>,</w:t>
      </w:r>
      <w:r w:rsidRPr="00A25460">
        <w:rPr>
          <w:lang w:val="id-ID"/>
        </w:rPr>
        <w:t xml:space="preserve"> Peneliti pada jurnal ini telah merilis beberapa model diantara:</w:t>
      </w:r>
    </w:p>
    <w:p w14:paraId="5BA2F004" w14:textId="76C3DCBC" w:rsidR="00B34DFF" w:rsidRPr="00A25460" w:rsidRDefault="00B34DFF" w:rsidP="00BD6AB3">
      <w:pPr>
        <w:spacing w:line="360" w:lineRule="auto"/>
        <w:ind w:left="284" w:hanging="284"/>
        <w:jc w:val="both"/>
        <w:rPr>
          <w:lang w:val="id-ID"/>
        </w:rPr>
      </w:pPr>
      <w:r w:rsidRPr="00A25460">
        <w:rPr>
          <w:lang w:val="en-US"/>
        </w:rPr>
        <w:t xml:space="preserve">1. </w:t>
      </w:r>
      <w:r w:rsidR="008F1B32" w:rsidRPr="00A25460">
        <w:rPr>
          <w:lang w:val="id-ID"/>
        </w:rPr>
        <w:t xml:space="preserve">Llama 2, versi terbaru dari Llama 1, dilatih dengan menggunakan campuran data baru yang tersedia untuk umum serta meningkatkan ukuran korpus pra-pelatihan sebesar </w:t>
      </w:r>
      <w:r w:rsidR="008F1B32" w:rsidRPr="00A25460">
        <w:rPr>
          <w:lang w:val="id-ID"/>
        </w:rPr>
        <w:lastRenderedPageBreak/>
        <w:t xml:space="preserve">40%, menggandakan panjang konteks model, dan mengadopsi perhatian kueri yang dikelompokkan </w:t>
      </w:r>
      <w:r w:rsidR="00707262" w:rsidRPr="00A25460">
        <w:rPr>
          <w:lang w:val="id-ID"/>
        </w:rPr>
        <w:fldChar w:fldCharType="begin" w:fldLock="1"/>
      </w:r>
      <w:r w:rsidR="00C167A3" w:rsidRPr="00A25460">
        <w:rPr>
          <w:lang w:val="id-ID"/>
        </w:rPr>
        <w:instrText>ADDIN CSL_CITATION {"citationItems":[{"id":"ITEM-1","itemData":{"DOI":"10.18653/v1/2023.emnlp-main.298","ISBN":"9798891760608","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author":[{"dropping-particle":"","family":"Ainslie","given":"Joshua","non-dropping-particle":"","parse-names":false,"suffix":""},{"dropping-particle":"","family":"Lee-Thorp","given":"James","non-dropping-particle":"","parse-names":false,"suffix":""},{"dropping-particle":"","family":"Jong","given":"Michiel","non-dropping-particle":"de","parse-names":false,"suffix":""},{"dropping-particle":"","family":"Zemlyanskiy","given":"Yury","non-dropping-particle":"","parse-names":false,"suffix":""},{"dropping-particle":"","family":"Lebrón","given":"Federico","non-dropping-particle":"","parse-names":false,"suffix":""},{"dropping-particle":"","family":"Sanghai","given":"Sumit","non-dropping-particle":"","parse-names":false,"suffix":""}],"container-title":"EMNLP 2023 - 2023 Conference on Empirical Methods in Natural Language Processing, Proceedings","id":"ITEM-1","issued":{"date-parts":[["2023"]]},"page":"4895-4901","title":"GQA: Training Generalized Multi-Query Transformer Models from Multi-Head Checkpoints","type":"article-journal"},"uris":["http://www.mendeley.com/documents/?uuid=fa5145f1-38d8-4ad6-b8c3-59bb39f61b42"]}],"mendeley":{"formattedCitation":"(Ainslie et al., 2023)","plainTextFormattedCitation":"(Ainslie et al., 2023)","previouslyFormattedCitation":"(Ainslie et al., 2023)"},"properties":{"noteIndex":0},"schema":"https://github.com/citation-style-language/schema/raw/master/csl-citation.json"}</w:instrText>
      </w:r>
      <w:r w:rsidR="00707262" w:rsidRPr="00A25460">
        <w:rPr>
          <w:lang w:val="id-ID"/>
        </w:rPr>
        <w:fldChar w:fldCharType="separate"/>
      </w:r>
      <w:r w:rsidR="00707262" w:rsidRPr="00A25460">
        <w:rPr>
          <w:noProof/>
          <w:lang w:val="id-ID"/>
        </w:rPr>
        <w:t>(Ainslie et al., 2023)</w:t>
      </w:r>
      <w:r w:rsidR="00707262" w:rsidRPr="00A25460">
        <w:rPr>
          <w:lang w:val="id-ID"/>
        </w:rPr>
        <w:fldChar w:fldCharType="end"/>
      </w:r>
      <w:r w:rsidR="00707262" w:rsidRPr="00A25460">
        <w:rPr>
          <w:lang w:val="en-US"/>
        </w:rPr>
        <w:t>.</w:t>
      </w:r>
      <w:r w:rsidR="008F1B32" w:rsidRPr="00A25460">
        <w:rPr>
          <w:lang w:val="id-ID"/>
        </w:rPr>
        <w:t xml:space="preserve"> Peneliti pada jurnal ini telah merilis varian Llama 2 dengan parameter 7B, 13B, dan 70B.</w:t>
      </w:r>
    </w:p>
    <w:p w14:paraId="6D7E871E" w14:textId="47F67CDD" w:rsidR="00366A33" w:rsidRPr="00A25460" w:rsidRDefault="00B34DFF" w:rsidP="00D872AE">
      <w:pPr>
        <w:spacing w:after="240" w:line="360" w:lineRule="auto"/>
        <w:ind w:left="284" w:hanging="284"/>
        <w:jc w:val="both"/>
        <w:rPr>
          <w:lang w:val="id-ID"/>
        </w:rPr>
      </w:pPr>
      <w:r w:rsidRPr="00A25460">
        <w:rPr>
          <w:lang w:val="en-US"/>
        </w:rPr>
        <w:t xml:space="preserve">2. </w:t>
      </w:r>
      <w:r w:rsidR="008F1B32" w:rsidRPr="00A25460">
        <w:rPr>
          <w:lang w:val="id-ID"/>
        </w:rPr>
        <w:t>Llama 2-Chat adalah versi Llama 2 yang disempurnakan dan dioptimalkan untuk kasus penggunaan dialog. Peneliti pada jurnal ini merilis varian model Llama 2-Chat dengan parameter 7B, 13B, dan 70B juga.</w:t>
      </w:r>
    </w:p>
    <w:p w14:paraId="0396854F" w14:textId="77777777" w:rsidR="00D81479" w:rsidRPr="00A25460" w:rsidRDefault="00A30404" w:rsidP="00D81479">
      <w:pPr>
        <w:spacing w:after="240" w:line="360" w:lineRule="auto"/>
        <w:ind w:firstLine="709"/>
        <w:jc w:val="both"/>
      </w:pPr>
      <w:r w:rsidRPr="00A25460">
        <w:rPr>
          <w:lang w:val="en-US"/>
        </w:rPr>
        <w:t>Peneliti</w:t>
      </w:r>
      <w:r w:rsidRPr="00A25460">
        <w:rPr>
          <w:lang w:val="id-ID"/>
        </w:rPr>
        <w:t xml:space="preserve"> merangkum kinerja keseluruhan dari serangkaian tolok ukur populer. Tolok ukur tersebut dikelompokkan ke dalam kategori yang tercantum di bawah ini. Hasil </w:t>
      </w:r>
      <w:r w:rsidRPr="00876D35">
        <w:rPr>
          <w:lang w:val="id-ID"/>
        </w:rPr>
        <w:t xml:space="preserve">untuk seluruh tolok ukur individual tersedia </w:t>
      </w:r>
      <w:r w:rsidR="005108E2" w:rsidRPr="00876D35">
        <w:rPr>
          <w:lang w:val="en-US"/>
        </w:rPr>
        <w:t xml:space="preserve">pada </w:t>
      </w:r>
      <w:r w:rsidR="005108E2" w:rsidRPr="00876D35">
        <w:rPr>
          <w:lang w:val="en-US"/>
        </w:rPr>
        <w:fldChar w:fldCharType="begin"/>
      </w:r>
      <w:r w:rsidR="005108E2" w:rsidRPr="00876D35">
        <w:rPr>
          <w:lang w:val="en-US"/>
        </w:rPr>
        <w:instrText xml:space="preserve"> REF _Ref164282176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p>
    <w:p w14:paraId="5DEE2C6A" w14:textId="5DF8C4D3" w:rsidR="001F675F" w:rsidRPr="00876D35" w:rsidRDefault="00D81479" w:rsidP="00D872AE">
      <w:pPr>
        <w:spacing w:after="240" w:line="360" w:lineRule="auto"/>
        <w:ind w:firstLine="284"/>
        <w:jc w:val="both"/>
      </w:pPr>
      <w:r w:rsidRPr="00A25460">
        <w:rPr>
          <w:noProof/>
        </w:rPr>
        <w:t xml:space="preserve">Tabel </w:t>
      </w:r>
      <w:r>
        <w:rPr>
          <w:noProof/>
        </w:rPr>
        <w:t>2.3</w:t>
      </w:r>
      <w:r w:rsidR="005108E2" w:rsidRPr="00876D35">
        <w:rPr>
          <w:lang w:val="en-US"/>
        </w:rPr>
        <w:fldChar w:fldCharType="end"/>
      </w:r>
      <w:r w:rsidR="005108E2" w:rsidRPr="00876D35">
        <w:rPr>
          <w:lang w:val="en-US"/>
        </w:rPr>
        <w:t xml:space="preserve"> dan </w:t>
      </w:r>
      <w:r w:rsidR="005108E2" w:rsidRPr="00876D35">
        <w:rPr>
          <w:lang w:val="en-US"/>
        </w:rPr>
        <w:fldChar w:fldCharType="begin"/>
      </w:r>
      <w:r w:rsidR="005108E2" w:rsidRPr="00876D35">
        <w:rPr>
          <w:lang w:val="en-US"/>
        </w:rPr>
        <w:instrText xml:space="preserve"> REF _Ref164282354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r w:rsidRPr="00A25460">
        <w:t xml:space="preserve">Tabel </w:t>
      </w:r>
      <w:r>
        <w:rPr>
          <w:noProof/>
        </w:rPr>
        <w:t>2.4</w:t>
      </w:r>
      <w:r w:rsidR="005108E2" w:rsidRPr="00876D35">
        <w:rPr>
          <w:lang w:val="en-US"/>
        </w:rPr>
        <w:fldChar w:fldCharType="end"/>
      </w:r>
      <w:r w:rsidR="00D03E7F">
        <w:rPr>
          <w:lang w:val="en-US"/>
        </w:rPr>
        <w:t xml:space="preserve"> </w:t>
      </w:r>
      <w:r w:rsidR="00D03E7F">
        <w:rPr>
          <w:lang w:val="en-US"/>
        </w:rPr>
        <w:fldChar w:fldCharType="begin" w:fldLock="1"/>
      </w:r>
      <w:r w:rsidR="005B7E38">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D03E7F">
        <w:rPr>
          <w:lang w:val="en-US"/>
        </w:rPr>
        <w:fldChar w:fldCharType="separate"/>
      </w:r>
      <w:r w:rsidR="00D03E7F" w:rsidRPr="00D03E7F">
        <w:rPr>
          <w:noProof/>
          <w:lang w:val="en-US"/>
        </w:rPr>
        <w:t>(Touvron et al., 2023)</w:t>
      </w:r>
      <w:r w:rsidR="00D03E7F">
        <w:rPr>
          <w:lang w:val="en-US"/>
        </w:rPr>
        <w:fldChar w:fldCharType="end"/>
      </w:r>
      <w:r w:rsidR="005108E2" w:rsidRPr="00876D35">
        <w:rPr>
          <w:lang w:val="en-US"/>
        </w:rPr>
        <w:t>.</w:t>
      </w:r>
    </w:p>
    <w:p w14:paraId="5E308563" w14:textId="10FE4506" w:rsidR="001F675F" w:rsidRPr="00876D35" w:rsidRDefault="00B003F2" w:rsidP="002A6F34">
      <w:pPr>
        <w:pStyle w:val="ListParagraph"/>
        <w:numPr>
          <w:ilvl w:val="0"/>
          <w:numId w:val="10"/>
        </w:numPr>
        <w:jc w:val="both"/>
        <w:rPr>
          <w:lang w:val="en-US"/>
        </w:rPr>
      </w:pPr>
      <w:r w:rsidRPr="00876D35">
        <w:rPr>
          <w:b/>
          <w:bCs w:val="0"/>
        </w:rPr>
        <w:t>Kode</w:t>
      </w:r>
      <w:r w:rsidR="00BD6AB3" w:rsidRPr="00876D35">
        <w:t>.</w:t>
      </w:r>
      <w:r w:rsidR="00BD6AB3" w:rsidRPr="00876D35">
        <w:rPr>
          <w:lang w:val="id-ID"/>
        </w:rPr>
        <w:t xml:space="preserve"> </w:t>
      </w:r>
      <w:r w:rsidR="0016546F">
        <w:rPr>
          <w:lang w:val="id-ID"/>
        </w:rPr>
        <w:t>Di</w:t>
      </w:r>
      <w:r w:rsidR="00BD6AB3" w:rsidRPr="00876D35">
        <w:t xml:space="preserve">laporkan rata-rata </w:t>
      </w:r>
      <w:r w:rsidR="00D31585" w:rsidRPr="00876D35">
        <w:rPr>
          <w:lang w:val="en-US"/>
        </w:rPr>
        <w:t xml:space="preserve">pass@1 </w:t>
      </w:r>
      <w:r w:rsidR="00BD6AB3" w:rsidRPr="00876D35">
        <w:t xml:space="preserve">skor model di HumanEval </w:t>
      </w:r>
      <w:r w:rsidR="00C167A3" w:rsidRPr="00876D35">
        <w:rPr>
          <w:lang w:val="en-US"/>
        </w:rPr>
        <w:fldChar w:fldCharType="begin" w:fldLock="1"/>
      </w:r>
      <w:r w:rsidR="00C167A3" w:rsidRPr="00876D35">
        <w:rPr>
          <w:lang w:val="en-US"/>
        </w:rPr>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Chen et al., 2021)</w:t>
      </w:r>
      <w:r w:rsidR="00C167A3" w:rsidRPr="00876D35">
        <w:rPr>
          <w:lang w:val="en-US"/>
        </w:rPr>
        <w:fldChar w:fldCharType="end"/>
      </w:r>
      <w:r w:rsidR="00D31585" w:rsidRPr="00876D35">
        <w:rPr>
          <w:lang w:val="en-US"/>
        </w:rPr>
        <w:t xml:space="preserve"> </w:t>
      </w:r>
      <w:r w:rsidR="00BD6AB3" w:rsidRPr="00876D35">
        <w:t xml:space="preserve">dan </w:t>
      </w:r>
      <w:r w:rsidR="00D31585" w:rsidRPr="00876D35">
        <w:rPr>
          <w:lang w:val="en-US"/>
        </w:rPr>
        <w:t xml:space="preserve">MBPP </w:t>
      </w:r>
      <w:r w:rsidR="00C167A3" w:rsidRPr="00876D35">
        <w:rPr>
          <w:lang w:val="en-US"/>
        </w:rPr>
        <w:fldChar w:fldCharType="begin" w:fldLock="1"/>
      </w:r>
      <w:r w:rsidR="0059096A" w:rsidRPr="00876D35">
        <w:rPr>
          <w:lang w:val="en-US"/>
        </w:rPr>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Austin et al., 2021)</w:t>
      </w:r>
      <w:r w:rsidR="00C167A3" w:rsidRPr="00876D35">
        <w:rPr>
          <w:lang w:val="en-US"/>
        </w:rPr>
        <w:fldChar w:fldCharType="end"/>
      </w:r>
      <w:r w:rsidR="00C167A3" w:rsidRPr="00876D35">
        <w:rPr>
          <w:lang w:val="en-US"/>
        </w:rPr>
        <w:t>.</w:t>
      </w:r>
    </w:p>
    <w:p w14:paraId="2067ABB8" w14:textId="19FE9AE7" w:rsidR="001F675F" w:rsidRPr="00876D35" w:rsidRDefault="00B003F2" w:rsidP="002A6F34">
      <w:pPr>
        <w:pStyle w:val="ListParagraph"/>
        <w:numPr>
          <w:ilvl w:val="0"/>
          <w:numId w:val="10"/>
        </w:numPr>
        <w:jc w:val="both"/>
        <w:rPr>
          <w:lang w:val="en-US"/>
        </w:rPr>
      </w:pPr>
      <w:r w:rsidRPr="00876D35">
        <w:rPr>
          <w:b/>
          <w:bCs w:val="0"/>
        </w:rPr>
        <w:t>Penalaran Akal Sehat</w:t>
      </w:r>
      <w:r w:rsidR="00D31585" w:rsidRPr="00876D35">
        <w:rPr>
          <w:lang w:val="en-US"/>
        </w:rPr>
        <w:t xml:space="preserve">. </w:t>
      </w:r>
      <w:r w:rsidR="0016546F">
        <w:rPr>
          <w:lang w:val="id-ID"/>
        </w:rPr>
        <w:t>Di</w:t>
      </w:r>
      <w:r w:rsidR="00BD6AB3" w:rsidRPr="00876D35">
        <w:t xml:space="preserve">laporkan rata-rata </w:t>
      </w:r>
      <w:r w:rsidR="00D31585" w:rsidRPr="00876D35">
        <w:rPr>
          <w:lang w:val="en-US"/>
        </w:rPr>
        <w:t xml:space="preserve">PIQA </w:t>
      </w:r>
      <w:r w:rsidR="0059096A" w:rsidRPr="00876D35">
        <w:rPr>
          <w:lang w:val="en-US"/>
        </w:rPr>
        <w:fldChar w:fldCharType="begin" w:fldLock="1"/>
      </w:r>
      <w:r w:rsidR="0059096A" w:rsidRPr="00876D35">
        <w:rPr>
          <w:lang w:val="en-US"/>
        </w:rPr>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59096A" w:rsidRPr="00876D35">
        <w:rPr>
          <w:rFonts w:ascii="Cambria Math" w:hAnsi="Cambria Math" w:cs="Cambria Math"/>
          <w:lang w:val="en-US"/>
        </w:rPr>
        <w:instrText>∼</w:instrText>
      </w:r>
      <w:r w:rsidR="0059096A" w:rsidRPr="00876D35">
        <w:rPr>
          <w:lang w:val="en-US"/>
        </w:rPr>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59096A" w:rsidRPr="00876D35">
        <w:rPr>
          <w:lang w:val="en-US"/>
        </w:rPr>
        <w:fldChar w:fldCharType="separate"/>
      </w:r>
      <w:r w:rsidR="0059096A" w:rsidRPr="00876D35">
        <w:rPr>
          <w:noProof/>
          <w:lang w:val="en-US"/>
        </w:rPr>
        <w:t>(Bisk et al., 2020)</w:t>
      </w:r>
      <w:r w:rsidR="0059096A" w:rsidRPr="00876D35">
        <w:rPr>
          <w:lang w:val="en-US"/>
        </w:rPr>
        <w:fldChar w:fldCharType="end"/>
      </w:r>
      <w:r w:rsidR="00D31585" w:rsidRPr="00876D35">
        <w:rPr>
          <w:lang w:val="en-US"/>
        </w:rPr>
        <w:t xml:space="preserve">, SIQA </w:t>
      </w:r>
      <w:r w:rsidR="0059096A" w:rsidRPr="00876D35">
        <w:rPr>
          <w:lang w:val="en-US"/>
        </w:rPr>
        <w:fldChar w:fldCharType="begin" w:fldLock="1"/>
      </w:r>
      <w:r w:rsidR="00AE0B18" w:rsidRPr="00876D35">
        <w:rPr>
          <w:lang w:val="en-US"/>
        </w:rPr>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59096A" w:rsidRPr="00876D35">
        <w:rPr>
          <w:lang w:val="en-US"/>
        </w:rPr>
        <w:fldChar w:fldCharType="separate"/>
      </w:r>
      <w:r w:rsidR="0059096A" w:rsidRPr="00876D35">
        <w:rPr>
          <w:noProof/>
          <w:lang w:val="en-US"/>
        </w:rPr>
        <w:t>(Sap et al., 2019)</w:t>
      </w:r>
      <w:r w:rsidR="0059096A" w:rsidRPr="00876D35">
        <w:rPr>
          <w:lang w:val="en-US"/>
        </w:rPr>
        <w:fldChar w:fldCharType="end"/>
      </w:r>
      <w:r w:rsidR="00D31585" w:rsidRPr="00876D35">
        <w:rPr>
          <w:lang w:val="en-US"/>
        </w:rPr>
        <w:t>,</w:t>
      </w:r>
      <w:r w:rsidR="001F675F" w:rsidRPr="00876D35">
        <w:rPr>
          <w:lang w:val="en-US"/>
        </w:rPr>
        <w:t xml:space="preserve"> </w:t>
      </w:r>
      <w:r w:rsidR="00D31585" w:rsidRPr="00876D35">
        <w:rPr>
          <w:lang w:val="en-US"/>
        </w:rPr>
        <w:t xml:space="preserve">HellaSwag </w:t>
      </w:r>
      <w:r w:rsidR="00AE0B18" w:rsidRPr="00876D35">
        <w:rPr>
          <w:lang w:val="en-US"/>
        </w:rPr>
        <w:fldChar w:fldCharType="begin" w:fldLock="1"/>
      </w:r>
      <w:r w:rsidR="00C55327" w:rsidRPr="00876D35">
        <w:rPr>
          <w:lang w:val="en-US"/>
        </w:rPr>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AE0B18" w:rsidRPr="00876D35">
        <w:rPr>
          <w:lang w:val="en-US"/>
        </w:rPr>
        <w:fldChar w:fldCharType="separate"/>
      </w:r>
      <w:r w:rsidR="00AE0B18" w:rsidRPr="00876D35">
        <w:rPr>
          <w:noProof/>
          <w:lang w:val="en-US"/>
        </w:rPr>
        <w:t>(Zellers et al., 2020)</w:t>
      </w:r>
      <w:r w:rsidR="00AE0B18" w:rsidRPr="00876D35">
        <w:rPr>
          <w:lang w:val="en-US"/>
        </w:rPr>
        <w:fldChar w:fldCharType="end"/>
      </w:r>
      <w:r w:rsidR="00D31585" w:rsidRPr="00876D35">
        <w:rPr>
          <w:lang w:val="en-US"/>
        </w:rPr>
        <w:t xml:space="preserve">, WinoGrande </w:t>
      </w:r>
      <w:r w:rsidR="00C55327" w:rsidRPr="00876D35">
        <w:rPr>
          <w:lang w:val="en-US"/>
        </w:rPr>
        <w:fldChar w:fldCharType="begin" w:fldLock="1"/>
      </w:r>
      <w:r w:rsidR="00146B94" w:rsidRPr="00876D35">
        <w:rPr>
          <w:lang w:val="en-US"/>
        </w:rPr>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146B94" w:rsidRPr="00876D35">
        <w:rPr>
          <w:rFonts w:ascii="Cambria Math" w:hAnsi="Cambria Math" w:cs="Cambria Math"/>
          <w:lang w:val="en-US"/>
        </w:rPr>
        <w:instrText>∼</w:instrText>
      </w:r>
      <w:r w:rsidR="00146B94" w:rsidRPr="00876D35">
        <w:rPr>
          <w:lang w:val="en-US"/>
        </w:rPr>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C55327" w:rsidRPr="00876D35">
        <w:rPr>
          <w:lang w:val="en-US"/>
        </w:rPr>
        <w:fldChar w:fldCharType="separate"/>
      </w:r>
      <w:r w:rsidR="00C55327" w:rsidRPr="00876D35">
        <w:rPr>
          <w:noProof/>
          <w:lang w:val="en-US"/>
        </w:rPr>
        <w:t>(Sakaguchi et al., 2020)</w:t>
      </w:r>
      <w:r w:rsidR="00C55327" w:rsidRPr="00876D35">
        <w:rPr>
          <w:lang w:val="en-US"/>
        </w:rPr>
        <w:fldChar w:fldCharType="end"/>
      </w:r>
      <w:r w:rsidR="00D31585" w:rsidRPr="00876D35">
        <w:rPr>
          <w:lang w:val="en-US"/>
        </w:rPr>
        <w:t xml:space="preserve">, ARC </w:t>
      </w:r>
      <w:r w:rsidR="00D10DFA" w:rsidRPr="00876D35">
        <w:t xml:space="preserve">Mudah dan Menantang </w:t>
      </w:r>
      <w:r w:rsidR="00146B94" w:rsidRPr="00876D35">
        <w:rPr>
          <w:lang w:val="en-US"/>
        </w:rPr>
        <w:fldChar w:fldCharType="begin" w:fldLock="1"/>
      </w:r>
      <w:r w:rsidR="00DB4BE9" w:rsidRPr="00876D35">
        <w:rPr>
          <w:lang w:val="en-US"/>
        </w:rPr>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146B94" w:rsidRPr="00876D35">
        <w:rPr>
          <w:lang w:val="en-US"/>
        </w:rPr>
        <w:fldChar w:fldCharType="separate"/>
      </w:r>
      <w:r w:rsidR="00146B94" w:rsidRPr="00876D35">
        <w:rPr>
          <w:noProof/>
          <w:lang w:val="en-US"/>
        </w:rPr>
        <w:t>(P. Clark et al., 2018)</w:t>
      </w:r>
      <w:r w:rsidR="00146B94" w:rsidRPr="00876D35">
        <w:rPr>
          <w:lang w:val="en-US"/>
        </w:rPr>
        <w:fldChar w:fldCharType="end"/>
      </w:r>
      <w:r w:rsidR="00D31585" w:rsidRPr="00876D35">
        <w:rPr>
          <w:lang w:val="en-US"/>
        </w:rPr>
        <w:t xml:space="preserve">, OpenBookQA </w:t>
      </w:r>
      <w:r w:rsidR="00DB4BE9" w:rsidRPr="00876D35">
        <w:rPr>
          <w:lang w:val="en-US"/>
        </w:rPr>
        <w:fldChar w:fldCharType="begin" w:fldLock="1"/>
      </w:r>
      <w:r w:rsidR="00DB4BE9" w:rsidRPr="00876D35">
        <w:rPr>
          <w:lang w:val="en-US"/>
        </w:rPr>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DB4BE9" w:rsidRPr="00876D35">
        <w:rPr>
          <w:lang w:val="en-US"/>
        </w:rPr>
        <w:fldChar w:fldCharType="separate"/>
      </w:r>
      <w:r w:rsidR="00DB4BE9" w:rsidRPr="00876D35">
        <w:rPr>
          <w:noProof/>
          <w:lang w:val="en-US"/>
        </w:rPr>
        <w:t>(Mihaylov et al., 2018)</w:t>
      </w:r>
      <w:r w:rsidR="00DB4BE9" w:rsidRPr="00876D35">
        <w:rPr>
          <w:lang w:val="en-US"/>
        </w:rPr>
        <w:fldChar w:fldCharType="end"/>
      </w:r>
      <w:r w:rsidR="00D31585" w:rsidRPr="00876D35">
        <w:rPr>
          <w:lang w:val="en-US"/>
        </w:rPr>
        <w:t xml:space="preserve">, and CommonsenseQA </w:t>
      </w:r>
      <w:r w:rsidR="00DB4BE9" w:rsidRPr="00876D35">
        <w:rPr>
          <w:lang w:val="en-US"/>
        </w:rPr>
        <w:fldChar w:fldCharType="begin" w:fldLock="1"/>
      </w:r>
      <w:r w:rsidR="0029426D" w:rsidRPr="00876D35">
        <w:rPr>
          <w:lang w:val="en-US"/>
        </w:rPr>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DB4BE9" w:rsidRPr="00876D35">
        <w:rPr>
          <w:lang w:val="en-US"/>
        </w:rPr>
        <w:fldChar w:fldCharType="separate"/>
      </w:r>
      <w:r w:rsidR="00DB4BE9" w:rsidRPr="00876D35">
        <w:rPr>
          <w:noProof/>
          <w:lang w:val="en-US"/>
        </w:rPr>
        <w:t>(Talmor et al., 2019)</w:t>
      </w:r>
      <w:r w:rsidR="00DB4BE9" w:rsidRPr="00876D35">
        <w:rPr>
          <w:lang w:val="en-US"/>
        </w:rPr>
        <w:fldChar w:fldCharType="end"/>
      </w:r>
      <w:r w:rsidR="00D31585" w:rsidRPr="00876D35">
        <w:rPr>
          <w:lang w:val="en-US"/>
        </w:rPr>
        <w:t xml:space="preserve">. </w:t>
      </w:r>
      <w:r w:rsidR="00646DB9">
        <w:rPr>
          <w:lang w:val="id-ID"/>
        </w:rPr>
        <w:t>Di</w:t>
      </w:r>
      <w:r w:rsidR="00D10DFA" w:rsidRPr="00876D35">
        <w:t xml:space="preserve">laporkan </w:t>
      </w:r>
      <w:r w:rsidR="00D31585" w:rsidRPr="00876D35">
        <w:rPr>
          <w:lang w:val="en-US"/>
        </w:rPr>
        <w:t xml:space="preserve">7-shot </w:t>
      </w:r>
      <w:r w:rsidR="00D10DFA" w:rsidRPr="00876D35">
        <w:t>hasil untuk CommonSenseQA dan hasil 0-shot untuk semua tolok ukur lainnya.</w:t>
      </w:r>
    </w:p>
    <w:p w14:paraId="3304C23E" w14:textId="55A5DE93" w:rsidR="001F675F" w:rsidRPr="00876D35" w:rsidRDefault="00B003F2" w:rsidP="002A6F34">
      <w:pPr>
        <w:pStyle w:val="ListParagraph"/>
        <w:numPr>
          <w:ilvl w:val="0"/>
          <w:numId w:val="10"/>
        </w:numPr>
        <w:jc w:val="both"/>
        <w:rPr>
          <w:lang w:val="en-US"/>
        </w:rPr>
      </w:pPr>
      <w:r w:rsidRPr="00876D35">
        <w:rPr>
          <w:b/>
          <w:bCs w:val="0"/>
        </w:rPr>
        <w:t>Pengetahuan Dunia</w:t>
      </w:r>
      <w:r w:rsidR="00D31585" w:rsidRPr="00876D35">
        <w:rPr>
          <w:lang w:val="en-US"/>
        </w:rPr>
        <w:t xml:space="preserve">. </w:t>
      </w:r>
      <w:r w:rsidR="0016546F">
        <w:rPr>
          <w:lang w:val="id-ID"/>
        </w:rPr>
        <w:t>Di</w:t>
      </w:r>
      <w:r w:rsidR="00D10DFA" w:rsidRPr="00876D35">
        <w:t>evaluasi kinerja 5-shot di NaturalQuestions</w:t>
      </w:r>
      <w:r w:rsidR="00D31585" w:rsidRPr="00876D35">
        <w:rPr>
          <w:lang w:val="en-US"/>
        </w:rPr>
        <w:t xml:space="preserve"> </w:t>
      </w:r>
      <w:r w:rsidR="0029426D" w:rsidRPr="00876D35">
        <w:rPr>
          <w:lang w:val="en-US"/>
        </w:rPr>
        <w:fldChar w:fldCharType="begin" w:fldLock="1"/>
      </w:r>
      <w:r w:rsidR="00DB3F1A" w:rsidRPr="00876D35">
        <w:rPr>
          <w:lang w:val="en-US"/>
        </w:rPr>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29426D" w:rsidRPr="00876D35">
        <w:rPr>
          <w:lang w:val="en-US"/>
        </w:rPr>
        <w:fldChar w:fldCharType="separate"/>
      </w:r>
      <w:r w:rsidR="0029426D" w:rsidRPr="00876D35">
        <w:rPr>
          <w:noProof/>
          <w:lang w:val="en-US"/>
        </w:rPr>
        <w:t>(Kwiatkowski et al., 2019)</w:t>
      </w:r>
      <w:r w:rsidR="0029426D" w:rsidRPr="00876D35">
        <w:rPr>
          <w:lang w:val="en-US"/>
        </w:rPr>
        <w:fldChar w:fldCharType="end"/>
      </w:r>
      <w:r w:rsidR="0029426D" w:rsidRPr="00876D35">
        <w:rPr>
          <w:lang w:val="en-US"/>
        </w:rPr>
        <w:t xml:space="preserve"> </w:t>
      </w:r>
      <w:r w:rsidR="00D31585" w:rsidRPr="00876D35">
        <w:rPr>
          <w:lang w:val="en-US"/>
        </w:rPr>
        <w:t xml:space="preserve">and TriviaQA </w:t>
      </w:r>
      <w:r w:rsidR="00DB3F1A" w:rsidRPr="00876D35">
        <w:rPr>
          <w:lang w:val="en-US"/>
        </w:rPr>
        <w:fldChar w:fldCharType="begin" w:fldLock="1"/>
      </w:r>
      <w:r w:rsidR="008B1D1A" w:rsidRPr="00876D35">
        <w:rPr>
          <w:lang w:val="en-US"/>
        </w:rPr>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DB3F1A" w:rsidRPr="00876D35">
        <w:rPr>
          <w:lang w:val="en-US"/>
        </w:rPr>
        <w:fldChar w:fldCharType="separate"/>
      </w:r>
      <w:r w:rsidR="00DB3F1A" w:rsidRPr="00876D35">
        <w:rPr>
          <w:noProof/>
          <w:lang w:val="en-US"/>
        </w:rPr>
        <w:t>(Joshi et al., 2017)</w:t>
      </w:r>
      <w:r w:rsidR="00DB3F1A" w:rsidRPr="00876D35">
        <w:rPr>
          <w:lang w:val="en-US"/>
        </w:rPr>
        <w:fldChar w:fldCharType="end"/>
      </w:r>
      <w:r w:rsidR="00DB3F1A" w:rsidRPr="00876D35">
        <w:rPr>
          <w:lang w:val="en-US"/>
        </w:rPr>
        <w:t xml:space="preserve"> </w:t>
      </w:r>
      <w:r w:rsidR="00D10DFA" w:rsidRPr="00876D35">
        <w:t>dan melaporkan rata-rata</w:t>
      </w:r>
      <w:r w:rsidR="00D31585" w:rsidRPr="00876D35">
        <w:rPr>
          <w:lang w:val="en-US"/>
        </w:rPr>
        <w:t>.</w:t>
      </w:r>
    </w:p>
    <w:p w14:paraId="020B3E1A" w14:textId="12075BF1" w:rsidR="001F675F" w:rsidRPr="00876D35" w:rsidRDefault="00B003F2" w:rsidP="002A6F34">
      <w:pPr>
        <w:pStyle w:val="ListParagraph"/>
        <w:numPr>
          <w:ilvl w:val="0"/>
          <w:numId w:val="10"/>
        </w:numPr>
        <w:jc w:val="both"/>
        <w:rPr>
          <w:lang w:val="en-US"/>
        </w:rPr>
      </w:pPr>
      <w:r w:rsidRPr="00876D35">
        <w:rPr>
          <w:b/>
          <w:bCs w:val="0"/>
        </w:rPr>
        <w:t>Pemahaman Membaca</w:t>
      </w:r>
      <w:r w:rsidR="00D31585" w:rsidRPr="00876D35">
        <w:rPr>
          <w:lang w:val="en-US"/>
        </w:rPr>
        <w:t xml:space="preserve">. </w:t>
      </w:r>
      <w:r w:rsidR="00D10DFA" w:rsidRPr="00876D35">
        <w:t xml:space="preserve">Untuk pemahaman bacaan, </w:t>
      </w:r>
      <w:r w:rsidR="0016546F">
        <w:rPr>
          <w:lang w:val="id-ID"/>
        </w:rPr>
        <w:t>di</w:t>
      </w:r>
      <w:r w:rsidR="00D10DFA" w:rsidRPr="00876D35">
        <w:t xml:space="preserve">laporkan </w:t>
      </w:r>
      <w:r w:rsidR="00D31585" w:rsidRPr="00876D35">
        <w:rPr>
          <w:lang w:val="en-US"/>
        </w:rPr>
        <w:t xml:space="preserve">0-shot </w:t>
      </w:r>
      <w:r w:rsidR="00D10DFA" w:rsidRPr="00876D35">
        <w:t xml:space="preserve">rata-rata di SquAD </w:t>
      </w:r>
      <w:r w:rsidR="008B1D1A" w:rsidRPr="00876D35">
        <w:rPr>
          <w:lang w:val="en-US"/>
        </w:rPr>
        <w:fldChar w:fldCharType="begin" w:fldLock="1"/>
      </w:r>
      <w:r w:rsidR="008B1D1A" w:rsidRPr="00876D35">
        <w:rPr>
          <w:lang w:val="en-US"/>
        </w:rPr>
        <w:instrText>ADDIN CSL_CITATION {"citationItems":[{"id":"ITEM-1","itemData":{"DOI":"10.18653/v1/p18-2124","ISBN":"9781948087346","abstract":"Extractive reading comprehension systems can often locate the correct answer to a question in a context document, but they also tend to make unreliable guesses on questions for which the correct answer is not stated in the context. Existing datasets either focus exclusively on answerable questions, or use automatically generated unanswerable questions that are easy to identify. To address these weaknesses, we present SQUADRUN, a new dataset that combines the existing Stanford Question Answering Dataset (SQuAD) with over 50,000 unanswerable questions written adversarially by crowdworkers to look similar to answerable ones. To do well on SQUADRUN, systems must not only answer questions when possible, but also determine when no answer is supported by the paragraph and abstain from answering. SQUADRUN is a challenging natural language understanding task for existing models: a strong neural system that gets 86% F1 on SQuAD achieves only 66% F1 on SQUADRUN. We release SQUADRUN to the community as the successor to SQuAD.","author":[{"dropping-particle":"","family":"Rajpurkar","given":"Pranav","non-dropping-particle":"","parse-names":false,"suffix":""},{"dropping-particle":"","family":"Jia","given":"Robin","non-dropping-particle":"","parse-names":false,"suffix":""},{"dropping-particle":"","family":"Liang","given":"Percy","non-dropping-particle":"","parse-names":false,"suffix":""}],"container-title":"ACL 2018 - 56th Annual Meeting of the Association for Computational Linguistics, Proceedings of the Conference (Long Papers)","id":"ITEM-1","issued":{"date-parts":[["2018"]]},"page":"784-789","title":"Know what you don’t know: Unanswerable questions for SQuAD","type":"article-journal","volume":"2"},"uris":["http://www.mendeley.com/documents/?uuid=e9ee9d34-f685-4458-9508-cd5ded8e266c"]}],"mendeley":{"formattedCitation":"(Rajpurkar et al., 2018)","plainTextFormattedCitation":"(Rajpurkar et al., 2018)","previouslyFormattedCitation":"(Rajpurkar et al., 2018)"},"properties":{"noteIndex":0},"schema":"https://github.com/citation-style-language/schema/raw/master/csl-citation.json"}</w:instrText>
      </w:r>
      <w:r w:rsidR="008B1D1A" w:rsidRPr="00876D35">
        <w:rPr>
          <w:lang w:val="en-US"/>
        </w:rPr>
        <w:fldChar w:fldCharType="separate"/>
      </w:r>
      <w:r w:rsidR="008B1D1A" w:rsidRPr="00876D35">
        <w:rPr>
          <w:noProof/>
          <w:lang w:val="en-US"/>
        </w:rPr>
        <w:t>(Rajpurkar et al., 2018)</w:t>
      </w:r>
      <w:r w:rsidR="008B1D1A" w:rsidRPr="00876D35">
        <w:rPr>
          <w:lang w:val="en-US"/>
        </w:rPr>
        <w:fldChar w:fldCharType="end"/>
      </w:r>
      <w:r w:rsidR="00D31585" w:rsidRPr="00876D35">
        <w:rPr>
          <w:lang w:val="en-US"/>
        </w:rPr>
        <w:t xml:space="preserve">, QuAC, </w:t>
      </w:r>
      <w:r w:rsidR="00876D35" w:rsidRPr="00876D35">
        <w:t xml:space="preserve">dan </w:t>
      </w:r>
      <w:r w:rsidR="00D31585" w:rsidRPr="00876D35">
        <w:rPr>
          <w:lang w:val="en-US"/>
        </w:rPr>
        <w:t>BoolQ</w:t>
      </w:r>
      <w:r w:rsidR="008B1D1A" w:rsidRPr="00876D35">
        <w:rPr>
          <w:lang w:val="en-US"/>
        </w:rPr>
        <w:t xml:space="preserve"> </w:t>
      </w:r>
      <w:r w:rsidR="008B1D1A" w:rsidRPr="00876D35">
        <w:rPr>
          <w:lang w:val="en-US"/>
        </w:rPr>
        <w:fldChar w:fldCharType="begin" w:fldLock="1"/>
      </w:r>
      <w:r w:rsidR="00532B33" w:rsidRPr="00876D35">
        <w:rPr>
          <w:lang w:val="en-US"/>
        </w:rPr>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8B1D1A" w:rsidRPr="00876D35">
        <w:rPr>
          <w:lang w:val="en-US"/>
        </w:rPr>
        <w:fldChar w:fldCharType="separate"/>
      </w:r>
      <w:r w:rsidR="008B1D1A" w:rsidRPr="00876D35">
        <w:rPr>
          <w:noProof/>
          <w:lang w:val="en-US"/>
        </w:rPr>
        <w:t>(C. Clark et al., 2019)</w:t>
      </w:r>
      <w:r w:rsidR="008B1D1A" w:rsidRPr="00876D35">
        <w:rPr>
          <w:lang w:val="en-US"/>
        </w:rPr>
        <w:fldChar w:fldCharType="end"/>
      </w:r>
      <w:r w:rsidR="008B1D1A" w:rsidRPr="00876D35">
        <w:rPr>
          <w:lang w:val="en-US"/>
        </w:rPr>
        <w:t>.</w:t>
      </w:r>
      <w:r w:rsidR="00876D35" w:rsidRPr="00876D35">
        <w:rPr>
          <w:lang w:val="en-US"/>
        </w:rPr>
        <w:t>s</w:t>
      </w:r>
    </w:p>
    <w:p w14:paraId="41622F1B" w14:textId="77777777" w:rsidR="00D81479" w:rsidRPr="00D81479" w:rsidRDefault="00B003F2" w:rsidP="00D81479">
      <w:pPr>
        <w:pStyle w:val="ListParagraph"/>
        <w:numPr>
          <w:ilvl w:val="0"/>
          <w:numId w:val="10"/>
        </w:numPr>
        <w:spacing w:after="240"/>
        <w:rPr>
          <w:lang w:val="en-US"/>
        </w:rPr>
      </w:pPr>
      <w:r w:rsidRPr="00876D35">
        <w:rPr>
          <w:b/>
          <w:bCs w:val="0"/>
        </w:rPr>
        <w:t>Matematika</w:t>
      </w:r>
      <w:r w:rsidR="00D31585" w:rsidRPr="00876D35">
        <w:rPr>
          <w:lang w:val="en-US"/>
        </w:rPr>
        <w:t xml:space="preserve">. </w:t>
      </w:r>
      <w:r w:rsidR="0016546F">
        <w:rPr>
          <w:lang w:val="id-ID"/>
        </w:rPr>
        <w:t>Di</w:t>
      </w:r>
      <w:r w:rsidR="00D10DFA" w:rsidRPr="00876D35">
        <w:t xml:space="preserve">laporkan rata-rata </w:t>
      </w:r>
      <w:r w:rsidR="00D31585" w:rsidRPr="00876D35">
        <w:rPr>
          <w:lang w:val="en-US"/>
        </w:rPr>
        <w:t xml:space="preserve">GSM8K (8 shot) </w:t>
      </w:r>
      <w:r w:rsidR="00532B33" w:rsidRPr="00876D35">
        <w:rPr>
          <w:lang w:val="en-US"/>
        </w:rPr>
        <w:fldChar w:fldCharType="begin" w:fldLock="1"/>
      </w:r>
      <w:r w:rsidR="00745FDA" w:rsidRPr="00876D35">
        <w:rPr>
          <w:lang w:val="en-US"/>
        </w:rPr>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532B33" w:rsidRPr="00876D35">
        <w:rPr>
          <w:lang w:val="en-US"/>
        </w:rPr>
        <w:fldChar w:fldCharType="separate"/>
      </w:r>
      <w:r w:rsidR="00532B33" w:rsidRPr="00876D35">
        <w:rPr>
          <w:noProof/>
          <w:lang w:val="en-US"/>
        </w:rPr>
        <w:t>(Cobbe et al., 2021)</w:t>
      </w:r>
      <w:r w:rsidR="00532B33" w:rsidRPr="00876D35">
        <w:rPr>
          <w:lang w:val="en-US"/>
        </w:rPr>
        <w:fldChar w:fldCharType="end"/>
      </w:r>
      <w:r w:rsidR="00532B33" w:rsidRPr="00876D35">
        <w:rPr>
          <w:lang w:val="en-US"/>
        </w:rPr>
        <w:t xml:space="preserve"> </w:t>
      </w:r>
      <w:r w:rsidR="00D10DFA" w:rsidRPr="00876D35">
        <w:t xml:space="preserve">dan </w:t>
      </w:r>
      <w:r w:rsidR="0005436A" w:rsidRPr="00876D35">
        <w:t xml:space="preserve">Matematika </w:t>
      </w:r>
      <w:r w:rsidR="00D31585" w:rsidRPr="00876D35">
        <w:rPr>
          <w:lang w:val="en-US"/>
        </w:rPr>
        <w:t>(4 shot)</w:t>
      </w:r>
      <w:r w:rsidR="001F675F" w:rsidRPr="00876D35">
        <w:rPr>
          <w:lang w:val="en-US"/>
        </w:rPr>
        <w:t xml:space="preserve"> </w:t>
      </w:r>
      <w:r w:rsidR="00745FDA" w:rsidRPr="00876D35">
        <w:rPr>
          <w:lang w:val="en-US"/>
        </w:rPr>
        <w:fldChar w:fldCharType="begin" w:fldLock="1"/>
      </w:r>
      <w:r w:rsidR="00CC3232" w:rsidRPr="00876D35">
        <w:rPr>
          <w:lang w:val="en-US"/>
        </w:rPr>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745FDA" w:rsidRPr="00876D35">
        <w:rPr>
          <w:lang w:val="en-US"/>
        </w:rPr>
        <w:fldChar w:fldCharType="separate"/>
      </w:r>
      <w:r w:rsidR="00745FDA" w:rsidRPr="00876D35">
        <w:rPr>
          <w:noProof/>
          <w:lang w:val="en-US"/>
        </w:rPr>
        <w:t>(Hendrycks, Burns, Kadavath, et al., 2021)</w:t>
      </w:r>
      <w:r w:rsidR="00745FDA" w:rsidRPr="00876D35">
        <w:rPr>
          <w:lang w:val="en-US"/>
        </w:rPr>
        <w:fldChar w:fldCharType="end"/>
      </w:r>
      <w:r w:rsidR="00745FDA" w:rsidRPr="00876D35">
        <w:rPr>
          <w:lang w:val="en-US"/>
        </w:rPr>
        <w:t xml:space="preserve"> </w:t>
      </w:r>
      <w:r w:rsidR="00D10DFA" w:rsidRPr="00876D35">
        <w:t>tolok ukur di 1 teratas.</w:t>
      </w:r>
      <w:r w:rsidR="00E5261A" w:rsidRPr="00A25460">
        <w:rPr>
          <w:lang w:val="en-US"/>
        </w:rPr>
        <w:fldChar w:fldCharType="begin"/>
      </w:r>
      <w:r w:rsidR="00E5261A" w:rsidRPr="00274B90">
        <w:rPr>
          <w:lang w:val="en-US"/>
        </w:rPr>
        <w:instrText xml:space="preserve"> REF _Ref164281746 \h </w:instrText>
      </w:r>
      <w:r w:rsidR="00B86A3A" w:rsidRPr="00274B90">
        <w:rPr>
          <w:lang w:val="en-US"/>
        </w:rPr>
        <w:instrText xml:space="preserve"> \* MERGEFORMAT </w:instrText>
      </w:r>
      <w:r w:rsidR="00E5261A" w:rsidRPr="00A25460">
        <w:rPr>
          <w:lang w:val="en-US"/>
        </w:rPr>
      </w:r>
      <w:r w:rsidR="00E5261A" w:rsidRPr="00A25460">
        <w:rPr>
          <w:lang w:val="en-US"/>
        </w:rPr>
        <w:fldChar w:fldCharType="separate"/>
      </w:r>
    </w:p>
    <w:p w14:paraId="6EB5E9E2" w14:textId="77777777" w:rsidR="00D81479" w:rsidRDefault="00D81479" w:rsidP="00CF5829">
      <w:pPr>
        <w:spacing w:line="360" w:lineRule="auto"/>
        <w:ind w:firstLine="644"/>
        <w:jc w:val="both"/>
        <w:rPr>
          <w:noProof/>
        </w:rPr>
      </w:pPr>
    </w:p>
    <w:p w14:paraId="0A27657E" w14:textId="00F1D8D4" w:rsidR="00D10DFA" w:rsidRDefault="00D81479" w:rsidP="00CF5829">
      <w:pPr>
        <w:spacing w:line="360" w:lineRule="auto"/>
        <w:ind w:firstLine="644"/>
        <w:jc w:val="both"/>
        <w:rPr>
          <w:lang w:val="id-ID"/>
        </w:rPr>
      </w:pPr>
      <w:r w:rsidRPr="00A25460">
        <w:rPr>
          <w:noProof/>
        </w:rPr>
        <w:lastRenderedPageBreak/>
        <w:t xml:space="preserve">Tabel </w:t>
      </w:r>
      <w:r>
        <w:rPr>
          <w:noProof/>
        </w:rPr>
        <w:t>2</w:t>
      </w:r>
      <w:r>
        <w:t>.</w:t>
      </w:r>
      <w:r>
        <w:rPr>
          <w:noProof/>
        </w:rPr>
        <w:t>2</w:t>
      </w:r>
      <w:r w:rsidR="00E5261A" w:rsidRPr="00A25460">
        <w:rPr>
          <w:lang w:val="en-US"/>
        </w:rPr>
        <w:fldChar w:fldCharType="end"/>
      </w:r>
      <w:r w:rsidR="003733CE" w:rsidRPr="00A25460">
        <w:rPr>
          <w:lang w:val="en-US"/>
        </w:rPr>
        <w:t xml:space="preserve"> </w:t>
      </w:r>
      <w:r w:rsidR="00066459" w:rsidRPr="00A25460">
        <w:rPr>
          <w:lang w:val="en-US"/>
        </w:rPr>
        <w:t>dapat dilihat bahwa s</w:t>
      </w:r>
      <w:r w:rsidR="00366A33" w:rsidRPr="00A25460">
        <w:rPr>
          <w:lang w:val="id-ID"/>
        </w:rPr>
        <w:t xml:space="preserve">ebagian besar data </w:t>
      </w:r>
      <w:r w:rsidR="00066459" w:rsidRPr="00A25460">
        <w:rPr>
          <w:lang w:val="en-US"/>
        </w:rPr>
        <w:t xml:space="preserve">prapelatihan </w:t>
      </w:r>
      <w:r w:rsidR="00366A33" w:rsidRPr="00A25460">
        <w:rPr>
          <w:lang w:val="id-ID"/>
        </w:rPr>
        <w:t>dalam</w:t>
      </w:r>
      <w:r w:rsidR="00B86A3A" w:rsidRPr="00A25460">
        <w:rPr>
          <w:lang w:val="en-US"/>
        </w:rPr>
        <w:t xml:space="preserve"> </w:t>
      </w:r>
      <w:r w:rsidR="00366A33" w:rsidRPr="00A25460">
        <w:rPr>
          <w:lang w:val="id-ID"/>
        </w:rPr>
        <w:t>bahasa</w:t>
      </w:r>
      <w:r w:rsidR="00B86A3A" w:rsidRPr="00A25460">
        <w:rPr>
          <w:lang w:val="en-US"/>
        </w:rPr>
        <w:t xml:space="preserve"> </w:t>
      </w:r>
      <w:r w:rsidR="00366A33" w:rsidRPr="00A25460">
        <w:rPr>
          <w:lang w:val="id-ID"/>
        </w:rPr>
        <w:t>Inggris, artinya Llama</w:t>
      </w:r>
      <w:r w:rsidR="00066459" w:rsidRPr="00A25460">
        <w:rPr>
          <w:lang w:val="en-US"/>
        </w:rPr>
        <w:t xml:space="preserve"> </w:t>
      </w:r>
      <w:r w:rsidR="00366A33" w:rsidRPr="00A25460">
        <w:rPr>
          <w:lang w:val="id-ID"/>
        </w:rPr>
        <w:t>2 akan memiliki performa</w:t>
      </w:r>
      <w:r w:rsidR="00366A33" w:rsidRPr="00A25460">
        <w:rPr>
          <w:lang w:val="en-US"/>
        </w:rPr>
        <w:t xml:space="preserve"> </w:t>
      </w:r>
      <w:r w:rsidR="00366A33" w:rsidRPr="00A25460">
        <w:rPr>
          <w:lang w:val="id-ID"/>
        </w:rPr>
        <w:t>terbaik untuk kasus penggunaan</w:t>
      </w:r>
      <w:r w:rsidR="00B86A3A" w:rsidRPr="00A25460">
        <w:rPr>
          <w:lang w:val="en-US"/>
        </w:rPr>
        <w:t xml:space="preserve"> </w:t>
      </w:r>
      <w:r w:rsidR="00366A33" w:rsidRPr="00A25460">
        <w:rPr>
          <w:lang w:val="id-ID"/>
        </w:rPr>
        <w:t xml:space="preserve">bahasa Inggris. Kategori besar yang tidak </w:t>
      </w:r>
      <w:r w:rsidR="00210368">
        <w:rPr>
          <w:lang w:val="id-ID"/>
        </w:rPr>
        <w:t>dikenal</w:t>
      </w:r>
      <w:r w:rsidR="00366A33" w:rsidRPr="00A25460">
        <w:rPr>
          <w:lang w:val="id-ID"/>
        </w:rPr>
        <w:t xml:space="preserve"> sebagian terdiri dari data kode</w:t>
      </w:r>
      <w:r w:rsidR="00B86A3A" w:rsidRPr="00A25460">
        <w:rPr>
          <w:lang w:val="en-US"/>
        </w:rPr>
        <w:t xml:space="preserve"> </w:t>
      </w:r>
      <w:r w:rsidR="00366A33" w:rsidRPr="00A25460">
        <w:rPr>
          <w:lang w:val="id-ID"/>
        </w:rPr>
        <w:t>pemrograman.</w:t>
      </w:r>
      <w:bookmarkStart w:id="46" w:name="_Ref163888308"/>
      <w:bookmarkStart w:id="47" w:name="_Ref164281746"/>
      <w:bookmarkStart w:id="48" w:name="_Ref164281741"/>
    </w:p>
    <w:p w14:paraId="1C28EA31" w14:textId="77777777" w:rsidR="00274B90" w:rsidRDefault="00274B90" w:rsidP="00CF5829">
      <w:pPr>
        <w:spacing w:line="360" w:lineRule="auto"/>
        <w:ind w:firstLine="644"/>
        <w:jc w:val="both"/>
        <w:rPr>
          <w:noProof/>
        </w:rPr>
      </w:pPr>
    </w:p>
    <w:p w14:paraId="4C68A1ED" w14:textId="22DE6D04" w:rsidR="00027314" w:rsidRPr="00A25460" w:rsidRDefault="00066459" w:rsidP="00274B90">
      <w:pPr>
        <w:spacing w:line="360" w:lineRule="auto"/>
        <w:ind w:firstLine="567"/>
        <w:jc w:val="center"/>
      </w:pPr>
      <w:bookmarkStart w:id="49" w:name="_Toc175818479"/>
      <w:r w:rsidRPr="00A25460">
        <w:t xml:space="preserve">Tabel </w:t>
      </w:r>
      <w:r w:rsidR="00D64AFC">
        <w:fldChar w:fldCharType="begin"/>
      </w:r>
      <w:r w:rsidR="00D64AFC">
        <w:instrText xml:space="preserve"> STYLEREF 1 \s </w:instrText>
      </w:r>
      <w:r w:rsidR="00D64AFC">
        <w:fldChar w:fldCharType="separate"/>
      </w:r>
      <w:r w:rsidR="00D81479">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D81479">
        <w:rPr>
          <w:noProof/>
        </w:rPr>
        <w:t>2</w:t>
      </w:r>
      <w:r w:rsidR="00D64AFC">
        <w:fldChar w:fldCharType="end"/>
      </w:r>
      <w:bookmarkEnd w:id="46"/>
      <w:bookmarkEnd w:id="47"/>
      <w:r w:rsidRPr="00A25460">
        <w:rPr>
          <w:lang w:val="en-US"/>
        </w:rPr>
        <w:t xml:space="preserve"> Distribusi bahasa pada data prapelatihan</w:t>
      </w:r>
      <w:bookmarkEnd w:id="48"/>
      <w:r w:rsidR="005B4E49">
        <w:rPr>
          <w:lang w:val="en-US"/>
        </w:rPr>
        <w:t xml:space="preserve"> </w:t>
      </w:r>
      <w:r w:rsidR="005B4E49">
        <w:rPr>
          <w:lang w:val="en-US"/>
        </w:rPr>
        <w:fldChar w:fldCharType="begin" w:fldLock="1"/>
      </w:r>
      <w:r w:rsidR="005B4E49">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sidR="005B4E49">
        <w:rPr>
          <w:lang w:val="en-US"/>
        </w:rPr>
        <w:fldChar w:fldCharType="separate"/>
      </w:r>
      <w:r w:rsidR="005B4E49" w:rsidRPr="005B4E49">
        <w:rPr>
          <w:noProof/>
          <w:lang w:val="en-US"/>
        </w:rPr>
        <w:t>(</w:t>
      </w:r>
      <w:r w:rsidR="005B4E49">
        <w:rPr>
          <w:noProof/>
          <w:lang w:val="en-US"/>
        </w:rPr>
        <w:t xml:space="preserve">Sumber: </w:t>
      </w:r>
      <w:r w:rsidR="005B4E49" w:rsidRPr="005B4E49">
        <w:rPr>
          <w:noProof/>
          <w:lang w:val="en-US"/>
        </w:rPr>
        <w:t>Touvron et al., 2023)</w:t>
      </w:r>
      <w:bookmarkEnd w:id="49"/>
      <w:r w:rsidR="005B4E49">
        <w:rPr>
          <w:lang w:val="en-US"/>
        </w:rPr>
        <w:fldChar w:fldCharType="end"/>
      </w:r>
    </w:p>
    <w:p w14:paraId="06719D59" w14:textId="77777777" w:rsidR="00D81479" w:rsidRPr="00A25460" w:rsidRDefault="007C55D1" w:rsidP="00D81479">
      <w:pPr>
        <w:spacing w:line="360" w:lineRule="auto"/>
        <w:jc w:val="center"/>
      </w:pPr>
      <w:r w:rsidRPr="00A25460">
        <w:rPr>
          <w:noProof/>
          <w:lang w:val="id-ID"/>
        </w:rPr>
        <w:drawing>
          <wp:inline distT="0" distB="0" distL="0" distR="0" wp14:anchorId="4AE49A17" wp14:editId="79553AD2">
            <wp:extent cx="2318152" cy="1843847"/>
            <wp:effectExtent l="0" t="0" r="635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srcRect t="133" b="133"/>
                    <a:stretch>
                      <a:fillRect/>
                    </a:stretch>
                  </pic:blipFill>
                  <pic:spPr bwMode="auto">
                    <a:xfrm>
                      <a:off x="0" y="0"/>
                      <a:ext cx="2318152" cy="1843847"/>
                    </a:xfrm>
                    <a:prstGeom prst="rect">
                      <a:avLst/>
                    </a:prstGeom>
                    <a:ln>
                      <a:noFill/>
                    </a:ln>
                    <a:extLst>
                      <a:ext uri="{53640926-AAD7-44D8-BBD7-CCE9431645EC}">
                        <a14:shadowObscured xmlns:a14="http://schemas.microsoft.com/office/drawing/2010/main"/>
                      </a:ext>
                    </a:extLst>
                  </pic:spPr>
                </pic:pic>
              </a:graphicData>
            </a:graphic>
          </wp:inline>
        </w:drawing>
      </w:r>
      <w:r w:rsidR="00772987" w:rsidRPr="00A25460">
        <w:fldChar w:fldCharType="begin"/>
      </w:r>
      <w:r w:rsidR="00772987" w:rsidRPr="00A25460">
        <w:instrText xml:space="preserve"> REF _Ref164282176 \h  \* MERGEFORMAT </w:instrText>
      </w:r>
      <w:r w:rsidR="00772987" w:rsidRPr="00A25460">
        <w:fldChar w:fldCharType="separate"/>
      </w:r>
    </w:p>
    <w:p w14:paraId="47935F9E" w14:textId="65A8CB18" w:rsidR="00027314" w:rsidRPr="00A25460" w:rsidRDefault="00D81479" w:rsidP="00CF5829">
      <w:pPr>
        <w:spacing w:after="240" w:line="360" w:lineRule="auto"/>
        <w:ind w:firstLine="720"/>
        <w:jc w:val="both"/>
        <w:rPr>
          <w:noProof/>
        </w:rPr>
      </w:pPr>
      <w:r w:rsidRPr="00A25460">
        <w:rPr>
          <w:noProof/>
        </w:rPr>
        <w:t xml:space="preserve">Tabel </w:t>
      </w:r>
      <w:r>
        <w:rPr>
          <w:noProof/>
        </w:rPr>
        <w:t>2.3</w:t>
      </w:r>
      <w:r w:rsidR="00772987" w:rsidRPr="00A25460">
        <w:fldChar w:fldCharType="end"/>
      </w:r>
      <w:r w:rsidR="001D2527" w:rsidRPr="00A25460">
        <w:t xml:space="preserve"> menunjukan performa keseluruhan pada tolok ukur akademik yang dikelompokkan dibandingkan dengan model dasar sumber terbuka.</w:t>
      </w:r>
      <w:r w:rsidR="00B726DE" w:rsidRPr="00A25460">
        <w:t xml:space="preserve"> Pada </w:t>
      </w:r>
      <w:r w:rsidR="00B726DE" w:rsidRPr="00A25460">
        <w:fldChar w:fldCharType="begin"/>
      </w:r>
      <w:r w:rsidR="00B726DE" w:rsidRPr="00A25460">
        <w:instrText xml:space="preserve"> REF _Ref164282354 \h </w:instrText>
      </w:r>
      <w:r w:rsidR="00027314" w:rsidRPr="00A25460">
        <w:instrText xml:space="preserve"> \* MERGEFORMAT </w:instrText>
      </w:r>
      <w:r w:rsidR="00B726DE" w:rsidRPr="00A25460">
        <w:fldChar w:fldCharType="separate"/>
      </w:r>
      <w:r w:rsidRPr="00A25460">
        <w:t xml:space="preserve">Tabel </w:t>
      </w:r>
      <w:r>
        <w:rPr>
          <w:noProof/>
        </w:rPr>
        <w:t>2.4</w:t>
      </w:r>
      <w:r w:rsidR="00B726DE" w:rsidRPr="00A25460">
        <w:fldChar w:fldCharType="end"/>
      </w:r>
      <w:r w:rsidR="00B726DE" w:rsidRPr="00A25460">
        <w:t xml:space="preserve"> Perbandingan dengan model sumber tertutup pada tolok ukur akademik. Hasil untuk </w:t>
      </w:r>
      <w:r w:rsidR="00C3575E">
        <w:t>GPT-4</w:t>
      </w:r>
      <w:r w:rsidR="00B726DE" w:rsidRPr="00A25460">
        <w:t xml:space="preserve"> dan GPT-4 berasal dari OpenAI (2023). Hasil untuk model PaLM berasal dari </w:t>
      </w:r>
      <w:r w:rsidR="00B726DE" w:rsidRPr="00A25460">
        <w:fldChar w:fldCharType="begin" w:fldLock="1"/>
      </w:r>
      <w:r w:rsidR="00B726DE" w:rsidRPr="00A25460">
        <w:instrText>ADDIN CSL_CITATION {"citationItems":[{"id":"ITEM-1","itemData":{"abstract":"Large language models have been shown to achieve remarkable performance across a variety of natural language tasks using few-shot learning, which drastically reduces the number of task-specific training examples needed to adapt the model to a particular application. To further our understanding of the impact of scale on few-shot learning, we trained a 540-billion parameter, densely activated, Transformer language model, which we call Pathways Language Model PaLM. We trained PaLM on 6144 TPU v4 chips using Pathways, a new ML system which enables highly efficient training across multiple TPU Pods. We demonstrate continued benefits of scaling by achieving state-of-the-art few-shot learning results on hundreds of language understanding and generation benchmarks. On a number of these tasks, PaLM 540B achieves breakthrough performance, outperforming the finetuned state-of-the-art on a suite of multi-step reasoning tasks, and outperforming average human performance on the recently released BIG-bench benchmark. A significant number of BIG-bench tasks showed discontinuous improvements from model scale, meaning that performance steeply increased as we scaled to our largest model. PaLM also has strong capabilities in multilingual tasks and source code generation, which we demonstrate on a wide array of benchmarks. We additionally provide a comprehensive analysis on bias and toxicity, and study the extent of training data memorization with respect to model scale. Finally, we discuss the ethical considerations related to large language models and discuss potential mitigation strategies.","author":[{"dropping-particle":"","family":"Chowdhery","given":"Aakanksha","non-dropping-particle":"","parse-names":false,"suffix":""},{"dropping-particle":"","family":"Narang","given":"Sharan","non-dropping-particle":"","parse-names":false,"suffix":""},{"dropping-particle":"","family":"Devlin","given":"Jacob","non-dropping-particle":"","parse-names":false,"suffix":""},{"dropping-particle":"","family":"Bosma","given":"Maarten","non-dropping-particle":"","parse-names":false,"suffix":""},{"dropping-particle":"","family":"Mishra","given":"Gaurav","non-dropping-particle":"","parse-names":false,"suffix":""},{"dropping-particle":"","family":"Roberts","given":"Adam","non-dropping-particle":"","parse-names":false,"suffix":""},{"dropping-particle":"","family":"Barham","given":"Paul","non-dropping-particle":"","parse-names":false,"suffix":""},{"dropping-particle":"","family":"Chung","given":"Hyung Won","non-dropping-particle":"","parse-names":false,"suffix":""},{"dropping-particle":"","family":"Sutton","given":"Charles","non-dropping-particle":"","parse-names":false,"suffix":""},{"dropping-particle":"","family":"Gehrmann","given":"Sebastian","non-dropping-particle":"","parse-names":false,"suffix":""},{"dropping-particle":"","family":"Schuh","given":"Parker","non-dropping-particle":"","parse-names":false,"suffix":""},{"dropping-particle":"","family":"Shi","given":"Kensen","non-dropping-particle":"","parse-names":false,"suffix":""},{"dropping-particle":"","family":"Tsvyashchenko","given":"Sasha","non-dropping-particle":"","parse-names":false,"suffix":""},{"dropping-particle":"","family":"Maynez","given":"Joshua","non-dropping-particle":"","parse-names":false,"suffix":""},{"dropping-particle":"","family":"Rao","given":"Abhishek","non-dropping-particle":"","parse-names":false,"suffix":""},{"dropping-particle":"","family":"Barnes","given":"Parker","non-dropping-particle":"","parse-names":false,"suffix":""},{"dropping-particle":"","family":"Tay","given":"Yi","non-dropping-particle":"","parse-names":false,"suffix":""},{"dropping-particle":"","family":"Shazeer","given":"Noam","non-dropping-particle":"","parse-names":false,"suffix":""},{"dropping-particle":"","family":"Prabhakaran","given":"Vinodkumar","non-dropping-particle":"","parse-names":false,"suffix":""},{"dropping-particle":"","family":"Reif","given":"Emily","non-dropping-particle":"","parse-names":false,"suffix":""},{"dropping-particle":"","family":"Du","given":"Nan","non-dropping-particle":"","parse-names":false,"suffix":""},{"dropping-particle":"","family":"Hutchinson","given":"Ben","non-dropping-particle":"","parse-names":false,"suffix":""},{"dropping-particle":"","family":"Pope","given":"Reiner","non-dropping-particle":"","parse-names":false,"suffix":""},{"dropping-particle":"","family":"Bradbury","given":"James","non-dropping-particle":"","parse-names":false,"suffix":""},{"dropping-particle":"","family":"Austin","given":"Jacob","non-dropping-particle":"","parse-names":false,"suffix":""},{"dropping-particle":"","family":"Isard","given":"Michael","non-dropping-particle":"","parse-names":false,"suffix":""},{"dropping-particle":"","family":"Gur-Ari","given":"Guy","non-dropping-particle":"","parse-names":false,"suffix":""},{"dropping-particle":"","family":"Yin","given":"Pengcheng","non-dropping-particle":"","parse-names":false,"suffix":""},{"dropping-particle":"","family":"Duke","given":"Toju","non-dropping-particle":"","parse-names":false,"suffix":""},{"dropping-particle":"","family":"Levskaya","given":"Anselm","non-dropping-particle":"","parse-names":false,"suffix":""},{"dropping-particle":"","family":"Ghemawat","given":"Sanjay","non-dropping-particle":"","parse-names":false,"suffix":""},{"dropping-particle":"","family":"Dev","given":"Sunipa","non-dropping-particle":"","parse-names":false,"suffix":""},{"dropping-particle":"","family":"Michalewski","given":"Henryk","non-dropping-particle":"","parse-names":false,"suffix":""},{"dropping-particle":"","family":"Garcia","given":"Xavier","non-dropping-particle":"","parse-names":false,"suffix":""},{"dropping-particle":"","family":"Misra","given":"Vedant","non-dropping-particle":"","parse-names":false,"suffix":""},{"dropping-particle":"","family":"Robinson","given":"Kevin","non-dropping-particle":"","parse-names":false,"suffix":""},{"dropping-particle":"","family":"Fedus","given":"Liam","non-dropping-particle":"","parse-names":false,"suffix":""},{"dropping-particle":"","family":"Zhou","given":"Denny","non-dropping-particle":"","parse-names":false,"suffix":""},{"dropping-particle":"","family":"Ippolito","given":"Daphne","non-dropping-particle":"","parse-names":false,"suffix":""},{"dropping-particle":"","family":"Luan","given":"David","non-dropping-particle":"","parse-names":false,"suffix":""},{"dropping-particle":"","family":"Lim","given":"Hyeontaek","non-dropping-particle":"","parse-names":false,"suffix":""},{"dropping-particle":"","family":"Zoph","given":"Barret","non-dropping-particle":"","parse-names":false,"suffix":""},{"dropping-particle":"","family":"Spiridonov","given":"Alexander","non-dropping-particle":"","parse-names":false,"suffix":""},{"dropping-particle":"","family":"Sepassi","given":"Ryan","non-dropping-particle":"","parse-names":false,"suffix":""},{"dropping-particle":"","family":"Dohan","given":"David","non-dropping-particle":"","parse-names":false,"suffix":""},{"dropping-particle":"","family":"Agrawal","given":"Shivani","non-dropping-particle":"","parse-names":false,"suffix":""},{"dropping-particle":"","family":"Omernick","given":"Mark","non-dropping-particle":"","parse-names":false,"suffix":""},{"dropping-particle":"","family":"Dai","given":"Andrew M.","non-dropping-particle":"","parse-names":false,"suffix":""},{"dropping-particle":"","family":"Pillai","given":"Thanumalayan Sankaranarayana","non-dropping-particle":"","parse-names":false,"suffix":""},{"dropping-particle":"","family":"Pellat","given":"Marie","non-dropping-particle":"","parse-names":false,"suffix":""},{"dropping-particle":"","family":"Lewkowycz","given":"Aitor","non-dropping-particle":"","parse-names":false,"suffix":""},{"dropping-particle":"","family":"Moreira","given":"Erica","non-dropping-particle":"","parse-names":false,"suffix":""},{"dropping-particle":"","family":"Child","given":"Rewon","non-dropping-particle":"","parse-names":false,"suffix":""},{"dropping-particle":"","family":"Polozov","given":"Oleksandr","non-dropping-particle":"","parse-names":false,"suffix":""},{"dropping-particle":"","family":"Lee","given":"Katherine","non-dropping-particle":"","parse-names":false,"suffix":""},{"dropping-particle":"","family":"Zhou","given":"Zongwei","non-dropping-particle":"","parse-names":false,"suffix":""},{"dropping-particle":"","family":"Wang","given":"Xuezhi","non-dropping-particle":"","parse-names":false,"suffix":""},{"dropping-particle":"","family":"Saeta","given":"Brennan","non-dropping-particle":"","parse-names":false,"suffix":""},{"dropping-particle":"","family":"Diaz","given":"Mark","non-dropping-particle":"","parse-names":false,"suffix":""},{"dropping-particle":"","family":"Firat","given":"Orhan","non-dropping-particle":"","parse-names":false,"suffix":""},{"dropping-particle":"","family":"Catasta","given":"Michele","non-dropping-particle":"","parse-names":false,"suffix":""},{"dropping-particle":"","family":"Wei","given":"Jason","non-dropping-particle":"","parse-names":false,"suffix":""},{"dropping-particle":"","family":"Meier-Hellstern","given":"Kathy","non-dropping-particle":"","parse-names":false,"suffix":""},{"dropping-particle":"","family":"Eck","given":"Douglas","non-dropping-particle":"","parse-names":false,"suffix":""},{"dropping-particle":"","family":"Dean","given":"Jeff","non-dropping-particle":"","parse-names":false,"suffix":""},{"dropping-particle":"","family":"Petrov","given":"Slav","non-dropping-particle":"","parse-names":false,"suffix":""},{"dropping-particle":"","family":"Fiedel","given":"Noah","non-dropping-particle":"","parse-names":false,"suffix":""}],"id":"ITEM-1","issued":{"date-parts":[["2022"]]},"page":"1-87","title":"PaLM: Scaling Language Modeling with Pathways","type":"article-journal"},"uris":["http://www.mendeley.com/documents/?uuid=77164779-8095-48e3-bc13-6f69769df358"]}],"mendeley":{"formattedCitation":"(Chowdhery et al., 2022)","plainTextFormattedCitation":"(Chowdhery et al., 2022)","previouslyFormattedCitation":"(Chowdhery et al., 2022)"},"properties":{"noteIndex":0},"schema":"https://github.com/citation-style-language/schema/raw/master/csl-citation.json"}</w:instrText>
      </w:r>
      <w:r w:rsidR="00B726DE" w:rsidRPr="00A25460">
        <w:fldChar w:fldCharType="separate"/>
      </w:r>
      <w:r w:rsidR="00B726DE" w:rsidRPr="00A25460">
        <w:rPr>
          <w:noProof/>
        </w:rPr>
        <w:t>(Chowdhery et al., 2022)</w:t>
      </w:r>
      <w:r w:rsidR="00B726DE" w:rsidRPr="00A25460">
        <w:fldChar w:fldCharType="end"/>
      </w:r>
      <w:r w:rsidR="00B726DE" w:rsidRPr="00A25460">
        <w:t xml:space="preserve">. Hasil untuk PaLM-2-L berasal dari </w:t>
      </w:r>
      <w:r w:rsidR="00B726DE" w:rsidRPr="00A25460">
        <w:fldChar w:fldCharType="begin" w:fldLock="1"/>
      </w:r>
      <w:r w:rsidR="003E7041" w:rsidRPr="00A25460">
        <w:instrText>ADDIN CSL_CITATION {"citationItems":[{"id":"ITEM-1","itemData":{"abstract":"We introduce PaLM 2, a new state-of-the-art language model that has better multilingual and reasoning capabilities and is more compute-efficient than its predecessor PaLM. PaLM 2 is a Transformer-based model trained using a mixture of objectives. Through extensive evaluations on English and multilingual language, and reasoning tasks, we demonstrate that PaLM 2 has significantly improved quality on downstream tasks across different model sizes, while simultaneously exhibiting faster and more efficient inference compared to PaLM. This improved efficiency enables broader deployment while also allowing the model to respond faster, for a more natural pace of interaction. PaLM 2 demonstrates robust reasoning capabilities exemplified by large improvements over PaLM on BIG-Bench and other reasoning tasks. PaLM 2 exhibits stable performance on a suite of responsible AI evaluations, and enables inference-time control over toxicity without additional overhead or impact on other capabilities. Overall, PaLM 2 achieves state-of-the-art performance across a diverse set of tasks and capabilities. When discussing the PaLM 2 family, it is important to distinguish between pre-trained models (of various sizes), fine-tuned variants of these models, and the user-facing products that use these models. In particular, user-facing products typically include additional pre- and post-processing steps. Additionally, the underlying models may evolve over time. Therefore, one should not expect the performance of user-facing products to exactly match the results reported in this report.","author":[{"dropping-particle":"","family":"Anil","given":"Rohan","non-dropping-particle":"","parse-names":false,"suffix":""},{"dropping-particle":"","family":"Dai","given":"Andrew M.","non-dropping-particle":"","parse-names":false,"suffix":""},{"dropping-particle":"","family":"Firat","given":"Orhan","non-dropping-particle":"","parse-names":false,"suffix":""},{"dropping-particle":"","family":"Johnson","given":"Melvin","non-dropping-particle":"","parse-names":false,"suffix":""},{"dropping-particle":"","family":"Lepikhin","given":"Dmitry","non-dropping-particle":"","parse-names":false,"suffix":""},{"dropping-particle":"","family":"Passos","given":"Alexandre","non-dropping-particle":"","parse-names":false,"suffix":""},{"dropping-particle":"","family":"Shakeri","given":"Siamak","non-dropping-particle":"","parse-names":false,"suffix":""},{"dropping-particle":"","family":"Taropa","given":"Emanuel","non-dropping-particle":"","parse-names":false,"suffix":""},{"dropping-particle":"","family":"Bailey","given":"Paige","non-dropping-particle":"","parse-names":false,"suffix":""},{"dropping-particle":"","family":"Chen","given":"Zhifeng","non-dropping-particle":"","parse-names":false,"suffix":""},{"dropping-particle":"","family":"Chu","given":"Eric","non-dropping-particle":"","parse-names":false,"suffix":""},{"dropping-particle":"","family":"Clark","given":"Jonathan H.","non-dropping-particle":"","parse-names":false,"suffix":""},{"dropping-particle":"El","family":"Shafey","given":"Laurent","non-dropping-particle":"","parse-names":false,"suffix":""},{"dropping-particle":"","family":"Huang","given":"Yanping","non-dropping-particle":"","parse-names":false,"suffix":""},{"dropping-particle":"","family":"Meier-Hellstern","given":"Kathy","non-dropping-particle":"","parse-names":false,"suffix":""},{"dropping-particle":"","family":"Mishra","given":"Gaurav","non-dropping-particle":"","parse-names":false,"suffix":""},{"dropping-particle":"","family":"Moreira","given":"Erica","non-dropping-particle":"","parse-names":false,"suffix":""},{"dropping-particle":"","family":"Omernick","given":"Mark","non-dropping-particle":"","parse-names":false,"suffix":""},{"dropping-particle":"","family":"Robinson","given":"Kevin","non-dropping-particle":"","parse-names":false,"suffix":""},{"dropping-particle":"","family":"Ruder","given":"Sebastian","non-dropping-particle":"","parse-names":false,"suffix":""},{"dropping-particle":"","family":"Tay","given":"Yi","non-dropping-particle":"","parse-names":false,"suffix":""},{"dropping-particle":"","family":"Xiao","given":"Kefan","non-dropping-particle":"","parse-names":false,"suffix":""},{"dropping-particle":"","family":"Xu","given":"Yuanzhong","non-dropping-particle":"","parse-names":false,"suffix":""},{"dropping-particle":"","family":"Zhang","given":"Yujing","non-dropping-particle":"","parse-names":false,"suffix":""},{"dropping-particle":"","family":"Abrego","given":"Gustavo Hernandez","non-dropping-particle":"","parse-names":false,"suffix":""},{"dropping-particle":"","family":"Ahn","given":"Junwhan","non-dropping-particle":"","parse-names":false,"suffix":""},{"dropping-particle":"","family":"Austin","given":"Jacob","non-dropping-particle":"","parse-names":false,"suffix":""},{"dropping-particle":"","family":"Barham","given":"Paul","non-dropping-particle":"","parse-names":false,"suffix":""},{"dropping-particle":"","family":"Botha","given":"Jan","non-dropping-particle":"","parse-names":false,"suffix":""},{"dropping-particle":"","family":"Bradbury","given":"James","non-dropping-particle":"","parse-names":false,"suffix":""},{"dropping-particle":"","family":"Brahma","given":"Siddhartha","non-dropping-particle":"","parse-names":false,"suffix":""},{"dropping-particle":"","family":"Brooks","given":"Kevin","non-dropping-particle":"","parse-names":false,"suffix":""},{"dropping-particle":"","family":"Catasta","given":"Michele","non-dropping-particle":"","parse-names":false,"suffix":""},{"dropping-particle":"","family":"Cheng","given":"Yong","non-dropping-particle":"","parse-names":false,"suffix":""},{"dropping-particle":"","family":"Cherry","given":"Colin","non-dropping-particle":"","parse-names":false,"suffix":""},{"dropping-particle":"","family":"Choquette-Choo","given":"Christopher A.","non-dropping-particle":"","parse-names":false,"suffix":""},{"dropping-particle":"","family":"Chowdhery","given":"Aakanksha","non-dropping-particle":"","parse-names":false,"suffix":""},{"dropping-particle":"","family":"Crepy","given":"Clément","non-dropping-particle":"","parse-names":false,"suffix":""},{"dropping-particle":"","family":"Dave","given":"Shachi","non-dropping-particle":"","parse-names":false,"suffix":""},{"dropping-particle":"","family":"Dehghani","given":"Mostafa","non-dropping-particle":"","parse-names":false,"suffix":""},{"dropping-particle":"","family":"Dev","given":"Sunipa","non-dropping-particle":"","parse-names":false,"suffix":""},{"dropping-particle":"","family":"Devlin","given":"Jacob","non-dropping-particle":"","parse-names":false,"suffix":""},{"dropping-particle":"","family":"Díaz","given":"Mark","non-dropping-particle":"","parse-names":false,"suffix":""},{"dropping-particle":"","family":"Du","given":"Nan","non-dropping-particle":"","parse-names":false,"suffix":""},{"dropping-particle":"","family":"Dyer","given":"Ethan","non-dropping-particle":"","parse-names":false,"suffix":""},{"dropping-particle":"","family":"Feinberg","given":"Vlad","non-dropping-particle":"","parse-names":false,"suffix":""},{"dropping-particle":"","family":"Feng","given":"Fangxiaoyu","non-dropping-particle":"","parse-names":false,"suffix":""},{"dropping-particle":"","family":"Fienber","given":"Vlad","non-dropping-particle":"","parse-names":false,"suffix":""},{"dropping-particle":"","family":"Freitag","given":"Markus","non-dropping-particle":"","parse-names":false,"suffix":""},{"dropping-particle":"","family":"Garcia","given":"Xavier","non-dropping-particle":"","parse-names":false,"suffix":""},{"dropping-particle":"","family":"Gehrmann","given":"Sebastian","non-dropping-particle":"","parse-names":false,"suffix":""},{"dropping-particle":"","family":"Gonzalez","given":"Lucas","non-dropping-particle":"","parse-names":false,"suffix":""},{"dropping-particle":"","family":"Gur-Ari","given":"Guy","non-dropping-particle":"","parse-names":false,"suffix":""},{"dropping-particle":"","family":"Hand","given":"Steven","non-dropping-particle":"","parse-names":false,"suffix":""},{"dropping-particle":"","family":"Hashemi","given":"Hadi","non-dropping-particle":"","parse-names":false,"suffix":""},{"dropping-particle":"","family":"Hou","given":"Le","non-dropping-particle":"","parse-names":false,"suffix":""},{"dropping-particle":"","family":"Howland","given":"Joshua","non-dropping-particle":"","parse-names":false,"suffix":""},{"dropping-particle":"","family":"Hu","given":"Andrea","non-dropping-particle":"","parse-names":false,"suffix":""},{"dropping-particle":"","family":"Hui","given":"Jeffrey","non-dropping-particle":"","parse-names":false,"suffix":""},{"dropping-particle":"","family":"Hurwitz","given":"Jeremy","non-dropping-particle":"","parse-names":false,"suffix":""},{"dropping-particle":"","family":"Isard","given":"Michael","non-dropping-particle":"","parse-names":false,"suffix":""},{"dropping-particle":"","family":"Ittycheriah","given":"Abe","non-dropping-particle":"","parse-names":false,"suffix":""},{"dropping-particle":"","family":"Jagielski","given":"Matthew","non-dropping-particle":"","parse-names":false,"suffix":""},{"dropping-particle":"","family":"Jia","given":"Wenhao","non-dropping-particle":"","parse-names":false,"suffix":""},{"dropping-particle":"","family":"Kenealy","given":"Kathleen","non-dropping-particle":"","parse-names":false,"suffix":""},{"dropping-particle":"","family":"Krikun","given":"Maxim","non-dropping-particle":"","parse-names":false,"suffix":""},{"dropping-particle":"","family":"Kudugunta","given":"Sneha","non-dropping-particle":"","parse-names":false,"suffix":""},{"dropping-particle":"","family":"Lan","given":"Chang","non-dropping-particle":"","parse-names":false,"suffix":""},{"dropping-particle":"","family":"Lee","given":"Katherine","non-dropping-particle":"","parse-names":false,"suffix":""},{"dropping-particle":"","family":"Lee","given":"Benjamin","non-dropping-particle":"","parse-names":false,"suffix":""},{"dropping-particle":"","family":"Li","given":"Eric","non-dropping-particle":"","parse-names":false,"suffix":""},{"dropping-particle":"","family":"Li","given":"Music","non-dropping-particle":"","parse-names":false,"suffix":""},{"dropping-particle":"","family":"Li","given":"Wei","non-dropping-particle":"","parse-names":false,"suffix":""},{"dropping-particle":"","family":"Li","given":"YaGuang","non-dropping-particle":"","parse-names":false,"suffix":""},{"dropping-particle":"","family":"Li","given":"Jian","non-dropping-particle":"","parse-names":false,"suffix":""},{"dropping-particle":"","family":"Lim","given":"Hyeontaek","non-dropping-particle":"","parse-names":false,"suffix":""},{"dropping-particle":"","family":"Lin","given":"Hanzhao","non-dropping-particle":"","parse-names":false,"suffix":""},{"dropping-particle":"","family":"Liu","given":"Zhongtao","non-dropping-particle":"","parse-names":false,"suffix":""},{"dropping-particle":"","family":"Liu","given":"Frederick","non-dropping-particle":"","parse-names":false,"suffix":""},{"dropping-particle":"","family":"Maggioni","given":"Marcello","non-dropping-particle":"","parse-names":false,"suffix":""},{"dropping-particle":"","family":"Mahendru","given":"Aroma","non-dropping-particle":"","parse-names":false,"suffix":""},{"dropping-particle":"","family":"Maynez","given":"Joshua","non-dropping-particle":"","parse-names":false,"suffix":""},{"dropping-particle":"","family":"Misra","given":"Vedant","non-dropping-particle":"","parse-names":false,"suffix":""},{"dropping-particle":"","family":"Moussalem","given":"Maysam","non-dropping-particle":"","parse-names":false,"suffix":""},{"dropping-particle":"","family":"Nado","given":"Zachary","non-dropping-particle":"","parse-names":false,"suffix":""},{"dropping-particle":"","family":"Nham","given":"John","non-dropping-particle":"","parse-names":false,"suffix":""},{"dropping-particle":"","family":"Ni","given":"Eric","non-dropping-particle":"","parse-names":false,"suffix":""},{"dropping-particle":"","family":"Nystrom","given":"Andrew","non-dropping-particle":"","parse-names":false,"suffix":""},{"dropping-particle":"","family":"Parrish","given":"Alicia","non-dropping-particle":"","parse-names":false,"suffix":""},{"dropping-particle":"","family":"Pellat","given":"Marie","non-dropping-particle":"","parse-names":false,"suffix":""},{"dropping-particle":"","family":"Polacek","given":"Martin","non-dropping-particle":"","parse-names":false,"suffix":""},{"dropping-particle":"","family":"Polozov","given":"Alex","non-dropping-particle":"","parse-names":false,"suffix":""},{"dropping-particle":"","family":"Pope","given":"Reiner","non-dropping-particle":"","parse-names":false,"suffix":""},{"dropping-particle":"","family":"Qiao","given":"Siyuan","non-dropping-particle":"","parse-names":false,"suffix":""},{"dropping-particle":"","family":"Reif","given":"Emily","non-dropping-particle":"","parse-names":false,"suffix":""},{"dropping-particle":"","family":"Richter","given":"Bryan","non-dropping-particle":"","parse-names":false,"suffix":""},{"dropping-particle":"","family":"Riley","given":"Parker","non-dropping-particle":"","parse-names":false,"suffix":""},{"dropping-particle":"","family":"Ros","given":"Alex Castro","non-dropping-particle":"","parse-names":false,"suffix":""},{"dropping-particle":"","family":"Roy","given":"Aurko","non-dropping-particle":"","parse-names":false,"suffix":""},{"dropping-particle":"","family":"Saeta","given":"Brennan","non-dropping-particle":"","parse-names":false,"suffix":""},{"dropping-particle":"","family":"Samuel","given":"Rajkumar","non-dropping-particle":"","parse-names":false,"suffix":""},{"dropping-particle":"","family":"Shelby","given":"Renee","non-dropping-particle":"","parse-names":false,"suffix":""},{"dropping-particle":"","family":"Slone","given":"Ambrose","non-dropping-particle":"","parse-names":false,"suffix":""},{"dropping-particle":"","family":"Smilkov","given":"Daniel","non-dropping-particle":"","parse-names":false,"suffix":""},{"dropping-particle":"","family":"So","given":"David R.","non-dropping-particle":"","parse-names":false,"suffix":""},{"dropping-particle":"","family":"Sohn","given":"Daniel","non-dropping-particle":"","parse-names":false,"suffix":""},{"dropping-particle":"","family":"Tokumine","given":"Simon","non-dropping-particle":"","parse-names":false,"suffix":""},{"dropping-particle":"","family":"Valter","given":"Dasha","non-dropping-particle":"","parse-names":false,"suffix":""},{"dropping-particle":"","family":"Vasudevan","given":"Vijay","non-dropping-particle":"","parse-names":false,"suffix":""},{"dropping-particle":"","family":"Vodrahalli","given":"Kiran","non-dropping-particle":"","parse-names":false,"suffix":""},{"dropping-particle":"","family":"Wang","given":"Xuezhi","non-dropping-particle":"","parse-names":false,"suffix":""},{"dropping-particle":"","family":"Wang","given":"Pidong","non-dropping-particle":"","parse-names":false,"suffix":""},{"dropping-particle":"","family":"Wang","given":"Zirui","non-dropping-particle":"","parse-names":false,"suffix":""},{"dropping-particle":"","family":"Wang","given":"Tao","non-dropping-particle":"","parse-names":false,"suffix":""},{"dropping-particle":"","family":"Wieting","given":"John","non-dropping-particle":"","parse-names":false,"suffix":""},{"dropping-particle":"","family":"Wu","given":"Yuhuai","non-dropping-particle":"","parse-names":false,"suffix":""},{"dropping-particle":"","family":"Xu","given":"Kelvin","non-dropping-particle":"","parse-names":false,"suffix":""},{"dropping-particle":"","family":"Xu","given":"Yunhan","non-dropping-particle":"","parse-names":false,"suffix":""},{"dropping-particle":"","family":"Xue","given":"Linting","non-dropping-particle":"","parse-names":false,"suffix":""},{"dropping-particle":"","family":"Yin","given":"Pengcheng","non-dropping-particle":"","parse-names":false,"suffix":""},{"dropping-particle":"","family":"Yu","given":"Jiahui","non-dropping-particle":"","parse-names":false,"suffix":""},{"dropping-particle":"","family":"Zhang","given":"Qiao","non-dropping-particle":"","parse-names":false,"suffix":""},{"dropping-particle":"","family":"Zheng","given":"Steven","non-dropping-particle":"","parse-names":false,"suffix":""},{"dropping-particle":"","family":"Zheng","given":"Ce","non-dropping-particle":"","parse-names":false,"suffix":""},{"dropping-particle":"","family":"Zhou","given":"Weikang","non-dropping-particle":"","parse-names":false,"suffix":""},{"dropping-particle":"","family":"Zhou","given":"Denny","non-dropping-particle":"","parse-names":false,"suffix":""},{"dropping-particle":"","family":"Petrov","given":"Slav","non-dropping-particle":"","parse-names":false,"suffix":""},{"dropping-particle":"","family":"Wu","given":"Yonghui","non-dropping-particle":"","parse-names":false,"suffix":""}],"id":"ITEM-1","issue":"May","issued":{"date-parts":[["2023"]]},"title":"PaLM 2 Technical Report","type":"article-journal"},"uris":["http://www.mendeley.com/documents/?uuid=f4fed13a-3f22-45fc-b450-2d8325c5d7a8"]}],"mendeley":{"formattedCitation":"(Anil et al., 2023)","plainTextFormattedCitation":"(Anil et al., 2023)","previouslyFormattedCitation":"(Anil et al., 2023)"},"properties":{"noteIndex":0},"schema":"https://github.com/citation-style-language/schema/raw/master/csl-citation.json"}</w:instrText>
      </w:r>
      <w:r w:rsidR="00B726DE" w:rsidRPr="00A25460">
        <w:fldChar w:fldCharType="separate"/>
      </w:r>
      <w:r w:rsidR="00B726DE" w:rsidRPr="00A25460">
        <w:rPr>
          <w:noProof/>
        </w:rPr>
        <w:t>(Anil et al., 2023)</w:t>
      </w:r>
      <w:r w:rsidR="00B726DE" w:rsidRPr="00A25460">
        <w:fldChar w:fldCharType="end"/>
      </w:r>
      <w:r w:rsidR="00B726DE" w:rsidRPr="00A25460">
        <w:t>.</w:t>
      </w:r>
      <w:bookmarkStart w:id="50" w:name="_Ref164282176"/>
    </w:p>
    <w:p w14:paraId="1E5EF5FB" w14:textId="535EAE0A" w:rsidR="005B4E49" w:rsidRDefault="001D2527" w:rsidP="005B4E49">
      <w:pPr>
        <w:spacing w:line="360" w:lineRule="auto"/>
        <w:rPr>
          <w:lang w:val="en-US"/>
        </w:rPr>
      </w:pPr>
      <w:bookmarkStart w:id="51" w:name="_Toc175818480"/>
      <w:r w:rsidRPr="00A25460">
        <w:t xml:space="preserve">Tabel </w:t>
      </w:r>
      <w:r w:rsidR="00D64AFC">
        <w:fldChar w:fldCharType="begin"/>
      </w:r>
      <w:r w:rsidR="00D64AFC">
        <w:instrText xml:space="preserve"> STYLEREF 1 \s </w:instrText>
      </w:r>
      <w:r w:rsidR="00D64AFC">
        <w:fldChar w:fldCharType="separate"/>
      </w:r>
      <w:r w:rsidR="00D81479">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D81479">
        <w:rPr>
          <w:noProof/>
        </w:rPr>
        <w:t>3</w:t>
      </w:r>
      <w:r w:rsidR="00D64AFC">
        <w:fldChar w:fldCharType="end"/>
      </w:r>
      <w:bookmarkEnd w:id="50"/>
      <w:r w:rsidRPr="00A25460">
        <w:rPr>
          <w:lang w:val="en-US"/>
        </w:rPr>
        <w:t xml:space="preserve"> Perbadingan performa pada model dasar sumber terbuka</w:t>
      </w:r>
      <w:bookmarkEnd w:id="51"/>
      <w:r w:rsidR="005B4E49">
        <w:rPr>
          <w:lang w:val="en-US"/>
        </w:rPr>
        <w:t xml:space="preserve"> </w:t>
      </w:r>
    </w:p>
    <w:p w14:paraId="456D4442" w14:textId="20AC61D8" w:rsidR="000E7A5B" w:rsidRPr="00A25460" w:rsidRDefault="005B4E49" w:rsidP="005B4E49">
      <w:pPr>
        <w:spacing w:line="360" w:lineRule="auto"/>
        <w:ind w:firstLine="993"/>
        <w:rPr>
          <w:lang w:val="en-US"/>
        </w:rPr>
      </w:pPr>
      <w:r>
        <w:rPr>
          <w:lang w:val="en-US"/>
        </w:rPr>
        <w:fldChar w:fldCharType="begin" w:fldLock="1"/>
      </w:r>
      <w:r w:rsidR="005668D7">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B4E49">
        <w:rPr>
          <w:noProof/>
          <w:lang w:val="en-US"/>
        </w:rPr>
        <w:t>(Touvron et al., 2023)</w:t>
      </w:r>
      <w:r>
        <w:rPr>
          <w:lang w:val="en-US"/>
        </w:rPr>
        <w:fldChar w:fldCharType="end"/>
      </w:r>
    </w:p>
    <w:p w14:paraId="3707959F" w14:textId="2D08CB55" w:rsidR="00FE0B67" w:rsidRPr="00A25460" w:rsidRDefault="008A0C24" w:rsidP="00B63F70">
      <w:pPr>
        <w:spacing w:line="360" w:lineRule="auto"/>
        <w:jc w:val="center"/>
      </w:pPr>
      <w:r w:rsidRPr="00A25460">
        <w:rPr>
          <w:noProof/>
        </w:rPr>
        <w:drawing>
          <wp:inline distT="0" distB="0" distL="0" distR="0" wp14:anchorId="29C65BBE" wp14:editId="55BE7CA1">
            <wp:extent cx="5211550" cy="2098355"/>
            <wp:effectExtent l="0" t="0" r="8255" b="0"/>
            <wp:docPr id="757443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443009" name="Picture 1"/>
                    <pic:cNvPicPr/>
                  </pic:nvPicPr>
                  <pic:blipFill>
                    <a:blip r:embed="rId16"/>
                    <a:stretch>
                      <a:fillRect/>
                    </a:stretch>
                  </pic:blipFill>
                  <pic:spPr>
                    <a:xfrm>
                      <a:off x="0" y="0"/>
                      <a:ext cx="5211550" cy="2098355"/>
                    </a:xfrm>
                    <a:prstGeom prst="rect">
                      <a:avLst/>
                    </a:prstGeom>
                  </pic:spPr>
                </pic:pic>
              </a:graphicData>
            </a:graphic>
          </wp:inline>
        </w:drawing>
      </w:r>
    </w:p>
    <w:p w14:paraId="1630BF21" w14:textId="2422C768" w:rsidR="005668D7" w:rsidRDefault="008E5D83" w:rsidP="005668D7">
      <w:pPr>
        <w:pStyle w:val="Caption"/>
        <w:spacing w:line="360" w:lineRule="auto"/>
        <w:jc w:val="left"/>
        <w:rPr>
          <w:lang w:val="en-US"/>
        </w:rPr>
      </w:pPr>
      <w:bookmarkStart w:id="52" w:name="_Ref164282354"/>
      <w:bookmarkStart w:id="53" w:name="_Toc175818481"/>
      <w:r w:rsidRPr="00A25460">
        <w:lastRenderedPageBreak/>
        <w:t xml:space="preserve">Tabel </w:t>
      </w:r>
      <w:r w:rsidR="00D64AFC">
        <w:fldChar w:fldCharType="begin"/>
      </w:r>
      <w:r w:rsidR="00D64AFC">
        <w:instrText xml:space="preserve"> STYLEREF 1 \s </w:instrText>
      </w:r>
      <w:r w:rsidR="00D64AFC">
        <w:fldChar w:fldCharType="separate"/>
      </w:r>
      <w:r w:rsidR="00D81479">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D81479">
        <w:rPr>
          <w:noProof/>
        </w:rPr>
        <w:t>4</w:t>
      </w:r>
      <w:r w:rsidR="00D64AFC">
        <w:fldChar w:fldCharType="end"/>
      </w:r>
      <w:bookmarkEnd w:id="52"/>
      <w:r w:rsidRPr="00A25460">
        <w:rPr>
          <w:lang w:val="en-US"/>
        </w:rPr>
        <w:t xml:space="preserve"> Perbandingan </w:t>
      </w:r>
      <w:r w:rsidR="00772987" w:rsidRPr="00A25460">
        <w:rPr>
          <w:lang w:val="en-US"/>
        </w:rPr>
        <w:t>performa pada</w:t>
      </w:r>
      <w:r w:rsidRPr="00A25460">
        <w:rPr>
          <w:lang w:val="en-US"/>
        </w:rPr>
        <w:t xml:space="preserve"> model sumber tertutup</w:t>
      </w:r>
      <w:bookmarkEnd w:id="53"/>
      <w:r w:rsidR="005668D7">
        <w:rPr>
          <w:lang w:val="en-US"/>
        </w:rPr>
        <w:t xml:space="preserve"> </w:t>
      </w:r>
    </w:p>
    <w:p w14:paraId="4A229A43" w14:textId="2191D38D" w:rsidR="008E5D83" w:rsidRPr="00A25460" w:rsidRDefault="005668D7" w:rsidP="005668D7">
      <w:pPr>
        <w:pStyle w:val="Caption"/>
        <w:spacing w:line="360" w:lineRule="auto"/>
        <w:ind w:firstLine="993"/>
        <w:jc w:val="left"/>
      </w:pPr>
      <w:r>
        <w:rPr>
          <w:lang w:val="en-US"/>
        </w:rPr>
        <w:fldChar w:fldCharType="begin" w:fldLock="1"/>
      </w:r>
      <w:r w:rsidR="002079F0">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668D7">
        <w:rPr>
          <w:noProof/>
          <w:lang w:val="en-US"/>
        </w:rPr>
        <w:t>(</w:t>
      </w:r>
      <w:r>
        <w:rPr>
          <w:noProof/>
          <w:lang w:val="en-US"/>
        </w:rPr>
        <w:t xml:space="preserve">Sumber: </w:t>
      </w:r>
      <w:r w:rsidRPr="005668D7">
        <w:rPr>
          <w:noProof/>
          <w:lang w:val="en-US"/>
        </w:rPr>
        <w:t>Touvron et al., 2023)</w:t>
      </w:r>
      <w:r>
        <w:rPr>
          <w:lang w:val="en-US"/>
        </w:rPr>
        <w:fldChar w:fldCharType="end"/>
      </w:r>
    </w:p>
    <w:p w14:paraId="0952C905" w14:textId="52B1C6D8" w:rsidR="007C55D1" w:rsidRPr="00A25460" w:rsidRDefault="008F1B32" w:rsidP="00B63F70">
      <w:pPr>
        <w:spacing w:after="240" w:line="360" w:lineRule="auto"/>
        <w:jc w:val="center"/>
        <w:rPr>
          <w:lang w:val="id-ID"/>
        </w:rPr>
      </w:pPr>
      <w:r w:rsidRPr="00A25460">
        <w:rPr>
          <w:noProof/>
          <w:lang w:val="id-ID"/>
        </w:rPr>
        <w:drawing>
          <wp:inline distT="0" distB="0" distL="0" distR="0" wp14:anchorId="28921954" wp14:editId="07C00D86">
            <wp:extent cx="4534532" cy="1190791"/>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stretch>
                      <a:fillRect/>
                    </a:stretch>
                  </pic:blipFill>
                  <pic:spPr>
                    <a:xfrm>
                      <a:off x="0" y="0"/>
                      <a:ext cx="4534532" cy="1190791"/>
                    </a:xfrm>
                    <a:prstGeom prst="rect">
                      <a:avLst/>
                    </a:prstGeom>
                  </pic:spPr>
                </pic:pic>
              </a:graphicData>
            </a:graphic>
          </wp:inline>
        </w:drawing>
      </w:r>
    </w:p>
    <w:p w14:paraId="3049B461" w14:textId="405F1432" w:rsidR="00235233" w:rsidRPr="00A25460" w:rsidRDefault="00642805" w:rsidP="002079F0">
      <w:pPr>
        <w:spacing w:after="240" w:line="360" w:lineRule="auto"/>
        <w:ind w:firstLine="720"/>
        <w:jc w:val="both"/>
      </w:pPr>
      <w:r>
        <w:rPr>
          <w:lang w:val="en-US"/>
        </w:rPr>
        <w:t xml:space="preserve">Model </w:t>
      </w:r>
      <w:r w:rsidR="005C1280">
        <w:rPr>
          <w:lang w:val="en-US"/>
        </w:rPr>
        <w:t xml:space="preserve">Llama 2 dapat digunakan untuk </w:t>
      </w:r>
      <w:r w:rsidR="008F1B32" w:rsidRPr="00A25460">
        <w:rPr>
          <w:lang w:val="id-ID"/>
        </w:rPr>
        <w:t>umum</w:t>
      </w:r>
      <w:r w:rsidR="005C1280">
        <w:rPr>
          <w:lang w:val="en-US"/>
        </w:rPr>
        <w:t>,</w:t>
      </w:r>
      <w:r w:rsidR="008F1B32" w:rsidRPr="00A25460">
        <w:rPr>
          <w:lang w:val="id-ID"/>
        </w:rPr>
        <w:t xml:space="preserve"> penelitian dan penggunaan komersial</w:t>
      </w:r>
      <w:r w:rsidR="008F1B32" w:rsidRPr="00A25460">
        <w:t>,</w:t>
      </w:r>
      <w:r>
        <w:t xml:space="preserve"> </w:t>
      </w:r>
      <w:r w:rsidR="009B5B31">
        <w:t>serta</w:t>
      </w:r>
      <w:r>
        <w:t xml:space="preserve"> telah</w:t>
      </w:r>
      <w:r w:rsidR="008F1B32" w:rsidRPr="00A25460">
        <w:t xml:space="preserve"> dioptimalkan untuk kasus penggunaan dialog. Model </w:t>
      </w:r>
      <w:r w:rsidR="005C1280">
        <w:t>Llama 2</w:t>
      </w:r>
      <w:r w:rsidR="008F1B32" w:rsidRPr="00A25460">
        <w:t xml:space="preserve"> mengungguli model obrolan sumber terbuka pada sebagian besar tolok ukur yang </w:t>
      </w:r>
      <w:r>
        <w:t>telah</w:t>
      </w:r>
      <w:r w:rsidR="008F1B32" w:rsidRPr="00A25460">
        <w:t xml:space="preserve"> </w:t>
      </w:r>
      <w:r w:rsidR="00D65CF2">
        <w:t>di</w:t>
      </w:r>
      <w:r w:rsidR="008F1B32" w:rsidRPr="00A25460">
        <w:t xml:space="preserve">uji, dan berdasarkan evaluasi </w:t>
      </w:r>
      <w:r w:rsidR="00D65CF2">
        <w:t xml:space="preserve">oleh </w:t>
      </w:r>
      <w:r w:rsidR="008F1B32" w:rsidRPr="00A25460">
        <w:t xml:space="preserve">manusia terhadap kegunaan dan keamanan, model </w:t>
      </w:r>
      <w:r>
        <w:t>Llama 2</w:t>
      </w:r>
      <w:r w:rsidR="008F1B32" w:rsidRPr="00A25460">
        <w:t xml:space="preserve"> </w:t>
      </w:r>
      <w:r w:rsidR="005668D7">
        <w:t xml:space="preserve">dapat menjadi alternatif </w:t>
      </w:r>
      <w:r w:rsidR="008F1B32" w:rsidRPr="00A25460">
        <w:t xml:space="preserve">pengganti yang cocok untuk model sumber tertutup. </w:t>
      </w:r>
      <w:r>
        <w:t xml:space="preserve">Peneliti pada jurnal </w:t>
      </w:r>
      <w:r w:rsidR="00B763BC">
        <w:t>ini</w:t>
      </w:r>
      <w:r w:rsidR="008F1B32" w:rsidRPr="00A25460">
        <w:t xml:space="preserve"> memberikan penjelasan rinci tentang pendekatan </w:t>
      </w:r>
      <w:r w:rsidR="00B763BC">
        <w:t xml:space="preserve">yang dilakukan </w:t>
      </w:r>
      <w:r w:rsidR="008F1B32" w:rsidRPr="00A25460">
        <w:t xml:space="preserve">terhadap penyempurnaan dan peningkatan </w:t>
      </w:r>
      <w:r w:rsidR="00B763BC">
        <w:t xml:space="preserve">kinerja </w:t>
      </w:r>
      <w:r w:rsidR="008F1B32" w:rsidRPr="00A25460">
        <w:t xml:space="preserve">Llama 2-Chat </w:t>
      </w:r>
      <w:r w:rsidR="001D7F94">
        <w:t xml:space="preserve">sehingga </w:t>
      </w:r>
      <w:r w:rsidR="008F1B32" w:rsidRPr="00A25460">
        <w:t xml:space="preserve"> memungkinkan komunitas mengembangkan </w:t>
      </w:r>
      <w:r w:rsidR="00F8357D">
        <w:t>model Llama 2 ini</w:t>
      </w:r>
      <w:r w:rsidR="008F1B32" w:rsidRPr="00A25460">
        <w:t xml:space="preserve"> dan berkontribusi pada pengembangan LLM yang bertanggung jawab</w:t>
      </w:r>
      <w:r w:rsidR="00B67481" w:rsidRPr="00A25460">
        <w:t xml:space="preserve"> </w:t>
      </w:r>
      <w:r w:rsidR="00B67481" w:rsidRPr="00A25460">
        <w:fldChar w:fldCharType="begin" w:fldLock="1"/>
      </w:r>
      <w:r w:rsidR="009A3B07" w:rsidRPr="00A25460">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B67481" w:rsidRPr="00A25460">
        <w:fldChar w:fldCharType="separate"/>
      </w:r>
      <w:r w:rsidR="00B67481" w:rsidRPr="00A25460">
        <w:rPr>
          <w:noProof/>
        </w:rPr>
        <w:t>(Touvron et al., 2023)</w:t>
      </w:r>
      <w:r w:rsidR="00B67481" w:rsidRPr="00A25460">
        <w:fldChar w:fldCharType="end"/>
      </w:r>
      <w:r w:rsidR="008F1B32" w:rsidRPr="00A25460">
        <w:t>.</w:t>
      </w:r>
    </w:p>
    <w:p w14:paraId="4280F1DD" w14:textId="03908C95" w:rsidR="00A13511" w:rsidRPr="00A25460" w:rsidRDefault="00A13511" w:rsidP="00A13511">
      <w:pPr>
        <w:pStyle w:val="Heading2"/>
      </w:pPr>
      <w:bookmarkStart w:id="54" w:name="_Toc175818094"/>
      <w:r w:rsidRPr="00A25460">
        <w:rPr>
          <w:i/>
          <w:iCs w:val="0"/>
        </w:rPr>
        <w:t>Fine-tuning</w:t>
      </w:r>
      <w:bookmarkEnd w:id="54"/>
    </w:p>
    <w:p w14:paraId="1C612973" w14:textId="318CAEB2" w:rsidR="008F1B32" w:rsidRPr="00B24634" w:rsidRDefault="0022183D" w:rsidP="00CF0434">
      <w:pPr>
        <w:spacing w:line="360" w:lineRule="auto"/>
        <w:ind w:firstLine="709"/>
        <w:jc w:val="both"/>
      </w:pPr>
      <w:r w:rsidRPr="00A25460">
        <w:rPr>
          <w:i/>
          <w:iCs w:val="0"/>
        </w:rPr>
        <w:t>Fine-tuning</w:t>
      </w:r>
      <w:r w:rsidRPr="00A25460">
        <w:t xml:space="preserve"> artinya </w:t>
      </w:r>
      <w:bookmarkStart w:id="55" w:name="_Hlk157074077"/>
      <w:r w:rsidRPr="00A25460">
        <w:rPr>
          <w:i/>
          <w:iCs w:val="0"/>
        </w:rPr>
        <w:t>training model</w:t>
      </w:r>
      <w:r w:rsidRPr="00A25460">
        <w:t xml:space="preserve"> dengan task yang spesifik menggunakan model yang sudah dilatih dengan dataset </w:t>
      </w:r>
      <w:bookmarkEnd w:id="55"/>
      <w:r w:rsidRPr="00A25460">
        <w:t xml:space="preserve">yang besar. Biasanya untuk </w:t>
      </w:r>
      <w:r w:rsidRPr="00A25460">
        <w:rPr>
          <w:i/>
          <w:iCs w:val="0"/>
        </w:rPr>
        <w:t>training language model</w:t>
      </w:r>
      <w:r w:rsidRPr="00A25460">
        <w:t xml:space="preserve"> menggunakan </w:t>
      </w:r>
      <w:r w:rsidRPr="00A25460">
        <w:rPr>
          <w:i/>
          <w:iCs w:val="0"/>
        </w:rPr>
        <w:t>unsupervised learning</w:t>
      </w:r>
      <w:r w:rsidRPr="00A25460">
        <w:t>.</w:t>
      </w:r>
    </w:p>
    <w:p w14:paraId="51D00D9E" w14:textId="46EA07C6" w:rsidR="00637F02" w:rsidRPr="00A25460" w:rsidRDefault="0022183D" w:rsidP="00637F02">
      <w:pPr>
        <w:keepNext/>
        <w:jc w:val="center"/>
      </w:pPr>
      <w:r w:rsidRPr="00A25460">
        <w:rPr>
          <w:noProof/>
        </w:rPr>
        <w:drawing>
          <wp:inline distT="0" distB="0" distL="0" distR="0" wp14:anchorId="6EB5AAD5" wp14:editId="594A5FA0">
            <wp:extent cx="3645660" cy="2050684"/>
            <wp:effectExtent l="0" t="0" r="0" b="6985"/>
            <wp:docPr id="897798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8371" name="Picture 1"/>
                    <pic:cNvPicPr>
                      <a:picLocks noChangeAspect="1" noChangeArrowheads="1"/>
                    </pic:cNvPicPr>
                  </pic:nvPicPr>
                  <pic:blipFill>
                    <a:blip r:embed="rId18"/>
                    <a:stretch>
                      <a:fillRect/>
                    </a:stretch>
                  </pic:blipFill>
                  <pic:spPr bwMode="auto">
                    <a:xfrm>
                      <a:off x="0" y="0"/>
                      <a:ext cx="3645660" cy="2050684"/>
                    </a:xfrm>
                    <a:prstGeom prst="rect">
                      <a:avLst/>
                    </a:prstGeom>
                    <a:noFill/>
                    <a:ln>
                      <a:noFill/>
                    </a:ln>
                  </pic:spPr>
                </pic:pic>
              </a:graphicData>
            </a:graphic>
          </wp:inline>
        </w:drawing>
      </w:r>
    </w:p>
    <w:p w14:paraId="0F2B557D" w14:textId="1C8002F8" w:rsidR="00E11F26" w:rsidRDefault="00637F02" w:rsidP="00B24634">
      <w:pPr>
        <w:pStyle w:val="Caption"/>
        <w:spacing w:before="240" w:after="240" w:line="360" w:lineRule="auto"/>
        <w:rPr>
          <w:lang w:val="en-US"/>
        </w:rPr>
      </w:pPr>
      <w:bookmarkStart w:id="56" w:name="_Toc175818163"/>
      <w:r w:rsidRPr="00A25460">
        <w:t xml:space="preserve">Gambar </w:t>
      </w:r>
      <w:r w:rsidR="00D2109F">
        <w:fldChar w:fldCharType="begin"/>
      </w:r>
      <w:r w:rsidR="00D2109F">
        <w:instrText xml:space="preserve"> STYLEREF 1 \s </w:instrText>
      </w:r>
      <w:r w:rsidR="00D2109F">
        <w:fldChar w:fldCharType="separate"/>
      </w:r>
      <w:r w:rsidR="00D81479">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D81479">
        <w:rPr>
          <w:noProof/>
        </w:rPr>
        <w:t>2</w:t>
      </w:r>
      <w:r w:rsidR="00D2109F">
        <w:fldChar w:fldCharType="end"/>
      </w:r>
      <w:r w:rsidRPr="00A25460">
        <w:rPr>
          <w:lang w:val="en-US"/>
        </w:rPr>
        <w:t xml:space="preserve"> </w:t>
      </w:r>
      <w:r w:rsidR="0022183D" w:rsidRPr="00A25460">
        <w:t xml:space="preserve">Alur </w:t>
      </w:r>
      <w:r w:rsidR="0022183D" w:rsidRPr="00A25460">
        <w:rPr>
          <w:i/>
          <w:iCs w:val="0"/>
        </w:rPr>
        <w:t xml:space="preserve">Fine-tuning </w:t>
      </w:r>
      <w:r w:rsidR="0022183D" w:rsidRPr="00A25460">
        <w:t>model</w:t>
      </w:r>
      <w:r w:rsidR="002079F0">
        <w:rPr>
          <w:lang w:val="en-US"/>
        </w:rPr>
        <w:t xml:space="preserve"> </w:t>
      </w:r>
      <w:r w:rsidR="002079F0">
        <w:rPr>
          <w:lang w:val="en-US"/>
        </w:rPr>
        <w:fldChar w:fldCharType="begin" w:fldLock="1"/>
      </w:r>
      <w:r w:rsidR="00834B8A">
        <w:rPr>
          <w:lang w:val="en-US"/>
        </w:rP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manualFormatting":"(Sumber: Fatyanosa, 2020)","plainTextFormattedCitation":"(Fatyanosa, 2020)","previouslyFormattedCitation":"(Fatyanosa, 2020)"},"properties":{"noteIndex":0},"schema":"https://github.com/citation-style-language/schema/raw/master/csl-citation.json"}</w:instrText>
      </w:r>
      <w:r w:rsidR="002079F0">
        <w:rPr>
          <w:lang w:val="en-US"/>
        </w:rPr>
        <w:fldChar w:fldCharType="separate"/>
      </w:r>
      <w:r w:rsidR="002079F0" w:rsidRPr="002079F0">
        <w:rPr>
          <w:noProof/>
          <w:lang w:val="en-US"/>
        </w:rPr>
        <w:t>(</w:t>
      </w:r>
      <w:r w:rsidR="002079F0">
        <w:rPr>
          <w:noProof/>
          <w:lang w:val="en-US"/>
        </w:rPr>
        <w:t xml:space="preserve">Sumber: </w:t>
      </w:r>
      <w:r w:rsidR="002079F0" w:rsidRPr="002079F0">
        <w:rPr>
          <w:noProof/>
          <w:lang w:val="en-US"/>
        </w:rPr>
        <w:t>Fatyanosa, 2020)</w:t>
      </w:r>
      <w:bookmarkEnd w:id="56"/>
      <w:r w:rsidR="002079F0">
        <w:rPr>
          <w:lang w:val="en-US"/>
        </w:rPr>
        <w:fldChar w:fldCharType="end"/>
      </w:r>
    </w:p>
    <w:p w14:paraId="6FB9CF5F" w14:textId="77777777" w:rsidR="00B24634" w:rsidRPr="00B24634" w:rsidRDefault="00B24634" w:rsidP="00B24634">
      <w:pPr>
        <w:rPr>
          <w:lang w:val="en-US"/>
        </w:rPr>
      </w:pPr>
    </w:p>
    <w:p w14:paraId="4F8A211F" w14:textId="05F3D09F" w:rsidR="0022183D" w:rsidRPr="00A25460" w:rsidRDefault="0022183D" w:rsidP="0022183D">
      <w:pPr>
        <w:spacing w:line="360" w:lineRule="auto"/>
        <w:ind w:firstLine="720"/>
        <w:jc w:val="both"/>
      </w:pPr>
      <w:r w:rsidRPr="00A25460">
        <w:lastRenderedPageBreak/>
        <w:t xml:space="preserve">Mengapa perlu </w:t>
      </w:r>
      <w:r w:rsidRPr="00A25460">
        <w:rPr>
          <w:i/>
        </w:rPr>
        <w:t>fine-tuning</w:t>
      </w:r>
      <w:r w:rsidRPr="00A25460">
        <w:t>? Pre-trained language model seperti BERT dan GPT telah dilatih menggunakan dataset yang sangat besar. Model yang dihasilkan mampu memahami model bahasa yang dilatih.</w:t>
      </w:r>
    </w:p>
    <w:p w14:paraId="01258120" w14:textId="3B5B5D93" w:rsidR="0022183D" w:rsidRPr="00A25460" w:rsidRDefault="0022183D" w:rsidP="0022183D">
      <w:pPr>
        <w:spacing w:line="360" w:lineRule="auto"/>
        <w:ind w:firstLine="720"/>
        <w:jc w:val="both"/>
      </w:pPr>
      <w:r w:rsidRPr="00A25460">
        <w:t xml:space="preserve">Jika tidak menggunakan pre-trained language model, maka </w:t>
      </w:r>
      <w:r w:rsidR="001741AA">
        <w:rPr>
          <w:lang w:val="id-ID"/>
        </w:rPr>
        <w:t>di</w:t>
      </w:r>
      <w:r w:rsidRPr="00A25460">
        <w:t>perlu</w:t>
      </w:r>
      <w:r w:rsidR="001741AA">
        <w:rPr>
          <w:lang w:val="id-ID"/>
        </w:rPr>
        <w:t>kan</w:t>
      </w:r>
      <w:r w:rsidRPr="00A25460">
        <w:t xml:space="preserve"> training dari awal yang pasti membutuhkan banyak waktu dan resource. Jika menggunakan pre-trained language model, maka dengan mudah dapat </w:t>
      </w:r>
      <w:r w:rsidR="001741AA">
        <w:rPr>
          <w:lang w:val="id-ID"/>
        </w:rPr>
        <w:t>di</w:t>
      </w:r>
      <w:r w:rsidRPr="00A25460">
        <w:t xml:space="preserve">gunakan model yang sudah dilatih dengan data besar dan tinggal di </w:t>
      </w:r>
      <w:r w:rsidRPr="00A25460">
        <w:rPr>
          <w:i/>
        </w:rPr>
        <w:t>fine-tuning</w:t>
      </w:r>
      <w:r w:rsidRPr="00A25460">
        <w:t xml:space="preserve"> sesuai dengan dataset atau task spesifik. Dengan kata lain, dengan menggunakan </w:t>
      </w:r>
      <w:r w:rsidRPr="00A25460">
        <w:rPr>
          <w:i/>
        </w:rPr>
        <w:t>pre-trained language model</w:t>
      </w:r>
      <w:r w:rsidRPr="00A25460">
        <w:t xml:space="preserve">, </w:t>
      </w:r>
      <w:r w:rsidR="00810FA0">
        <w:rPr>
          <w:lang w:val="id-ID"/>
        </w:rPr>
        <w:t xml:space="preserve">maka </w:t>
      </w:r>
      <w:r w:rsidRPr="00A25460">
        <w:t>dapat lebih cepat mendapatkan hasil yang lebih baik tanpa harus dilatih dari awal.</w:t>
      </w:r>
    </w:p>
    <w:p w14:paraId="16D75A75" w14:textId="77777777" w:rsidR="0022183D" w:rsidRPr="00A25460" w:rsidRDefault="0022183D" w:rsidP="0022183D">
      <w:pPr>
        <w:spacing w:line="360" w:lineRule="auto"/>
        <w:ind w:firstLine="720"/>
        <w:jc w:val="both"/>
      </w:pPr>
      <w:r w:rsidRPr="00A25460">
        <w:t xml:space="preserve">Membutuhkan data yang lebih sedikit, biasanya dataset untuk </w:t>
      </w:r>
      <w:r w:rsidRPr="00A25460">
        <w:rPr>
          <w:i/>
        </w:rPr>
        <w:t>supervised learning</w:t>
      </w:r>
      <w:r w:rsidRPr="00A25460">
        <w:t xml:space="preserve"> sangat terbatas jumlahnya. Jika </w:t>
      </w:r>
      <w:r w:rsidRPr="00A25460">
        <w:rPr>
          <w:i/>
        </w:rPr>
        <w:t>deep learning</w:t>
      </w:r>
      <w:r w:rsidRPr="00A25460">
        <w:t xml:space="preserve"> dilatih dengan data yang sedikit, ada kemungkinan performanya rendah. Karena </w:t>
      </w:r>
      <w:r w:rsidRPr="00A25460">
        <w:rPr>
          <w:i/>
        </w:rPr>
        <w:t>pre-trained language model</w:t>
      </w:r>
      <w:r w:rsidRPr="00A25460">
        <w:t xml:space="preserve"> sudah dilatih dengan dataset yang besar, maka saat </w:t>
      </w:r>
      <w:r w:rsidRPr="00A25460">
        <w:rPr>
          <w:i/>
        </w:rPr>
        <w:t>fine-tuning</w:t>
      </w:r>
      <w:r w:rsidRPr="00A25460">
        <w:t xml:space="preserve"> hanya perlu dataset yang jumlahnya lebih sedikit. </w:t>
      </w:r>
    </w:p>
    <w:p w14:paraId="1229928F" w14:textId="0BA5B6B4" w:rsidR="007C04DD" w:rsidRPr="00A25460" w:rsidRDefault="0022183D" w:rsidP="007C04DD">
      <w:pPr>
        <w:spacing w:line="360" w:lineRule="auto"/>
        <w:ind w:firstLine="720"/>
        <w:jc w:val="both"/>
      </w:pPr>
      <w:r w:rsidRPr="00A25460">
        <w:t xml:space="preserve">Memiliki Performa yang lebih baik, sebelum muncul </w:t>
      </w:r>
      <w:r w:rsidRPr="00A25460">
        <w:rPr>
          <w:i/>
        </w:rPr>
        <w:t>pre-trained language model</w:t>
      </w:r>
      <w:r w:rsidRPr="00A25460">
        <w:t xml:space="preserve">, arsitektur model dibuat sedemikian rupa hingga menghasilkan performa yang lebih tinggi untuk task tertentu. Namun saat ini, model-model tersebut telah dikalahkan oleh </w:t>
      </w:r>
      <w:r w:rsidRPr="00A25460">
        <w:rPr>
          <w:i/>
        </w:rPr>
        <w:t>pre-trained language model</w:t>
      </w:r>
      <w:r w:rsidRPr="00A25460">
        <w:t xml:space="preserve"> seperti </w:t>
      </w:r>
      <w:r w:rsidRPr="00A25460">
        <w:rPr>
          <w:i/>
        </w:rPr>
        <w:t>Bidirectional Encoder Representations from Transformers</w:t>
      </w:r>
      <w:r w:rsidRPr="00A25460">
        <w:t xml:space="preserve"> (BERT) dan </w:t>
      </w:r>
      <w:r w:rsidRPr="00A25460">
        <w:rPr>
          <w:i/>
        </w:rPr>
        <w:t>Generative Pre-trained Transformer</w:t>
      </w:r>
      <w:r w:rsidRPr="00A25460">
        <w:t xml:space="preserve"> (GPT) di berbagai task spesifik NLP</w:t>
      </w:r>
      <w:r w:rsidR="009A3B07" w:rsidRPr="00A25460">
        <w:t xml:space="preserve"> </w:t>
      </w:r>
      <w:r w:rsidR="009A3B07" w:rsidRPr="00A25460">
        <w:fldChar w:fldCharType="begin" w:fldLock="1"/>
      </w:r>
      <w:r w:rsidR="00B66B9A" w:rsidRPr="00A25460">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plainTextFormattedCitation":"(Fatyanosa, 2020)","previouslyFormattedCitation":"(Fatyanosa, 2020)"},"properties":{"noteIndex":0},"schema":"https://github.com/citation-style-language/schema/raw/master/csl-citation.json"}</w:instrText>
      </w:r>
      <w:r w:rsidR="009A3B07" w:rsidRPr="00A25460">
        <w:fldChar w:fldCharType="separate"/>
      </w:r>
      <w:r w:rsidR="009A3B07" w:rsidRPr="00A25460">
        <w:rPr>
          <w:noProof/>
        </w:rPr>
        <w:t>(Fatyanosa, 2020)</w:t>
      </w:r>
      <w:r w:rsidR="009A3B07" w:rsidRPr="00A25460">
        <w:fldChar w:fldCharType="end"/>
      </w:r>
      <w:r w:rsidRPr="00A25460">
        <w:t>.</w:t>
      </w:r>
      <w:bookmarkStart w:id="57" w:name="_Toc163073884"/>
    </w:p>
    <w:p w14:paraId="5F612744" w14:textId="5FE83FCE" w:rsidR="00B34DFF" w:rsidRPr="00A25460" w:rsidRDefault="00B34DFF">
      <w:pPr>
        <w:autoSpaceDE/>
        <w:autoSpaceDN/>
        <w:rPr>
          <w:b/>
          <w:bCs w:val="0"/>
          <w:i/>
          <w:iCs w:val="0"/>
        </w:rPr>
      </w:pPr>
    </w:p>
    <w:p w14:paraId="2B23B980" w14:textId="77777777" w:rsidR="00B34DFF" w:rsidRPr="00A25460" w:rsidRDefault="00E35F5D" w:rsidP="00E35F5D">
      <w:pPr>
        <w:pStyle w:val="Heading2"/>
      </w:pPr>
      <w:bookmarkStart w:id="58" w:name="_Toc175818095"/>
      <w:r w:rsidRPr="00A25460">
        <w:rPr>
          <w:i/>
          <w:iCs w:val="0"/>
        </w:rPr>
        <w:t>Retrieval Augmented Generation</w:t>
      </w:r>
      <w:r w:rsidRPr="00A25460">
        <w:t xml:space="preserve"> (RAG)</w:t>
      </w:r>
      <w:bookmarkEnd w:id="57"/>
      <w:bookmarkEnd w:id="58"/>
    </w:p>
    <w:p w14:paraId="14903074" w14:textId="37BAF374" w:rsidR="00B34DFF" w:rsidRPr="00A25460" w:rsidRDefault="00B34DFF" w:rsidP="00CF0434">
      <w:pPr>
        <w:spacing w:after="120" w:line="360" w:lineRule="auto"/>
        <w:ind w:firstLine="709"/>
        <w:jc w:val="both"/>
      </w:pPr>
      <w:r w:rsidRPr="00A25460">
        <w:rPr>
          <w:i/>
        </w:rPr>
        <w:t>Retrieval augmented generation</w:t>
      </w:r>
      <w:r w:rsidRPr="00A25460">
        <w:t xml:space="preserve"> (RAG) adalah sebuah pendekatan dalam pembuatan model AI yang dapat menghasilkan teks yang menggabungkan kemampuan retrieval (pengambilan informasi) dan generation (pembangkitan teks)</w:t>
      </w:r>
      <w:r w:rsidR="005B7E38">
        <w:t xml:space="preserve"> </w:t>
      </w:r>
      <w:r w:rsidR="005B7E38">
        <w:fldChar w:fldCharType="begin" w:fldLock="1"/>
      </w:r>
      <w:r w:rsidR="008D65F1">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5B7E38">
        <w:fldChar w:fldCharType="separate"/>
      </w:r>
      <w:r w:rsidR="005B7E38" w:rsidRPr="005B7E38">
        <w:rPr>
          <w:noProof/>
        </w:rPr>
        <w:t>(Wicaksono, 2023)</w:t>
      </w:r>
      <w:r w:rsidR="005B7E38">
        <w:fldChar w:fldCharType="end"/>
      </w:r>
      <w:r w:rsidRPr="00A25460">
        <w:t>.</w:t>
      </w:r>
    </w:p>
    <w:p w14:paraId="7A9F9A85" w14:textId="77777777" w:rsidR="00B34DFF" w:rsidRPr="00A25460" w:rsidRDefault="00B34DFF" w:rsidP="00B34DFF">
      <w:pPr>
        <w:spacing w:line="360" w:lineRule="auto"/>
        <w:jc w:val="both"/>
      </w:pPr>
      <w:r w:rsidRPr="00A25460">
        <w:t xml:space="preserve">Beberapa fitur utama dari </w:t>
      </w:r>
      <w:r w:rsidRPr="00A25460">
        <w:rPr>
          <w:i/>
        </w:rPr>
        <w:t>retrieval augmented generation</w:t>
      </w:r>
      <w:r w:rsidRPr="00A25460">
        <w:t xml:space="preserve">: </w:t>
      </w:r>
    </w:p>
    <w:p w14:paraId="57F7CBFD" w14:textId="77777777" w:rsidR="00B34DFF" w:rsidRPr="00A25460" w:rsidRDefault="00B34DFF" w:rsidP="00B34DFF">
      <w:pPr>
        <w:spacing w:line="360" w:lineRule="auto"/>
        <w:ind w:left="284" w:hanging="284"/>
        <w:jc w:val="both"/>
      </w:pPr>
      <w:r w:rsidRPr="00A25460">
        <w:t xml:space="preserve">1.  Mengambil informasi relevan dari sumber data eksternal (seperti basis data fakta, artikel, dan lainnya) untuk memperkaya konten yang dihasilkan. Hal ini memungkinkan model untuk menghasilkan teks dengan informasi akurat dan </w:t>
      </w:r>
      <w:r w:rsidRPr="00A25460">
        <w:rPr>
          <w:i/>
        </w:rPr>
        <w:t>up-to-date</w:t>
      </w:r>
      <w:r w:rsidRPr="00A25460">
        <w:t xml:space="preserve">. </w:t>
      </w:r>
    </w:p>
    <w:p w14:paraId="5859837F" w14:textId="77777777" w:rsidR="00B34DFF" w:rsidRPr="00A25460" w:rsidRDefault="00B34DFF" w:rsidP="00B34DFF">
      <w:pPr>
        <w:spacing w:line="360" w:lineRule="auto"/>
        <w:ind w:left="284" w:hanging="284"/>
        <w:jc w:val="both"/>
      </w:pPr>
      <w:r w:rsidRPr="00A25460">
        <w:lastRenderedPageBreak/>
        <w:t xml:space="preserve">2. Informasi yang diambil kemudian digunakan untuk membimbing proses generate teks. Sehingga output teks yang dihasilkan relevan dengan topik yang diminta dan berisi fakta-fakta akurat. </w:t>
      </w:r>
    </w:p>
    <w:p w14:paraId="7D169020" w14:textId="77777777" w:rsidR="00B34DFF" w:rsidRPr="00A25460" w:rsidRDefault="00B34DFF" w:rsidP="00B34DFF">
      <w:pPr>
        <w:spacing w:line="360" w:lineRule="auto"/>
        <w:ind w:left="284" w:hanging="284"/>
        <w:jc w:val="both"/>
      </w:pPr>
      <w:r w:rsidRPr="00A25460">
        <w:t xml:space="preserve">3. Biasanya selain mengambil informasi faktual, model </w:t>
      </w:r>
      <w:r w:rsidRPr="00A25460">
        <w:rPr>
          <w:i/>
        </w:rPr>
        <w:t>retrieval augmented</w:t>
      </w:r>
      <w:r w:rsidRPr="00A25460">
        <w:t xml:space="preserve"> juga mengambil contoh teks relevan dari dataset. Contoh teks ini kemudian digunakan model sebagai bahan acuan untuk menghasilkan teks baru, sehingga gaya bahasa dan struktur kalimat menjadi lebih natural. </w:t>
      </w:r>
    </w:p>
    <w:p w14:paraId="50225130" w14:textId="77777777" w:rsidR="006A6210" w:rsidRPr="00A25460" w:rsidRDefault="00B34DFF" w:rsidP="00B34DFF">
      <w:pPr>
        <w:spacing w:line="360" w:lineRule="auto"/>
        <w:ind w:left="284" w:hanging="284"/>
        <w:jc w:val="both"/>
      </w:pPr>
      <w:r w:rsidRPr="00A25460">
        <w:t xml:space="preserve">4. Menghasilkan teks dengan kualitas yang lebih baik dan akurat dibandingkan model generatif teks murni, karena didukung oleh komponen </w:t>
      </w:r>
      <w:r w:rsidRPr="00A25460">
        <w:rPr>
          <w:i/>
        </w:rPr>
        <w:t>retrieval</w:t>
      </w:r>
      <w:r w:rsidRPr="00A25460">
        <w:t xml:space="preserve"> di dalam sistemnya.</w:t>
      </w:r>
    </w:p>
    <w:p w14:paraId="4F918CE2" w14:textId="77777777" w:rsidR="006A6210" w:rsidRPr="00A25460" w:rsidRDefault="006A6210" w:rsidP="006A6210">
      <w:pPr>
        <w:spacing w:line="360" w:lineRule="auto"/>
        <w:ind w:firstLine="720"/>
        <w:jc w:val="both"/>
      </w:pPr>
      <w:r w:rsidRPr="00A25460">
        <w:t xml:space="preserve">Jadi secara ringkas, </w:t>
      </w:r>
      <w:r w:rsidRPr="00A25460">
        <w:rPr>
          <w:i/>
        </w:rPr>
        <w:t>retrieval augmented generation</w:t>
      </w:r>
      <w:r w:rsidRPr="00A25460">
        <w:t xml:space="preserve"> adalah penggabungan kemampuan mengambil informasi dan menghasilkan teks sehingga bisa menghasilkan output teks dengan kualitas tinggi. Dengan RAG, model AI tidak hanya mengandalkan pengetahuan yang sudah ada di dalam dirinya, tetapi juga bisa mengambil informasi terbaru dari sumber-sumber eksternal seperti basis data Universitas, kemudian informasi tersebut digunakan untuk membimbing proses generate jawaban. </w:t>
      </w:r>
    </w:p>
    <w:p w14:paraId="3E70546E" w14:textId="1EAEC085" w:rsidR="00C36093" w:rsidRPr="00A25460" w:rsidRDefault="006A6210" w:rsidP="003A5E69">
      <w:pPr>
        <w:spacing w:after="240" w:line="360" w:lineRule="auto"/>
        <w:ind w:firstLine="720"/>
        <w:jc w:val="both"/>
        <w:rPr>
          <w:lang w:val="en-ID"/>
        </w:rPr>
      </w:pPr>
      <w:r w:rsidRPr="00A25460">
        <w:t xml:space="preserve">Manfaat dari penerapan RAG antara lain meningkatkan akurasi, kemutakhiran dan kesesuaian jawaban terhadap konteks pertanyaan pengguna. Selain itu, gaya bahasa jawaban juga bisa disesuaikan agar lebih natural </w:t>
      </w:r>
      <w:r w:rsidR="00B66B9A" w:rsidRPr="00A25460">
        <w:fldChar w:fldCharType="begin" w:fldLock="1"/>
      </w:r>
      <w:r w:rsidR="008D35EE" w:rsidRPr="00A25460">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B66B9A" w:rsidRPr="00A25460">
        <w:fldChar w:fldCharType="separate"/>
      </w:r>
      <w:r w:rsidR="00B66B9A" w:rsidRPr="00A25460">
        <w:rPr>
          <w:noProof/>
        </w:rPr>
        <w:t>(Wicaksono, 2023)</w:t>
      </w:r>
      <w:r w:rsidR="00B66B9A" w:rsidRPr="00A25460">
        <w:fldChar w:fldCharType="end"/>
      </w:r>
      <w:r w:rsidRPr="00A25460">
        <w:t xml:space="preserve">. Arsitektur pada </w:t>
      </w:r>
      <w:r w:rsidRPr="00A25460">
        <w:rPr>
          <w:i/>
          <w:lang w:val="en-ID"/>
        </w:rPr>
        <w:t>Retrieval augmented generation</w:t>
      </w:r>
      <w:r w:rsidRPr="00A25460">
        <w:rPr>
          <w:lang w:val="en-ID"/>
        </w:rPr>
        <w:t xml:space="preserve"> (</w:t>
      </w:r>
      <w:r w:rsidR="004B4715">
        <w:rPr>
          <w:lang w:val="id-ID"/>
        </w:rPr>
        <w:t>RAG</w:t>
      </w:r>
      <w:r w:rsidRPr="00A25460">
        <w:rPr>
          <w:lang w:val="en-ID"/>
        </w:rPr>
        <w:t>) dapat dilihat pada</w:t>
      </w:r>
      <w:r w:rsidR="004B4715">
        <w:rPr>
          <w:lang w:val="id-ID"/>
        </w:rPr>
        <w:t xml:space="preserve"> </w:t>
      </w:r>
      <w:r w:rsidR="004B4715">
        <w:rPr>
          <w:lang w:val="id-ID"/>
        </w:rPr>
        <w:fldChar w:fldCharType="begin"/>
      </w:r>
      <w:r w:rsidR="004B4715">
        <w:rPr>
          <w:lang w:val="id-ID"/>
        </w:rPr>
        <w:instrText xml:space="preserve"> REF _Ref173157591 \h </w:instrText>
      </w:r>
      <w:r w:rsidR="004B4715">
        <w:rPr>
          <w:lang w:val="id-ID"/>
        </w:rPr>
      </w:r>
      <w:r w:rsidR="004B4715">
        <w:rPr>
          <w:lang w:val="id-ID"/>
        </w:rPr>
        <w:fldChar w:fldCharType="separate"/>
      </w:r>
      <w:r w:rsidR="00D81479" w:rsidRPr="00A25460">
        <w:t xml:space="preserve">Gambar </w:t>
      </w:r>
      <w:r w:rsidR="00D81479">
        <w:rPr>
          <w:noProof/>
        </w:rPr>
        <w:t>2</w:t>
      </w:r>
      <w:r w:rsidR="00D81479">
        <w:t>.</w:t>
      </w:r>
      <w:r w:rsidR="00D81479">
        <w:rPr>
          <w:noProof/>
        </w:rPr>
        <w:t>3</w:t>
      </w:r>
      <w:r w:rsidR="004B4715">
        <w:rPr>
          <w:lang w:val="id-ID"/>
        </w:rPr>
        <w:fldChar w:fldCharType="end"/>
      </w:r>
      <w:r w:rsidRPr="00A25460">
        <w:rPr>
          <w:lang w:val="en-ID"/>
        </w:rPr>
        <w:t>.</w:t>
      </w:r>
    </w:p>
    <w:p w14:paraId="75BB442A" w14:textId="77777777" w:rsidR="00637F02" w:rsidRPr="00A25460" w:rsidRDefault="00637F02" w:rsidP="00AB35C9">
      <w:pPr>
        <w:keepNext/>
        <w:spacing w:line="360" w:lineRule="auto"/>
        <w:ind w:firstLine="720"/>
        <w:jc w:val="both"/>
      </w:pPr>
      <w:r w:rsidRPr="00A25460">
        <w:rPr>
          <w:rStyle w:val="Hyperlink"/>
          <w:noProof/>
        </w:rPr>
        <w:drawing>
          <wp:inline distT="0" distB="0" distL="0" distR="0" wp14:anchorId="25D40F5C" wp14:editId="5BCFD76D">
            <wp:extent cx="4016926" cy="2133043"/>
            <wp:effectExtent l="0" t="0" r="3175" b="635"/>
            <wp:docPr id="1788121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26575" cy="2138167"/>
                    </a:xfrm>
                    <a:prstGeom prst="rect">
                      <a:avLst/>
                    </a:prstGeom>
                    <a:noFill/>
                    <a:ln>
                      <a:noFill/>
                    </a:ln>
                  </pic:spPr>
                </pic:pic>
              </a:graphicData>
            </a:graphic>
          </wp:inline>
        </w:drawing>
      </w:r>
    </w:p>
    <w:p w14:paraId="65073E2B" w14:textId="726436D3" w:rsidR="00834B8A" w:rsidRDefault="00637F02" w:rsidP="00AB35C9">
      <w:pPr>
        <w:pStyle w:val="Caption"/>
        <w:spacing w:line="360" w:lineRule="auto"/>
        <w:jc w:val="left"/>
        <w:rPr>
          <w:lang w:val="en-ID"/>
        </w:rPr>
      </w:pPr>
      <w:bookmarkStart w:id="59" w:name="_Ref173157591"/>
      <w:bookmarkStart w:id="60" w:name="_Toc175818164"/>
      <w:r w:rsidRPr="00A25460">
        <w:t xml:space="preserve">Gambar </w:t>
      </w:r>
      <w:r w:rsidR="00D2109F">
        <w:fldChar w:fldCharType="begin"/>
      </w:r>
      <w:r w:rsidR="00D2109F">
        <w:instrText xml:space="preserve"> STYLEREF 1 \s </w:instrText>
      </w:r>
      <w:r w:rsidR="00D2109F">
        <w:fldChar w:fldCharType="separate"/>
      </w:r>
      <w:r w:rsidR="00D81479">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D81479">
        <w:rPr>
          <w:noProof/>
        </w:rPr>
        <w:t>3</w:t>
      </w:r>
      <w:r w:rsidR="00D2109F">
        <w:fldChar w:fldCharType="end"/>
      </w:r>
      <w:bookmarkEnd w:id="59"/>
      <w:r w:rsidRPr="00A25460">
        <w:rPr>
          <w:lang w:val="en-ID"/>
        </w:rPr>
        <w:t xml:space="preserve"> Arsitektur pada </w:t>
      </w:r>
      <w:r w:rsidRPr="00A25460">
        <w:rPr>
          <w:i/>
          <w:lang w:val="en-ID"/>
        </w:rPr>
        <w:t>Retrieval augmented generation</w:t>
      </w:r>
      <w:r w:rsidRPr="00A25460">
        <w:rPr>
          <w:lang w:val="en-ID"/>
        </w:rPr>
        <w:t xml:space="preserve"> (</w:t>
      </w:r>
      <w:hyperlink r:id="rId20" w:history="1">
        <w:r w:rsidRPr="00A25460">
          <w:rPr>
            <w:rStyle w:val="Hyperlink"/>
            <w:color w:val="000000" w:themeColor="text1"/>
            <w:u w:val="none"/>
            <w:lang w:val="en-ID"/>
          </w:rPr>
          <w:t>RAG</w:t>
        </w:r>
      </w:hyperlink>
      <w:r w:rsidRPr="00A25460">
        <w:rPr>
          <w:lang w:val="en-ID"/>
        </w:rPr>
        <w:t>)</w:t>
      </w:r>
      <w:bookmarkEnd w:id="60"/>
    </w:p>
    <w:p w14:paraId="7F9686DA" w14:textId="67268B67" w:rsidR="000800DC" w:rsidRDefault="00834B8A" w:rsidP="00AB35C9">
      <w:pPr>
        <w:pStyle w:val="Caption"/>
        <w:spacing w:line="360" w:lineRule="auto"/>
        <w:ind w:firstLine="1276"/>
        <w:jc w:val="left"/>
        <w:rPr>
          <w:lang w:val="en-ID"/>
        </w:rPr>
      </w:pPr>
      <w:r>
        <w:rPr>
          <w:lang w:val="en-ID"/>
        </w:rPr>
        <w:fldChar w:fldCharType="begin" w:fldLock="1"/>
      </w:r>
      <w:r w:rsidR="00F066A2">
        <w:rPr>
          <w:lang w:val="en-ID"/>
        </w:rPr>
        <w:instrText>ADDIN CSL_CITATION {"citationItems":[{"id":"ITEM-1","itemData":{"URL":"https://www.researchgate.net/figure/Retrieval-Augmented-Generation-Architecture_fig1_378364457","accessed":{"date-parts":[["2024","7","28"]]},"author":[{"dropping-particle":"","family":"Rakotoson, Loïc, Massip, Sylvain, A. A. Laleye","given":"Fréjus","non-dropping-particle":"","parse-names":false,"suffix":""}],"container-title":"www.researchgate.net","id":"ITEM-1","issued":{"date-parts":[["2024"]]},"title":"Retrieval Augmented Generation Architecture","type":"webpage"},"uris":["http://www.mendeley.com/documents/?uuid=bd483760-187a-4bec-a0aa-eacca79f54c7","http://www.mendeley.com/documents/?uuid=1e47978a-c6f6-4ae0-92d4-c2cf42db7df5"]}],"mendeley":{"formattedCitation":"(Rakotoson, Loïc, Massip, Sylvain, A. A. Laleye, 2024)","manualFormatting":"(Sumber: Rakotoson, Loïc et al., 2024)","plainTextFormattedCitation":"(Rakotoson, Loïc, Massip, Sylvain, A. A. Laleye, 2024)","previouslyFormattedCitation":"(Rakotoson, Loïc, Massip, Sylvain, A. A. Laleye, 2024)"},"properties":{"noteIndex":0},"schema":"https://github.com/citation-style-language/schema/raw/master/csl-citation.json"}</w:instrText>
      </w:r>
      <w:r>
        <w:rPr>
          <w:lang w:val="en-ID"/>
        </w:rPr>
        <w:fldChar w:fldCharType="separate"/>
      </w:r>
      <w:r w:rsidRPr="00834B8A">
        <w:rPr>
          <w:noProof/>
          <w:lang w:val="en-ID"/>
        </w:rPr>
        <w:t>(</w:t>
      </w:r>
      <w:r>
        <w:rPr>
          <w:noProof/>
          <w:lang w:val="en-ID"/>
        </w:rPr>
        <w:t xml:space="preserve">Sumber: </w:t>
      </w:r>
      <w:r w:rsidRPr="00834B8A">
        <w:rPr>
          <w:noProof/>
          <w:lang w:val="en-ID"/>
        </w:rPr>
        <w:t>Rakotoson, Loïc</w:t>
      </w:r>
      <w:r>
        <w:rPr>
          <w:noProof/>
          <w:lang w:val="en-ID"/>
        </w:rPr>
        <w:t xml:space="preserve"> et al., 2024</w:t>
      </w:r>
      <w:r w:rsidRPr="00834B8A">
        <w:rPr>
          <w:noProof/>
          <w:lang w:val="en-ID"/>
        </w:rPr>
        <w:t>)</w:t>
      </w:r>
      <w:r>
        <w:rPr>
          <w:lang w:val="en-ID"/>
        </w:rPr>
        <w:fldChar w:fldCharType="end"/>
      </w:r>
    </w:p>
    <w:p w14:paraId="3D797B62" w14:textId="04C2AB4F" w:rsidR="00637F02" w:rsidRPr="000800DC" w:rsidRDefault="000800DC" w:rsidP="000800DC">
      <w:pPr>
        <w:autoSpaceDE/>
        <w:autoSpaceDN/>
        <w:rPr>
          <w:szCs w:val="18"/>
          <w:lang w:val="en-ID"/>
        </w:rPr>
      </w:pPr>
      <w:r>
        <w:rPr>
          <w:lang w:val="en-ID"/>
        </w:rPr>
        <w:br w:type="page"/>
      </w:r>
    </w:p>
    <w:p w14:paraId="16EEBFA0" w14:textId="77777777" w:rsidR="00C62ACA" w:rsidRDefault="00C62ACA" w:rsidP="00F0065F">
      <w:pPr>
        <w:rPr>
          <w:b/>
          <w:bCs w:val="0"/>
          <w:lang w:val="en-ID"/>
        </w:rPr>
      </w:pPr>
    </w:p>
    <w:p w14:paraId="3050A1F6" w14:textId="4C29B283" w:rsidR="00C62ACA" w:rsidRDefault="00C62ACA" w:rsidP="00C62ACA">
      <w:pPr>
        <w:pStyle w:val="Heading2"/>
        <w:rPr>
          <w:bCs/>
          <w:lang w:val="en-ID"/>
        </w:rPr>
      </w:pPr>
      <w:bookmarkStart w:id="61" w:name="_Toc175818096"/>
      <w:r w:rsidRPr="00C62ACA">
        <w:rPr>
          <w:lang w:val="en-ID"/>
        </w:rPr>
        <w:t>Kuantisasi</w:t>
      </w:r>
      <w:bookmarkEnd w:id="61"/>
    </w:p>
    <w:p w14:paraId="4068B50A" w14:textId="48F9DDC8" w:rsidR="00897874" w:rsidRDefault="00C62ACA" w:rsidP="00274B90">
      <w:pPr>
        <w:spacing w:line="360" w:lineRule="auto"/>
        <w:ind w:firstLine="709"/>
        <w:jc w:val="both"/>
        <w:rPr>
          <w:lang w:val="en-ID"/>
        </w:rPr>
      </w:pPr>
      <w:r w:rsidRPr="00C62ACA">
        <w:rPr>
          <w:lang w:val="en-ID"/>
        </w:rPr>
        <w:t>Istilah kuantisasi mengacu pada proses pemetaan nilai tak terhingga yang kontinu ke sekumpulan nilai terhingga yang lebih kecil. Dalam konteks LLM, istilah ini mengacu pada proses konversi bobot model dari tipe data presisi tinggi ke tipe data presisi rendah.</w:t>
      </w:r>
    </w:p>
    <w:p w14:paraId="38033B6D" w14:textId="418096AF" w:rsidR="00C62ACA" w:rsidRDefault="00C62ACA" w:rsidP="00C62ACA">
      <w:pPr>
        <w:pStyle w:val="ListParagraph"/>
        <w:numPr>
          <w:ilvl w:val="0"/>
          <w:numId w:val="19"/>
        </w:numPr>
        <w:ind w:left="426"/>
        <w:jc w:val="both"/>
        <w:rPr>
          <w:lang w:val="en-ID"/>
        </w:rPr>
      </w:pPr>
      <w:r w:rsidRPr="00C62ACA">
        <w:rPr>
          <w:lang w:val="en-ID"/>
        </w:rPr>
        <w:t>Presisi Jaringan Syaraf</w:t>
      </w:r>
    </w:p>
    <w:p w14:paraId="389EBA2C" w14:textId="37510599" w:rsidR="00C62ACA" w:rsidRDefault="00C62ACA" w:rsidP="00C62ACA">
      <w:pPr>
        <w:spacing w:line="360" w:lineRule="auto"/>
        <w:ind w:firstLine="426"/>
        <w:jc w:val="both"/>
        <w:rPr>
          <w:lang w:val="en-ID"/>
        </w:rPr>
      </w:pPr>
      <w:r w:rsidRPr="00C62ACA">
        <w:rPr>
          <w:lang w:val="en-ID"/>
        </w:rPr>
        <w:t xml:space="preserve">LLM pada dasarnya adalah jaringan saraf, model komputasi yang direpresentasikan dalam memori GPU atau RAM sebagai Tensor - array angka multidimensi. Untuk menyimpannya, dapat menggunakan berbagai jenis: Float64, Float16, atau bahkan bilangan bulat. Jenis data yang </w:t>
      </w:r>
      <w:r w:rsidR="00780517">
        <w:rPr>
          <w:lang w:val="id-ID"/>
        </w:rPr>
        <w:t>di</w:t>
      </w:r>
      <w:r w:rsidRPr="00C62ACA">
        <w:rPr>
          <w:lang w:val="en-ID"/>
        </w:rPr>
        <w:t>pilih akan memengaruhi jumlah "digit" yang perlu digunakan dalam memori dan, tentu saja, ukuran memori. Ukuran variabel dapat disebut sebagai presisi, yang menunjukkan berapa banyak "digit" yang digunakan untuk merepresentasikannya dalam memori.</w:t>
      </w:r>
    </w:p>
    <w:p w14:paraId="3D1EBA3E" w14:textId="77777777" w:rsidR="00C62ACA" w:rsidRDefault="00C62ACA" w:rsidP="00C62ACA">
      <w:pPr>
        <w:keepNext/>
        <w:spacing w:line="360" w:lineRule="auto"/>
        <w:ind w:firstLine="426"/>
        <w:jc w:val="both"/>
      </w:pPr>
      <w:r>
        <w:rPr>
          <w:noProof/>
        </w:rPr>
        <w:drawing>
          <wp:inline distT="0" distB="0" distL="0" distR="0" wp14:anchorId="24CA91A1" wp14:editId="65B90EC7">
            <wp:extent cx="4732020" cy="2071406"/>
            <wp:effectExtent l="0" t="0" r="0" b="5080"/>
            <wp:docPr id="271552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37133" cy="2073644"/>
                    </a:xfrm>
                    <a:prstGeom prst="rect">
                      <a:avLst/>
                    </a:prstGeom>
                    <a:noFill/>
                    <a:ln>
                      <a:noFill/>
                    </a:ln>
                  </pic:spPr>
                </pic:pic>
              </a:graphicData>
            </a:graphic>
          </wp:inline>
        </w:drawing>
      </w:r>
    </w:p>
    <w:p w14:paraId="585A2E10" w14:textId="5956B180" w:rsidR="00C62ACA" w:rsidRDefault="00C62ACA" w:rsidP="002F6BA5">
      <w:pPr>
        <w:pStyle w:val="Caption"/>
        <w:spacing w:line="360" w:lineRule="auto"/>
        <w:rPr>
          <w:lang w:val="en-US"/>
        </w:rPr>
      </w:pPr>
      <w:bookmarkStart w:id="62" w:name="_Toc175818165"/>
      <w:r>
        <w:t xml:space="preserve">Gambar </w:t>
      </w:r>
      <w:r w:rsidR="00D2109F">
        <w:fldChar w:fldCharType="begin"/>
      </w:r>
      <w:r w:rsidR="00D2109F">
        <w:instrText xml:space="preserve"> STYLEREF 1 \s </w:instrText>
      </w:r>
      <w:r w:rsidR="00D2109F">
        <w:fldChar w:fldCharType="separate"/>
      </w:r>
      <w:r w:rsidR="00D81479">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D81479">
        <w:rPr>
          <w:noProof/>
        </w:rPr>
        <w:t>4</w:t>
      </w:r>
      <w:r w:rsidR="00D2109F">
        <w:fldChar w:fldCharType="end"/>
      </w:r>
      <w:r w:rsidR="002F6BA5">
        <w:rPr>
          <w:lang w:val="en-US"/>
        </w:rPr>
        <w:t xml:space="preserve"> </w:t>
      </w:r>
      <w:r w:rsidR="002F6BA5" w:rsidRPr="002F6BA5">
        <w:rPr>
          <w:lang w:val="en-US"/>
        </w:rPr>
        <w:t>Tipe data LLM terkuantisasi</w:t>
      </w:r>
      <w:r w:rsidR="0021749A">
        <w:rPr>
          <w:lang w:val="en-US"/>
        </w:rPr>
        <w:t xml:space="preserve"> </w:t>
      </w:r>
      <w:r w:rsidR="0021749A">
        <w:rPr>
          <w:lang w:val="en-US"/>
        </w:rPr>
        <w:fldChar w:fldCharType="begin" w:fldLock="1"/>
      </w:r>
      <w:r w:rsidR="002209BF">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http://www.mendeley.com/documents/?uuid=5a150834-e393-4755-9575-87b98502c429"]}],"mendeley":{"formattedCitation":"(Neves, 2023a)","manualFormatting":"(Sumber: Neves, 2023)","plainTextFormattedCitation":"(Neves, 2023a)","previouslyFormattedCitation":"(Neves, 2023a)"},"properties":{"noteIndex":0},"schema":"https://github.com/citation-style-language/schema/raw/master/csl-citation.json"}</w:instrText>
      </w:r>
      <w:r w:rsidR="0021749A">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2"/>
      <w:r w:rsidR="0021749A">
        <w:rPr>
          <w:lang w:val="en-US"/>
        </w:rPr>
        <w:fldChar w:fldCharType="end"/>
      </w:r>
    </w:p>
    <w:p w14:paraId="21967700" w14:textId="1BFF330E" w:rsidR="002F6BA5" w:rsidRDefault="002F6BA5" w:rsidP="002F6BA5">
      <w:pPr>
        <w:spacing w:line="360" w:lineRule="auto"/>
        <w:ind w:firstLine="720"/>
        <w:jc w:val="both"/>
        <w:rPr>
          <w:lang w:val="en-US"/>
        </w:rPr>
      </w:pPr>
      <w:r w:rsidRPr="002F6BA5">
        <w:rPr>
          <w:lang w:val="en-US"/>
        </w:rPr>
        <w:t>Secara umum, penggunaan presisi tinggi dalam jaringan neural dikaitkan dengan akurasi yang lebih baik dan pelatihan yang lebih stabil</w:t>
      </w:r>
      <w:r>
        <w:rPr>
          <w:lang w:val="en-US"/>
        </w:rPr>
        <w:t xml:space="preserve">. </w:t>
      </w:r>
      <w:r w:rsidRPr="002F6BA5">
        <w:rPr>
          <w:lang w:val="en-US"/>
        </w:rPr>
        <w:t xml:space="preserve">Penggunaan presisi tinggi juga lebih mahal secara komputasi karena memerlukan lebih banyak perangkat keras dan perangkat keras yang lebih mahal. Penelitian yang sebagian besar dilakukan oleh Google dan Nvidia mengenai kemungkinan untuk menggunakan presisi yang lebih rendah untuk beberapa operasi jaringan neural menunjukkan bahwa presisi yang lebih rendah dapat dimanfaatkan untuk beberapa operasi pelatihan dan inferensi. </w:t>
      </w:r>
    </w:p>
    <w:p w14:paraId="2CD1DE9D" w14:textId="79B3FA5F" w:rsidR="002F6BA5" w:rsidRDefault="002F6BA5" w:rsidP="00274B90">
      <w:pPr>
        <w:spacing w:line="360" w:lineRule="auto"/>
        <w:ind w:firstLine="709"/>
        <w:jc w:val="both"/>
        <w:rPr>
          <w:lang w:val="en-US"/>
        </w:rPr>
      </w:pPr>
      <w:r w:rsidRPr="002F6BA5">
        <w:rPr>
          <w:lang w:val="en-US"/>
        </w:rPr>
        <w:t xml:space="preserve">Selain penelitian, kedua perusahaan mengembangkan perangkat keras dan kerangka kerja untuk mendukung operasi dengan presisi rendah. Misalnya, akselerator </w:t>
      </w:r>
      <w:r w:rsidRPr="002F6BA5">
        <w:rPr>
          <w:lang w:val="en-US"/>
        </w:rPr>
        <w:lastRenderedPageBreak/>
        <w:t xml:space="preserve">Nvidia T4 adalah GPU dengan presisi rendah </w:t>
      </w:r>
      <w:r>
        <w:rPr>
          <w:lang w:val="en-US"/>
        </w:rPr>
        <w:t>dan menggunakan</w:t>
      </w:r>
      <w:r w:rsidRPr="002F6BA5">
        <w:rPr>
          <w:lang w:val="en-US"/>
        </w:rPr>
        <w:t xml:space="preserve"> teknologi Tensor Cores yang secara signifikan lebih efisien daripada K80. TPU Google memperkenalkan konsep bfloat16, tipe data primitif khusus yang dioptimalkan untuk jaringan saraf. Ide mendasar di balik presisi rendah adalah bahwa jaringan saraf tidak selalu perlu menggunakan </w:t>
      </w:r>
      <w:r w:rsidR="00D2109F" w:rsidRPr="002F6BA5">
        <w:rPr>
          <w:lang w:val="en-US"/>
        </w:rPr>
        <w:t xml:space="preserve">semua </w:t>
      </w:r>
      <w:r w:rsidRPr="002F6BA5">
        <w:rPr>
          <w:lang w:val="en-US"/>
        </w:rPr>
        <w:t>rentang yang difloat 64bit agar dapat bekerja dengan baik.</w:t>
      </w:r>
    </w:p>
    <w:p w14:paraId="35F45D12" w14:textId="77777777" w:rsidR="00D2109F" w:rsidRDefault="00D2109F" w:rsidP="00D2109F">
      <w:pPr>
        <w:keepNext/>
        <w:spacing w:line="360" w:lineRule="auto"/>
        <w:ind w:firstLine="576"/>
        <w:jc w:val="both"/>
      </w:pPr>
      <w:r>
        <w:rPr>
          <w:noProof/>
        </w:rPr>
        <w:drawing>
          <wp:inline distT="0" distB="0" distL="0" distR="0" wp14:anchorId="32BFEB64" wp14:editId="0778E893">
            <wp:extent cx="5400675" cy="3036570"/>
            <wp:effectExtent l="0" t="0" r="9525" b="0"/>
            <wp:docPr id="20360940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3036570"/>
                    </a:xfrm>
                    <a:prstGeom prst="rect">
                      <a:avLst/>
                    </a:prstGeom>
                    <a:noFill/>
                    <a:ln>
                      <a:noFill/>
                    </a:ln>
                  </pic:spPr>
                </pic:pic>
              </a:graphicData>
            </a:graphic>
          </wp:inline>
        </w:drawing>
      </w:r>
    </w:p>
    <w:p w14:paraId="7389A018" w14:textId="1B41BA23" w:rsidR="00D2109F" w:rsidRDefault="00D2109F" w:rsidP="007B6EED">
      <w:pPr>
        <w:pStyle w:val="Caption"/>
        <w:spacing w:after="240" w:line="360" w:lineRule="auto"/>
        <w:rPr>
          <w:lang w:val="en-US"/>
        </w:rPr>
      </w:pPr>
      <w:bookmarkStart w:id="63" w:name="_Toc175818166"/>
      <w:r>
        <w:t xml:space="preserve">Gambar </w:t>
      </w:r>
      <w:r>
        <w:fldChar w:fldCharType="begin"/>
      </w:r>
      <w:r>
        <w:instrText xml:space="preserve"> STYLEREF 1 \s </w:instrText>
      </w:r>
      <w:r>
        <w:fldChar w:fldCharType="separate"/>
      </w:r>
      <w:r w:rsidR="00D81479">
        <w:rPr>
          <w:noProof/>
        </w:rPr>
        <w:t>2</w:t>
      </w:r>
      <w:r>
        <w:fldChar w:fldCharType="end"/>
      </w:r>
      <w:r>
        <w:t>.</w:t>
      </w:r>
      <w:r>
        <w:fldChar w:fldCharType="begin"/>
      </w:r>
      <w:r>
        <w:instrText xml:space="preserve"> SEQ Gambar \* ARABIC \s 1 </w:instrText>
      </w:r>
      <w:r>
        <w:fldChar w:fldCharType="separate"/>
      </w:r>
      <w:r w:rsidR="00D81479">
        <w:rPr>
          <w:noProof/>
        </w:rPr>
        <w:t>5</w:t>
      </w:r>
      <w:r>
        <w:fldChar w:fldCharType="end"/>
      </w:r>
      <w:r>
        <w:rPr>
          <w:lang w:val="en-US"/>
        </w:rPr>
        <w:t xml:space="preserve"> </w:t>
      </w:r>
      <w:r w:rsidRPr="00D2109F">
        <w:rPr>
          <w:lang w:val="en-US"/>
        </w:rPr>
        <w:t>Format numerik bfloat16</w:t>
      </w:r>
      <w:r w:rsidR="004658AD">
        <w:rPr>
          <w:lang w:val="en-US"/>
        </w:rPr>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manualFormatting":"(Sumber: Neves, 2023)","plainTextFormattedCitation":"(Neves, 2023b)","previouslyFormattedCitation":"(Neves, 2023b)"},"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3"/>
      <w:r w:rsidR="004658AD">
        <w:rPr>
          <w:lang w:val="en-US"/>
        </w:rPr>
        <w:fldChar w:fldCharType="end"/>
      </w:r>
    </w:p>
    <w:p w14:paraId="43F9F979" w14:textId="645E1CA3" w:rsidR="00D2109F" w:rsidRDefault="00D2109F" w:rsidP="00274B90">
      <w:pPr>
        <w:spacing w:line="360" w:lineRule="auto"/>
        <w:ind w:firstLine="709"/>
        <w:jc w:val="both"/>
        <w:rPr>
          <w:lang w:val="en-US"/>
        </w:rPr>
      </w:pPr>
      <w:r w:rsidRPr="00D2109F">
        <w:rPr>
          <w:lang w:val="en-US"/>
        </w:rPr>
        <w:t>Seiring dengan semakin besarnya jaringan saraf, pentingnya memanfaatkan presisi yang lebih rendah berdampak signifikan pada kemampuan untuk menggunakannya. Dengan LLM, hal ini menjadi lebih penting lagi.</w:t>
      </w:r>
      <w:r>
        <w:rPr>
          <w:lang w:val="en-US"/>
        </w:rPr>
        <w:t xml:space="preserve"> </w:t>
      </w:r>
      <w:r w:rsidRPr="00D2109F">
        <w:rPr>
          <w:lang w:val="en-US"/>
        </w:rPr>
        <w:t xml:space="preserve">Sebagai referensi, GPU A100 buatan Nvidia memiliki memori 80 GB dalam versi tercanggihnya. Pada </w:t>
      </w:r>
      <w:r w:rsidR="00FC5BD4">
        <w:rPr>
          <w:lang w:val="en-US"/>
        </w:rPr>
        <w:fldChar w:fldCharType="begin"/>
      </w:r>
      <w:r w:rsidR="00FC5BD4">
        <w:rPr>
          <w:lang w:val="en-US"/>
        </w:rPr>
        <w:instrText xml:space="preserve"> REF _Ref173008523 \h </w:instrText>
      </w:r>
      <w:r w:rsidR="00FC5BD4">
        <w:rPr>
          <w:lang w:val="en-US"/>
        </w:rPr>
      </w:r>
      <w:r w:rsidR="00FC5BD4">
        <w:rPr>
          <w:lang w:val="en-US"/>
        </w:rPr>
        <w:fldChar w:fldCharType="separate"/>
      </w:r>
      <w:r w:rsidR="00D81479">
        <w:t xml:space="preserve">Tabel </w:t>
      </w:r>
      <w:r w:rsidR="00D81479">
        <w:rPr>
          <w:noProof/>
        </w:rPr>
        <w:t>2</w:t>
      </w:r>
      <w:r w:rsidR="00D81479">
        <w:t>.</w:t>
      </w:r>
      <w:r w:rsidR="00D81479">
        <w:rPr>
          <w:noProof/>
        </w:rPr>
        <w:t>5</w:t>
      </w:r>
      <w:r w:rsidR="00FC5BD4">
        <w:rPr>
          <w:lang w:val="en-US"/>
        </w:rPr>
        <w:fldChar w:fldCharType="end"/>
      </w:r>
      <w:r w:rsidR="00FC5BD4">
        <w:rPr>
          <w:lang w:val="en-US"/>
        </w:rPr>
        <w:t xml:space="preserve"> </w:t>
      </w:r>
      <w:r w:rsidRPr="00CD0F58">
        <w:rPr>
          <w:lang w:val="en-US"/>
        </w:rPr>
        <w:t>di bawah ini,</w:t>
      </w:r>
      <w:r w:rsidRPr="00D2109F">
        <w:rPr>
          <w:lang w:val="en-US"/>
        </w:rPr>
        <w:t xml:space="preserve"> dapat </w:t>
      </w:r>
      <w:r>
        <w:rPr>
          <w:lang w:val="en-US"/>
        </w:rPr>
        <w:t>di</w:t>
      </w:r>
      <w:r w:rsidRPr="00D2109F">
        <w:rPr>
          <w:lang w:val="en-US"/>
        </w:rPr>
        <w:t xml:space="preserve">lihat bahwa model LLama2-70B memerlukan memori sekitar 138 GB, yang berarti bahwa untuk menghostingnya, memerlukan beberapa A100. Mendistribusikan model ke beberapa GPU berarti membayar lebih banyak GPU serta infrastruktur </w:t>
      </w:r>
      <w:r w:rsidRPr="00D2109F">
        <w:rPr>
          <w:i/>
          <w:iCs w:val="0"/>
          <w:lang w:val="en-US"/>
        </w:rPr>
        <w:t>overhead</w:t>
      </w:r>
      <w:r w:rsidRPr="00D2109F">
        <w:rPr>
          <w:lang w:val="en-US"/>
        </w:rPr>
        <w:t>. Di sisi lain, versi terkuantisasi memerlukan sekitar 40 GB memori, oleh karena itu dapat dengan mudah masuk ke dalam satu A100, sehingga mengurangi biaya inferensi secara signifikan. Contoh ini bahkan tidak menyebutkan fakta bahwa dalam satu A100, penggunaan model terkuantisasi akan menghasilkan eksekusi yang lebih cepat dari sebagian besar operasi komputasi individual.</w:t>
      </w:r>
    </w:p>
    <w:p w14:paraId="5D7C401F" w14:textId="69A6B25F" w:rsidR="00D407A0" w:rsidRPr="00D407A0" w:rsidRDefault="00D407A0" w:rsidP="00733EE6">
      <w:pPr>
        <w:pStyle w:val="Caption"/>
        <w:spacing w:line="360" w:lineRule="auto"/>
        <w:ind w:left="993" w:hanging="993"/>
        <w:rPr>
          <w:lang w:val="en-US"/>
        </w:rPr>
      </w:pPr>
      <w:bookmarkStart w:id="64" w:name="_Ref173008523"/>
      <w:bookmarkStart w:id="65" w:name="_Toc175818482"/>
      <w:r>
        <w:lastRenderedPageBreak/>
        <w:t xml:space="preserve">Tabel </w:t>
      </w:r>
      <w:r w:rsidR="00D64AFC">
        <w:fldChar w:fldCharType="begin"/>
      </w:r>
      <w:r w:rsidR="00D64AFC">
        <w:instrText xml:space="preserve"> STYLEREF 1 \s </w:instrText>
      </w:r>
      <w:r w:rsidR="00D64AFC">
        <w:fldChar w:fldCharType="separate"/>
      </w:r>
      <w:r w:rsidR="00D81479">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D81479">
        <w:rPr>
          <w:noProof/>
        </w:rPr>
        <w:t>5</w:t>
      </w:r>
      <w:r w:rsidR="00D64AFC">
        <w:fldChar w:fldCharType="end"/>
      </w:r>
      <w:bookmarkEnd w:id="64"/>
      <w:r>
        <w:rPr>
          <w:lang w:val="en-US"/>
        </w:rPr>
        <w:t xml:space="preserve"> </w:t>
      </w:r>
      <w:r w:rsidRPr="00D407A0">
        <w:rPr>
          <w:lang w:val="en-US"/>
        </w:rPr>
        <w:t>kuantisasi 4-bit menggunakan llama.cpp</w:t>
      </w:r>
      <w:r w:rsidR="003E6206">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manualFormatting":"(Sumber: Neves, 2023)","plainTextFormattedCitation":"(Neves, 2023b)","previouslyFormattedCitation":"(Neves, 2023b)"},"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5"/>
      <w:r w:rsidR="004658AD">
        <w:rPr>
          <w:lang w:val="en-US"/>
        </w:rPr>
        <w:fldChar w:fldCharType="end"/>
      </w:r>
    </w:p>
    <w:tbl>
      <w:tblPr>
        <w:tblStyle w:val="TableGrid"/>
        <w:tblW w:w="7514" w:type="dxa"/>
        <w:tblInd w:w="675" w:type="dxa"/>
        <w:tblLook w:val="04A0" w:firstRow="1" w:lastRow="0" w:firstColumn="1" w:lastColumn="0" w:noHBand="0" w:noVBand="1"/>
      </w:tblPr>
      <w:tblGrid>
        <w:gridCol w:w="2269"/>
        <w:gridCol w:w="2126"/>
        <w:gridCol w:w="3119"/>
      </w:tblGrid>
      <w:tr w:rsidR="00AF0EBD" w14:paraId="13484B26" w14:textId="77777777" w:rsidTr="003B5556">
        <w:trPr>
          <w:trHeight w:val="604"/>
        </w:trPr>
        <w:tc>
          <w:tcPr>
            <w:tcW w:w="2269" w:type="dxa"/>
            <w:shd w:val="clear" w:color="auto" w:fill="BFBFBF" w:themeFill="background1" w:themeFillShade="BF"/>
            <w:vAlign w:val="center"/>
          </w:tcPr>
          <w:p w14:paraId="26C9174F" w14:textId="028BB153" w:rsidR="00AF0EBD" w:rsidRDefault="00AF0EBD" w:rsidP="00AF0EBD">
            <w:pPr>
              <w:spacing w:line="360" w:lineRule="auto"/>
              <w:jc w:val="center"/>
              <w:rPr>
                <w:lang w:val="en-US"/>
              </w:rPr>
            </w:pPr>
            <w:r w:rsidRPr="00AF0EBD">
              <w:rPr>
                <w:lang w:val="en-US"/>
              </w:rPr>
              <w:t>Model</w:t>
            </w:r>
          </w:p>
        </w:tc>
        <w:tc>
          <w:tcPr>
            <w:tcW w:w="2126" w:type="dxa"/>
            <w:shd w:val="clear" w:color="auto" w:fill="BFBFBF" w:themeFill="background1" w:themeFillShade="BF"/>
            <w:vAlign w:val="center"/>
          </w:tcPr>
          <w:p w14:paraId="0B8FE747" w14:textId="389F458D" w:rsidR="00AF0EBD" w:rsidRDefault="00AF0EBD" w:rsidP="00AF0EBD">
            <w:pPr>
              <w:spacing w:line="360" w:lineRule="auto"/>
              <w:jc w:val="center"/>
              <w:rPr>
                <w:lang w:val="en-US"/>
              </w:rPr>
            </w:pPr>
            <w:r w:rsidRPr="00AF0EBD">
              <w:rPr>
                <w:lang w:val="en-US"/>
              </w:rPr>
              <w:t>Ukuran Asli (FP16)</w:t>
            </w:r>
          </w:p>
        </w:tc>
        <w:tc>
          <w:tcPr>
            <w:tcW w:w="3119" w:type="dxa"/>
            <w:shd w:val="clear" w:color="auto" w:fill="BFBFBF" w:themeFill="background1" w:themeFillShade="BF"/>
            <w:vAlign w:val="center"/>
          </w:tcPr>
          <w:p w14:paraId="2AA83D66" w14:textId="26DCA7B6" w:rsidR="00AF0EBD" w:rsidRDefault="00AF0EBD" w:rsidP="00AF0EBD">
            <w:pPr>
              <w:spacing w:line="360" w:lineRule="auto"/>
              <w:jc w:val="center"/>
              <w:rPr>
                <w:lang w:val="en-US"/>
              </w:rPr>
            </w:pPr>
            <w:r w:rsidRPr="00AF0EBD">
              <w:rPr>
                <w:lang w:val="en-US"/>
              </w:rPr>
              <w:t>Ukuran Terkuantisasi (INT4)</w:t>
            </w:r>
          </w:p>
        </w:tc>
      </w:tr>
      <w:tr w:rsidR="00AF0EBD" w14:paraId="19BAFDF8" w14:textId="77777777" w:rsidTr="003B5556">
        <w:tc>
          <w:tcPr>
            <w:tcW w:w="2269" w:type="dxa"/>
            <w:vAlign w:val="center"/>
          </w:tcPr>
          <w:p w14:paraId="5777A328" w14:textId="400BE730" w:rsidR="00AF0EBD" w:rsidRDefault="00AF0EBD" w:rsidP="00D407A0">
            <w:pPr>
              <w:spacing w:line="360" w:lineRule="auto"/>
              <w:jc w:val="center"/>
              <w:rPr>
                <w:lang w:val="en-US"/>
              </w:rPr>
            </w:pPr>
            <w:r w:rsidRPr="00AF0EBD">
              <w:rPr>
                <w:lang w:val="en-US"/>
              </w:rPr>
              <w:t>Llama2-7B</w:t>
            </w:r>
          </w:p>
        </w:tc>
        <w:tc>
          <w:tcPr>
            <w:tcW w:w="2126" w:type="dxa"/>
            <w:vAlign w:val="center"/>
          </w:tcPr>
          <w:p w14:paraId="23BB11C5" w14:textId="716DA942" w:rsidR="00AF0EBD" w:rsidRDefault="00D407A0" w:rsidP="00D407A0">
            <w:pPr>
              <w:spacing w:line="360" w:lineRule="auto"/>
              <w:jc w:val="center"/>
              <w:rPr>
                <w:lang w:val="en-US"/>
              </w:rPr>
            </w:pPr>
            <w:r w:rsidRPr="00D407A0">
              <w:rPr>
                <w:lang w:val="en-US"/>
              </w:rPr>
              <w:t>13,5 GB</w:t>
            </w:r>
          </w:p>
        </w:tc>
        <w:tc>
          <w:tcPr>
            <w:tcW w:w="3119" w:type="dxa"/>
            <w:vAlign w:val="center"/>
          </w:tcPr>
          <w:p w14:paraId="5AA57D0B" w14:textId="48EE9B05" w:rsidR="00AF0EBD" w:rsidRDefault="00D407A0" w:rsidP="00D407A0">
            <w:pPr>
              <w:spacing w:line="360" w:lineRule="auto"/>
              <w:jc w:val="center"/>
              <w:rPr>
                <w:lang w:val="en-US"/>
              </w:rPr>
            </w:pPr>
            <w:r w:rsidRPr="00D407A0">
              <w:rPr>
                <w:lang w:val="en-US"/>
              </w:rPr>
              <w:t>3,9 GB</w:t>
            </w:r>
          </w:p>
        </w:tc>
      </w:tr>
      <w:tr w:rsidR="00AF0EBD" w14:paraId="3887BD77" w14:textId="77777777" w:rsidTr="003B5556">
        <w:tc>
          <w:tcPr>
            <w:tcW w:w="2269" w:type="dxa"/>
            <w:vAlign w:val="center"/>
          </w:tcPr>
          <w:p w14:paraId="35ADC6F2" w14:textId="019C28F7" w:rsidR="00AF0EBD" w:rsidRDefault="00D407A0" w:rsidP="00D407A0">
            <w:pPr>
              <w:spacing w:line="360" w:lineRule="auto"/>
              <w:jc w:val="center"/>
              <w:rPr>
                <w:lang w:val="en-US"/>
              </w:rPr>
            </w:pPr>
            <w:r w:rsidRPr="00D407A0">
              <w:rPr>
                <w:lang w:val="en-US"/>
              </w:rPr>
              <w:t>Llama2-13B</w:t>
            </w:r>
          </w:p>
        </w:tc>
        <w:tc>
          <w:tcPr>
            <w:tcW w:w="2126" w:type="dxa"/>
            <w:vAlign w:val="center"/>
          </w:tcPr>
          <w:p w14:paraId="66B60010" w14:textId="0EDDB3B8" w:rsidR="00AF0EBD" w:rsidRDefault="00D407A0" w:rsidP="00D407A0">
            <w:pPr>
              <w:spacing w:line="360" w:lineRule="auto"/>
              <w:jc w:val="center"/>
              <w:rPr>
                <w:lang w:val="en-US"/>
              </w:rPr>
            </w:pPr>
            <w:r w:rsidRPr="00D407A0">
              <w:rPr>
                <w:lang w:val="en-US"/>
              </w:rPr>
              <w:t>26,1 GB</w:t>
            </w:r>
          </w:p>
        </w:tc>
        <w:tc>
          <w:tcPr>
            <w:tcW w:w="3119" w:type="dxa"/>
            <w:vAlign w:val="center"/>
          </w:tcPr>
          <w:p w14:paraId="6F2D50F5" w14:textId="0E8638D9" w:rsidR="00AF0EBD" w:rsidRDefault="00D407A0" w:rsidP="00D407A0">
            <w:pPr>
              <w:spacing w:line="360" w:lineRule="auto"/>
              <w:jc w:val="center"/>
              <w:rPr>
                <w:lang w:val="en-US"/>
              </w:rPr>
            </w:pPr>
            <w:r w:rsidRPr="00D407A0">
              <w:rPr>
                <w:lang w:val="en-US"/>
              </w:rPr>
              <w:t>7,3 GB</w:t>
            </w:r>
          </w:p>
        </w:tc>
      </w:tr>
      <w:tr w:rsidR="00AF0EBD" w14:paraId="07133634" w14:textId="77777777" w:rsidTr="003B5556">
        <w:tc>
          <w:tcPr>
            <w:tcW w:w="2269" w:type="dxa"/>
            <w:vAlign w:val="center"/>
          </w:tcPr>
          <w:p w14:paraId="4A7C5ED0" w14:textId="30D777A6" w:rsidR="00AF0EBD" w:rsidRDefault="00D407A0" w:rsidP="00D407A0">
            <w:pPr>
              <w:spacing w:line="360" w:lineRule="auto"/>
              <w:jc w:val="center"/>
              <w:rPr>
                <w:lang w:val="en-US"/>
              </w:rPr>
            </w:pPr>
            <w:r w:rsidRPr="00D407A0">
              <w:rPr>
                <w:lang w:val="en-US"/>
              </w:rPr>
              <w:t>Llama2-70B</w:t>
            </w:r>
          </w:p>
        </w:tc>
        <w:tc>
          <w:tcPr>
            <w:tcW w:w="2126" w:type="dxa"/>
            <w:vAlign w:val="center"/>
          </w:tcPr>
          <w:p w14:paraId="204E3093" w14:textId="0FEBEA71" w:rsidR="00AF0EBD" w:rsidRDefault="00D407A0" w:rsidP="00D407A0">
            <w:pPr>
              <w:spacing w:line="360" w:lineRule="auto"/>
              <w:jc w:val="center"/>
              <w:rPr>
                <w:lang w:val="en-US"/>
              </w:rPr>
            </w:pPr>
            <w:r w:rsidRPr="00D407A0">
              <w:rPr>
                <w:lang w:val="en-US"/>
              </w:rPr>
              <w:t>138 GB</w:t>
            </w:r>
          </w:p>
        </w:tc>
        <w:tc>
          <w:tcPr>
            <w:tcW w:w="3119" w:type="dxa"/>
            <w:vAlign w:val="center"/>
          </w:tcPr>
          <w:p w14:paraId="72AA372A" w14:textId="5F09E22D" w:rsidR="00AF0EBD" w:rsidRDefault="00D407A0" w:rsidP="00D407A0">
            <w:pPr>
              <w:spacing w:line="360" w:lineRule="auto"/>
              <w:jc w:val="center"/>
              <w:rPr>
                <w:lang w:val="en-US"/>
              </w:rPr>
            </w:pPr>
            <w:r w:rsidRPr="00D407A0">
              <w:rPr>
                <w:lang w:val="en-US"/>
              </w:rPr>
              <w:t>40,7 GB</w:t>
            </w:r>
          </w:p>
        </w:tc>
      </w:tr>
    </w:tbl>
    <w:p w14:paraId="37DEFF5C" w14:textId="77777777" w:rsidR="00AB35C9" w:rsidRDefault="00AB35C9" w:rsidP="00AB35C9">
      <w:pPr>
        <w:pStyle w:val="ListParagraph"/>
        <w:ind w:left="567" w:firstLine="0"/>
        <w:jc w:val="both"/>
        <w:rPr>
          <w:lang w:val="en-US"/>
        </w:rPr>
      </w:pPr>
    </w:p>
    <w:p w14:paraId="38D5B040" w14:textId="3624ABC9" w:rsidR="00AF0EBD" w:rsidRDefault="00FC5BD4" w:rsidP="001371EC">
      <w:pPr>
        <w:pStyle w:val="ListParagraph"/>
        <w:numPr>
          <w:ilvl w:val="0"/>
          <w:numId w:val="19"/>
        </w:numPr>
        <w:ind w:left="567"/>
        <w:jc w:val="both"/>
        <w:rPr>
          <w:lang w:val="en-US"/>
        </w:rPr>
      </w:pPr>
      <w:r w:rsidRPr="001371EC">
        <w:rPr>
          <w:lang w:val="en-US"/>
        </w:rPr>
        <w:t>Kuantisasi untuk mengurangi ukuran model</w:t>
      </w:r>
    </w:p>
    <w:p w14:paraId="77296C0D" w14:textId="11AD6040" w:rsidR="001371EC" w:rsidRPr="001371EC" w:rsidRDefault="001371EC" w:rsidP="00274B90">
      <w:pPr>
        <w:pStyle w:val="ListParagraph"/>
        <w:ind w:left="284" w:firstLine="425"/>
        <w:jc w:val="both"/>
        <w:rPr>
          <w:lang w:val="en-US"/>
        </w:rPr>
      </w:pPr>
      <w:r w:rsidRPr="001371EC">
        <w:rPr>
          <w:lang w:val="en-US"/>
        </w:rPr>
        <w:t>Kuantisasi secara signifikan mengurangi ukuran model dengan mengurangi jumlah bit yang diperlukan untuk setiap bobot model. Skenario yang umum adalah pengurangan bobot dari FP16 (Floating-point 16-bit) menjadi INT4 (Integer 4-bit). Hal ini memungkinkan model untuk berjalan pada perangkat keras yang lebih murah dan/atau dengan kecepatan yang lebih tinggi. Dengan mengurangi presisi bobot, kualitas keseluruhan LLM juga dapat mengalami beberapa dampak.</w:t>
      </w:r>
    </w:p>
    <w:p w14:paraId="682DEA73" w14:textId="209C6A9A" w:rsidR="001371EC" w:rsidRDefault="001371EC" w:rsidP="0021749A">
      <w:pPr>
        <w:pStyle w:val="ListParagraph"/>
        <w:ind w:left="284" w:firstLine="283"/>
        <w:jc w:val="both"/>
        <w:rPr>
          <w:lang w:val="en-US"/>
        </w:rPr>
      </w:pPr>
      <w:r w:rsidRPr="001371EC">
        <w:rPr>
          <w:lang w:val="en-US"/>
        </w:rPr>
        <w:t xml:space="preserve">Studi menunjukkan bahwa dampak ini bervariasi tergantung pada teknik yang digunakan dan bahwa model yang lebih besar tidak terlalu terpengaruh oleh perubahan presisi. Model yang lebih besar (lebih dari ~70B) mampu mempertahankan kapasitasnya bahkan saat dikonversi ke 4-bit, dengan beberapa teknik seperti NF4 yang menunjukkan tidak ada dampak pada kinerjanya. Oleh karena itu, 4-bit tampaknya menjadi kompromi terbaik antara kinerja dan ukuran/kecepatan untuk model yang lebih besar ini , sementara 6 atau 8-bit </w:t>
      </w:r>
      <w:r w:rsidR="00912D5E">
        <w:rPr>
          <w:lang w:val="id-ID"/>
        </w:rPr>
        <w:t>dapat menjadi</w:t>
      </w:r>
      <w:r w:rsidR="008835BC">
        <w:rPr>
          <w:lang w:val="id-ID"/>
        </w:rPr>
        <w:t xml:space="preserve"> model yang</w:t>
      </w:r>
      <w:r w:rsidRPr="001371EC">
        <w:rPr>
          <w:lang w:val="en-US"/>
        </w:rPr>
        <w:t xml:space="preserve"> lebih baik untuk model yang lebih kecil</w:t>
      </w:r>
      <w:r w:rsidR="00857048">
        <w:rPr>
          <w:lang w:val="en-US"/>
        </w:rPr>
        <w:t xml:space="preserve"> </w:t>
      </w:r>
      <w:r w:rsidR="00857048">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857048">
        <w:rPr>
          <w:lang w:val="en-US"/>
        </w:rPr>
        <w:fldChar w:fldCharType="separate"/>
      </w:r>
      <w:r w:rsidR="00F066A2" w:rsidRPr="00F066A2">
        <w:rPr>
          <w:noProof/>
          <w:lang w:val="en-US"/>
        </w:rPr>
        <w:t>(Neves, 2023b)</w:t>
      </w:r>
      <w:r w:rsidR="00857048">
        <w:rPr>
          <w:lang w:val="en-US"/>
        </w:rPr>
        <w:fldChar w:fldCharType="end"/>
      </w:r>
      <w:r w:rsidRPr="001371EC">
        <w:rPr>
          <w:lang w:val="en-US"/>
        </w:rPr>
        <w:t>.</w:t>
      </w:r>
    </w:p>
    <w:p w14:paraId="23B12261" w14:textId="77777777" w:rsidR="0021749A" w:rsidRDefault="0021749A" w:rsidP="0021749A">
      <w:pPr>
        <w:pStyle w:val="ListParagraph"/>
        <w:numPr>
          <w:ilvl w:val="0"/>
          <w:numId w:val="19"/>
        </w:numPr>
        <w:ind w:left="567"/>
        <w:jc w:val="both"/>
        <w:rPr>
          <w:lang w:val="en-US"/>
        </w:rPr>
      </w:pPr>
      <w:r w:rsidRPr="0021749A">
        <w:rPr>
          <w:lang w:val="en-US"/>
        </w:rPr>
        <w:t xml:space="preserve">Dua Jenis Kuantisasi LLM </w:t>
      </w:r>
    </w:p>
    <w:p w14:paraId="57D18172" w14:textId="77777777" w:rsidR="0021749A" w:rsidRDefault="0021749A" w:rsidP="001371EC">
      <w:pPr>
        <w:pStyle w:val="ListParagraph"/>
        <w:ind w:left="284" w:firstLine="283"/>
        <w:jc w:val="both"/>
        <w:rPr>
          <w:lang w:val="en-US"/>
        </w:rPr>
      </w:pPr>
      <w:r w:rsidRPr="0021749A">
        <w:rPr>
          <w:lang w:val="en-US"/>
        </w:rPr>
        <w:t xml:space="preserve">Ada dua cara untuk membagi teknik memperoleh model terkuantisasi: </w:t>
      </w:r>
    </w:p>
    <w:p w14:paraId="182D03AD" w14:textId="2E3E729C" w:rsidR="0021749A" w:rsidRDefault="0021749A" w:rsidP="0021749A">
      <w:pPr>
        <w:pStyle w:val="ListParagraph"/>
        <w:numPr>
          <w:ilvl w:val="0"/>
          <w:numId w:val="20"/>
        </w:numPr>
        <w:ind w:left="851"/>
        <w:jc w:val="both"/>
        <w:rPr>
          <w:lang w:val="en-US"/>
        </w:rPr>
      </w:pPr>
      <w:r w:rsidRPr="0021749A">
        <w:rPr>
          <w:b/>
          <w:bCs w:val="0"/>
          <w:i/>
          <w:iCs w:val="0"/>
          <w:lang w:val="en-US"/>
        </w:rPr>
        <w:t>Post-Training Quantization</w:t>
      </w:r>
      <w:r w:rsidRPr="0021749A">
        <w:rPr>
          <w:b/>
          <w:bCs w:val="0"/>
          <w:lang w:val="en-US"/>
        </w:rPr>
        <w:t xml:space="preserve"> (PTQ)</w:t>
      </w:r>
      <w:r w:rsidRPr="0021749A">
        <w:rPr>
          <w:lang w:val="en-US"/>
        </w:rPr>
        <w:t xml:space="preserve">: mengubah bobot model yang sudah dilatih menjadi presisi yang lebih rendah tanpa pelatihan ulang. Meskipun mudah dan sederhana untuk diterapkan, PTQ dapat sedikit menurunkan kinerja model karena hilangnya presisi dalam nilai bobot. </w:t>
      </w:r>
    </w:p>
    <w:p w14:paraId="5E450691" w14:textId="29FBF473" w:rsidR="00C62ACA" w:rsidRPr="004658AD" w:rsidRDefault="0021749A" w:rsidP="004658AD">
      <w:pPr>
        <w:pStyle w:val="ListParagraph"/>
        <w:numPr>
          <w:ilvl w:val="0"/>
          <w:numId w:val="20"/>
        </w:numPr>
        <w:ind w:left="851"/>
        <w:jc w:val="both"/>
        <w:rPr>
          <w:lang w:val="en-US"/>
        </w:rPr>
      </w:pPr>
      <w:r w:rsidRPr="0021749A">
        <w:rPr>
          <w:b/>
          <w:bCs w:val="0"/>
          <w:i/>
          <w:iCs w:val="0"/>
          <w:lang w:val="en-US"/>
        </w:rPr>
        <w:t>Quantization-Aware Training</w:t>
      </w:r>
      <w:r w:rsidRPr="0021749A">
        <w:rPr>
          <w:b/>
          <w:bCs w:val="0"/>
          <w:lang w:val="en-US"/>
        </w:rPr>
        <w:t xml:space="preserve"> (QAT)</w:t>
      </w:r>
      <w:r w:rsidRPr="0021749A">
        <w:rPr>
          <w:lang w:val="en-US"/>
        </w:rPr>
        <w:t xml:space="preserve">: Tidak seperti PTQ, QAT mengintegrasikan proses konversi bobot selama tahap pelatihan. Hal ini sering kali menghasilkan kinerja model yang unggul, tetapi lebih menuntut </w:t>
      </w:r>
      <w:r w:rsidRPr="0021749A">
        <w:rPr>
          <w:lang w:val="en-US"/>
        </w:rPr>
        <w:lastRenderedPageBreak/>
        <w:t>komputasi. Teknik QAT yang banyak digunakan adalah QLoRA</w:t>
      </w:r>
      <w:r>
        <w:rPr>
          <w:lang w:val="en-US"/>
        </w:rPr>
        <w:t>.</w:t>
      </w:r>
      <w:r w:rsidR="004658AD">
        <w:rPr>
          <w:lang w:val="en-US"/>
        </w:rPr>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4658AD">
        <w:rPr>
          <w:lang w:val="en-US"/>
        </w:rPr>
        <w:fldChar w:fldCharType="separate"/>
      </w:r>
      <w:r w:rsidR="00F066A2" w:rsidRPr="00F066A2">
        <w:rPr>
          <w:noProof/>
          <w:lang w:val="en-US"/>
        </w:rPr>
        <w:t>(Neves, 2023b)</w:t>
      </w:r>
      <w:r w:rsidR="004658AD">
        <w:rPr>
          <w:lang w:val="en-US"/>
        </w:rPr>
        <w:fldChar w:fldCharType="end"/>
      </w:r>
      <w:r w:rsidR="00BF6739">
        <w:rPr>
          <w:lang w:val="en-US"/>
        </w:rPr>
        <w:t xml:space="preserve"> </w:t>
      </w:r>
      <w:r w:rsidR="00BF6739">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BF6739">
        <w:rPr>
          <w:lang w:val="en-US"/>
        </w:rPr>
        <w:fldChar w:fldCharType="separate"/>
      </w:r>
      <w:r w:rsidR="00F066A2" w:rsidRPr="00F066A2">
        <w:rPr>
          <w:noProof/>
          <w:lang w:val="en-US"/>
        </w:rPr>
        <w:t>(Neves, 2023b)</w:t>
      </w:r>
      <w:r w:rsidR="00BF6739">
        <w:rPr>
          <w:lang w:val="en-US"/>
        </w:rPr>
        <w:fldChar w:fldCharType="end"/>
      </w:r>
      <w:r w:rsidR="00BF6739">
        <w:rPr>
          <w:lang w:val="en-US"/>
        </w:rPr>
        <w:t>.</w:t>
      </w:r>
    </w:p>
    <w:p w14:paraId="2AF41E25" w14:textId="77777777" w:rsidR="008A355A" w:rsidRPr="00A25460" w:rsidRDefault="008A355A" w:rsidP="008A355A">
      <w:pPr>
        <w:rPr>
          <w:lang w:val="en-ID"/>
        </w:rPr>
      </w:pPr>
    </w:p>
    <w:p w14:paraId="4D2395B1" w14:textId="6D014FDD" w:rsidR="008A355A" w:rsidRPr="00A25460" w:rsidRDefault="008A355A" w:rsidP="008A355A">
      <w:pPr>
        <w:pStyle w:val="Heading2"/>
      </w:pPr>
      <w:bookmarkStart w:id="66" w:name="_Toc163073885"/>
      <w:bookmarkStart w:id="67" w:name="_Toc175818097"/>
      <w:r w:rsidRPr="00A25460">
        <w:t xml:space="preserve">GPTQ: </w:t>
      </w:r>
      <w:r w:rsidRPr="00A25460">
        <w:rPr>
          <w:i/>
          <w:iCs w:val="0"/>
        </w:rPr>
        <w:t>Post-Training Quantization For GPT</w:t>
      </w:r>
      <w:bookmarkEnd w:id="66"/>
      <w:bookmarkEnd w:id="67"/>
    </w:p>
    <w:p w14:paraId="3632D8F9" w14:textId="32474E38" w:rsidR="008A355A" w:rsidRPr="00A25460" w:rsidRDefault="008A355A" w:rsidP="008A355A">
      <w:pPr>
        <w:spacing w:line="360" w:lineRule="auto"/>
        <w:ind w:firstLine="576"/>
        <w:jc w:val="both"/>
      </w:pPr>
      <w:r w:rsidRPr="00A25460">
        <w:t xml:space="preserve">GPTQ adalah metode kuantisasi pasca </w:t>
      </w:r>
      <w:r w:rsidR="00E16790" w:rsidRPr="00A25460">
        <w:t>pelatihan</w:t>
      </w:r>
      <w:r w:rsidRPr="00A25460">
        <w:t xml:space="preserve"> (PTQ) untuk kuantisasi 4-bit yang berfokus terutama pada inferensi dan kinerja GPU. Ide di balik metode ini adalah ia akan mencoba mengompresi semua bobot menjadi kuantisasi 4-bit dengan meminimalkan kesalahan kuadrat rata-rata terhadap bobot tersebut. Selama inferensi, ia akan secara dinamis mendekuantisasi bobotnya menjadi float16 untuk meningkatkan kinerja sekaligus menjaga memori tetap rendah</w:t>
      </w:r>
      <w:r w:rsidR="00857048">
        <w:t xml:space="preserve"> </w:t>
      </w:r>
      <w:r w:rsidR="00857048">
        <w:fldChar w:fldCharType="begin" w:fldLock="1"/>
      </w:r>
      <w:r w:rsidR="001D23E8">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57048">
        <w:fldChar w:fldCharType="separate"/>
      </w:r>
      <w:r w:rsidR="00857048" w:rsidRPr="00857048">
        <w:rPr>
          <w:noProof/>
        </w:rPr>
        <w:t>(Grootendorst, 2023)</w:t>
      </w:r>
      <w:r w:rsidR="00857048">
        <w:fldChar w:fldCharType="end"/>
      </w:r>
      <w:r w:rsidRPr="00A25460">
        <w:t>.</w:t>
      </w:r>
    </w:p>
    <w:p w14:paraId="44990B9F" w14:textId="77777777" w:rsidR="008A355A" w:rsidRPr="00A25460" w:rsidRDefault="008A355A" w:rsidP="008A355A">
      <w:pPr>
        <w:spacing w:line="360" w:lineRule="auto"/>
        <w:ind w:firstLine="576"/>
        <w:jc w:val="both"/>
      </w:pPr>
    </w:p>
    <w:p w14:paraId="37887083" w14:textId="2112564F" w:rsidR="008A355A" w:rsidRPr="00A25460" w:rsidRDefault="008A355A" w:rsidP="008A355A">
      <w:pPr>
        <w:pStyle w:val="Heading2"/>
      </w:pPr>
      <w:bookmarkStart w:id="68" w:name="_Toc163073886"/>
      <w:bookmarkStart w:id="69" w:name="_Toc175818098"/>
      <w:r w:rsidRPr="00A25460">
        <w:t xml:space="preserve">GGUF: </w:t>
      </w:r>
      <w:r w:rsidRPr="00A25460">
        <w:rPr>
          <w:i/>
          <w:iCs w:val="0"/>
        </w:rPr>
        <w:t>GPT-Generated Unified Format</w:t>
      </w:r>
      <w:bookmarkEnd w:id="68"/>
      <w:bookmarkEnd w:id="69"/>
    </w:p>
    <w:p w14:paraId="4E781179" w14:textId="1E9D0F82" w:rsidR="008A355A" w:rsidRPr="00A25460" w:rsidRDefault="008A355A" w:rsidP="0074570F">
      <w:pPr>
        <w:spacing w:after="240" w:line="360" w:lineRule="auto"/>
        <w:ind w:firstLine="576"/>
        <w:jc w:val="both"/>
        <w:rPr>
          <w:lang w:val="en-US"/>
        </w:rPr>
      </w:pPr>
      <w:r w:rsidRPr="00A25460">
        <w:t>Meskipun GPTQ melakukan kompresi dengan baik, fokusnya pada GPU bisa menjadi kerugian jika tidak memiliki perangkat keras untuk menjalankannya.</w:t>
      </w:r>
      <w:r w:rsidR="00C615C6">
        <w:rPr>
          <w:lang w:val="id-ID"/>
        </w:rPr>
        <w:t xml:space="preserve"> </w:t>
      </w:r>
      <w:r w:rsidRPr="00A25460">
        <w:t xml:space="preserve">GGUF, sebelumnya GGML, adalah metode kuantisasi yang memungkinkan pengguna menggunakan CPU untuk menjalankan LLM namun juga memindahkan beberapa lapisannya ke GPU untuk mempercepatnya. Meskipun menggunakan CPU umumnya lebih lambat dibandingkan menggunakan GPU untuk inferensi, ini adalah format yang luar biasa bagi mereka yang menjalankan model pada CPU atau perangkat Apple. Terutama karena </w:t>
      </w:r>
      <w:r w:rsidR="00366AED">
        <w:rPr>
          <w:lang w:val="id-ID"/>
        </w:rPr>
        <w:t>dengan me</w:t>
      </w:r>
      <w:r w:rsidRPr="00A25460">
        <w:t xml:space="preserve">lihat </w:t>
      </w:r>
      <w:r w:rsidR="00366AED">
        <w:rPr>
          <w:lang w:val="id-ID"/>
        </w:rPr>
        <w:t xml:space="preserve">pada </w:t>
      </w:r>
      <w:r w:rsidRPr="00A25460">
        <w:t xml:space="preserve">model yang lebih kecil dan lebih mumpuni </w:t>
      </w:r>
      <w:r w:rsidR="00366AED">
        <w:rPr>
          <w:lang w:val="id-ID"/>
        </w:rPr>
        <w:t xml:space="preserve">yang </w:t>
      </w:r>
      <w:r w:rsidRPr="00A25460">
        <w:t>bermunculan, seperti Mistral 7B, format GGUF akan tetap ada</w:t>
      </w:r>
      <w:r w:rsidR="008D35EE" w:rsidRPr="00A25460">
        <w:t xml:space="preserve"> </w:t>
      </w:r>
      <w:r w:rsidR="008D35EE" w:rsidRPr="00A25460">
        <w:fldChar w:fldCharType="begin" w:fldLock="1"/>
      </w:r>
      <w:r w:rsidR="00CF21A6" w:rsidRPr="00A25460">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D35EE" w:rsidRPr="00A25460">
        <w:fldChar w:fldCharType="separate"/>
      </w:r>
      <w:r w:rsidR="008D35EE" w:rsidRPr="00A25460">
        <w:rPr>
          <w:noProof/>
        </w:rPr>
        <w:t>(Grootendorst, 2023)</w:t>
      </w:r>
      <w:r w:rsidR="008D35EE" w:rsidRPr="00A25460">
        <w:fldChar w:fldCharType="end"/>
      </w:r>
      <w:r w:rsidR="008D35EE" w:rsidRPr="00A25460">
        <w:t>.</w:t>
      </w:r>
    </w:p>
    <w:p w14:paraId="445A0121" w14:textId="21960464" w:rsidR="008A355A" w:rsidRPr="00A25460" w:rsidRDefault="008A355A" w:rsidP="008A355A">
      <w:pPr>
        <w:pStyle w:val="Heading2"/>
        <w:rPr>
          <w:lang w:val="en-US"/>
        </w:rPr>
      </w:pPr>
      <w:bookmarkStart w:id="70" w:name="_Toc175818099"/>
      <w:r w:rsidRPr="00A25460">
        <w:rPr>
          <w:i/>
          <w:iCs w:val="0"/>
          <w:lang w:val="en-US"/>
        </w:rPr>
        <w:t>Dataset</w:t>
      </w:r>
      <w:bookmarkEnd w:id="70"/>
    </w:p>
    <w:p w14:paraId="6F4333A8" w14:textId="77777777" w:rsidR="008A355A" w:rsidRPr="00A25460" w:rsidRDefault="008A355A" w:rsidP="00274B90">
      <w:pPr>
        <w:spacing w:line="360" w:lineRule="auto"/>
        <w:ind w:firstLine="709"/>
        <w:jc w:val="both"/>
      </w:pPr>
      <w:r w:rsidRPr="00A25460">
        <w:t>Dataset merupakan kumpulan data yang diatur dalam format yang terstruktur, seperti tabel atau file, dan berisi informasi dari berbagai sumber. Dataset dapat berupa data numerik, teks, gambar, atau gabungan dari semuanya. Keberagaman jenis data set ini memungkinkan aplikasi dalam berbagai industri dan disiplin ilmu.</w:t>
      </w:r>
    </w:p>
    <w:p w14:paraId="0021B908" w14:textId="7DB2BCB9" w:rsidR="008A355A" w:rsidRPr="00A25460" w:rsidRDefault="008A355A" w:rsidP="00274B90">
      <w:pPr>
        <w:spacing w:after="240" w:line="360" w:lineRule="auto"/>
        <w:ind w:firstLine="709"/>
        <w:jc w:val="both"/>
      </w:pPr>
      <w:r w:rsidRPr="00A25460">
        <w:t xml:space="preserve">Dataset dikumpulkan oleh profesional di bidang data, seperti </w:t>
      </w:r>
      <w:r w:rsidRPr="00A25460">
        <w:rPr>
          <w:i/>
        </w:rPr>
        <w:t>data analyst</w:t>
      </w:r>
      <w:r w:rsidRPr="00A25460">
        <w:t xml:space="preserve">. Untuk bisa digunakan, dataset perlu melewati beberapa tahapan pengolahan data, seperti </w:t>
      </w:r>
      <w:r w:rsidRPr="00A25460">
        <w:rPr>
          <w:i/>
        </w:rPr>
        <w:t>data cleaning</w:t>
      </w:r>
      <w:r w:rsidRPr="00A25460">
        <w:t xml:space="preserve"> dan kategorisasi. Sehingga, dataset yang dapat digunakan biasanya terkumpul berdasarkan kategorinya masing-masing, dan di dalamnya terdapat variabel-variabel yang saling berhubungan</w:t>
      </w:r>
      <w:r w:rsidR="008D65F1">
        <w:t xml:space="preserve"> </w:t>
      </w:r>
      <w:r w:rsidR="008D65F1">
        <w:fldChar w:fldCharType="begin" w:fldLock="1"/>
      </w:r>
      <w:r w:rsidR="00385495">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8D65F1">
        <w:fldChar w:fldCharType="separate"/>
      </w:r>
      <w:r w:rsidR="008D65F1" w:rsidRPr="008D65F1">
        <w:rPr>
          <w:noProof/>
        </w:rPr>
        <w:t>(Risyad, 2023)</w:t>
      </w:r>
      <w:r w:rsidR="008D65F1">
        <w:fldChar w:fldCharType="end"/>
      </w:r>
      <w:r w:rsidRPr="00A25460">
        <w:t>.</w:t>
      </w:r>
    </w:p>
    <w:p w14:paraId="28C42B45" w14:textId="77777777" w:rsidR="008A355A" w:rsidRPr="00A25460" w:rsidRDefault="008A355A" w:rsidP="00AD7FC7">
      <w:pPr>
        <w:pStyle w:val="Heading3"/>
      </w:pPr>
      <w:r w:rsidRPr="00A25460">
        <w:lastRenderedPageBreak/>
        <w:t>Jenis-jenis Dataset</w:t>
      </w:r>
    </w:p>
    <w:p w14:paraId="21BCDA51" w14:textId="3B32A3B5" w:rsidR="004658AD" w:rsidRPr="00A25460" w:rsidRDefault="008A355A" w:rsidP="000800DC">
      <w:pPr>
        <w:spacing w:after="240" w:line="360" w:lineRule="auto"/>
        <w:ind w:firstLine="720"/>
        <w:jc w:val="both"/>
      </w:pPr>
      <w:r w:rsidRPr="00A25460">
        <w:t>Data dikumpulkan dari berbagai jenis dan berbagai bentuk, sehingga dataset pun dapat dikategorikan dalam beberapa jenis. Seorang data analyst perlulah memahami perbedaan karakter dari jenis-jenis dataset ini karena memiliki fungsi dan tujuan yang berbeda</w:t>
      </w:r>
      <w:r w:rsidR="00385495">
        <w:t xml:space="preserve"> </w:t>
      </w:r>
      <w:r w:rsidR="00385495">
        <w:fldChar w:fldCharType="begin" w:fldLock="1"/>
      </w:r>
      <w:r w:rsidR="003134D3">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385495">
        <w:fldChar w:fldCharType="separate"/>
      </w:r>
      <w:r w:rsidR="00385495" w:rsidRPr="00385495">
        <w:rPr>
          <w:noProof/>
        </w:rPr>
        <w:t>(Risyad, 2023)</w:t>
      </w:r>
      <w:r w:rsidR="00385495">
        <w:fldChar w:fldCharType="end"/>
      </w:r>
      <w:r w:rsidRPr="00A25460">
        <w:t xml:space="preserve">. </w:t>
      </w:r>
    </w:p>
    <w:p w14:paraId="3E86A6AC" w14:textId="77777777" w:rsidR="008A355A" w:rsidRPr="00A25460" w:rsidRDefault="008A355A" w:rsidP="00AD7FC7">
      <w:pPr>
        <w:pStyle w:val="ListParagraph"/>
        <w:spacing w:after="160"/>
        <w:ind w:firstLine="0"/>
        <w:jc w:val="both"/>
      </w:pPr>
      <w:r w:rsidRPr="00A25460">
        <w:t xml:space="preserve">1. Numerical Dataset </w:t>
      </w:r>
    </w:p>
    <w:p w14:paraId="4EB4DCF1" w14:textId="77777777" w:rsidR="008A355A" w:rsidRPr="00A25460" w:rsidRDefault="008A355A" w:rsidP="004658AD">
      <w:pPr>
        <w:spacing w:after="240" w:line="360" w:lineRule="auto"/>
        <w:ind w:firstLine="720"/>
        <w:jc w:val="both"/>
      </w:pPr>
      <w:r w:rsidRPr="00A25460">
        <w:t xml:space="preserve">Numerical dataset adalah jenis dataset yang terdiri dari data numerik saja. Data numerik ini bersifat kuantitatif dan dapat dihitung, diukur, dan diolah menggunakan perhitungan matematis, analisis statistik, atau model prediktif. Contoh data numerik meliputi usia, tinggi badan, suhu, pendapatan, dan banyak lagi. </w:t>
      </w:r>
    </w:p>
    <w:p w14:paraId="0B8CD5D5" w14:textId="77777777" w:rsidR="008A355A" w:rsidRPr="00A25460" w:rsidRDefault="008A355A" w:rsidP="00BD6AB3">
      <w:pPr>
        <w:pStyle w:val="ListParagraph"/>
        <w:ind w:firstLine="0"/>
        <w:jc w:val="both"/>
      </w:pPr>
      <w:r w:rsidRPr="00A25460">
        <w:t xml:space="preserve">2. Bivariate Dataset </w:t>
      </w:r>
    </w:p>
    <w:p w14:paraId="34F3FC69" w14:textId="77777777" w:rsidR="008A355A" w:rsidRPr="00A25460" w:rsidRDefault="008A355A" w:rsidP="004658AD">
      <w:pPr>
        <w:spacing w:after="240" w:line="360" w:lineRule="auto"/>
        <w:ind w:firstLine="720"/>
        <w:jc w:val="both"/>
      </w:pPr>
      <w:r w:rsidRPr="00A25460">
        <w:t xml:space="preserve">Bivariate dataset adalah jenis dataset yang berisi dua variabel yang terkait satu sama lain. Dataset jenis ini digunakan untuk menganalisis hubungan atau korelasi antara dua variabel. Contoh bivariate dataset adalah data berat dan tinggi badan dari sekelompok individu, yang setiap entri berisi berat dan tinggi badan masing-masing individu. </w:t>
      </w:r>
    </w:p>
    <w:p w14:paraId="0F270C2F" w14:textId="77777777" w:rsidR="008A355A" w:rsidRPr="00A25460" w:rsidRDefault="008A355A" w:rsidP="00AD7FC7">
      <w:pPr>
        <w:spacing w:line="360" w:lineRule="auto"/>
        <w:jc w:val="both"/>
      </w:pPr>
      <w:r w:rsidRPr="00A25460">
        <w:t xml:space="preserve">3. Multivariate Dataset </w:t>
      </w:r>
    </w:p>
    <w:p w14:paraId="680B17DA" w14:textId="77777777" w:rsidR="008A355A" w:rsidRPr="00A25460" w:rsidRDefault="008A355A" w:rsidP="004658AD">
      <w:pPr>
        <w:spacing w:after="240" w:line="360" w:lineRule="auto"/>
        <w:ind w:firstLine="720"/>
        <w:jc w:val="both"/>
      </w:pPr>
      <w:r w:rsidRPr="00A25460">
        <w:t xml:space="preserve">Multivariate dataset adalah jenis dataset yang berisi lebih dari dua variabel. Data ini mencakup beberapa atribut atau dimensi, dan setiap entri data memiliki beberapa nilai yang berkaitan dengan atribut atau dimensi tersebut. Analisis untuk jenis dataset ini membantu mengidentifikasi ketergantungan antara banyak variabel. Contoh multivariate dataset adalah data demografi yang mencakup usia, pendapatan, tingkat pendidikan, pekerjaan, dan lain-lain dari sejumlah individu. </w:t>
      </w:r>
    </w:p>
    <w:p w14:paraId="0C9EE98E" w14:textId="77777777" w:rsidR="008A355A" w:rsidRPr="00A25460" w:rsidRDefault="008A355A" w:rsidP="00AD7FC7">
      <w:pPr>
        <w:spacing w:line="360" w:lineRule="auto"/>
        <w:jc w:val="both"/>
      </w:pPr>
      <w:r w:rsidRPr="00A25460">
        <w:t xml:space="preserve">4. Categorical Dataset </w:t>
      </w:r>
    </w:p>
    <w:p w14:paraId="47729A84" w14:textId="77777777" w:rsidR="008A355A" w:rsidRPr="00A25460" w:rsidRDefault="008A355A" w:rsidP="004658AD">
      <w:pPr>
        <w:spacing w:line="360" w:lineRule="auto"/>
        <w:ind w:firstLine="720"/>
        <w:jc w:val="both"/>
      </w:pPr>
      <w:r w:rsidRPr="00A25460">
        <w:t>Categorical dataset adalah jenis dataset yang berisi data dalam bentuk kategori atau kelompok. Data ini bersifat kualitatif dan tidak dapat diukur dengan angka. Contoh data kategorikal meliputi jenis kelamin (laki-laki/perempuan), status pernikahan (menikah/belum menikah/cerai), warna mata (cokelat/biru/hijau), dan sebagainya.</w:t>
      </w:r>
    </w:p>
    <w:p w14:paraId="129EA10F" w14:textId="77777777" w:rsidR="008A355A" w:rsidRPr="00A25460" w:rsidRDefault="008A355A" w:rsidP="00AD7FC7">
      <w:pPr>
        <w:spacing w:before="240" w:line="360" w:lineRule="auto"/>
        <w:jc w:val="both"/>
      </w:pPr>
      <w:r w:rsidRPr="00A25460">
        <w:lastRenderedPageBreak/>
        <w:t xml:space="preserve">5. Correlation Dataset </w:t>
      </w:r>
    </w:p>
    <w:p w14:paraId="20F3D2DD" w14:textId="147F281C" w:rsidR="00271CA6" w:rsidRPr="00A25460" w:rsidRDefault="008A355A" w:rsidP="00274B90">
      <w:pPr>
        <w:spacing w:line="360" w:lineRule="auto"/>
        <w:ind w:firstLine="709"/>
        <w:jc w:val="both"/>
      </w:pPr>
      <w:r w:rsidRPr="00A25460">
        <w:t xml:space="preserve">Correlation dataset adalah jenis dataset yang berisi nilai-nilai korelasi antara dua atau lebih variabel dalam bentuk matriks atau tabel. Nilai korelasi menggambarkan sejauh mana hubungan linier antara variabel-variabel tersebut. Nilai korelasi berkisar dari -1 hingga +1, dengan nilai -1 menunjukkan korelasi negatif sempurna, 0 menunjukkan tidak adanya korelasi, dan +1 menunjukkan korelasi positif sempurna. Korelasi negatif menandakan bahwa kedua variabel memiliki hubungan yang berbanding terbalik, sedangkan korelasi positif menandakan kedua variabel bergerak ke arah yang </w:t>
      </w:r>
      <w:r w:rsidRPr="00650867">
        <w:t xml:space="preserve">sama </w:t>
      </w:r>
      <w:r w:rsidR="00CF21A6" w:rsidRPr="00650867">
        <w:fldChar w:fldCharType="begin" w:fldLock="1"/>
      </w:r>
      <w:r w:rsidR="001729F5" w:rsidRPr="00650867">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CF21A6" w:rsidRPr="00650867">
        <w:fldChar w:fldCharType="separate"/>
      </w:r>
      <w:r w:rsidR="00CF21A6" w:rsidRPr="00650867">
        <w:rPr>
          <w:noProof/>
        </w:rPr>
        <w:t>(Risyad, 2023)</w:t>
      </w:r>
      <w:r w:rsidR="00CF21A6" w:rsidRPr="00650867">
        <w:fldChar w:fldCharType="end"/>
      </w:r>
      <w:r w:rsidR="00CF21A6" w:rsidRPr="00650867">
        <w:t>.</w:t>
      </w:r>
    </w:p>
    <w:p w14:paraId="7D8D555A" w14:textId="77777777" w:rsidR="00271CA6" w:rsidRPr="00A25460" w:rsidRDefault="00271CA6" w:rsidP="00271CA6">
      <w:pPr>
        <w:spacing w:line="360" w:lineRule="auto"/>
        <w:ind w:firstLine="720"/>
        <w:jc w:val="both"/>
        <w:rPr>
          <w:rFonts w:eastAsiaTheme="majorEastAsia" w:cstheme="majorBidi"/>
          <w:color w:val="000000" w:themeColor="text1"/>
        </w:rPr>
      </w:pPr>
    </w:p>
    <w:p w14:paraId="37CCBF70" w14:textId="5ACCFC1B" w:rsidR="00271CA6" w:rsidRPr="00A25460" w:rsidRDefault="00271CA6" w:rsidP="00271CA6">
      <w:pPr>
        <w:pStyle w:val="Heading2"/>
      </w:pPr>
      <w:bookmarkStart w:id="71" w:name="_Toc163073895"/>
      <w:bookmarkStart w:id="72" w:name="_Toc175818100"/>
      <w:r w:rsidRPr="00A25460">
        <w:rPr>
          <w:i/>
          <w:iCs w:val="0"/>
        </w:rPr>
        <w:t>U</w:t>
      </w:r>
      <w:r w:rsidR="005930DA" w:rsidRPr="00A25460">
        <w:rPr>
          <w:i/>
          <w:iCs w:val="0"/>
        </w:rPr>
        <w:t>SK</w:t>
      </w:r>
      <w:r w:rsidR="005930DA" w:rsidRPr="00A25460">
        <w:t xml:space="preserve"> </w:t>
      </w:r>
      <w:r w:rsidRPr="00A25460">
        <w:rPr>
          <w:i/>
          <w:iCs w:val="0"/>
        </w:rPr>
        <w:t>Dataset</w:t>
      </w:r>
      <w:bookmarkEnd w:id="71"/>
      <w:bookmarkEnd w:id="72"/>
    </w:p>
    <w:p w14:paraId="7AA4DCEC" w14:textId="00FC9AF5" w:rsidR="00C2034A" w:rsidRPr="006E3ECD" w:rsidRDefault="00271CA6" w:rsidP="00274B90">
      <w:pPr>
        <w:spacing w:after="240" w:line="360" w:lineRule="auto"/>
        <w:ind w:firstLine="709"/>
        <w:jc w:val="both"/>
        <w:rPr>
          <w:lang w:val="id-ID"/>
        </w:rPr>
      </w:pPr>
      <w:r w:rsidRPr="00A25460">
        <w:t xml:space="preserve">Untuk pelatihan </w:t>
      </w:r>
      <w:r w:rsidRPr="00A25460">
        <w:rPr>
          <w:i/>
        </w:rPr>
        <w:t>chatbot</w:t>
      </w:r>
      <w:r w:rsidRPr="00A25460">
        <w:t xml:space="preserve"> yang diusulkan dalam </w:t>
      </w:r>
      <w:r w:rsidR="00607FE2">
        <w:rPr>
          <w:lang w:val="id-ID"/>
        </w:rPr>
        <w:t>p</w:t>
      </w:r>
      <w:r w:rsidRPr="00A25460">
        <w:t xml:space="preserve">enelitian ini, </w:t>
      </w:r>
      <w:r w:rsidR="00C05A48">
        <w:rPr>
          <w:lang w:val="id-ID"/>
        </w:rPr>
        <w:t xml:space="preserve">dataset ini terbagi 2 yang pertama sebanyak 20 dataset QnA yang akan digunakan untuk </w:t>
      </w:r>
      <w:r w:rsidR="00C05A48" w:rsidRPr="00C05A48">
        <w:rPr>
          <w:i/>
          <w:iCs w:val="0"/>
          <w:lang w:val="id-ID"/>
        </w:rPr>
        <w:t>fine</w:t>
      </w:r>
      <w:r w:rsidR="00C05A48">
        <w:rPr>
          <w:i/>
          <w:iCs w:val="0"/>
          <w:lang w:val="id-ID"/>
        </w:rPr>
        <w:t>-</w:t>
      </w:r>
      <w:r w:rsidR="00C05A48" w:rsidRPr="00C05A48">
        <w:rPr>
          <w:i/>
          <w:iCs w:val="0"/>
          <w:lang w:val="id-ID"/>
        </w:rPr>
        <w:t>tuning</w:t>
      </w:r>
      <w:r w:rsidRPr="00A25460">
        <w:t xml:space="preserve"> </w:t>
      </w:r>
      <w:r w:rsidR="00C05A48">
        <w:rPr>
          <w:lang w:val="id-ID"/>
        </w:rPr>
        <w:t xml:space="preserve">dan sebanyak </w:t>
      </w:r>
      <w:r w:rsidR="004658AD">
        <w:rPr>
          <w:lang w:val="en-US"/>
        </w:rPr>
        <w:t>231</w:t>
      </w:r>
      <w:r w:rsidRPr="00A25460">
        <w:t xml:space="preserve"> per</w:t>
      </w:r>
      <w:r w:rsidR="004658AD">
        <w:t>n</w:t>
      </w:r>
      <w:r w:rsidRPr="00A25460">
        <w:t>ya</w:t>
      </w:r>
      <w:r w:rsidR="004658AD">
        <w:t>ta</w:t>
      </w:r>
      <w:r w:rsidRPr="00A25460">
        <w:t>an diambil dari area "</w:t>
      </w:r>
      <w:r w:rsidR="00C05A48" w:rsidRPr="00A25460">
        <w:t>pertanyaan yang sering diajukan</w:t>
      </w:r>
      <w:r w:rsidR="00C05A48">
        <w:t xml:space="preserve"> oleh </w:t>
      </w:r>
      <w:r w:rsidR="005A7F90">
        <w:t>mahasiswa baru di USK</w:t>
      </w:r>
      <w:r w:rsidRPr="00A25460">
        <w:t xml:space="preserve">" di </w:t>
      </w:r>
      <w:r w:rsidRPr="00A25460">
        <w:rPr>
          <w:lang w:val="id-ID"/>
        </w:rPr>
        <w:t>bagian Unit Layanan Terpadu (ULT)</w:t>
      </w:r>
      <w:r w:rsidRPr="00A25460">
        <w:t xml:space="preserve"> Universitas</w:t>
      </w:r>
      <w:r w:rsidRPr="00A25460">
        <w:rPr>
          <w:lang w:val="id-ID"/>
        </w:rPr>
        <w:t xml:space="preserve"> Syiah Kuala</w:t>
      </w:r>
      <w:r w:rsidR="004658AD">
        <w:rPr>
          <w:lang w:val="en-US"/>
        </w:rPr>
        <w:t xml:space="preserve"> </w:t>
      </w:r>
      <w:r w:rsidR="004658AD">
        <w:rPr>
          <w:lang w:val="en-US"/>
        </w:rPr>
        <w:fldChar w:fldCharType="begin" w:fldLock="1"/>
      </w:r>
      <w:r w:rsidR="00F066A2">
        <w:rPr>
          <w:lang w:val="en-US"/>
        </w:rPr>
        <w:instrText>ADDIN CSL_CITATION {"citationItems":[{"id":"ITEM-1","itemData":{"URL":"http://ult.usk.ac.id/","accessed":{"date-parts":[["2024","7","28"]]},"author":[{"dropping-particle":"","family":"ult.usk.ac.id","given":"","non-dropping-particle":"","parse-names":false,"suffix":""}],"container-title":"ult.usk.ac.id","id":"ITEM-1","issued":{"date-parts":[["2024"]]},"title":"Unit Layanan Terpadu USK","type":"webpage"},"uris":["http://www.mendeley.com/documents/?uuid=e82da9f7-92db-4122-bddd-e6b920d28409","http://www.mendeley.com/documents/?uuid=02ba8bdb-e9a0-4c17-b26a-23ded4bd7bbc"]}],"mendeley":{"formattedCitation":"(ult.usk.ac.id, 2024)","manualFormatting":"(ult.usk.ac.id, 2024)","plainTextFormattedCitation":"(ult.usk.ac.id, 2024)","previouslyFormattedCitation":"(ult.usk.ac.id, 2024)"},"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u</w:t>
      </w:r>
      <w:r w:rsidR="004658AD" w:rsidRPr="004658AD">
        <w:rPr>
          <w:noProof/>
          <w:lang w:val="en-US"/>
        </w:rPr>
        <w:t>lt.usk.ac.id, 2024)</w:t>
      </w:r>
      <w:r w:rsidR="004658AD">
        <w:rPr>
          <w:lang w:val="en-US"/>
        </w:rPr>
        <w:fldChar w:fldCharType="end"/>
      </w:r>
      <w:r w:rsidR="00C05A48">
        <w:rPr>
          <w:lang w:val="id-ID"/>
        </w:rPr>
        <w:t xml:space="preserve"> </w:t>
      </w:r>
      <w:r w:rsidR="005E110A">
        <w:rPr>
          <w:lang w:val="id-ID"/>
        </w:rPr>
        <w:t xml:space="preserve">dan </w:t>
      </w:r>
      <w:r w:rsidR="00C05A48">
        <w:rPr>
          <w:lang w:val="id-ID"/>
        </w:rPr>
        <w:t>disimpan ke dalam format .pdf untuk digunakan dengan metode RAG</w:t>
      </w:r>
      <w:r w:rsidRPr="00A25460">
        <w:t xml:space="preserve">. </w:t>
      </w:r>
      <w:r w:rsidR="008B6288">
        <w:rPr>
          <w:lang w:val="id-ID"/>
        </w:rPr>
        <w:t>Dataset</w:t>
      </w:r>
      <w:r w:rsidRPr="00A25460">
        <w:t xml:space="preserve"> ini secara manual dibagi menjadi beberapa topik berdasarkan topik terkait</w:t>
      </w:r>
      <w:r w:rsidRPr="00A25460">
        <w:rPr>
          <w:lang w:val="id-ID"/>
        </w:rPr>
        <w:t xml:space="preserve"> penerimaan mahasiswa baru di USK</w:t>
      </w:r>
      <w:bookmarkStart w:id="73" w:name="_lnxbz9" w:colFirst="0" w:colLast="0"/>
      <w:bookmarkEnd w:id="73"/>
      <w:r w:rsidRPr="00A25460">
        <w:rPr>
          <w:color w:val="000000" w:themeColor="text1"/>
        </w:rPr>
        <w:t>.</w:t>
      </w:r>
      <w:r w:rsidR="006E3ECD">
        <w:rPr>
          <w:color w:val="000000" w:themeColor="text1"/>
          <w:lang w:val="id-ID"/>
        </w:rPr>
        <w:t xml:space="preserve"> Dataset ini terbagi ke dalam beberapa topik </w:t>
      </w:r>
      <w:r w:rsidR="006E3ECD">
        <w:rPr>
          <w:lang w:val="id-ID"/>
        </w:rPr>
        <w:t>seperti Uang Kuliah (UKTB), Akademik, Umum, beasiswa, dan lain-lain.</w:t>
      </w:r>
    </w:p>
    <w:p w14:paraId="07218BAA" w14:textId="189EEDC4" w:rsidR="00271CA6" w:rsidRPr="00A25460" w:rsidRDefault="00271CA6" w:rsidP="00271CA6">
      <w:pPr>
        <w:pStyle w:val="Heading2"/>
        <w:rPr>
          <w:rFonts w:eastAsiaTheme="minorEastAsia"/>
          <w:color w:val="000000" w:themeColor="text1"/>
        </w:rPr>
      </w:pPr>
      <w:bookmarkStart w:id="74" w:name="_Toc163073896"/>
      <w:bookmarkStart w:id="75" w:name="_Toc175818101"/>
      <w:r w:rsidRPr="00A25460">
        <w:rPr>
          <w:rFonts w:eastAsiaTheme="minorEastAsia"/>
          <w:i/>
          <w:iCs w:val="0"/>
          <w:color w:val="000000" w:themeColor="text1"/>
        </w:rPr>
        <w:t>Python</w:t>
      </w:r>
      <w:bookmarkEnd w:id="74"/>
      <w:bookmarkEnd w:id="75"/>
    </w:p>
    <w:p w14:paraId="4E97515A" w14:textId="77777777" w:rsidR="00271CA6" w:rsidRPr="00A25460" w:rsidRDefault="00271CA6" w:rsidP="00274B90">
      <w:pPr>
        <w:spacing w:line="360" w:lineRule="auto"/>
        <w:ind w:firstLine="709"/>
        <w:jc w:val="both"/>
        <w:rPr>
          <w:bCs w:val="0"/>
          <w:color w:val="000000" w:themeColor="text1"/>
        </w:rPr>
      </w:pPr>
      <w:r w:rsidRPr="00A25460">
        <w:rPr>
          <w:color w:val="000000" w:themeColor="text1"/>
        </w:rPr>
        <w:t xml:space="preserve">Bahasa pemrograman yang bersifat </w:t>
      </w:r>
      <w:r w:rsidRPr="00A25460">
        <w:rPr>
          <w:i/>
          <w:color w:val="000000" w:themeColor="text1"/>
        </w:rPr>
        <w:t>interpreter</w:t>
      </w:r>
      <w:r w:rsidRPr="00A25460">
        <w:rPr>
          <w:color w:val="000000" w:themeColor="text1"/>
        </w:rPr>
        <w:t xml:space="preserve"> yaitu Python merupakan salah satu bahasa interaktif dengan </w:t>
      </w:r>
      <w:r w:rsidRPr="00A25460">
        <w:rPr>
          <w:i/>
          <w:color w:val="000000" w:themeColor="text1"/>
        </w:rPr>
        <w:t>object-oriented</w:t>
      </w:r>
      <w:r w:rsidRPr="00A25460">
        <w:rPr>
          <w:color w:val="000000" w:themeColor="text1"/>
        </w:rPr>
        <w:t xml:space="preserve"> beroperasi hampir di semua </w:t>
      </w:r>
      <w:r w:rsidRPr="00A25460">
        <w:rPr>
          <w:i/>
          <w:color w:val="000000" w:themeColor="text1"/>
        </w:rPr>
        <w:t>platform</w:t>
      </w:r>
      <w:r w:rsidRPr="00A25460">
        <w:rPr>
          <w:color w:val="000000" w:themeColor="text1"/>
        </w:rPr>
        <w:t>, seperti pada Windows, Mac, Linux dan lainnya, dengan sintaksnya yang jelas dan elegan Python dikategorikan sebagai salah satu bahasa pemrograman yang dapat dipelajari dengan mudah, modul - modul pada python dikombinasikan dengan menggunakan struktur data tingkat tinggi yang efisien.</w:t>
      </w:r>
    </w:p>
    <w:p w14:paraId="1E18BA05" w14:textId="77777777" w:rsidR="00271CA6" w:rsidRPr="00A25460" w:rsidRDefault="00271CA6" w:rsidP="00274B90">
      <w:pPr>
        <w:spacing w:line="360" w:lineRule="auto"/>
        <w:ind w:firstLine="709"/>
        <w:jc w:val="both"/>
        <w:rPr>
          <w:bCs w:val="0"/>
          <w:color w:val="000000" w:themeColor="text1"/>
        </w:rPr>
      </w:pPr>
      <w:r w:rsidRPr="00A25460">
        <w:rPr>
          <w:color w:val="000000" w:themeColor="text1"/>
        </w:rPr>
        <w:t>Bahasa pemrograman python sendiri diciptakan di Belanda pada tahun 1990 oleh Guido Van Rossum dan Namanya diambil dari acara televisi kesukaan Guido yaitu Monty Python’s Flying Circus. Secara luas python digunakan sebagai bahasa pemrograman yang dipakai dalam industri dan juga dalam Pendidikan dikarenakan sintaks yang intuitif, ringkas, sederhana dan terdapat pustaka yang banyak.</w:t>
      </w:r>
    </w:p>
    <w:p w14:paraId="6D7D7D06" w14:textId="45385F10" w:rsidR="00AD7FC7" w:rsidRPr="00A25460" w:rsidRDefault="00271CA6" w:rsidP="00274B90">
      <w:pPr>
        <w:spacing w:line="360" w:lineRule="auto"/>
        <w:ind w:firstLine="709"/>
        <w:jc w:val="both"/>
        <w:rPr>
          <w:color w:val="000000" w:themeColor="text1"/>
        </w:rPr>
      </w:pPr>
      <w:r w:rsidRPr="00A25460">
        <w:rPr>
          <w:color w:val="000000" w:themeColor="text1"/>
        </w:rPr>
        <w:lastRenderedPageBreak/>
        <w:t>Python juga merupakan pemrograman yang berorientasi pada objek atau OOP. kelas (</w:t>
      </w:r>
      <w:r w:rsidRPr="00A25460">
        <w:rPr>
          <w:i/>
          <w:color w:val="000000" w:themeColor="text1"/>
        </w:rPr>
        <w:t>class</w:t>
      </w:r>
      <w:r w:rsidRPr="00A25460">
        <w:rPr>
          <w:color w:val="000000" w:themeColor="text1"/>
        </w:rPr>
        <w:t>) dalam python merupakan sebuah objek berupa data dan merupakan suatu alat yang dapat digunakan dalam pengembangan perangkat lunak yang nantinya dapat digunakan kembali.</w:t>
      </w:r>
      <w:r w:rsidR="00C5674D" w:rsidRPr="00A25460">
        <w:t xml:space="preserve"> </w:t>
      </w:r>
      <w:r w:rsidR="00C5674D" w:rsidRPr="00A25460">
        <w:rPr>
          <w:color w:val="000000" w:themeColor="text1"/>
        </w:rPr>
        <w:t xml:space="preserve">Python </w:t>
      </w:r>
      <w:r w:rsidR="00731439" w:rsidRPr="00A25460">
        <w:rPr>
          <w:color w:val="000000" w:themeColor="text1"/>
        </w:rPr>
        <w:t xml:space="preserve">merupakan </w:t>
      </w:r>
      <w:r w:rsidR="00C5674D" w:rsidRPr="00A25460">
        <w:rPr>
          <w:color w:val="000000" w:themeColor="text1"/>
        </w:rPr>
        <w:t>bahasa yang</w:t>
      </w:r>
      <w:r w:rsidR="007112B1" w:rsidRPr="00A25460">
        <w:rPr>
          <w:color w:val="000000" w:themeColor="text1"/>
        </w:rPr>
        <w:t xml:space="preserve"> memiliki</w:t>
      </w:r>
      <w:r w:rsidR="00C5674D" w:rsidRPr="00A25460">
        <w:rPr>
          <w:color w:val="000000" w:themeColor="text1"/>
        </w:rPr>
        <w:t xml:space="preserve"> kemampuan, menggabungkan kapabilitas, dan sintaksis kode </w:t>
      </w:r>
      <w:r w:rsidR="00731439" w:rsidRPr="00A25460">
        <w:rPr>
          <w:color w:val="000000" w:themeColor="text1"/>
        </w:rPr>
        <w:t>dengan</w:t>
      </w:r>
      <w:r w:rsidR="00C5674D" w:rsidRPr="00A25460">
        <w:rPr>
          <w:color w:val="000000" w:themeColor="text1"/>
        </w:rPr>
        <w:t xml:space="preserve"> sangat jelas, dan juga dilengkapi dengan fungsionalitas pustaka standar yang besar serta komprehensif. Walaupun Python tergolong bahasa pemrograman dengan level tinggi, nyatanya Python dirancang sedemikian rupa agar mudah dipelajari dan dipahami.</w:t>
      </w:r>
      <w:r w:rsidR="00C5674D" w:rsidRPr="00A25460">
        <w:t xml:space="preserve"> </w:t>
      </w:r>
      <w:r w:rsidR="00C5674D" w:rsidRPr="00A25460">
        <w:rPr>
          <w:color w:val="000000" w:themeColor="text1"/>
        </w:rPr>
        <w:t>Python memiliki tata bahasa dan script yang sangat mudah untuk dipelajari. Python juga memiliki sistem pengelolaan data dan memori otomatis. Selain itu modul pada Python selalu diupdate</w:t>
      </w:r>
      <w:r w:rsidR="00AE4400" w:rsidRPr="00A25460">
        <w:rPr>
          <w:color w:val="000000" w:themeColor="text1"/>
        </w:rPr>
        <w:t xml:space="preserve"> </w:t>
      </w:r>
      <w:r w:rsidR="003E7041" w:rsidRPr="00A25460">
        <w:rPr>
          <w:color w:val="000000" w:themeColor="text1"/>
        </w:rPr>
        <w:fldChar w:fldCharType="begin" w:fldLock="1"/>
      </w:r>
      <w:r w:rsidR="005A6F0F">
        <w:rPr>
          <w:color w:val="000000" w:themeColor="text1"/>
        </w:rPr>
        <w:instrText>ADDIN CSL_CITATION {"citationItems":[{"id":"ITEM-1","itemData":{"URL":"https://diskominfo.kedirikab.go.id/baca/apa-itu-bahasa-python","accessed":{"date-parts":[["2024","4","17"]]},"author":[{"dropping-particle":"","family":"diskominfo.kedirikab.go.id","given":"","non-dropping-particle":"","parse-names":false,"suffix":""}],"container-title":"diskominfo.kedirikab.go.id","id":"ITEM-1","issued":{"date-parts":[["2023"]]},"title":"Apa itu bahasa Python?","type":"webpage"},"uris":["http://www.mendeley.com/documents/?uuid=0e0742a9-a37f-4e7b-aea3-e6ddcaf0f8c1"]}],"mendeley":{"formattedCitation":"(diskominfo.kedirikab.go.id, 2023)","plainTextFormattedCitation":"(diskominfo.kedirikab.go.id, 2023)","previouslyFormattedCitation":"(diskominfo.kedirikab.go.id, 2023)"},"properties":{"noteIndex":0},"schema":"https://github.com/citation-style-language/schema/raw/master/csl-citation.json"}</w:instrText>
      </w:r>
      <w:r w:rsidR="003E7041" w:rsidRPr="00A25460">
        <w:rPr>
          <w:color w:val="000000" w:themeColor="text1"/>
        </w:rPr>
        <w:fldChar w:fldCharType="separate"/>
      </w:r>
      <w:r w:rsidR="003E7041" w:rsidRPr="00A25460">
        <w:rPr>
          <w:noProof/>
          <w:color w:val="000000" w:themeColor="text1"/>
        </w:rPr>
        <w:t>(diskominfo.kedirikab.go.id, 2023)</w:t>
      </w:r>
      <w:r w:rsidR="003E7041" w:rsidRPr="00A25460">
        <w:rPr>
          <w:color w:val="000000" w:themeColor="text1"/>
        </w:rPr>
        <w:fldChar w:fldCharType="end"/>
      </w:r>
      <w:r w:rsidR="00C5674D" w:rsidRPr="00A25460">
        <w:rPr>
          <w:color w:val="000000" w:themeColor="text1"/>
        </w:rPr>
        <w:t>.</w:t>
      </w:r>
    </w:p>
    <w:p w14:paraId="55D833E9" w14:textId="77777777" w:rsidR="00AA4061" w:rsidRPr="00A25460" w:rsidRDefault="00AA4061" w:rsidP="005C4567">
      <w:pPr>
        <w:spacing w:line="360" w:lineRule="auto"/>
        <w:ind w:firstLine="576"/>
        <w:jc w:val="both"/>
        <w:rPr>
          <w:rFonts w:eastAsiaTheme="minorEastAsia"/>
        </w:rPr>
      </w:pPr>
    </w:p>
    <w:p w14:paraId="0E6E2C37" w14:textId="54A0429F" w:rsidR="00E11F26" w:rsidRPr="00A25460" w:rsidRDefault="0022183D" w:rsidP="00725163">
      <w:pPr>
        <w:pStyle w:val="Heading1"/>
      </w:pPr>
      <w:r w:rsidRPr="00A25460">
        <w:br w:type="page"/>
      </w:r>
      <w:bookmarkStart w:id="76" w:name="_Toc175818102"/>
      <w:r w:rsidR="00A23963" w:rsidRPr="00A25460">
        <w:rPr>
          <w:lang w:val="en-US"/>
        </w:rPr>
        <w:lastRenderedPageBreak/>
        <w:t>BAB III</w:t>
      </w:r>
      <w:r w:rsidR="005E4851" w:rsidRPr="00A25460">
        <w:br/>
      </w:r>
      <w:bookmarkStart w:id="77" w:name="_Toc163126458"/>
      <w:r w:rsidR="00E11F26" w:rsidRPr="00A25460">
        <w:t>METODOLOGI PENELITIAN</w:t>
      </w:r>
      <w:bookmarkEnd w:id="76"/>
      <w:bookmarkEnd w:id="77"/>
    </w:p>
    <w:p w14:paraId="33A2E13E" w14:textId="77777777" w:rsidR="00E11F26" w:rsidRPr="00A25460" w:rsidRDefault="00E11F26" w:rsidP="00E11F26"/>
    <w:p w14:paraId="0AA7E842" w14:textId="77777777" w:rsidR="00E11F26" w:rsidRPr="00A25460" w:rsidRDefault="00E11F26" w:rsidP="00E11F26"/>
    <w:p w14:paraId="6685F28F" w14:textId="77777777" w:rsidR="00E11F26" w:rsidRPr="00A25460" w:rsidRDefault="00E11F26" w:rsidP="00637F02"/>
    <w:p w14:paraId="3BB735D6" w14:textId="59E3DF44" w:rsidR="00E11F26" w:rsidRPr="00A25460" w:rsidRDefault="005E4851" w:rsidP="00E11F26">
      <w:pPr>
        <w:pStyle w:val="Heading2"/>
        <w:rPr>
          <w:lang w:val="id-ID"/>
        </w:rPr>
      </w:pPr>
      <w:bookmarkStart w:id="78" w:name="_Toc163126459"/>
      <w:bookmarkStart w:id="79" w:name="_Toc175818103"/>
      <w:r w:rsidRPr="00A25460">
        <w:rPr>
          <w:lang w:val="id-ID"/>
        </w:rPr>
        <w:t xml:space="preserve">Tempat </w:t>
      </w:r>
      <w:r w:rsidR="00497D17" w:rsidRPr="00A25460">
        <w:rPr>
          <w:lang w:val="en-US"/>
        </w:rPr>
        <w:t xml:space="preserve">dan Waktu </w:t>
      </w:r>
      <w:r w:rsidRPr="00A25460">
        <w:rPr>
          <w:lang w:val="id-ID"/>
        </w:rPr>
        <w:t>Penelitian</w:t>
      </w:r>
      <w:bookmarkEnd w:id="78"/>
      <w:bookmarkEnd w:id="79"/>
    </w:p>
    <w:p w14:paraId="0EBDAB98" w14:textId="4A8991B7" w:rsidR="003F2DFC" w:rsidRPr="00A25460" w:rsidRDefault="00497D17" w:rsidP="00767D56">
      <w:pPr>
        <w:spacing w:after="120" w:line="360" w:lineRule="auto"/>
        <w:ind w:firstLine="709"/>
        <w:jc w:val="both"/>
        <w:rPr>
          <w:lang w:val="en-US"/>
        </w:rPr>
      </w:pPr>
      <w:r w:rsidRPr="00A25460">
        <w:rPr>
          <w:lang w:val="id-ID"/>
        </w:rPr>
        <w:t>Penelitian dilakukan di Prodi Magister Kecerdasan Buatan Jurusan Informatika Fakultas Matematika dan Ilmu Pengetahuan Alam (FMIPA) Universitas</w:t>
      </w:r>
      <w:r w:rsidRPr="00A25460">
        <w:rPr>
          <w:lang w:val="en-US"/>
        </w:rPr>
        <w:t xml:space="preserve"> </w:t>
      </w:r>
      <w:r w:rsidRPr="00A25460">
        <w:rPr>
          <w:lang w:val="id-ID"/>
        </w:rPr>
        <w:t xml:space="preserve">Syiah Kuala. Selama kurang lebih </w:t>
      </w:r>
      <w:r w:rsidR="007E3313">
        <w:rPr>
          <w:lang w:val="en-US"/>
        </w:rPr>
        <w:t>6</w:t>
      </w:r>
      <w:r w:rsidRPr="00A25460">
        <w:rPr>
          <w:lang w:val="id-ID"/>
        </w:rPr>
        <w:t xml:space="preserve"> (</w:t>
      </w:r>
      <w:r w:rsidR="007E3313">
        <w:rPr>
          <w:lang w:val="en-US"/>
        </w:rPr>
        <w:t>enam</w:t>
      </w:r>
      <w:r w:rsidRPr="00A25460">
        <w:rPr>
          <w:lang w:val="id-ID"/>
        </w:rPr>
        <w:t>) bulan, peneliti akan melakukan</w:t>
      </w:r>
      <w:r w:rsidRPr="00A25460">
        <w:rPr>
          <w:lang w:val="en-US"/>
        </w:rPr>
        <w:t xml:space="preserve"> </w:t>
      </w:r>
      <w:r w:rsidRPr="00A25460">
        <w:rPr>
          <w:lang w:val="id-ID"/>
        </w:rPr>
        <w:t>penelitian yang intensif dengan fokus pada topik yang telah ditentukan yang</w:t>
      </w:r>
      <w:r w:rsidRPr="00A25460">
        <w:rPr>
          <w:lang w:val="en-US"/>
        </w:rPr>
        <w:t xml:space="preserve"> </w:t>
      </w:r>
      <w:r w:rsidRPr="00A25460">
        <w:rPr>
          <w:lang w:val="id-ID"/>
        </w:rPr>
        <w:t xml:space="preserve">dimulai dari bulan </w:t>
      </w:r>
      <w:r w:rsidR="00B63F70">
        <w:rPr>
          <w:lang w:val="en-US"/>
        </w:rPr>
        <w:t>April</w:t>
      </w:r>
      <w:r w:rsidRPr="00A25460">
        <w:rPr>
          <w:lang w:val="id-ID"/>
        </w:rPr>
        <w:t xml:space="preserve"> sampai dengan </w:t>
      </w:r>
      <w:r w:rsidR="00B63F70">
        <w:rPr>
          <w:lang w:val="en-US"/>
        </w:rPr>
        <w:t>September</w:t>
      </w:r>
      <w:r w:rsidRPr="00A25460">
        <w:rPr>
          <w:lang w:val="id-ID"/>
        </w:rPr>
        <w:t xml:space="preserve"> 202</w:t>
      </w:r>
      <w:r w:rsidR="00B63F70">
        <w:rPr>
          <w:lang w:val="en-US"/>
        </w:rPr>
        <w:t>4</w:t>
      </w:r>
      <w:r w:rsidRPr="00A25460">
        <w:rPr>
          <w:lang w:val="id-ID"/>
        </w:rPr>
        <w:t>.</w:t>
      </w:r>
    </w:p>
    <w:p w14:paraId="55FBF39A" w14:textId="77777777" w:rsidR="00497D17" w:rsidRPr="00A25460" w:rsidRDefault="00497D17" w:rsidP="00497D17">
      <w:pPr>
        <w:spacing w:line="360" w:lineRule="auto"/>
        <w:ind w:firstLine="576"/>
        <w:jc w:val="both"/>
        <w:rPr>
          <w:lang w:val="id-ID"/>
        </w:rPr>
      </w:pPr>
    </w:p>
    <w:p w14:paraId="3ADFF4B8" w14:textId="77777777" w:rsidR="00245355" w:rsidRPr="00A25460" w:rsidRDefault="00245355" w:rsidP="00245355">
      <w:pPr>
        <w:pStyle w:val="Heading2"/>
      </w:pPr>
      <w:bookmarkStart w:id="80" w:name="_Toc175818104"/>
      <w:r w:rsidRPr="00A25460">
        <w:rPr>
          <w:lang w:val="en-US"/>
        </w:rPr>
        <w:t>Alat dan Bahan</w:t>
      </w:r>
      <w:bookmarkEnd w:id="80"/>
    </w:p>
    <w:p w14:paraId="3CB08754" w14:textId="77777777" w:rsidR="00245355" w:rsidRPr="00A25460" w:rsidRDefault="00245355" w:rsidP="00274B90">
      <w:pPr>
        <w:spacing w:line="360" w:lineRule="auto"/>
        <w:ind w:firstLine="709"/>
      </w:pPr>
      <w:r w:rsidRPr="00A25460">
        <w:t>Alat dan bahan yang digunakan pada saat kegiatan penelitian ditunjukkan pada</w:t>
      </w:r>
    </w:p>
    <w:p w14:paraId="440153C7" w14:textId="3F1504A5" w:rsidR="00725163" w:rsidRPr="005C1644" w:rsidRDefault="00725163" w:rsidP="005C1644">
      <w:pPr>
        <w:pStyle w:val="Caption"/>
        <w:spacing w:after="240" w:line="360" w:lineRule="auto"/>
        <w:ind w:firstLine="284"/>
        <w:jc w:val="left"/>
        <w:rPr>
          <w:lang w:val="en-US"/>
        </w:rPr>
      </w:pPr>
      <w:r w:rsidRPr="00A25460">
        <w:fldChar w:fldCharType="begin"/>
      </w:r>
      <w:r w:rsidRPr="00A25460">
        <w:rPr>
          <w:lang w:val="en-US"/>
        </w:rPr>
        <w:instrText xml:space="preserve"> REF _Ref164284289 \h </w:instrText>
      </w:r>
      <w:r w:rsidR="00A25460">
        <w:instrText xml:space="preserve"> \* MERGEFORMAT </w:instrText>
      </w:r>
      <w:r w:rsidRPr="00A25460">
        <w:fldChar w:fldCharType="separate"/>
      </w:r>
      <w:r w:rsidR="00D81479" w:rsidRPr="00A25460">
        <w:t xml:space="preserve">Tabel </w:t>
      </w:r>
      <w:r w:rsidR="00D81479">
        <w:rPr>
          <w:noProof/>
        </w:rPr>
        <w:t>3.1</w:t>
      </w:r>
      <w:r w:rsidRPr="00A25460">
        <w:fldChar w:fldCharType="end"/>
      </w:r>
      <w:r w:rsidRPr="00A25460">
        <w:rPr>
          <w:lang w:val="en-US"/>
        </w:rPr>
        <w:t xml:space="preserve"> </w:t>
      </w:r>
      <w:r w:rsidR="00245355" w:rsidRPr="00A25460">
        <w:rPr>
          <w:lang w:val="en-US"/>
        </w:rPr>
        <w:t>Alat dan Bahan</w:t>
      </w:r>
      <w:r w:rsidR="00400077" w:rsidRPr="00A25460">
        <w:rPr>
          <w:lang w:val="en-US"/>
        </w:rPr>
        <w:t>.</w:t>
      </w:r>
    </w:p>
    <w:p w14:paraId="5339EB88" w14:textId="486B91FF" w:rsidR="00725163" w:rsidRPr="00A25460" w:rsidRDefault="00725163" w:rsidP="00F527EC">
      <w:pPr>
        <w:pStyle w:val="Caption"/>
        <w:spacing w:line="360" w:lineRule="auto"/>
        <w:rPr>
          <w:lang w:val="en-US"/>
        </w:rPr>
      </w:pPr>
      <w:bookmarkStart w:id="81" w:name="_Ref164284289"/>
      <w:bookmarkStart w:id="82" w:name="_Toc175818483"/>
      <w:r w:rsidRPr="00A25460">
        <w:t xml:space="preserve">Tabel </w:t>
      </w:r>
      <w:r w:rsidR="00D64AFC">
        <w:fldChar w:fldCharType="begin"/>
      </w:r>
      <w:r w:rsidR="00D64AFC">
        <w:instrText xml:space="preserve"> STYLEREF 1 \s </w:instrText>
      </w:r>
      <w:r w:rsidR="00D64AFC">
        <w:fldChar w:fldCharType="separate"/>
      </w:r>
      <w:r w:rsidR="00D81479">
        <w:rPr>
          <w:noProof/>
        </w:rPr>
        <w:t>3</w:t>
      </w:r>
      <w:r w:rsidR="00D64AFC">
        <w:fldChar w:fldCharType="end"/>
      </w:r>
      <w:r w:rsidR="00D64AFC">
        <w:t>.</w:t>
      </w:r>
      <w:r w:rsidR="00D64AFC">
        <w:fldChar w:fldCharType="begin"/>
      </w:r>
      <w:r w:rsidR="00D64AFC">
        <w:instrText xml:space="preserve"> SEQ Tabel \* ARABIC \s 1 </w:instrText>
      </w:r>
      <w:r w:rsidR="00D64AFC">
        <w:fldChar w:fldCharType="separate"/>
      </w:r>
      <w:r w:rsidR="00D81479">
        <w:rPr>
          <w:noProof/>
        </w:rPr>
        <w:t>1</w:t>
      </w:r>
      <w:r w:rsidR="00D64AFC">
        <w:fldChar w:fldCharType="end"/>
      </w:r>
      <w:bookmarkEnd w:id="81"/>
      <w:r w:rsidRPr="00A25460">
        <w:rPr>
          <w:lang w:val="en-US"/>
        </w:rPr>
        <w:t xml:space="preserve"> Alat dan Bahan</w:t>
      </w:r>
      <w:bookmarkEnd w:id="82"/>
    </w:p>
    <w:tbl>
      <w:tblPr>
        <w:tblW w:w="82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7513"/>
      </w:tblGrid>
      <w:tr w:rsidR="00245355" w:rsidRPr="00A25460" w14:paraId="3FF13367" w14:textId="77777777" w:rsidTr="00245355">
        <w:trPr>
          <w:trHeight w:val="505"/>
          <w:jc w:val="center"/>
        </w:trPr>
        <w:tc>
          <w:tcPr>
            <w:tcW w:w="709" w:type="dxa"/>
            <w:shd w:val="clear" w:color="auto" w:fill="auto"/>
            <w:vAlign w:val="center"/>
          </w:tcPr>
          <w:p w14:paraId="5B447EBA" w14:textId="77777777" w:rsidR="00245355" w:rsidRPr="00A25460" w:rsidRDefault="00245355" w:rsidP="004F6448">
            <w:pPr>
              <w:widowControl w:val="0"/>
              <w:tabs>
                <w:tab w:val="left" w:pos="234"/>
              </w:tabs>
              <w:ind w:left="234" w:hanging="234"/>
              <w:jc w:val="center"/>
            </w:pPr>
            <w:r w:rsidRPr="00A25460">
              <w:t>No</w:t>
            </w:r>
          </w:p>
        </w:tc>
        <w:tc>
          <w:tcPr>
            <w:tcW w:w="7513" w:type="dxa"/>
            <w:shd w:val="clear" w:color="auto" w:fill="auto"/>
            <w:vAlign w:val="center"/>
          </w:tcPr>
          <w:p w14:paraId="6DBE7DE9" w14:textId="77777777" w:rsidR="00245355" w:rsidRPr="00A25460" w:rsidRDefault="00245355" w:rsidP="004F6448">
            <w:pPr>
              <w:widowControl w:val="0"/>
              <w:jc w:val="center"/>
            </w:pPr>
            <w:r w:rsidRPr="00A25460">
              <w:t>Alat dan Bahan</w:t>
            </w:r>
          </w:p>
        </w:tc>
      </w:tr>
      <w:tr w:rsidR="00245355" w:rsidRPr="00A25460" w14:paraId="2FB992D3" w14:textId="77777777" w:rsidTr="00245355">
        <w:trPr>
          <w:trHeight w:val="781"/>
          <w:jc w:val="center"/>
        </w:trPr>
        <w:tc>
          <w:tcPr>
            <w:tcW w:w="709" w:type="dxa"/>
            <w:shd w:val="clear" w:color="auto" w:fill="auto"/>
            <w:vAlign w:val="center"/>
          </w:tcPr>
          <w:p w14:paraId="234DD5A7" w14:textId="77777777" w:rsidR="00245355" w:rsidRPr="00A25460" w:rsidRDefault="00245355" w:rsidP="004F6448">
            <w:pPr>
              <w:jc w:val="center"/>
            </w:pPr>
            <w:r w:rsidRPr="00A25460">
              <w:t>1.</w:t>
            </w:r>
          </w:p>
        </w:tc>
        <w:tc>
          <w:tcPr>
            <w:tcW w:w="7513" w:type="dxa"/>
            <w:shd w:val="clear" w:color="auto" w:fill="auto"/>
            <w:vAlign w:val="center"/>
          </w:tcPr>
          <w:p w14:paraId="7C0A3C55" w14:textId="77777777" w:rsidR="00245355" w:rsidRPr="00A25460" w:rsidRDefault="00245355" w:rsidP="004F6448">
            <w:pPr>
              <w:spacing w:line="276" w:lineRule="auto"/>
            </w:pPr>
            <w:r w:rsidRPr="00A25460">
              <w:t>Komputer dengan spesifikasi yang cukup untuk menjalankan Google Colab</w:t>
            </w:r>
          </w:p>
        </w:tc>
      </w:tr>
      <w:tr w:rsidR="00245355" w:rsidRPr="00A25460" w14:paraId="4B3B7543" w14:textId="77777777" w:rsidTr="00245355">
        <w:trPr>
          <w:trHeight w:val="781"/>
          <w:jc w:val="center"/>
        </w:trPr>
        <w:tc>
          <w:tcPr>
            <w:tcW w:w="709" w:type="dxa"/>
            <w:shd w:val="clear" w:color="auto" w:fill="auto"/>
            <w:vAlign w:val="center"/>
          </w:tcPr>
          <w:p w14:paraId="7D426B8F" w14:textId="77777777" w:rsidR="00245355" w:rsidRPr="00A25460" w:rsidRDefault="00245355" w:rsidP="004F6448">
            <w:pPr>
              <w:jc w:val="center"/>
            </w:pPr>
            <w:r w:rsidRPr="00A25460">
              <w:t>2.</w:t>
            </w:r>
          </w:p>
        </w:tc>
        <w:tc>
          <w:tcPr>
            <w:tcW w:w="7513" w:type="dxa"/>
            <w:shd w:val="clear" w:color="auto" w:fill="auto"/>
            <w:vAlign w:val="center"/>
          </w:tcPr>
          <w:p w14:paraId="78255504" w14:textId="78C10A3F" w:rsidR="00245355" w:rsidRPr="00A25460" w:rsidRDefault="00245355" w:rsidP="004F6448">
            <w:pPr>
              <w:spacing w:line="276" w:lineRule="auto"/>
            </w:pPr>
            <w:r w:rsidRPr="00A25460">
              <w:t xml:space="preserve">Google Colab </w:t>
            </w:r>
            <w:r w:rsidRPr="00797626">
              <w:t>dengan</w:t>
            </w:r>
            <w:r w:rsidR="00A82E21" w:rsidRPr="00797626">
              <w:rPr>
                <w:lang w:val="id-ID"/>
              </w:rPr>
              <w:t xml:space="preserve"> NVIDIA Tesla</w:t>
            </w:r>
            <w:r w:rsidRPr="00A25460">
              <w:t xml:space="preserve"> T4 GPU </w:t>
            </w:r>
          </w:p>
        </w:tc>
      </w:tr>
      <w:tr w:rsidR="00245355" w:rsidRPr="00A25460" w14:paraId="3F71BC2C" w14:textId="77777777" w:rsidTr="00245355">
        <w:trPr>
          <w:trHeight w:val="781"/>
          <w:jc w:val="center"/>
        </w:trPr>
        <w:tc>
          <w:tcPr>
            <w:tcW w:w="709" w:type="dxa"/>
            <w:shd w:val="clear" w:color="auto" w:fill="auto"/>
            <w:vAlign w:val="center"/>
          </w:tcPr>
          <w:p w14:paraId="430E5A17" w14:textId="77777777" w:rsidR="00245355" w:rsidRPr="00A25460" w:rsidRDefault="00245355" w:rsidP="004F6448">
            <w:pPr>
              <w:jc w:val="center"/>
            </w:pPr>
            <w:r w:rsidRPr="00A25460">
              <w:t>3.</w:t>
            </w:r>
          </w:p>
        </w:tc>
        <w:tc>
          <w:tcPr>
            <w:tcW w:w="7513" w:type="dxa"/>
            <w:shd w:val="clear" w:color="auto" w:fill="auto"/>
            <w:vAlign w:val="center"/>
          </w:tcPr>
          <w:p w14:paraId="18A2FA87" w14:textId="77777777" w:rsidR="00245355" w:rsidRPr="00A25460" w:rsidRDefault="00245355" w:rsidP="004F6448">
            <w:pPr>
              <w:spacing w:line="276" w:lineRule="auto"/>
            </w:pPr>
            <w:r w:rsidRPr="00A25460">
              <w:t xml:space="preserve">Dataset informasi </w:t>
            </w:r>
            <w:r w:rsidRPr="00A25460">
              <w:rPr>
                <w:lang w:val="id-ID"/>
              </w:rPr>
              <w:t>penerimaan mahasiswa baru</w:t>
            </w:r>
            <w:r w:rsidRPr="00A25460">
              <w:t xml:space="preserve"> di Universitas Syiah Kuala</w:t>
            </w:r>
          </w:p>
        </w:tc>
      </w:tr>
      <w:tr w:rsidR="00245355" w:rsidRPr="00A25460" w14:paraId="1C22BA71" w14:textId="77777777" w:rsidTr="00245355">
        <w:trPr>
          <w:trHeight w:val="781"/>
          <w:jc w:val="center"/>
        </w:trPr>
        <w:tc>
          <w:tcPr>
            <w:tcW w:w="709" w:type="dxa"/>
            <w:shd w:val="clear" w:color="auto" w:fill="auto"/>
            <w:vAlign w:val="center"/>
          </w:tcPr>
          <w:p w14:paraId="094CC77E" w14:textId="77777777" w:rsidR="00245355" w:rsidRPr="00A25460" w:rsidRDefault="00245355" w:rsidP="004F6448">
            <w:pPr>
              <w:jc w:val="center"/>
            </w:pPr>
            <w:r w:rsidRPr="00A25460">
              <w:t>4.</w:t>
            </w:r>
          </w:p>
        </w:tc>
        <w:tc>
          <w:tcPr>
            <w:tcW w:w="7513" w:type="dxa"/>
            <w:shd w:val="clear" w:color="auto" w:fill="auto"/>
            <w:vAlign w:val="center"/>
          </w:tcPr>
          <w:p w14:paraId="618DE8A4" w14:textId="77777777" w:rsidR="00245355" w:rsidRPr="00A25460" w:rsidRDefault="00245355" w:rsidP="004F6448">
            <w:pPr>
              <w:spacing w:line="276" w:lineRule="auto"/>
            </w:pPr>
            <w:r w:rsidRPr="00A25460">
              <w:t>Model Mistral 7B</w:t>
            </w:r>
          </w:p>
        </w:tc>
      </w:tr>
    </w:tbl>
    <w:p w14:paraId="353E8594" w14:textId="77777777" w:rsidR="000C5B0D" w:rsidRPr="00A25460" w:rsidRDefault="000C5B0D" w:rsidP="000C5B0D">
      <w:pPr>
        <w:spacing w:line="360" w:lineRule="auto"/>
        <w:ind w:firstLine="576"/>
      </w:pPr>
    </w:p>
    <w:p w14:paraId="73EFBE98" w14:textId="77777777" w:rsidR="000C5B0D" w:rsidRPr="00A25460" w:rsidRDefault="000C5B0D" w:rsidP="005C1644">
      <w:pPr>
        <w:pStyle w:val="Heading2"/>
      </w:pPr>
      <w:bookmarkStart w:id="83" w:name="_Toc175818105"/>
      <w:r w:rsidRPr="00A25460">
        <w:t>Metode Penelitian</w:t>
      </w:r>
      <w:bookmarkEnd w:id="83"/>
    </w:p>
    <w:p w14:paraId="6047709D" w14:textId="73518834" w:rsidR="000C5B0D" w:rsidRPr="00C951DC" w:rsidRDefault="000C5B0D" w:rsidP="00274B90">
      <w:pPr>
        <w:spacing w:line="360" w:lineRule="auto"/>
        <w:ind w:firstLine="709"/>
        <w:jc w:val="both"/>
        <w:rPr>
          <w:lang w:val="id-ID"/>
        </w:rPr>
      </w:pPr>
      <w:r w:rsidRPr="00A25460">
        <w:t xml:space="preserve">Penelitian terdiri dari tiga tahapan utama. Tahapan pertama adalah mengumpulkan dataset berupa </w:t>
      </w:r>
      <w:r w:rsidR="00885434">
        <w:t xml:space="preserve">pernyataan </w:t>
      </w:r>
      <w:r w:rsidRPr="00A25460">
        <w:t xml:space="preserve">seputar </w:t>
      </w:r>
      <w:r w:rsidR="00885434">
        <w:t xml:space="preserve">akademik di </w:t>
      </w:r>
      <w:r w:rsidR="00EC36CB">
        <w:rPr>
          <w:lang w:val="id-ID"/>
        </w:rPr>
        <w:t>USK</w:t>
      </w:r>
      <w:r w:rsidRPr="00A25460">
        <w:t xml:space="preserve">. Metode yang akan digunakan untuk mengumpulkan dataset ini yaitu dengan meminta data pertanyaan </w:t>
      </w:r>
      <w:r w:rsidR="00885434">
        <w:t>akademik</w:t>
      </w:r>
      <w:r w:rsidRPr="00A25460">
        <w:t xml:space="preserve"> ke bagian layanan terpadu USK serta melakukan </w:t>
      </w:r>
      <w:r w:rsidRPr="00A25460">
        <w:rPr>
          <w:i/>
          <w:color w:val="000000"/>
        </w:rPr>
        <w:t>preprocessing</w:t>
      </w:r>
      <w:r w:rsidRPr="00A25460">
        <w:rPr>
          <w:color w:val="000000"/>
        </w:rPr>
        <w:t xml:space="preserve"> </w:t>
      </w:r>
      <w:r w:rsidRPr="00A25460">
        <w:t xml:space="preserve">pada dataset. Selanjutnya tahap kedua adalah melakukan </w:t>
      </w:r>
      <w:r w:rsidR="00586A99">
        <w:t xml:space="preserve">pengembangan menggunakan </w:t>
      </w:r>
      <w:r w:rsidRPr="00A25460">
        <w:t xml:space="preserve">dataset yang </w:t>
      </w:r>
      <w:r w:rsidRPr="00A25460">
        <w:lastRenderedPageBreak/>
        <w:t xml:space="preserve">sudah terkumpul </w:t>
      </w:r>
      <w:r w:rsidR="005B5B7E">
        <w:t>pada</w:t>
      </w:r>
      <w:r w:rsidRPr="00A25460">
        <w:t xml:space="preserve"> </w:t>
      </w:r>
      <w:r w:rsidR="00E77501">
        <w:t>m</w:t>
      </w:r>
      <w:r w:rsidRPr="00A25460">
        <w:t>odel Mistral 7B</w:t>
      </w:r>
      <w:r w:rsidRPr="00A25460">
        <w:rPr>
          <w:lang w:val="id-ID"/>
        </w:rPr>
        <w:t xml:space="preserve"> </w:t>
      </w:r>
      <w:r w:rsidRPr="00A25460">
        <w:t xml:space="preserve">dengan metode </w:t>
      </w:r>
      <w:r w:rsidR="00586A99" w:rsidRPr="00A25460">
        <w:rPr>
          <w:i/>
        </w:rPr>
        <w:t>fine-tuning</w:t>
      </w:r>
      <w:r w:rsidR="00586A99" w:rsidRPr="00A25460">
        <w:t xml:space="preserve"> </w:t>
      </w:r>
      <w:r w:rsidR="00586A99">
        <w:t xml:space="preserve">dan </w:t>
      </w:r>
      <w:r w:rsidRPr="00A25460">
        <w:t>RAG d</w:t>
      </w:r>
      <w:r w:rsidR="00D767B9">
        <w:t>engan</w:t>
      </w:r>
      <w:r w:rsidRPr="00A25460">
        <w:t xml:space="preserve"> menggunakan Google Colab. Kemudian terakhir pada tahap ketiga menguji </w:t>
      </w:r>
      <w:r w:rsidR="00E90EF1">
        <w:t>m</w:t>
      </w:r>
      <w:r w:rsidRPr="00A25460">
        <w:t>odel Mistral 7B</w:t>
      </w:r>
      <w:r w:rsidRPr="00A25460">
        <w:rPr>
          <w:lang w:val="id-ID"/>
        </w:rPr>
        <w:t xml:space="preserve"> </w:t>
      </w:r>
      <w:r w:rsidRPr="00A25460">
        <w:t xml:space="preserve">dengan mengajukan beberapa pertanyaan dasar mengenai </w:t>
      </w:r>
      <w:r w:rsidR="00EE46BD">
        <w:rPr>
          <w:lang w:val="en-US"/>
        </w:rPr>
        <w:t>akademik</w:t>
      </w:r>
      <w:r w:rsidRPr="00A25460">
        <w:t xml:space="preserve"> di USK dan mengevaluasi kinerja </w:t>
      </w:r>
      <w:r w:rsidR="002A7717">
        <w:t xml:space="preserve">pada metode </w:t>
      </w:r>
      <w:r w:rsidR="002A7717" w:rsidRPr="00A25460">
        <w:rPr>
          <w:i/>
        </w:rPr>
        <w:t>fine-tuning</w:t>
      </w:r>
      <w:r w:rsidR="002A7717">
        <w:rPr>
          <w:i/>
        </w:rPr>
        <w:t xml:space="preserve"> </w:t>
      </w:r>
      <w:r w:rsidR="002A7717">
        <w:rPr>
          <w:iCs w:val="0"/>
        </w:rPr>
        <w:t>dan</w:t>
      </w:r>
      <w:r w:rsidR="002A7717">
        <w:t xml:space="preserve"> </w:t>
      </w:r>
      <w:r w:rsidRPr="00A25460">
        <w:t xml:space="preserve">RAG. Flowchart untuk alur peneliti dapat dilihat pada </w:t>
      </w:r>
      <w:r w:rsidR="00741E0D" w:rsidRPr="00A25460">
        <w:fldChar w:fldCharType="begin"/>
      </w:r>
      <w:r w:rsidR="00741E0D" w:rsidRPr="00A25460">
        <w:instrText xml:space="preserve"> REF _Ref164283940 \h </w:instrText>
      </w:r>
      <w:r w:rsidR="00A25460">
        <w:instrText xml:space="preserve"> \* MERGEFORMAT </w:instrText>
      </w:r>
      <w:r w:rsidR="00741E0D" w:rsidRPr="00A25460">
        <w:fldChar w:fldCharType="separate"/>
      </w:r>
      <w:r w:rsidR="00D81479" w:rsidRPr="00A25460">
        <w:t xml:space="preserve">Gambar </w:t>
      </w:r>
      <w:r w:rsidR="00D81479">
        <w:rPr>
          <w:noProof/>
        </w:rPr>
        <w:t>3.1</w:t>
      </w:r>
      <w:r w:rsidR="00741E0D" w:rsidRPr="00A25460">
        <w:fldChar w:fldCharType="end"/>
      </w:r>
      <w:r w:rsidR="00C951DC">
        <w:rPr>
          <w:lang w:val="id-ID"/>
        </w:rPr>
        <w:t>.</w:t>
      </w:r>
    </w:p>
    <w:p w14:paraId="3CCA8589" w14:textId="1384E958" w:rsidR="000C5B0D" w:rsidRPr="00A25460" w:rsidRDefault="00CC1BAE" w:rsidP="005761A2">
      <w:pPr>
        <w:keepNext/>
        <w:spacing w:line="360" w:lineRule="auto"/>
        <w:jc w:val="center"/>
      </w:pPr>
      <w:r w:rsidRPr="00CC1BAE">
        <w:rPr>
          <w:noProof/>
        </w:rPr>
        <w:drawing>
          <wp:inline distT="0" distB="0" distL="0" distR="0" wp14:anchorId="6CF89062" wp14:editId="63E43B2C">
            <wp:extent cx="2394585" cy="2700435"/>
            <wp:effectExtent l="0" t="0" r="5715" b="5080"/>
            <wp:docPr id="1769401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401246" name=""/>
                    <pic:cNvPicPr/>
                  </pic:nvPicPr>
                  <pic:blipFill>
                    <a:blip r:embed="rId23"/>
                    <a:stretch>
                      <a:fillRect/>
                    </a:stretch>
                  </pic:blipFill>
                  <pic:spPr>
                    <a:xfrm>
                      <a:off x="0" y="0"/>
                      <a:ext cx="2396312" cy="2702382"/>
                    </a:xfrm>
                    <a:prstGeom prst="rect">
                      <a:avLst/>
                    </a:prstGeom>
                  </pic:spPr>
                </pic:pic>
              </a:graphicData>
            </a:graphic>
          </wp:inline>
        </w:drawing>
      </w:r>
    </w:p>
    <w:p w14:paraId="4071B24F" w14:textId="08118CD4" w:rsidR="000C5B0D" w:rsidRDefault="000C5B0D" w:rsidP="005C1644">
      <w:pPr>
        <w:pStyle w:val="Caption"/>
        <w:spacing w:line="360" w:lineRule="auto"/>
        <w:rPr>
          <w:szCs w:val="24"/>
        </w:rPr>
      </w:pPr>
      <w:bookmarkStart w:id="84" w:name="_Ref164283940"/>
      <w:bookmarkStart w:id="85" w:name="_Toc175818167"/>
      <w:r w:rsidRPr="00A25460">
        <w:t xml:space="preserve">Gambar </w:t>
      </w:r>
      <w:r w:rsidR="00D2109F">
        <w:fldChar w:fldCharType="begin"/>
      </w:r>
      <w:r w:rsidR="00D2109F">
        <w:instrText xml:space="preserve"> STYLEREF 1 \s </w:instrText>
      </w:r>
      <w:r w:rsidR="00D2109F">
        <w:fldChar w:fldCharType="separate"/>
      </w:r>
      <w:r w:rsidR="00D81479">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D81479">
        <w:rPr>
          <w:noProof/>
        </w:rPr>
        <w:t>1</w:t>
      </w:r>
      <w:r w:rsidR="00D2109F">
        <w:fldChar w:fldCharType="end"/>
      </w:r>
      <w:bookmarkEnd w:id="84"/>
      <w:r w:rsidRPr="00A25460">
        <w:rPr>
          <w:lang w:val="en-US"/>
        </w:rPr>
        <w:t xml:space="preserve"> </w:t>
      </w:r>
      <w:r w:rsidRPr="00A25460">
        <w:rPr>
          <w:i/>
          <w:szCs w:val="24"/>
        </w:rPr>
        <w:t>Flowchart</w:t>
      </w:r>
      <w:r w:rsidRPr="00A25460">
        <w:rPr>
          <w:szCs w:val="24"/>
        </w:rPr>
        <w:t xml:space="preserve"> Alur Penelitian</w:t>
      </w:r>
      <w:bookmarkEnd w:id="85"/>
    </w:p>
    <w:p w14:paraId="5BF66B04" w14:textId="77777777" w:rsidR="002519C5" w:rsidRDefault="002519C5" w:rsidP="002519C5">
      <w:pPr>
        <w:rPr>
          <w:lang w:val="id-ID"/>
        </w:rPr>
      </w:pPr>
    </w:p>
    <w:p w14:paraId="0C787D48" w14:textId="2E619661" w:rsidR="002519C5" w:rsidRPr="002519C5" w:rsidRDefault="002519C5" w:rsidP="00A2036A">
      <w:pPr>
        <w:pStyle w:val="Heading3"/>
        <w:spacing w:after="240"/>
        <w:rPr>
          <w:lang w:val="en-US"/>
        </w:rPr>
      </w:pPr>
      <w:r>
        <w:rPr>
          <w:lang w:val="en-US"/>
        </w:rPr>
        <w:t>Pengumpulan dan Persiapan Dataset</w:t>
      </w:r>
    </w:p>
    <w:p w14:paraId="07321F2A" w14:textId="03BE28BB" w:rsidR="006A4D8D" w:rsidRDefault="00322994" w:rsidP="002706A6">
      <w:pPr>
        <w:spacing w:after="240" w:line="360" w:lineRule="auto"/>
        <w:ind w:firstLine="720"/>
        <w:jc w:val="both"/>
        <w:rPr>
          <w:lang w:val="en-US"/>
        </w:rPr>
      </w:pPr>
      <w:r>
        <w:rPr>
          <w:lang w:val="en-US"/>
        </w:rPr>
        <w:t>Tahap awal ada</w:t>
      </w:r>
      <w:r w:rsidR="00B97013">
        <w:rPr>
          <w:lang w:val="en-US"/>
        </w:rPr>
        <w:t>lah</w:t>
      </w:r>
      <w:r>
        <w:rPr>
          <w:lang w:val="en-US"/>
        </w:rPr>
        <w:t xml:space="preserve"> mengumpulkan data</w:t>
      </w:r>
      <w:r w:rsidR="00A76F5C">
        <w:rPr>
          <w:lang w:val="en-US"/>
        </w:rPr>
        <w:t xml:space="preserve"> mentah</w:t>
      </w:r>
      <w:r>
        <w:rPr>
          <w:lang w:val="en-US"/>
        </w:rPr>
        <w:t xml:space="preserve"> </w:t>
      </w:r>
      <w:r w:rsidR="002519C5">
        <w:rPr>
          <w:lang w:val="en-US"/>
        </w:rPr>
        <w:t>dari Unit Layanan Terpadu USK</w:t>
      </w:r>
      <w:r w:rsidR="006A6970">
        <w:rPr>
          <w:lang w:val="en-US"/>
        </w:rPr>
        <w:t xml:space="preserve">, Humas USK dan berbagai website USK </w:t>
      </w:r>
      <w:r>
        <w:rPr>
          <w:lang w:val="en-US"/>
        </w:rPr>
        <w:t xml:space="preserve">yang </w:t>
      </w:r>
      <w:r w:rsidR="002519C5" w:rsidRPr="002519C5">
        <w:rPr>
          <w:lang w:val="en-US"/>
        </w:rPr>
        <w:t xml:space="preserve">mencakup berbagai jenis data </w:t>
      </w:r>
      <w:r w:rsidR="002519C5">
        <w:rPr>
          <w:lang w:val="en-US"/>
        </w:rPr>
        <w:t xml:space="preserve">mengenai proses administrasi </w:t>
      </w:r>
      <w:r w:rsidR="009270D4">
        <w:rPr>
          <w:lang w:val="en-US"/>
        </w:rPr>
        <w:t xml:space="preserve">dan akademik </w:t>
      </w:r>
      <w:r w:rsidR="002519C5">
        <w:rPr>
          <w:lang w:val="en-US"/>
        </w:rPr>
        <w:t xml:space="preserve">di USK. </w:t>
      </w:r>
      <w:r w:rsidR="002C3163">
        <w:rPr>
          <w:lang w:val="en-US"/>
        </w:rPr>
        <w:t>P</w:t>
      </w:r>
      <w:r w:rsidR="002C3163" w:rsidRPr="002C3163">
        <w:rPr>
          <w:lang w:val="en-US"/>
        </w:rPr>
        <w:t>roses pengumpulan data</w:t>
      </w:r>
      <w:r w:rsidR="002C3163">
        <w:rPr>
          <w:lang w:val="en-US"/>
        </w:rPr>
        <w:t xml:space="preserve"> </w:t>
      </w:r>
      <w:r w:rsidR="002C3163" w:rsidRPr="002C3163">
        <w:rPr>
          <w:lang w:val="en-US"/>
        </w:rPr>
        <w:t>terdiri dari informasi</w:t>
      </w:r>
      <w:r w:rsidR="002C3163">
        <w:rPr>
          <w:lang w:val="en-US"/>
        </w:rPr>
        <w:t xml:space="preserve"> penerimaan mahasiswa baru (misalnya terkait pembayaran UKTB, pengurusan KTM, dan juga Beasiswa). </w:t>
      </w:r>
      <w:r w:rsidR="00A76F5C">
        <w:rPr>
          <w:lang w:val="en-US"/>
        </w:rPr>
        <w:t>D</w:t>
      </w:r>
      <w:r>
        <w:rPr>
          <w:lang w:val="en-US"/>
        </w:rPr>
        <w:t xml:space="preserve">ata tersebut kemudian </w:t>
      </w:r>
      <w:r w:rsidR="00B97013">
        <w:rPr>
          <w:lang w:val="en-US"/>
        </w:rPr>
        <w:t xml:space="preserve">akan dilakukan </w:t>
      </w:r>
      <w:r w:rsidR="00B97013" w:rsidRPr="00B97013">
        <w:rPr>
          <w:i/>
          <w:iCs w:val="0"/>
          <w:lang w:val="en-US"/>
        </w:rPr>
        <w:t>preprocessing</w:t>
      </w:r>
      <w:r w:rsidR="00B97013">
        <w:rPr>
          <w:lang w:val="en-US"/>
        </w:rPr>
        <w:t xml:space="preserve"> </w:t>
      </w:r>
      <w:r w:rsidR="00A76F5C">
        <w:rPr>
          <w:bCs w:val="0"/>
        </w:rPr>
        <w:t xml:space="preserve">dengan </w:t>
      </w:r>
      <w:r w:rsidR="00B97013">
        <w:rPr>
          <w:lang w:val="en-US"/>
        </w:rPr>
        <w:t xml:space="preserve">mengubah ke dalam </w:t>
      </w:r>
      <w:r w:rsidR="006A4D8D">
        <w:rPr>
          <w:lang w:val="en-US"/>
        </w:rPr>
        <w:t xml:space="preserve">2 </w:t>
      </w:r>
      <w:r w:rsidR="00B97013">
        <w:rPr>
          <w:lang w:val="en-US"/>
        </w:rPr>
        <w:t xml:space="preserve">format </w:t>
      </w:r>
      <w:r w:rsidR="006A4D8D">
        <w:rPr>
          <w:lang w:val="en-US"/>
        </w:rPr>
        <w:t xml:space="preserve">pertama ke dalam </w:t>
      </w:r>
      <w:r w:rsidR="00F769CE" w:rsidRPr="00F769CE">
        <w:rPr>
          <w:lang w:val="en-US"/>
        </w:rPr>
        <w:t>format</w:t>
      </w:r>
      <w:r w:rsidR="008306CE">
        <w:rPr>
          <w:i/>
          <w:iCs w:val="0"/>
          <w:lang w:val="en-US"/>
        </w:rPr>
        <w:t xml:space="preserve"> </w:t>
      </w:r>
      <w:r w:rsidR="00F769CE">
        <w:rPr>
          <w:lang w:val="en-US"/>
        </w:rPr>
        <w:t xml:space="preserve">instruksi </w:t>
      </w:r>
      <w:r w:rsidR="00B97013">
        <w:rPr>
          <w:lang w:val="en-US"/>
        </w:rPr>
        <w:t xml:space="preserve">dengan eksentensi </w:t>
      </w:r>
      <w:r w:rsidR="0026392C">
        <w:rPr>
          <w:lang w:val="en-US"/>
        </w:rPr>
        <w:t>.</w:t>
      </w:r>
      <w:r w:rsidR="00765EC7">
        <w:rPr>
          <w:lang w:val="en-US"/>
        </w:rPr>
        <w:t>csv</w:t>
      </w:r>
      <w:r w:rsidR="00B97013">
        <w:rPr>
          <w:lang w:val="en-US"/>
        </w:rPr>
        <w:t xml:space="preserve"> dan </w:t>
      </w:r>
      <w:r w:rsidR="006A4D8D">
        <w:rPr>
          <w:lang w:val="en-US"/>
        </w:rPr>
        <w:t xml:space="preserve">kedua </w:t>
      </w:r>
      <w:r w:rsidR="00B97013">
        <w:rPr>
          <w:lang w:val="en-US"/>
        </w:rPr>
        <w:t xml:space="preserve">ke dalam format </w:t>
      </w:r>
      <w:r w:rsidR="0026392C">
        <w:rPr>
          <w:lang w:val="en-US"/>
        </w:rPr>
        <w:t>.</w:t>
      </w:r>
      <w:r w:rsidR="00B97013">
        <w:rPr>
          <w:lang w:val="en-US"/>
        </w:rPr>
        <w:t>pdf</w:t>
      </w:r>
      <w:r w:rsidR="002C3163">
        <w:rPr>
          <w:lang w:val="en-US"/>
        </w:rPr>
        <w:t xml:space="preserve"> yang </w:t>
      </w:r>
      <w:r w:rsidR="00B97013">
        <w:rPr>
          <w:lang w:val="en-US"/>
        </w:rPr>
        <w:t xml:space="preserve">akan </w:t>
      </w:r>
      <w:r w:rsidR="002519C5">
        <w:rPr>
          <w:lang w:val="en-US"/>
        </w:rPr>
        <w:t xml:space="preserve">digunakan untuk </w:t>
      </w:r>
      <w:r w:rsidR="006A4D8D">
        <w:rPr>
          <w:lang w:val="en-US"/>
        </w:rPr>
        <w:t>mengembangkan</w:t>
      </w:r>
      <w:r w:rsidR="00B97013">
        <w:rPr>
          <w:lang w:val="en-US"/>
        </w:rPr>
        <w:t xml:space="preserve"> LLM dengan domain pertanyaan mengenai</w:t>
      </w:r>
      <w:r w:rsidR="00052A09">
        <w:rPr>
          <w:lang w:val="en-US"/>
        </w:rPr>
        <w:t xml:space="preserve"> akademik di</w:t>
      </w:r>
      <w:r w:rsidR="00B97013">
        <w:rPr>
          <w:lang w:val="en-US"/>
        </w:rPr>
        <w:t xml:space="preserve"> USK.</w:t>
      </w:r>
    </w:p>
    <w:p w14:paraId="28FADBC5" w14:textId="2B99B452" w:rsidR="00714B4A" w:rsidRDefault="006A4D8D" w:rsidP="00A2036A">
      <w:pPr>
        <w:pStyle w:val="Heading3"/>
        <w:spacing w:after="240"/>
        <w:rPr>
          <w:lang w:val="en-US"/>
        </w:rPr>
      </w:pPr>
      <w:r w:rsidRPr="006A4D8D">
        <w:rPr>
          <w:i/>
          <w:iCs w:val="0"/>
          <w:lang w:val="en-US"/>
        </w:rPr>
        <w:t>Fine-tuning</w:t>
      </w:r>
      <w:r>
        <w:rPr>
          <w:lang w:val="en-US"/>
        </w:rPr>
        <w:t xml:space="preserve"> </w:t>
      </w:r>
      <w:r w:rsidR="00A56F0A">
        <w:rPr>
          <w:lang w:val="en-US"/>
        </w:rPr>
        <w:t>LLM</w:t>
      </w:r>
    </w:p>
    <w:p w14:paraId="05A0BAC4" w14:textId="36AD9FB8" w:rsidR="00455F0D" w:rsidRDefault="008013D5" w:rsidP="005C1644">
      <w:pPr>
        <w:spacing w:after="240" w:line="360" w:lineRule="auto"/>
        <w:ind w:firstLine="709"/>
        <w:jc w:val="both"/>
        <w:rPr>
          <w:lang w:val="en-US"/>
        </w:rPr>
      </w:pPr>
      <w:r w:rsidRPr="008013D5">
        <w:rPr>
          <w:i/>
          <w:iCs w:val="0"/>
          <w:lang w:val="en-US"/>
        </w:rPr>
        <w:t>Fine-tuning</w:t>
      </w:r>
      <w:r>
        <w:rPr>
          <w:lang w:val="en-US"/>
        </w:rPr>
        <w:t xml:space="preserve"> dilakukan untuk meng</w:t>
      </w:r>
      <w:r w:rsidRPr="008013D5">
        <w:rPr>
          <w:lang w:val="en-US"/>
        </w:rPr>
        <w:t>khususkan</w:t>
      </w:r>
      <w:r>
        <w:rPr>
          <w:lang w:val="en-US"/>
        </w:rPr>
        <w:t xml:space="preserve"> </w:t>
      </w:r>
      <w:r w:rsidRPr="008013D5">
        <w:rPr>
          <w:lang w:val="en-US"/>
        </w:rPr>
        <w:t xml:space="preserve">LLM </w:t>
      </w:r>
      <w:r>
        <w:rPr>
          <w:lang w:val="en-US"/>
        </w:rPr>
        <w:t xml:space="preserve">pada </w:t>
      </w:r>
      <w:r w:rsidRPr="008013D5">
        <w:rPr>
          <w:lang w:val="en-US"/>
        </w:rPr>
        <w:t xml:space="preserve">data pelatihan </w:t>
      </w:r>
      <w:r>
        <w:rPr>
          <w:lang w:val="en-US"/>
        </w:rPr>
        <w:t xml:space="preserve">dengan </w:t>
      </w:r>
      <w:r w:rsidRPr="008013D5">
        <w:rPr>
          <w:lang w:val="en-US"/>
        </w:rPr>
        <w:t xml:space="preserve">tugas pembelajaran tertentu. Artinya, </w:t>
      </w:r>
      <w:r w:rsidR="009E2E4C">
        <w:rPr>
          <w:lang w:val="en-US"/>
        </w:rPr>
        <w:t xml:space="preserve">perlu dilakukan </w:t>
      </w:r>
      <w:r w:rsidR="009E2E4C" w:rsidRPr="008013D5">
        <w:rPr>
          <w:lang w:val="en-US"/>
        </w:rPr>
        <w:t xml:space="preserve">identifikasi </w:t>
      </w:r>
      <w:r w:rsidR="009E2E4C">
        <w:rPr>
          <w:lang w:val="en-US"/>
        </w:rPr>
        <w:t xml:space="preserve">terhadap </w:t>
      </w:r>
      <w:r w:rsidRPr="008013D5">
        <w:rPr>
          <w:lang w:val="en-US"/>
        </w:rPr>
        <w:t>data masu</w:t>
      </w:r>
      <w:r w:rsidR="009D6083">
        <w:rPr>
          <w:lang w:val="en-US"/>
        </w:rPr>
        <w:t>k</w:t>
      </w:r>
      <w:r w:rsidRPr="008013D5">
        <w:rPr>
          <w:lang w:val="en-US"/>
        </w:rPr>
        <w:t xml:space="preserve">kan, tujuan pembelajaran, dan proses pelatihan </w:t>
      </w:r>
      <w:r w:rsidR="009E2E4C">
        <w:rPr>
          <w:lang w:val="en-US"/>
        </w:rPr>
        <w:t>dengan benar dan</w:t>
      </w:r>
      <w:r w:rsidRPr="008013D5">
        <w:rPr>
          <w:lang w:val="en-US"/>
        </w:rPr>
        <w:t xml:space="preserve"> tepat.</w:t>
      </w:r>
      <w:r w:rsidR="00455F0D">
        <w:rPr>
          <w:lang w:val="en-US"/>
        </w:rPr>
        <w:t xml:space="preserve"> </w:t>
      </w:r>
      <w:r w:rsidR="00455F0D" w:rsidRPr="008013D5">
        <w:rPr>
          <w:i/>
          <w:iCs w:val="0"/>
          <w:lang w:val="en-US"/>
        </w:rPr>
        <w:t>Fine-</w:t>
      </w:r>
      <w:r w:rsidR="00455F0D" w:rsidRPr="008013D5">
        <w:rPr>
          <w:i/>
          <w:iCs w:val="0"/>
          <w:lang w:val="en-US"/>
        </w:rPr>
        <w:lastRenderedPageBreak/>
        <w:t>tuning</w:t>
      </w:r>
      <w:r w:rsidR="00455F0D">
        <w:rPr>
          <w:lang w:val="en-US"/>
        </w:rPr>
        <w:t xml:space="preserve"> </w:t>
      </w:r>
      <w:r w:rsidR="00455F0D" w:rsidRPr="00455F0D">
        <w:rPr>
          <w:lang w:val="en-US"/>
        </w:rPr>
        <w:t>akan memerlukan alur pelatihan, alur penyajian, dan kemungkinan alur pelatihan berkelanjutan</w:t>
      </w:r>
      <w:r w:rsidR="003134D3">
        <w:rPr>
          <w:lang w:val="id-ID"/>
        </w:rPr>
        <w:t xml:space="preserve"> </w:t>
      </w:r>
      <w:r w:rsidR="003134D3">
        <w:rPr>
          <w:lang w:val="id-ID"/>
        </w:rPr>
        <w:fldChar w:fldCharType="begin" w:fldLock="1"/>
      </w:r>
      <w:r w:rsidR="003C2084">
        <w:rPr>
          <w:lang w:val="id-ID"/>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a)"},"properties":{"noteIndex":0},"schema":"https://github.com/citation-style-language/schema/raw/master/csl-citation.json"}</w:instrText>
      </w:r>
      <w:r w:rsidR="003134D3">
        <w:rPr>
          <w:lang w:val="id-ID"/>
        </w:rPr>
        <w:fldChar w:fldCharType="separate"/>
      </w:r>
      <w:r w:rsidR="003C2084" w:rsidRPr="003C2084">
        <w:rPr>
          <w:noProof/>
          <w:lang w:val="id-ID"/>
        </w:rPr>
        <w:t>(Benveniste, 2023)</w:t>
      </w:r>
      <w:r w:rsidR="003134D3">
        <w:rPr>
          <w:lang w:val="id-ID"/>
        </w:rPr>
        <w:fldChar w:fldCharType="end"/>
      </w:r>
      <w:r w:rsidR="00455F0D" w:rsidRPr="00455F0D">
        <w:rPr>
          <w:lang w:val="en-US"/>
        </w:rPr>
        <w:t>.</w:t>
      </w:r>
      <w:r w:rsidR="00455F0D">
        <w:rPr>
          <w:lang w:val="en-US"/>
        </w:rPr>
        <w:t xml:space="preserve"> </w:t>
      </w:r>
      <w:r w:rsidR="00455F0D" w:rsidRPr="00455F0D">
        <w:rPr>
          <w:lang w:val="en-US"/>
        </w:rPr>
        <w:t xml:space="preserve">Alur pelatihan </w:t>
      </w:r>
      <w:r w:rsidR="00455F0D">
        <w:rPr>
          <w:lang w:val="en-US"/>
        </w:rPr>
        <w:t xml:space="preserve">dapat dilihat pada </w:t>
      </w:r>
      <w:r w:rsidR="00455F0D">
        <w:rPr>
          <w:lang w:val="en-US"/>
        </w:rPr>
        <w:fldChar w:fldCharType="begin"/>
      </w:r>
      <w:r w:rsidR="00455F0D">
        <w:rPr>
          <w:lang w:val="en-US"/>
        </w:rPr>
        <w:instrText xml:space="preserve"> REF _Ref164613426 \h </w:instrText>
      </w:r>
      <w:r w:rsidR="00122F46">
        <w:rPr>
          <w:lang w:val="en-US"/>
        </w:rPr>
        <w:instrText xml:space="preserve"> \* MERGEFORMAT </w:instrText>
      </w:r>
      <w:r w:rsidR="00455F0D">
        <w:rPr>
          <w:lang w:val="en-US"/>
        </w:rPr>
      </w:r>
      <w:r w:rsidR="00455F0D">
        <w:rPr>
          <w:lang w:val="en-US"/>
        </w:rPr>
        <w:fldChar w:fldCharType="separate"/>
      </w:r>
      <w:r w:rsidR="00D81479">
        <w:t xml:space="preserve">Gambar </w:t>
      </w:r>
      <w:r w:rsidR="00D81479">
        <w:rPr>
          <w:noProof/>
        </w:rPr>
        <w:t>3.2</w:t>
      </w:r>
      <w:r w:rsidR="00455F0D">
        <w:rPr>
          <w:lang w:val="en-US"/>
        </w:rPr>
        <w:fldChar w:fldCharType="end"/>
      </w:r>
      <w:r w:rsidR="007A6E8E">
        <w:rPr>
          <w:lang w:val="en-US"/>
        </w:rPr>
        <w:t>.</w:t>
      </w:r>
    </w:p>
    <w:p w14:paraId="6A707377" w14:textId="77777777" w:rsidR="00455F0D" w:rsidRDefault="00455F0D" w:rsidP="002706A6">
      <w:pPr>
        <w:keepNext/>
        <w:spacing w:line="360" w:lineRule="auto"/>
        <w:jc w:val="center"/>
      </w:pPr>
      <w:r>
        <w:rPr>
          <w:noProof/>
        </w:rPr>
        <w:drawing>
          <wp:inline distT="0" distB="0" distL="0" distR="0" wp14:anchorId="2DE1C0D2" wp14:editId="3D5AD95D">
            <wp:extent cx="4295884" cy="2301240"/>
            <wp:effectExtent l="0" t="0" r="9525" b="3810"/>
            <wp:docPr id="789638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51879" cy="2331236"/>
                    </a:xfrm>
                    <a:prstGeom prst="rect">
                      <a:avLst/>
                    </a:prstGeom>
                    <a:noFill/>
                    <a:ln>
                      <a:noFill/>
                    </a:ln>
                  </pic:spPr>
                </pic:pic>
              </a:graphicData>
            </a:graphic>
          </wp:inline>
        </w:drawing>
      </w:r>
    </w:p>
    <w:p w14:paraId="7B444CC8" w14:textId="4289F6A0" w:rsidR="009D6083" w:rsidRDefault="00455F0D" w:rsidP="005C1644">
      <w:pPr>
        <w:pStyle w:val="Caption"/>
        <w:spacing w:after="240" w:line="360" w:lineRule="auto"/>
        <w:rPr>
          <w:lang w:val="en-US"/>
        </w:rPr>
      </w:pPr>
      <w:bookmarkStart w:id="86" w:name="_Ref164613426"/>
      <w:bookmarkStart w:id="87" w:name="_Toc175818168"/>
      <w:r>
        <w:t xml:space="preserve">Gambar </w:t>
      </w:r>
      <w:r w:rsidR="00D2109F">
        <w:fldChar w:fldCharType="begin"/>
      </w:r>
      <w:r w:rsidR="00D2109F">
        <w:instrText xml:space="preserve"> STYLEREF 1 \s </w:instrText>
      </w:r>
      <w:r w:rsidR="00D2109F">
        <w:fldChar w:fldCharType="separate"/>
      </w:r>
      <w:r w:rsidR="00D81479">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D81479">
        <w:rPr>
          <w:noProof/>
        </w:rPr>
        <w:t>2</w:t>
      </w:r>
      <w:r w:rsidR="00D2109F">
        <w:fldChar w:fldCharType="end"/>
      </w:r>
      <w:bookmarkEnd w:id="86"/>
      <w:r>
        <w:rPr>
          <w:lang w:val="en-US"/>
        </w:rPr>
        <w:t xml:space="preserve"> Alur Pelatihan pada LLM</w:t>
      </w:r>
      <w:r w:rsidR="000B5778">
        <w:rPr>
          <w:lang w:val="en-US"/>
        </w:rPr>
        <w:t xml:space="preserve"> </w:t>
      </w:r>
      <w:r w:rsidR="001D23E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a)"},"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87"/>
      <w:r w:rsidR="001D23E8">
        <w:rPr>
          <w:lang w:val="en-US"/>
        </w:rPr>
        <w:fldChar w:fldCharType="end"/>
      </w:r>
    </w:p>
    <w:p w14:paraId="6A08B201" w14:textId="77777777" w:rsidR="002706A6" w:rsidRPr="002706A6" w:rsidRDefault="002706A6" w:rsidP="002706A6">
      <w:pPr>
        <w:rPr>
          <w:lang w:val="en-US"/>
        </w:rPr>
      </w:pPr>
    </w:p>
    <w:p w14:paraId="355E8EFF" w14:textId="23B924DF" w:rsidR="009D6083" w:rsidRDefault="009D6083" w:rsidP="002A6F34">
      <w:pPr>
        <w:pStyle w:val="ListParagraph"/>
        <w:numPr>
          <w:ilvl w:val="0"/>
          <w:numId w:val="12"/>
        </w:numPr>
        <w:jc w:val="both"/>
        <w:rPr>
          <w:lang w:val="en-US"/>
        </w:rPr>
      </w:pPr>
      <w:r w:rsidRPr="009D6083">
        <w:rPr>
          <w:b/>
          <w:bCs w:val="0"/>
          <w:lang w:val="en-US"/>
        </w:rPr>
        <w:t>Registri model</w:t>
      </w:r>
      <w:r w:rsidRPr="009D6083">
        <w:rPr>
          <w:lang w:val="en-US"/>
        </w:rPr>
        <w:t xml:space="preserve">: Registri model akan berisi model asli atau versi berbeda dari model yang disempurnakan. Registri model memerlukan pengambilan versi model dan metadata tambahan yang menjelaskan model tersebut. </w:t>
      </w:r>
    </w:p>
    <w:p w14:paraId="3634099E" w14:textId="77777777" w:rsidR="009D6083" w:rsidRDefault="009D6083" w:rsidP="002A6F34">
      <w:pPr>
        <w:pStyle w:val="ListParagraph"/>
        <w:numPr>
          <w:ilvl w:val="0"/>
          <w:numId w:val="12"/>
        </w:numPr>
        <w:jc w:val="both"/>
        <w:rPr>
          <w:lang w:val="en-US"/>
        </w:rPr>
      </w:pPr>
      <w:r w:rsidRPr="009D6083">
        <w:rPr>
          <w:b/>
          <w:bCs w:val="0"/>
          <w:lang w:val="en-US"/>
        </w:rPr>
        <w:t>Modul kuantisasi</w:t>
      </w:r>
      <w:r w:rsidRPr="009D6083">
        <w:rPr>
          <w:lang w:val="en-US"/>
        </w:rPr>
        <w:t xml:space="preserve">: Mengkuantisasi model saat ini merupakan hal yang umum untuk menghemat biaya memori, tetapi ini bukan suatu keharusan. Jika model dikuantisasi, model yang dihasilkan perlu disimpan dalam registri model. Kuantisasi berarti mengubah bobot model dari float menjadi bilangan bulat. Operasi ini dapat membagi ukuran model dengan 4. </w:t>
      </w:r>
    </w:p>
    <w:p w14:paraId="136C5744" w14:textId="7DD0651C" w:rsidR="009D6083" w:rsidRDefault="009D6083" w:rsidP="002A6F34">
      <w:pPr>
        <w:pStyle w:val="ListParagraph"/>
        <w:numPr>
          <w:ilvl w:val="0"/>
          <w:numId w:val="12"/>
        </w:numPr>
        <w:jc w:val="both"/>
        <w:rPr>
          <w:lang w:val="en-US"/>
        </w:rPr>
      </w:pPr>
      <w:r w:rsidRPr="009D6083">
        <w:rPr>
          <w:b/>
          <w:bCs w:val="0"/>
          <w:lang w:val="en-US"/>
        </w:rPr>
        <w:t>Penyimpanan fitur</w:t>
      </w:r>
      <w:r w:rsidRPr="009D6083">
        <w:rPr>
          <w:lang w:val="en-US"/>
        </w:rPr>
        <w:t xml:space="preserve">: Seperti halnya pelatihan model ML apa pun, datanya perlu dipersiapkan dengan cermat dan disimpan di penyimpanan fitur. Dalam konteks LLM, persyaratan seputar penyimpanan fitur </w:t>
      </w:r>
      <w:r w:rsidR="00AD16AA">
        <w:rPr>
          <w:lang w:val="id-ID"/>
        </w:rPr>
        <w:t>dapat</w:t>
      </w:r>
      <w:r w:rsidRPr="009D6083">
        <w:rPr>
          <w:lang w:val="en-US"/>
        </w:rPr>
        <w:t xml:space="preserve"> dilonggarkan jika data pada waktu penayangan hanya dihasilkan oleh pengguna. </w:t>
      </w:r>
    </w:p>
    <w:p w14:paraId="0067B848" w14:textId="77777777" w:rsidR="009D6083" w:rsidRDefault="009D6083" w:rsidP="002A6F34">
      <w:pPr>
        <w:pStyle w:val="ListParagraph"/>
        <w:numPr>
          <w:ilvl w:val="0"/>
          <w:numId w:val="12"/>
        </w:numPr>
        <w:jc w:val="both"/>
        <w:rPr>
          <w:lang w:val="en-US"/>
        </w:rPr>
      </w:pPr>
      <w:r w:rsidRPr="009D6083">
        <w:rPr>
          <w:b/>
          <w:bCs w:val="0"/>
          <w:lang w:val="en-US"/>
        </w:rPr>
        <w:t>Modul validasi dan pra-pemrosesan data</w:t>
      </w:r>
      <w:r w:rsidRPr="009D6083">
        <w:rPr>
          <w:lang w:val="en-US"/>
        </w:rPr>
        <w:t xml:space="preserve">: Saat data dimasukkan ke dalam alur pelatihan, data tersebut perlu divalidasi dan kemungkinan besar diproses terlebih dahulu untuk pelatihan. </w:t>
      </w:r>
    </w:p>
    <w:p w14:paraId="1301DE60" w14:textId="78BA7A58" w:rsidR="00B73C97" w:rsidRDefault="009D6083" w:rsidP="00A20B11">
      <w:pPr>
        <w:pStyle w:val="ListParagraph"/>
        <w:numPr>
          <w:ilvl w:val="0"/>
          <w:numId w:val="12"/>
        </w:numPr>
        <w:jc w:val="both"/>
        <w:rPr>
          <w:lang w:val="en-US"/>
        </w:rPr>
      </w:pPr>
      <w:r w:rsidRPr="009D6083">
        <w:rPr>
          <w:b/>
          <w:bCs w:val="0"/>
          <w:lang w:val="en-US"/>
        </w:rPr>
        <w:t>Modifikasi LoRA / QLoRA</w:t>
      </w:r>
      <w:r w:rsidRPr="009D6083">
        <w:rPr>
          <w:lang w:val="en-US"/>
        </w:rPr>
        <w:t>: Sekarang sudah umum untuk menyempurnakan LLM menggunakan Adaptor Tingkat Rendah (LoRA) atau versi</w:t>
      </w:r>
      <w:r w:rsidR="00B73C97">
        <w:rPr>
          <w:lang w:val="en-US"/>
        </w:rPr>
        <w:t xml:space="preserve"> </w:t>
      </w:r>
      <w:r w:rsidRPr="009D6083">
        <w:rPr>
          <w:lang w:val="en-US"/>
        </w:rPr>
        <w:t xml:space="preserve">Terkuantisasinya (QLoRA). Idenya adalah mengganti, dalam model, beberapa </w:t>
      </w:r>
      <w:r w:rsidRPr="009D6083">
        <w:rPr>
          <w:lang w:val="en-US"/>
        </w:rPr>
        <w:lastRenderedPageBreak/>
        <w:t xml:space="preserve">matriks besar dengan matriks yang lebih kecil untuk perhitungan gradien. Saat menyempurnakan, hanya memperbarui bobot matriks yang baru disisipkan. Matriks gradien jauh lebih kecil sehingga memerlukan ruang memori GPU yang jauh lebih sedikit. Karena bobot yang telah dilatih sebelumnya dibekukan, </w:t>
      </w:r>
      <w:r w:rsidR="00B42E95">
        <w:rPr>
          <w:lang w:val="id-ID"/>
        </w:rPr>
        <w:t xml:space="preserve">sehingga </w:t>
      </w:r>
      <w:r w:rsidRPr="009D6083">
        <w:rPr>
          <w:lang w:val="en-US"/>
        </w:rPr>
        <w:t>tidak perlu menghitung gradien untuk sebagian besar parameter.</w:t>
      </w:r>
    </w:p>
    <w:p w14:paraId="42DD0454" w14:textId="77981C70" w:rsidR="0005693F" w:rsidRDefault="009D6083" w:rsidP="00A20B11">
      <w:pPr>
        <w:pStyle w:val="ListParagraph"/>
        <w:numPr>
          <w:ilvl w:val="0"/>
          <w:numId w:val="12"/>
        </w:numPr>
        <w:jc w:val="both"/>
        <w:rPr>
          <w:lang w:val="en-US"/>
        </w:rPr>
      </w:pPr>
      <w:r w:rsidRPr="00B73C97">
        <w:rPr>
          <w:b/>
          <w:bCs w:val="0"/>
          <w:lang w:val="en-US"/>
        </w:rPr>
        <w:t>Registri LoRA / QLoRA</w:t>
      </w:r>
      <w:r w:rsidRPr="009D6083">
        <w:rPr>
          <w:lang w:val="en-US"/>
        </w:rPr>
        <w:t xml:space="preserve">: Dengan LoRA / QLoRA, </w:t>
      </w:r>
      <w:r w:rsidR="00B42E95">
        <w:rPr>
          <w:lang w:val="id-ID"/>
        </w:rPr>
        <w:t>dip</w:t>
      </w:r>
      <w:r w:rsidRPr="009D6083">
        <w:rPr>
          <w:lang w:val="en-US"/>
        </w:rPr>
        <w:t xml:space="preserve">erlukan registri untuk melacak bobot yang telah disesuaikan dan versinya. </w:t>
      </w:r>
    </w:p>
    <w:p w14:paraId="57443C81" w14:textId="0183A94F" w:rsidR="009318EE" w:rsidRPr="00D70446" w:rsidRDefault="009D6083" w:rsidP="00D70446">
      <w:pPr>
        <w:pStyle w:val="ListParagraph"/>
        <w:numPr>
          <w:ilvl w:val="0"/>
          <w:numId w:val="12"/>
        </w:numPr>
        <w:spacing w:after="240"/>
        <w:jc w:val="both"/>
        <w:rPr>
          <w:lang w:val="en-US"/>
        </w:rPr>
      </w:pPr>
      <w:r w:rsidRPr="0005693F">
        <w:rPr>
          <w:b/>
          <w:bCs w:val="0"/>
          <w:lang w:val="en-US"/>
        </w:rPr>
        <w:t>Modul validasi model</w:t>
      </w:r>
      <w:r w:rsidRPr="009D6083">
        <w:rPr>
          <w:lang w:val="en-US"/>
        </w:rPr>
        <w:t xml:space="preserve">: Seperti pelatihan model lainnya, model yang dihasilkan perlu divalidasi pada data validasi. Ini mengasumsikan </w:t>
      </w:r>
      <w:r w:rsidR="00B42E95">
        <w:rPr>
          <w:lang w:val="id-ID"/>
        </w:rPr>
        <w:t>dengan</w:t>
      </w:r>
      <w:r w:rsidRPr="009D6083">
        <w:rPr>
          <w:lang w:val="en-US"/>
        </w:rPr>
        <w:t xml:space="preserve"> memiliki data yang tepat untuk tugas tersebut. Hal ini </w:t>
      </w:r>
      <w:r w:rsidR="00AD16AA">
        <w:rPr>
          <w:lang w:val="id-ID"/>
        </w:rPr>
        <w:t>menjadi</w:t>
      </w:r>
      <w:r w:rsidRPr="009D6083">
        <w:rPr>
          <w:lang w:val="en-US"/>
        </w:rPr>
        <w:t xml:space="preserve"> rumit karena </w:t>
      </w:r>
      <w:r w:rsidR="00B42E95">
        <w:rPr>
          <w:lang w:val="id-ID"/>
        </w:rPr>
        <w:t xml:space="preserve">untuk </w:t>
      </w:r>
      <w:r w:rsidRPr="009D6083">
        <w:rPr>
          <w:lang w:val="en-US"/>
        </w:rPr>
        <w:t xml:space="preserve">menyempurnakan model pada tugas tertentu, namun juga </w:t>
      </w:r>
      <w:r w:rsidR="009E5EE7">
        <w:rPr>
          <w:lang w:val="id-ID"/>
        </w:rPr>
        <w:t>dengan</w:t>
      </w:r>
      <w:r w:rsidRPr="009D6083">
        <w:rPr>
          <w:lang w:val="en-US"/>
        </w:rPr>
        <w:t xml:space="preserve"> mempertahankan kemampuan aslinya. Untuk tugas spesifik, </w:t>
      </w:r>
      <w:r w:rsidR="00AD16AA">
        <w:rPr>
          <w:lang w:val="id-ID"/>
        </w:rPr>
        <w:t xml:space="preserve">dengan </w:t>
      </w:r>
      <w:r w:rsidRPr="009D6083">
        <w:rPr>
          <w:lang w:val="en-US"/>
        </w:rPr>
        <w:t xml:space="preserve">memiliki data validasi yang tepat, </w:t>
      </w:r>
      <w:r w:rsidR="006C1AD2">
        <w:rPr>
          <w:lang w:val="id-ID"/>
        </w:rPr>
        <w:t xml:space="preserve">dapat </w:t>
      </w:r>
      <w:r w:rsidRPr="009D6083">
        <w:rPr>
          <w:lang w:val="en-US"/>
        </w:rPr>
        <w:t xml:space="preserve">kehilangan data yang diperlukan untuk kemampuan aslinya, sehingga tidak dapat </w:t>
      </w:r>
      <w:r w:rsidR="009E5EE7">
        <w:rPr>
          <w:lang w:val="id-ID"/>
        </w:rPr>
        <w:t>di</w:t>
      </w:r>
      <w:r w:rsidRPr="009D6083">
        <w:rPr>
          <w:lang w:val="en-US"/>
        </w:rPr>
        <w:t>nilai apakah model tersebut tidak melupakan pemrograman sebelumnya</w:t>
      </w:r>
      <w:r w:rsidR="003134D3">
        <w:rPr>
          <w:lang w:val="id-ID"/>
        </w:rPr>
        <w:t xml:space="preserve"> </w:t>
      </w:r>
      <w:r w:rsidR="003134D3">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a)"},"properties":{"noteIndex":0},"schema":"https://github.com/citation-style-language/schema/raw/master/csl-citation.json"}</w:instrText>
      </w:r>
      <w:r w:rsidR="003134D3">
        <w:rPr>
          <w:lang w:val="en-US"/>
        </w:rPr>
        <w:fldChar w:fldCharType="separate"/>
      </w:r>
      <w:r w:rsidR="003C2084" w:rsidRPr="003C2084">
        <w:rPr>
          <w:noProof/>
          <w:lang w:val="en-US"/>
        </w:rPr>
        <w:t>(Benveniste, 2023)</w:t>
      </w:r>
      <w:r w:rsidR="003134D3">
        <w:rPr>
          <w:lang w:val="en-US"/>
        </w:rPr>
        <w:fldChar w:fldCharType="end"/>
      </w:r>
      <w:r w:rsidRPr="009D6083">
        <w:rPr>
          <w:lang w:val="en-US"/>
        </w:rPr>
        <w:t>.</w:t>
      </w:r>
    </w:p>
    <w:p w14:paraId="69938EA2" w14:textId="4BBACC5C" w:rsidR="009318EE" w:rsidRDefault="009318EE" w:rsidP="00A2036A">
      <w:pPr>
        <w:pStyle w:val="Heading3"/>
        <w:spacing w:after="240"/>
        <w:rPr>
          <w:lang w:val="en-US"/>
        </w:rPr>
      </w:pPr>
      <w:r>
        <w:rPr>
          <w:lang w:val="en-US"/>
        </w:rPr>
        <w:t>LLM dengan metode RAG</w:t>
      </w:r>
    </w:p>
    <w:p w14:paraId="7AAC59F7" w14:textId="65D2811A" w:rsidR="009318EE" w:rsidRDefault="009318EE" w:rsidP="009318EE">
      <w:pPr>
        <w:pStyle w:val="ListParagraph"/>
        <w:jc w:val="both"/>
        <w:rPr>
          <w:lang w:val="en-US"/>
        </w:rPr>
      </w:pPr>
      <w:r w:rsidRPr="00CC2105">
        <w:rPr>
          <w:i/>
          <w:iCs w:val="0"/>
          <w:lang w:val="en-US"/>
        </w:rPr>
        <w:t>Retrieval Augmented Generation</w:t>
      </w:r>
      <w:r w:rsidRPr="009318EE">
        <w:rPr>
          <w:lang w:val="en-US"/>
        </w:rPr>
        <w:t xml:space="preserve"> atau RAG berarti mengekspos LLM ke data baru yang disimpan dalam database. </w:t>
      </w:r>
      <w:r>
        <w:rPr>
          <w:lang w:val="en-US"/>
        </w:rPr>
        <w:t xml:space="preserve">Tanpa </w:t>
      </w:r>
      <w:r w:rsidRPr="009318EE">
        <w:rPr>
          <w:lang w:val="en-US"/>
        </w:rPr>
        <w:t xml:space="preserve">mengubah LLM; sebaliknya, </w:t>
      </w:r>
      <w:r>
        <w:rPr>
          <w:lang w:val="en-US"/>
        </w:rPr>
        <w:t xml:space="preserve">dengan </w:t>
      </w:r>
      <w:r w:rsidRPr="009318EE">
        <w:rPr>
          <w:lang w:val="en-US"/>
        </w:rPr>
        <w:t xml:space="preserve">memberikan konteks data tambahan agar LLM dapat menjawab pertanyaan dengan informasi mengenai subjek </w:t>
      </w:r>
      <w:r>
        <w:rPr>
          <w:lang w:val="en-US"/>
        </w:rPr>
        <w:t>tertentu</w:t>
      </w:r>
      <w:r w:rsidRPr="009318EE">
        <w:rPr>
          <w:lang w:val="en-US"/>
        </w:rPr>
        <w:t xml:space="preserve">. Ide RAG adalah untuk mengkodekan data yang ingin </w:t>
      </w:r>
      <w:r>
        <w:rPr>
          <w:lang w:val="en-US"/>
        </w:rPr>
        <w:t>di</w:t>
      </w:r>
      <w:r w:rsidRPr="009318EE">
        <w:rPr>
          <w:lang w:val="en-US"/>
        </w:rPr>
        <w:t xml:space="preserve">ekspos </w:t>
      </w:r>
      <w:r>
        <w:rPr>
          <w:lang w:val="en-US"/>
        </w:rPr>
        <w:t xml:space="preserve">pada </w:t>
      </w:r>
      <w:r w:rsidRPr="009318EE">
        <w:rPr>
          <w:lang w:val="en-US"/>
        </w:rPr>
        <w:t>LLM ke dalam embeddings dan mengindeks data tersebut ke dalam database vektor. Saat pengguna mengajukan pertanyaan, pertanyaan tersebut diubah menjadi penyematan, dan dapat</w:t>
      </w:r>
      <w:r w:rsidR="002B7E62">
        <w:rPr>
          <w:lang w:val="en-US"/>
        </w:rPr>
        <w:t xml:space="preserve"> digunakan </w:t>
      </w:r>
      <w:r w:rsidRPr="009318EE">
        <w:rPr>
          <w:lang w:val="en-US"/>
        </w:rPr>
        <w:t>untuk mencari penyematan serupa di d</w:t>
      </w:r>
      <w:r w:rsidR="00A45B8B">
        <w:rPr>
          <w:lang w:val="en-US"/>
        </w:rPr>
        <w:t>alam d</w:t>
      </w:r>
      <w:r w:rsidRPr="009318EE">
        <w:rPr>
          <w:lang w:val="en-US"/>
        </w:rPr>
        <w:t>atabase</w:t>
      </w:r>
      <w:r w:rsidR="00A45B8B">
        <w:rPr>
          <w:lang w:val="en-US"/>
        </w:rPr>
        <w:t xml:space="preserve"> vektor</w:t>
      </w:r>
      <w:r w:rsidRPr="009318EE">
        <w:rPr>
          <w:lang w:val="en-US"/>
        </w:rPr>
        <w:t xml:space="preserve">. Setelah menemukan penyematan serupa, </w:t>
      </w:r>
      <w:r w:rsidR="00A45B8B">
        <w:rPr>
          <w:lang w:val="en-US"/>
        </w:rPr>
        <w:t>kemudian akan di</w:t>
      </w:r>
      <w:r w:rsidRPr="009318EE">
        <w:rPr>
          <w:lang w:val="en-US"/>
        </w:rPr>
        <w:t>buat</w:t>
      </w:r>
      <w:r w:rsidR="00A45B8B">
        <w:rPr>
          <w:lang w:val="en-US"/>
        </w:rPr>
        <w:t>kan</w:t>
      </w:r>
      <w:r w:rsidRPr="009318EE">
        <w:rPr>
          <w:lang w:val="en-US"/>
        </w:rPr>
        <w:t xml:space="preserve"> prompt dengan data terkait untuk memberikan konteks bagi LLM untuk menjawab pertanyaan tersebut. </w:t>
      </w:r>
      <w:r w:rsidRPr="00274B90">
        <w:rPr>
          <w:lang w:val="en-US"/>
        </w:rPr>
        <w:t>Kemiripan diukur menggunakan metrik kesamaan kosinus</w:t>
      </w:r>
      <w:r w:rsidR="00B836C5">
        <w:rPr>
          <w:lang w:val="en-US"/>
        </w:rPr>
        <w:t xml:space="preserve"> </w:t>
      </w:r>
      <w:r w:rsidR="003C2084">
        <w:rPr>
          <w:lang w:val="en-US"/>
        </w:rPr>
        <w:t xml:space="preserve"> </w:t>
      </w:r>
      <w:r w:rsidR="003C2084">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operties":{"noteIndex":0},"schema":"https://github.com/citation-style-language/schema/raw/master/csl-citation.json"}</w:instrText>
      </w:r>
      <w:r w:rsidR="003C2084">
        <w:rPr>
          <w:lang w:val="en-US"/>
        </w:rPr>
        <w:fldChar w:fldCharType="separate"/>
      </w:r>
      <w:r w:rsidR="003C2084" w:rsidRPr="003C2084">
        <w:rPr>
          <w:noProof/>
          <w:lang w:val="en-US"/>
        </w:rPr>
        <w:t>(Benveniste, 2023)</w:t>
      </w:r>
      <w:r w:rsidR="003C2084">
        <w:rPr>
          <w:lang w:val="en-US"/>
        </w:rPr>
        <w:fldChar w:fldCharType="end"/>
      </w:r>
      <w:r w:rsidRPr="009318EE">
        <w:rPr>
          <w:lang w:val="en-US"/>
        </w:rPr>
        <w:t>.</w:t>
      </w:r>
      <w:r w:rsidR="00266E68">
        <w:rPr>
          <w:lang w:val="en-US"/>
        </w:rPr>
        <w:t xml:space="preserve"> Alur pada RAG dapat dilihat pada </w:t>
      </w:r>
      <w:r w:rsidR="00266E68">
        <w:rPr>
          <w:lang w:val="en-US"/>
        </w:rPr>
        <w:fldChar w:fldCharType="begin"/>
      </w:r>
      <w:r w:rsidR="00266E68">
        <w:rPr>
          <w:lang w:val="en-US"/>
        </w:rPr>
        <w:instrText xml:space="preserve"> REF _Ref164615528 \h </w:instrText>
      </w:r>
      <w:r w:rsidR="00266E68">
        <w:rPr>
          <w:lang w:val="en-US"/>
        </w:rPr>
      </w:r>
      <w:r w:rsidR="00266E68">
        <w:rPr>
          <w:lang w:val="en-US"/>
        </w:rPr>
        <w:fldChar w:fldCharType="separate"/>
      </w:r>
      <w:r w:rsidR="00D81479">
        <w:t xml:space="preserve">Gambar </w:t>
      </w:r>
      <w:r w:rsidR="00D81479">
        <w:rPr>
          <w:noProof/>
        </w:rPr>
        <w:t>3</w:t>
      </w:r>
      <w:r w:rsidR="00D81479">
        <w:t>.</w:t>
      </w:r>
      <w:r w:rsidR="00D81479">
        <w:rPr>
          <w:noProof/>
        </w:rPr>
        <w:t>3</w:t>
      </w:r>
      <w:r w:rsidR="00266E68">
        <w:rPr>
          <w:lang w:val="en-US"/>
        </w:rPr>
        <w:fldChar w:fldCharType="end"/>
      </w:r>
      <w:r w:rsidR="00266E68">
        <w:rPr>
          <w:lang w:val="en-US"/>
        </w:rPr>
        <w:t>.</w:t>
      </w:r>
    </w:p>
    <w:p w14:paraId="43BCDC3C" w14:textId="77777777" w:rsidR="00266E68" w:rsidRDefault="00266E68" w:rsidP="00266E68">
      <w:pPr>
        <w:pStyle w:val="ListParagraph"/>
        <w:keepNext/>
        <w:ind w:firstLine="0"/>
        <w:jc w:val="center"/>
      </w:pPr>
      <w:r>
        <w:rPr>
          <w:noProof/>
        </w:rPr>
        <w:lastRenderedPageBreak/>
        <w:drawing>
          <wp:inline distT="0" distB="0" distL="0" distR="0" wp14:anchorId="3B8811B1" wp14:editId="09264E49">
            <wp:extent cx="5400675" cy="2703195"/>
            <wp:effectExtent l="0" t="0" r="9525" b="1905"/>
            <wp:docPr id="11419062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675" cy="2703195"/>
                    </a:xfrm>
                    <a:prstGeom prst="rect">
                      <a:avLst/>
                    </a:prstGeom>
                    <a:noFill/>
                    <a:ln>
                      <a:noFill/>
                    </a:ln>
                  </pic:spPr>
                </pic:pic>
              </a:graphicData>
            </a:graphic>
          </wp:inline>
        </w:drawing>
      </w:r>
    </w:p>
    <w:p w14:paraId="1BE01700" w14:textId="4CBCE3E7" w:rsidR="00266E68" w:rsidRDefault="00266E68" w:rsidP="003C2084">
      <w:pPr>
        <w:pStyle w:val="Caption"/>
        <w:spacing w:line="360" w:lineRule="auto"/>
        <w:rPr>
          <w:lang w:val="en-US"/>
        </w:rPr>
      </w:pPr>
      <w:bookmarkStart w:id="88" w:name="_Ref164615528"/>
      <w:bookmarkStart w:id="89" w:name="_Toc175818169"/>
      <w:r>
        <w:t xml:space="preserve">Gambar </w:t>
      </w:r>
      <w:r w:rsidR="00D2109F">
        <w:fldChar w:fldCharType="begin"/>
      </w:r>
      <w:r w:rsidR="00D2109F">
        <w:instrText xml:space="preserve"> STYLEREF 1 \s </w:instrText>
      </w:r>
      <w:r w:rsidR="00D2109F">
        <w:fldChar w:fldCharType="separate"/>
      </w:r>
      <w:r w:rsidR="00D81479">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D81479">
        <w:rPr>
          <w:noProof/>
        </w:rPr>
        <w:t>3</w:t>
      </w:r>
      <w:r w:rsidR="00D2109F">
        <w:fldChar w:fldCharType="end"/>
      </w:r>
      <w:bookmarkEnd w:id="88"/>
      <w:r>
        <w:rPr>
          <w:lang w:val="en-US"/>
        </w:rPr>
        <w:t xml:space="preserve"> Alur Pada RAG</w:t>
      </w:r>
      <w:r w:rsidR="001D23E8">
        <w:rPr>
          <w:lang w:val="en-US"/>
        </w:rPr>
        <w:t xml:space="preserve"> </w:t>
      </w:r>
      <w:r w:rsidR="001D23E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a)"},"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89"/>
      <w:r w:rsidR="001D23E8">
        <w:rPr>
          <w:lang w:val="en-US"/>
        </w:rPr>
        <w:fldChar w:fldCharType="end"/>
      </w:r>
    </w:p>
    <w:p w14:paraId="528AFE55" w14:textId="0B5455E0" w:rsidR="00266E68" w:rsidRPr="003C2084" w:rsidRDefault="00EA1911" w:rsidP="003C2084">
      <w:pPr>
        <w:spacing w:line="360" w:lineRule="auto"/>
        <w:rPr>
          <w:b/>
          <w:bCs w:val="0"/>
          <w:lang w:val="en-US"/>
        </w:rPr>
      </w:pPr>
      <w:r w:rsidRPr="003C2084">
        <w:rPr>
          <w:b/>
          <w:bCs w:val="0"/>
          <w:lang w:val="en-US"/>
        </w:rPr>
        <w:t>S</w:t>
      </w:r>
      <w:r w:rsidR="00266E68" w:rsidRPr="003C2084">
        <w:rPr>
          <w:b/>
          <w:bCs w:val="0"/>
          <w:lang w:val="en-US"/>
        </w:rPr>
        <w:t xml:space="preserve">istem </w:t>
      </w:r>
      <w:r w:rsidRPr="003C2084">
        <w:rPr>
          <w:b/>
          <w:bCs w:val="0"/>
          <w:lang w:val="en-US"/>
        </w:rPr>
        <w:t xml:space="preserve">Pengindeksan pada </w:t>
      </w:r>
      <w:r w:rsidR="00266E68" w:rsidRPr="003C2084">
        <w:rPr>
          <w:b/>
          <w:bCs w:val="0"/>
          <w:lang w:val="en-US"/>
        </w:rPr>
        <w:t>RAG</w:t>
      </w:r>
    </w:p>
    <w:p w14:paraId="027D2ED7" w14:textId="0AFBB529" w:rsidR="00266E68" w:rsidRDefault="00266E68" w:rsidP="00266E68">
      <w:pPr>
        <w:pStyle w:val="ListParagraph"/>
        <w:ind w:firstLine="709"/>
        <w:jc w:val="both"/>
        <w:rPr>
          <w:lang w:val="en-US"/>
        </w:rPr>
      </w:pPr>
      <w:r w:rsidRPr="00266E68">
        <w:rPr>
          <w:lang w:val="en-US"/>
        </w:rPr>
        <w:t>RAG</w:t>
      </w:r>
      <w:r>
        <w:rPr>
          <w:lang w:val="en-US"/>
        </w:rPr>
        <w:t xml:space="preserve"> </w:t>
      </w:r>
      <w:r w:rsidRPr="00266E68">
        <w:rPr>
          <w:lang w:val="en-US"/>
        </w:rPr>
        <w:t>tidak memiliki jalur pelatihan</w:t>
      </w:r>
      <w:r>
        <w:rPr>
          <w:lang w:val="en-US"/>
        </w:rPr>
        <w:t xml:space="preserve"> </w:t>
      </w:r>
      <w:r w:rsidRPr="00266E68">
        <w:rPr>
          <w:lang w:val="en-US"/>
        </w:rPr>
        <w:t xml:space="preserve">hanya memerlukan </w:t>
      </w:r>
      <w:r w:rsidRPr="00AC3A2C">
        <w:rPr>
          <w:i/>
          <w:iCs w:val="0"/>
          <w:lang w:val="en-US"/>
        </w:rPr>
        <w:t>pipeline</w:t>
      </w:r>
      <w:r w:rsidRPr="00266E68">
        <w:rPr>
          <w:lang w:val="en-US"/>
        </w:rPr>
        <w:t xml:space="preserve"> pengindeksan dan </w:t>
      </w:r>
      <w:r w:rsidRPr="00AC3A2C">
        <w:rPr>
          <w:i/>
          <w:iCs w:val="0"/>
          <w:lang w:val="en-US"/>
        </w:rPr>
        <w:t>pipeline</w:t>
      </w:r>
      <w:r w:rsidRPr="00266E68">
        <w:rPr>
          <w:lang w:val="en-US"/>
        </w:rPr>
        <w:t xml:space="preserve"> penyajian. Pipa pengindeksan digunakan untuk mengubah data menjadi representasi vektor dan mengindeksnya dalam database </w:t>
      </w:r>
      <w:r w:rsidR="00EA0115">
        <w:rPr>
          <w:lang w:val="en-US"/>
        </w:rPr>
        <w:t>v</w:t>
      </w:r>
      <w:r w:rsidRPr="00266E68">
        <w:rPr>
          <w:lang w:val="en-US"/>
        </w:rPr>
        <w:t>ektor</w:t>
      </w:r>
      <w:r>
        <w:rPr>
          <w:lang w:val="en-US"/>
        </w:rPr>
        <w:t xml:space="preserve"> seperti yang dapat dilihat pada </w:t>
      </w:r>
      <w:r w:rsidR="005E780D">
        <w:rPr>
          <w:lang w:val="en-US"/>
        </w:rPr>
        <w:fldChar w:fldCharType="begin"/>
      </w:r>
      <w:r w:rsidR="005E780D">
        <w:rPr>
          <w:lang w:val="en-US"/>
        </w:rPr>
        <w:instrText xml:space="preserve"> REF _Ref164615669 \h </w:instrText>
      </w:r>
      <w:r w:rsidR="005E780D">
        <w:rPr>
          <w:lang w:val="en-US"/>
        </w:rPr>
      </w:r>
      <w:r w:rsidR="005E780D">
        <w:rPr>
          <w:lang w:val="en-US"/>
        </w:rPr>
        <w:fldChar w:fldCharType="separate"/>
      </w:r>
      <w:r w:rsidR="00D81479">
        <w:t xml:space="preserve">Gambar </w:t>
      </w:r>
      <w:r w:rsidR="00D81479">
        <w:rPr>
          <w:noProof/>
        </w:rPr>
        <w:t>3</w:t>
      </w:r>
      <w:r w:rsidR="00D81479">
        <w:t>.</w:t>
      </w:r>
      <w:r w:rsidR="00D81479">
        <w:rPr>
          <w:noProof/>
        </w:rPr>
        <w:t>4</w:t>
      </w:r>
      <w:r w:rsidR="005E780D">
        <w:rPr>
          <w:lang w:val="en-US"/>
        </w:rPr>
        <w:fldChar w:fldCharType="end"/>
      </w:r>
      <w:r>
        <w:rPr>
          <w:lang w:val="en-US"/>
        </w:rPr>
        <w:t xml:space="preserve">. </w:t>
      </w:r>
    </w:p>
    <w:p w14:paraId="67C9BB3A" w14:textId="77777777" w:rsidR="00266E68" w:rsidRDefault="00266E68" w:rsidP="00266E68">
      <w:pPr>
        <w:pStyle w:val="ListParagraph"/>
        <w:keepNext/>
        <w:ind w:firstLine="0"/>
      </w:pPr>
      <w:r>
        <w:rPr>
          <w:noProof/>
        </w:rPr>
        <w:drawing>
          <wp:inline distT="0" distB="0" distL="0" distR="0" wp14:anchorId="5811C189" wp14:editId="1D960EC1">
            <wp:extent cx="5400675" cy="1520190"/>
            <wp:effectExtent l="0" t="0" r="9525" b="3810"/>
            <wp:docPr id="11977313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1520190"/>
                    </a:xfrm>
                    <a:prstGeom prst="rect">
                      <a:avLst/>
                    </a:prstGeom>
                    <a:noFill/>
                    <a:ln>
                      <a:noFill/>
                    </a:ln>
                  </pic:spPr>
                </pic:pic>
              </a:graphicData>
            </a:graphic>
          </wp:inline>
        </w:drawing>
      </w:r>
    </w:p>
    <w:p w14:paraId="17BCAB32" w14:textId="76BE91C3" w:rsidR="00B33870" w:rsidRDefault="00266E68" w:rsidP="005C1644">
      <w:pPr>
        <w:pStyle w:val="Caption"/>
        <w:spacing w:after="240" w:line="360" w:lineRule="auto"/>
        <w:rPr>
          <w:lang w:val="en-US"/>
        </w:rPr>
      </w:pPr>
      <w:bookmarkStart w:id="90" w:name="_Ref164615669"/>
      <w:bookmarkStart w:id="91" w:name="_Toc175818170"/>
      <w:r>
        <w:t xml:space="preserve">Gambar </w:t>
      </w:r>
      <w:r w:rsidR="00D2109F">
        <w:fldChar w:fldCharType="begin"/>
      </w:r>
      <w:r w:rsidR="00D2109F">
        <w:instrText xml:space="preserve"> STYLEREF 1 \s </w:instrText>
      </w:r>
      <w:r w:rsidR="00D2109F">
        <w:fldChar w:fldCharType="separate"/>
      </w:r>
      <w:r w:rsidR="00D81479">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D81479">
        <w:rPr>
          <w:noProof/>
        </w:rPr>
        <w:t>4</w:t>
      </w:r>
      <w:r w:rsidR="00D2109F">
        <w:fldChar w:fldCharType="end"/>
      </w:r>
      <w:bookmarkEnd w:id="90"/>
      <w:r>
        <w:rPr>
          <w:lang w:val="en-US"/>
        </w:rPr>
        <w:t xml:space="preserve"> Pipa pengideksan pada RAG</w:t>
      </w:r>
      <w:r w:rsidR="001D23E8">
        <w:rPr>
          <w:lang w:val="en-US"/>
        </w:rPr>
        <w:t xml:space="preserve"> </w:t>
      </w:r>
      <w:r w:rsidR="001D23E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a)"},"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1"/>
      <w:r w:rsidR="001D23E8">
        <w:rPr>
          <w:lang w:val="en-US"/>
        </w:rPr>
        <w:fldChar w:fldCharType="end"/>
      </w:r>
    </w:p>
    <w:p w14:paraId="45C2514F" w14:textId="2935737F" w:rsidR="000A71CA" w:rsidRPr="00B33870" w:rsidRDefault="000A71CA" w:rsidP="00B33870">
      <w:pPr>
        <w:autoSpaceDE/>
        <w:autoSpaceDN/>
        <w:rPr>
          <w:szCs w:val="18"/>
          <w:lang w:val="en-US"/>
        </w:rPr>
      </w:pPr>
    </w:p>
    <w:p w14:paraId="18F99595" w14:textId="4F2FED06" w:rsidR="00EA5414" w:rsidRDefault="00EA5414" w:rsidP="008047E9">
      <w:pPr>
        <w:pStyle w:val="Heading3"/>
        <w:rPr>
          <w:lang w:val="en-US"/>
        </w:rPr>
      </w:pPr>
      <w:r>
        <w:rPr>
          <w:lang w:val="en-US"/>
        </w:rPr>
        <w:t>Evaluasi Kinerja Model</w:t>
      </w:r>
    </w:p>
    <w:p w14:paraId="55AFBC06" w14:textId="68131D6D" w:rsidR="00BC798C" w:rsidRDefault="00EA5414" w:rsidP="00B33870">
      <w:pPr>
        <w:spacing w:line="360" w:lineRule="auto"/>
        <w:ind w:firstLine="720"/>
        <w:rPr>
          <w:lang w:val="en-US"/>
        </w:rPr>
      </w:pPr>
      <w:r w:rsidRPr="00EA5414">
        <w:rPr>
          <w:lang w:val="en-US"/>
        </w:rPr>
        <w:t>Metrik yang digunakan untuk evaluasi kinerja model pada penelitian ini:</w:t>
      </w:r>
    </w:p>
    <w:p w14:paraId="4ED2AAA9" w14:textId="2AA231A2" w:rsidR="00EA5414" w:rsidRPr="00975EC6" w:rsidRDefault="00F40C8A" w:rsidP="00D1516A">
      <w:pPr>
        <w:pStyle w:val="ListParagraph"/>
        <w:numPr>
          <w:ilvl w:val="0"/>
          <w:numId w:val="24"/>
        </w:numPr>
        <w:spacing w:before="240"/>
        <w:rPr>
          <w:b/>
          <w:bCs w:val="0"/>
          <w:lang w:val="en-US"/>
        </w:rPr>
      </w:pPr>
      <w:r w:rsidRPr="00975EC6">
        <w:rPr>
          <w:b/>
          <w:bCs w:val="0"/>
          <w:i/>
          <w:iCs w:val="0"/>
          <w:lang w:val="en-US"/>
        </w:rPr>
        <w:t>Recall-Oriented Understudy for Gisting Evaluation</w:t>
      </w:r>
      <w:r w:rsidRPr="00975EC6">
        <w:rPr>
          <w:b/>
          <w:bCs w:val="0"/>
          <w:lang w:val="en-US"/>
        </w:rPr>
        <w:t xml:space="preserve"> (ROUGE)</w:t>
      </w:r>
    </w:p>
    <w:p w14:paraId="59FC269F" w14:textId="5F621F1E" w:rsidR="00F40C8A" w:rsidRDefault="00F40C8A" w:rsidP="00D1516A">
      <w:pPr>
        <w:spacing w:line="360" w:lineRule="auto"/>
        <w:ind w:left="142" w:firstLine="567"/>
        <w:jc w:val="both"/>
        <w:rPr>
          <w:lang w:val="en-US"/>
        </w:rPr>
      </w:pPr>
      <w:r w:rsidRPr="00F40C8A">
        <w:rPr>
          <w:lang w:val="en-US"/>
        </w:rPr>
        <w:t>Metrik Rouge adalah metrik evaluasi yang umum digunakan</w:t>
      </w:r>
      <w:r w:rsidR="008B6A64">
        <w:rPr>
          <w:lang w:val="id-ID"/>
        </w:rPr>
        <w:t xml:space="preserve"> </w:t>
      </w:r>
      <w:r w:rsidRPr="00F40C8A">
        <w:rPr>
          <w:lang w:val="en-US"/>
        </w:rPr>
        <w:t>dalam tugas</w:t>
      </w:r>
      <w:r w:rsidR="008B6A64">
        <w:rPr>
          <w:lang w:val="id-ID"/>
        </w:rPr>
        <w:t xml:space="preserve"> </w:t>
      </w:r>
      <w:r w:rsidRPr="00F40C8A">
        <w:rPr>
          <w:lang w:val="en-US"/>
        </w:rPr>
        <w:t>NLP  untuk</w:t>
      </w:r>
      <w:r w:rsidR="008B6A64">
        <w:rPr>
          <w:lang w:val="id-ID"/>
        </w:rPr>
        <w:t xml:space="preserve"> </w:t>
      </w:r>
      <w:r w:rsidRPr="00F40C8A">
        <w:rPr>
          <w:lang w:val="en-US"/>
        </w:rPr>
        <w:t>membandingkan</w:t>
      </w:r>
      <w:r w:rsidR="008B6A64">
        <w:rPr>
          <w:lang w:val="id-ID"/>
        </w:rPr>
        <w:t xml:space="preserve"> </w:t>
      </w:r>
      <w:r w:rsidRPr="00F40C8A">
        <w:rPr>
          <w:lang w:val="en-US"/>
        </w:rPr>
        <w:t>ringkasan teks yang dihasilkan komputer dengan ringkasan referensi (yang dibuat oleh manusia)</w:t>
      </w:r>
      <w:r w:rsidR="009D5961">
        <w:rPr>
          <w:lang w:val="en-US"/>
        </w:rPr>
        <w:t xml:space="preserve"> </w:t>
      </w:r>
      <w:r w:rsidR="009D5961">
        <w:rPr>
          <w:lang w:val="en-US"/>
        </w:rPr>
        <w:fldChar w:fldCharType="begin" w:fldLock="1"/>
      </w:r>
      <w:r w:rsidR="00CC3B38">
        <w:rPr>
          <w:lang w:val="en-US"/>
        </w:rPr>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Lin, 2004)","plainTextFormattedCitation":"(Lin, 2004)","previouslyFormattedCitation":"(Lin, 2004)"},"properties":{"noteIndex":0},"schema":"https://github.com/citation-style-language/schema/raw/master/csl-citation.json"}</w:instrText>
      </w:r>
      <w:r w:rsidR="009D5961">
        <w:rPr>
          <w:lang w:val="en-US"/>
        </w:rPr>
        <w:fldChar w:fldCharType="separate"/>
      </w:r>
      <w:r w:rsidR="009D5961" w:rsidRPr="009D5961">
        <w:rPr>
          <w:noProof/>
          <w:lang w:val="en-US"/>
        </w:rPr>
        <w:t>(Lin, 2004)</w:t>
      </w:r>
      <w:r w:rsidR="009D5961">
        <w:rPr>
          <w:lang w:val="en-US"/>
        </w:rPr>
        <w:fldChar w:fldCharType="end"/>
      </w:r>
      <w:r w:rsidRPr="00F40C8A">
        <w:rPr>
          <w:lang w:val="en-US"/>
        </w:rPr>
        <w:t>.</w:t>
      </w:r>
      <w:r>
        <w:rPr>
          <w:lang w:val="en-US"/>
        </w:rPr>
        <w:t xml:space="preserve"> </w:t>
      </w:r>
      <w:r w:rsidRPr="00F40C8A">
        <w:rPr>
          <w:lang w:val="en-US"/>
        </w:rPr>
        <w:t xml:space="preserve">Rouge sebagian besar digunakan </w:t>
      </w:r>
      <w:r w:rsidRPr="00F40C8A">
        <w:rPr>
          <w:lang w:val="en-US"/>
        </w:rPr>
        <w:lastRenderedPageBreak/>
        <w:t>untuk mengevaluasi tugas peringkasan teks. Nilai metrik Rouges berkisar antara 0 hingga 1. 1 adalah skor yang lebih tinggi, menunjukkan bahwa ringkasan yang dihasilkan komputer dan ringkasan referensi memiliki kesamaan yang tinggi.</w:t>
      </w:r>
    </w:p>
    <w:p w14:paraId="48A6A7B8" w14:textId="769EC7E3" w:rsidR="00F40C8A" w:rsidRDefault="00F40C8A" w:rsidP="00D1516A">
      <w:pPr>
        <w:spacing w:after="240" w:line="360" w:lineRule="auto"/>
        <w:ind w:left="142" w:firstLine="567"/>
        <w:jc w:val="both"/>
        <w:rPr>
          <w:lang w:val="en-US"/>
        </w:rPr>
      </w:pPr>
      <w:r w:rsidRPr="00F40C8A">
        <w:rPr>
          <w:lang w:val="en-US"/>
        </w:rPr>
        <w:t>Rouge-1, Rouge-2, dan Rouge-L membandingkan dua ringkasan dengan rincian yang berbeda</w:t>
      </w:r>
      <w:r w:rsidR="009D5961">
        <w:rPr>
          <w:lang w:val="en-US"/>
        </w:rPr>
        <w:t xml:space="preserve"> </w:t>
      </w:r>
      <w:r w:rsidR="00CC3B38">
        <w:rPr>
          <w:lang w:val="en-US"/>
        </w:rPr>
        <w:fldChar w:fldCharType="begin" w:fldLock="1"/>
      </w:r>
      <w:r w:rsidR="00FA546F">
        <w:rPr>
          <w:lang w:val="en-US"/>
        </w:rPr>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Amanat, 2024)","plainTextFormattedCitation":"(Amanat, 2024)","previouslyFormattedCitation":"(Amanat, 2024)"},"properties":{"noteIndex":0},"schema":"https://github.com/citation-style-language/schema/raw/master/csl-citation.json"}</w:instrText>
      </w:r>
      <w:r w:rsidR="00CC3B38">
        <w:rPr>
          <w:lang w:val="en-US"/>
        </w:rPr>
        <w:fldChar w:fldCharType="separate"/>
      </w:r>
      <w:r w:rsidR="00CC3B38" w:rsidRPr="00CC3B38">
        <w:rPr>
          <w:noProof/>
          <w:lang w:val="en-US"/>
        </w:rPr>
        <w:t>(Amanat, 2024)</w:t>
      </w:r>
      <w:r w:rsidR="00CC3B38">
        <w:rPr>
          <w:lang w:val="en-US"/>
        </w:rPr>
        <w:fldChar w:fldCharType="end"/>
      </w:r>
      <w:r w:rsidRPr="00F40C8A">
        <w:rPr>
          <w:lang w:val="en-US"/>
        </w:rPr>
        <w:t>.</w:t>
      </w:r>
    </w:p>
    <w:p w14:paraId="2541CEEA" w14:textId="29016B22" w:rsidR="00F40C8A" w:rsidRDefault="00F40C8A" w:rsidP="002A6F34">
      <w:pPr>
        <w:pStyle w:val="ListParagraph"/>
        <w:numPr>
          <w:ilvl w:val="3"/>
          <w:numId w:val="6"/>
        </w:numPr>
        <w:ind w:left="426" w:hanging="426"/>
        <w:jc w:val="both"/>
        <w:rPr>
          <w:lang w:val="en-US"/>
        </w:rPr>
      </w:pPr>
      <w:r w:rsidRPr="00F40C8A">
        <w:rPr>
          <w:lang w:val="en-US"/>
        </w:rPr>
        <w:t>Rouge-1</w:t>
      </w:r>
    </w:p>
    <w:p w14:paraId="6865198D" w14:textId="128C2FBB" w:rsidR="00A74097" w:rsidRDefault="00F40C8A" w:rsidP="00D1516A">
      <w:pPr>
        <w:spacing w:after="240" w:line="360" w:lineRule="auto"/>
        <w:ind w:left="142" w:firstLine="567"/>
        <w:jc w:val="both"/>
        <w:rPr>
          <w:lang w:val="en-US"/>
        </w:rPr>
      </w:pPr>
      <w:r w:rsidRPr="00F40C8A">
        <w:rPr>
          <w:lang w:val="en-US"/>
        </w:rPr>
        <w:t>Rouge-1 mengukur ketepatan unigram (kata tunggal) yang tumpang tindih antara teks yang dihasilkan dan teks referensi (buatan manusia).</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A74097" w14:paraId="7F3D66A8" w14:textId="77777777" w:rsidTr="002D7EF5">
        <w:tc>
          <w:tcPr>
            <w:tcW w:w="7512" w:type="dxa"/>
            <w:vAlign w:val="center"/>
          </w:tcPr>
          <w:p w14:paraId="591FB2BE" w14:textId="77777777" w:rsidR="00A74097" w:rsidRPr="00A74097" w:rsidRDefault="00A74097" w:rsidP="002D7EF5">
            <w:pPr>
              <w:ind w:left="-1" w:firstLine="1"/>
              <w:rPr>
                <w:lang w:val="en-US"/>
              </w:rPr>
            </w:pPr>
            <m:oMathPara>
              <m:oMathParaPr>
                <m:jc m:val="left"/>
              </m:oMathParaPr>
              <m:oMath>
                <m:r>
                  <w:rPr>
                    <w:rFonts w:ascii="Cambria Math" w:hAnsi="Cambria Math"/>
                    <w:lang w:val="en-US"/>
                  </w:rPr>
                  <m:t>Rouge-1 (Recall)=</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reference</m:t>
                    </m:r>
                  </m:den>
                </m:f>
              </m:oMath>
            </m:oMathPara>
          </w:p>
          <w:p w14:paraId="2502B7D4" w14:textId="77777777" w:rsidR="00A74097" w:rsidRDefault="00A74097" w:rsidP="00A74097">
            <w:pPr>
              <w:rPr>
                <w:lang w:val="en-US"/>
              </w:rPr>
            </w:pPr>
          </w:p>
          <w:p w14:paraId="30775EAC" w14:textId="205F6FE1" w:rsidR="006967C0" w:rsidRPr="00A74097" w:rsidRDefault="006967C0" w:rsidP="00A74097">
            <w:pPr>
              <w:rPr>
                <w:lang w:val="en-US"/>
              </w:rPr>
            </w:pPr>
          </w:p>
        </w:tc>
        <w:tc>
          <w:tcPr>
            <w:tcW w:w="1100" w:type="dxa"/>
          </w:tcPr>
          <w:p w14:paraId="6E77A68D" w14:textId="725CBBE5" w:rsidR="00A74097" w:rsidRDefault="00A74097" w:rsidP="00A74097">
            <w:pPr>
              <w:rPr>
                <w:lang w:val="en-US"/>
              </w:rPr>
            </w:pPr>
            <w:r>
              <w:rPr>
                <w:lang w:val="en-US"/>
              </w:rPr>
              <w:t>(3.1)</w:t>
            </w:r>
          </w:p>
        </w:tc>
      </w:tr>
      <w:tr w:rsidR="00A74097" w14:paraId="0FE4D2F1" w14:textId="77777777" w:rsidTr="002D7EF5">
        <w:tc>
          <w:tcPr>
            <w:tcW w:w="7512" w:type="dxa"/>
            <w:vAlign w:val="center"/>
          </w:tcPr>
          <w:p w14:paraId="5D504F36" w14:textId="77777777" w:rsidR="00A74097" w:rsidRPr="00A74097" w:rsidRDefault="00A74097" w:rsidP="00A74097">
            <w:pPr>
              <w:rPr>
                <w:lang w:val="en-US"/>
              </w:rPr>
            </w:pPr>
            <m:oMathPara>
              <m:oMathParaPr>
                <m:jc m:val="left"/>
              </m:oMathParaPr>
              <m:oMath>
                <m:r>
                  <w:rPr>
                    <w:rFonts w:ascii="Cambria Math" w:hAnsi="Cambria Math"/>
                    <w:lang w:val="en-US"/>
                  </w:rPr>
                  <m:t>Rouge-1 (Precision)=</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output</m:t>
                    </m:r>
                  </m:den>
                </m:f>
              </m:oMath>
            </m:oMathPara>
          </w:p>
          <w:p w14:paraId="32CEBB56" w14:textId="77777777" w:rsidR="00A74097" w:rsidRDefault="00A74097" w:rsidP="00A74097">
            <w:pPr>
              <w:rPr>
                <w:lang w:val="en-US"/>
              </w:rPr>
            </w:pPr>
          </w:p>
          <w:p w14:paraId="3482DE91" w14:textId="1795257C" w:rsidR="006967C0" w:rsidRPr="00A74097" w:rsidRDefault="006967C0" w:rsidP="00A74097">
            <w:pPr>
              <w:rPr>
                <w:lang w:val="en-US"/>
              </w:rPr>
            </w:pPr>
          </w:p>
        </w:tc>
        <w:tc>
          <w:tcPr>
            <w:tcW w:w="1100" w:type="dxa"/>
          </w:tcPr>
          <w:p w14:paraId="1BA123BD" w14:textId="1F86B6D5" w:rsidR="00A74097" w:rsidRDefault="00A74097" w:rsidP="00A74097">
            <w:pPr>
              <w:rPr>
                <w:lang w:val="en-US"/>
              </w:rPr>
            </w:pPr>
            <w:r>
              <w:rPr>
                <w:lang w:val="en-US"/>
              </w:rPr>
              <w:t>(3.2)</w:t>
            </w:r>
          </w:p>
        </w:tc>
      </w:tr>
      <w:tr w:rsidR="00A74097" w14:paraId="36097357" w14:textId="77777777" w:rsidTr="002D7EF5">
        <w:tc>
          <w:tcPr>
            <w:tcW w:w="7512" w:type="dxa"/>
            <w:vAlign w:val="center"/>
          </w:tcPr>
          <w:p w14:paraId="050F83D9" w14:textId="5905F885" w:rsidR="00A74097" w:rsidRPr="00A74097" w:rsidRDefault="006967C0" w:rsidP="00A74097">
            <w:pPr>
              <w:rPr>
                <w:lang w:val="en-US"/>
              </w:rPr>
            </w:pPr>
            <m:oMathPara>
              <m:oMathParaPr>
                <m:jc m:val="left"/>
              </m:oMathParaPr>
              <m:oMath>
                <m:r>
                  <w:rPr>
                    <w:rFonts w:ascii="Cambria Math" w:hAnsi="Cambria Math"/>
                    <w:lang w:val="en-US"/>
                  </w:rPr>
                  <m:t xml:space="preserve">Rouge-1 </m:t>
                </m:r>
                <m:d>
                  <m:dPr>
                    <m:ctrlPr>
                      <w:rPr>
                        <w:rFonts w:ascii="Cambria Math" w:hAnsi="Cambria Math"/>
                        <w:i/>
                        <w:lang w:val="en-US"/>
                      </w:rPr>
                    </m:ctrlPr>
                  </m:dPr>
                  <m:e>
                    <m:r>
                      <w:rPr>
                        <w:rFonts w:ascii="Cambria Math" w:hAnsi="Cambria Math"/>
                        <w:lang w:val="en-US"/>
                      </w:rPr>
                      <m:t>F1</m:t>
                    </m:r>
                  </m:e>
                </m:d>
                <m:r>
                  <w:rPr>
                    <w:rFonts w:ascii="Cambria Math" w:hAnsi="Cambria Math"/>
                    <w:lang w:val="en-US"/>
                  </w:rPr>
                  <m:t>=</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099A4863" w14:textId="001EB1F0" w:rsidR="00A74097" w:rsidRPr="00A74097" w:rsidRDefault="00A74097" w:rsidP="00A74097">
            <w:pPr>
              <w:rPr>
                <w:lang w:val="en-US"/>
              </w:rPr>
            </w:pPr>
          </w:p>
        </w:tc>
        <w:tc>
          <w:tcPr>
            <w:tcW w:w="1100" w:type="dxa"/>
          </w:tcPr>
          <w:p w14:paraId="7ED7C0B9" w14:textId="5429A4ED" w:rsidR="00A74097" w:rsidRDefault="00A74097" w:rsidP="00A74097">
            <w:pPr>
              <w:rPr>
                <w:lang w:val="en-US"/>
              </w:rPr>
            </w:pPr>
            <w:r>
              <w:rPr>
                <w:lang w:val="en-US"/>
              </w:rPr>
              <w:t>(3.3)</w:t>
            </w:r>
          </w:p>
        </w:tc>
      </w:tr>
    </w:tbl>
    <w:p w14:paraId="4C5F0FC1" w14:textId="77777777" w:rsidR="006967C0" w:rsidRDefault="006967C0" w:rsidP="00A74097">
      <w:pPr>
        <w:jc w:val="both"/>
        <w:rPr>
          <w:lang w:val="en-US"/>
        </w:rPr>
      </w:pPr>
    </w:p>
    <w:p w14:paraId="21B60B3F" w14:textId="3028B535" w:rsidR="00A74097" w:rsidRPr="00A74097" w:rsidRDefault="00A74097" w:rsidP="002A6F34">
      <w:pPr>
        <w:pStyle w:val="ListParagraph"/>
        <w:numPr>
          <w:ilvl w:val="3"/>
          <w:numId w:val="6"/>
        </w:numPr>
        <w:ind w:left="426" w:hanging="426"/>
        <w:jc w:val="both"/>
        <w:rPr>
          <w:lang w:val="en-US"/>
        </w:rPr>
      </w:pPr>
      <w:r w:rsidRPr="00A74097">
        <w:rPr>
          <w:lang w:val="en-US"/>
        </w:rPr>
        <w:t>Rouge-</w:t>
      </w:r>
      <w:r>
        <w:rPr>
          <w:lang w:val="en-US"/>
        </w:rPr>
        <w:t>2</w:t>
      </w:r>
    </w:p>
    <w:p w14:paraId="3F623C96" w14:textId="65D5941C" w:rsidR="00877AD6" w:rsidRDefault="006967C0" w:rsidP="00D1516A">
      <w:pPr>
        <w:spacing w:line="360" w:lineRule="auto"/>
        <w:ind w:left="142" w:firstLine="567"/>
        <w:jc w:val="both"/>
        <w:rPr>
          <w:lang w:val="en-US"/>
        </w:rPr>
      </w:pPr>
      <w:r w:rsidRPr="006967C0">
        <w:rPr>
          <w:lang w:val="en-US"/>
        </w:rPr>
        <w:t xml:space="preserve">Rouge-2 mengukur ketepatan bigram yang tumpang tindih antara teks yang dihasilkan dan teks referensi (buatan manusia). Rumus rouge-2 sama dengan rouge-1, namun </w:t>
      </w:r>
      <w:r>
        <w:rPr>
          <w:lang w:val="en-US"/>
        </w:rPr>
        <w:t>yang dig</w:t>
      </w:r>
      <w:r w:rsidRPr="006967C0">
        <w:rPr>
          <w:lang w:val="en-US"/>
        </w:rPr>
        <w:t>unakan sepasang kata yaitu bigram, bukan unigram. Bigram mengkompensasi masalah posisi kata Rouge-1 sampai batas tertentu</w:t>
      </w:r>
      <w:r w:rsidR="00A74097" w:rsidRPr="00F40C8A">
        <w:rPr>
          <w:lang w:val="en-US"/>
        </w:rPr>
        <w:t>.</w:t>
      </w:r>
    </w:p>
    <w:p w14:paraId="4ED35539" w14:textId="77777777" w:rsidR="00A74097" w:rsidRDefault="00A74097" w:rsidP="00A74097">
      <w:pPr>
        <w:ind w:left="851"/>
        <w:jc w:val="both"/>
        <w:rPr>
          <w:lang w:val="en-US"/>
        </w:rPr>
      </w:pPr>
    </w:p>
    <w:p w14:paraId="0E2A2E17" w14:textId="41BB9B40" w:rsidR="006967C0" w:rsidRPr="00A74097" w:rsidRDefault="006967C0" w:rsidP="002A6F34">
      <w:pPr>
        <w:pStyle w:val="ListParagraph"/>
        <w:numPr>
          <w:ilvl w:val="3"/>
          <w:numId w:val="6"/>
        </w:numPr>
        <w:ind w:left="426" w:hanging="426"/>
        <w:jc w:val="both"/>
        <w:rPr>
          <w:lang w:val="en-US"/>
        </w:rPr>
      </w:pPr>
      <w:r w:rsidRPr="00A74097">
        <w:rPr>
          <w:lang w:val="en-US"/>
        </w:rPr>
        <w:t>Rouge-</w:t>
      </w:r>
      <w:r>
        <w:rPr>
          <w:lang w:val="en-US"/>
        </w:rPr>
        <w:t>L</w:t>
      </w:r>
    </w:p>
    <w:p w14:paraId="4437C4EA" w14:textId="2883EFED" w:rsidR="006967C0" w:rsidRDefault="006967C0" w:rsidP="00D1516A">
      <w:pPr>
        <w:spacing w:after="240" w:line="360" w:lineRule="auto"/>
        <w:ind w:firstLine="709"/>
        <w:jc w:val="both"/>
        <w:rPr>
          <w:lang w:val="en-US"/>
        </w:rPr>
      </w:pPr>
      <w:r w:rsidRPr="006967C0">
        <w:rPr>
          <w:lang w:val="en-US"/>
        </w:rPr>
        <w:t>Tidak seperti rouge-1, dan rouge-2</w:t>
      </w:r>
      <w:r w:rsidR="00875520">
        <w:rPr>
          <w:lang w:val="en-US"/>
        </w:rPr>
        <w:t>,</w:t>
      </w:r>
      <w:r w:rsidRPr="006967C0">
        <w:rPr>
          <w:lang w:val="en-US"/>
        </w:rPr>
        <w:t xml:space="preserve"> Rouge-L tidak melihat ke dalam unigram atau</w:t>
      </w:r>
      <w:r>
        <w:rPr>
          <w:lang w:val="en-US"/>
        </w:rPr>
        <w:t xml:space="preserve"> </w:t>
      </w:r>
      <w:r w:rsidRPr="006967C0">
        <w:rPr>
          <w:lang w:val="en-US"/>
        </w:rPr>
        <w:t xml:space="preserve">bigram, melainkan </w:t>
      </w:r>
      <w:r w:rsidR="00C94D22">
        <w:rPr>
          <w:lang w:val="en-US"/>
        </w:rPr>
        <w:t>kesesuaian</w:t>
      </w:r>
      <w:r w:rsidRPr="006967C0">
        <w:rPr>
          <w:lang w:val="en-US"/>
        </w:rPr>
        <w:t xml:space="preserve"> dengan LCS (Longest Common Subsequence)</w:t>
      </w:r>
      <w:r>
        <w:rPr>
          <w:lang w:val="en-US"/>
        </w:rPr>
        <w:t xml:space="preserve"> atau u</w:t>
      </w:r>
      <w:r w:rsidRPr="006967C0">
        <w:rPr>
          <w:lang w:val="en-US"/>
        </w:rPr>
        <w:t>rutan</w:t>
      </w:r>
      <w:r>
        <w:rPr>
          <w:lang w:val="en-US"/>
        </w:rPr>
        <w:t xml:space="preserve"> kata </w:t>
      </w:r>
      <w:r w:rsidRPr="006967C0">
        <w:rPr>
          <w:lang w:val="en-US"/>
        </w:rPr>
        <w:t>terpanjang dalam referensi dan</w:t>
      </w:r>
      <w:r>
        <w:rPr>
          <w:lang w:val="en-US"/>
        </w:rPr>
        <w:t xml:space="preserve"> </w:t>
      </w:r>
      <w:r w:rsidRPr="006967C0">
        <w:rPr>
          <w:lang w:val="en-US"/>
        </w:rPr>
        <w:t xml:space="preserve">teks yang dihasilkan manusia. </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6967C0" w14:paraId="466B2356" w14:textId="77777777" w:rsidTr="002D7EF5">
        <w:tc>
          <w:tcPr>
            <w:tcW w:w="7512" w:type="dxa"/>
            <w:vAlign w:val="center"/>
          </w:tcPr>
          <w:p w14:paraId="3E864BF7" w14:textId="5B1DD8BE" w:rsidR="006967C0" w:rsidRPr="00A74097" w:rsidRDefault="006967C0" w:rsidP="00133BC8">
            <w:pPr>
              <w:rPr>
                <w:lang w:val="en-US"/>
              </w:rPr>
            </w:pPr>
            <m:oMathPara>
              <m:oMathParaPr>
                <m:jc m:val="left"/>
              </m:oMathParaPr>
              <m:oMath>
                <m:r>
                  <w:rPr>
                    <w:rFonts w:ascii="Cambria Math" w:hAnsi="Cambria Math"/>
                    <w:lang w:val="en-US"/>
                  </w:rPr>
                  <m:t>Rouge-L (Recall)=</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reference</m:t>
                    </m:r>
                  </m:den>
                </m:f>
              </m:oMath>
            </m:oMathPara>
          </w:p>
          <w:p w14:paraId="411D1407" w14:textId="77777777" w:rsidR="006967C0" w:rsidRDefault="006967C0" w:rsidP="00133BC8">
            <w:pPr>
              <w:rPr>
                <w:lang w:val="en-US"/>
              </w:rPr>
            </w:pPr>
          </w:p>
          <w:p w14:paraId="13962D75" w14:textId="77777777" w:rsidR="006967C0" w:rsidRPr="00A74097" w:rsidRDefault="006967C0" w:rsidP="00133BC8">
            <w:pPr>
              <w:rPr>
                <w:lang w:val="en-US"/>
              </w:rPr>
            </w:pPr>
          </w:p>
        </w:tc>
        <w:tc>
          <w:tcPr>
            <w:tcW w:w="1100" w:type="dxa"/>
          </w:tcPr>
          <w:p w14:paraId="035A9DFA" w14:textId="49C08CB9" w:rsidR="006967C0" w:rsidRDefault="006967C0" w:rsidP="00133BC8">
            <w:pPr>
              <w:rPr>
                <w:lang w:val="en-US"/>
              </w:rPr>
            </w:pPr>
            <w:r>
              <w:rPr>
                <w:lang w:val="en-US"/>
              </w:rPr>
              <w:t>(3.</w:t>
            </w:r>
            <w:r w:rsidR="0006400B">
              <w:rPr>
                <w:lang w:val="en-US"/>
              </w:rPr>
              <w:t>4</w:t>
            </w:r>
            <w:r>
              <w:rPr>
                <w:lang w:val="en-US"/>
              </w:rPr>
              <w:t>)</w:t>
            </w:r>
          </w:p>
        </w:tc>
      </w:tr>
      <w:tr w:rsidR="006967C0" w14:paraId="34D8974B" w14:textId="77777777" w:rsidTr="002D7EF5">
        <w:tc>
          <w:tcPr>
            <w:tcW w:w="7512" w:type="dxa"/>
            <w:vAlign w:val="center"/>
          </w:tcPr>
          <w:p w14:paraId="173777D5" w14:textId="5A7DB1F4" w:rsidR="006967C0" w:rsidRPr="00A74097" w:rsidRDefault="006967C0" w:rsidP="00133BC8">
            <w:pPr>
              <w:rPr>
                <w:lang w:val="en-US"/>
              </w:rPr>
            </w:pPr>
            <m:oMathPara>
              <m:oMathParaPr>
                <m:jc m:val="left"/>
              </m:oMathParaPr>
              <m:oMath>
                <m:r>
                  <w:rPr>
                    <w:rFonts w:ascii="Cambria Math" w:hAnsi="Cambria Math"/>
                    <w:lang w:val="en-US"/>
                  </w:rPr>
                  <w:lastRenderedPageBreak/>
                  <m:t>Rouge-L (Precision)=</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output</m:t>
                    </m:r>
                  </m:den>
                </m:f>
              </m:oMath>
            </m:oMathPara>
          </w:p>
          <w:p w14:paraId="45FCD4D6" w14:textId="77777777" w:rsidR="006967C0" w:rsidRDefault="006967C0" w:rsidP="00133BC8">
            <w:pPr>
              <w:rPr>
                <w:lang w:val="en-US"/>
              </w:rPr>
            </w:pPr>
          </w:p>
          <w:p w14:paraId="0F7DE0E6" w14:textId="77777777" w:rsidR="006967C0" w:rsidRPr="00A74097" w:rsidRDefault="006967C0" w:rsidP="00133BC8">
            <w:pPr>
              <w:rPr>
                <w:lang w:val="en-US"/>
              </w:rPr>
            </w:pPr>
          </w:p>
        </w:tc>
        <w:tc>
          <w:tcPr>
            <w:tcW w:w="1100" w:type="dxa"/>
          </w:tcPr>
          <w:p w14:paraId="6B299225" w14:textId="0172D92F" w:rsidR="006967C0" w:rsidRDefault="006967C0" w:rsidP="00133BC8">
            <w:pPr>
              <w:rPr>
                <w:lang w:val="en-US"/>
              </w:rPr>
            </w:pPr>
            <w:r>
              <w:rPr>
                <w:lang w:val="en-US"/>
              </w:rPr>
              <w:t>(3.</w:t>
            </w:r>
            <w:r w:rsidR="0006400B">
              <w:rPr>
                <w:lang w:val="en-US"/>
              </w:rPr>
              <w:t>5</w:t>
            </w:r>
            <w:r>
              <w:rPr>
                <w:lang w:val="en-US"/>
              </w:rPr>
              <w:t>)</w:t>
            </w:r>
          </w:p>
        </w:tc>
      </w:tr>
      <w:tr w:rsidR="006967C0" w14:paraId="7D9AAFB9" w14:textId="77777777" w:rsidTr="002D7EF5">
        <w:tc>
          <w:tcPr>
            <w:tcW w:w="7512" w:type="dxa"/>
            <w:vAlign w:val="center"/>
          </w:tcPr>
          <w:p w14:paraId="7430E9D7" w14:textId="38B199F0" w:rsidR="006967C0" w:rsidRPr="00A74097" w:rsidRDefault="006967C0" w:rsidP="00133BC8">
            <w:pPr>
              <w:rPr>
                <w:lang w:val="en-US"/>
              </w:rPr>
            </w:pPr>
            <m:oMathPara>
              <m:oMathParaPr>
                <m:jc m:val="left"/>
              </m:oMathParaPr>
              <m:oMath>
                <m:r>
                  <w:rPr>
                    <w:rFonts w:ascii="Cambria Math" w:hAnsi="Cambria Math"/>
                    <w:lang w:val="en-US"/>
                  </w:rPr>
                  <m:t xml:space="preserve">Rouge-L </m:t>
                </m:r>
                <m:d>
                  <m:dPr>
                    <m:ctrlPr>
                      <w:rPr>
                        <w:rFonts w:ascii="Cambria Math" w:hAnsi="Cambria Math"/>
                        <w:i/>
                        <w:lang w:val="en-US"/>
                      </w:rPr>
                    </m:ctrlPr>
                  </m:dPr>
                  <m:e>
                    <m:r>
                      <w:rPr>
                        <w:rFonts w:ascii="Cambria Math" w:hAnsi="Cambria Math"/>
                        <w:lang w:val="en-US"/>
                      </w:rPr>
                      <m:t>F1</m:t>
                    </m:r>
                  </m:e>
                </m:d>
                <m:r>
                  <w:rPr>
                    <w:rFonts w:ascii="Cambria Math" w:hAnsi="Cambria Math"/>
                    <w:lang w:val="en-US"/>
                  </w:rPr>
                  <m:t xml:space="preserve">=2 x </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1387D5E5" w14:textId="77777777" w:rsidR="006967C0" w:rsidRPr="00A74097" w:rsidRDefault="006967C0" w:rsidP="00133BC8">
            <w:pPr>
              <w:rPr>
                <w:lang w:val="en-US"/>
              </w:rPr>
            </w:pPr>
          </w:p>
        </w:tc>
        <w:tc>
          <w:tcPr>
            <w:tcW w:w="1100" w:type="dxa"/>
          </w:tcPr>
          <w:p w14:paraId="5D255E2C" w14:textId="327EE9EF" w:rsidR="006967C0" w:rsidRDefault="006967C0" w:rsidP="00133BC8">
            <w:pPr>
              <w:rPr>
                <w:lang w:val="en-US"/>
              </w:rPr>
            </w:pPr>
            <w:r>
              <w:rPr>
                <w:lang w:val="en-US"/>
              </w:rPr>
              <w:t>(3.</w:t>
            </w:r>
            <w:r w:rsidR="0006400B">
              <w:rPr>
                <w:lang w:val="en-US"/>
              </w:rPr>
              <w:t>6</w:t>
            </w:r>
            <w:r>
              <w:rPr>
                <w:lang w:val="en-US"/>
              </w:rPr>
              <w:t>)</w:t>
            </w:r>
          </w:p>
        </w:tc>
      </w:tr>
    </w:tbl>
    <w:p w14:paraId="3E2D5C3C" w14:textId="77777777" w:rsidR="00B825DD" w:rsidRDefault="00B825DD" w:rsidP="00B825DD">
      <w:pPr>
        <w:spacing w:line="360" w:lineRule="auto"/>
        <w:jc w:val="both"/>
      </w:pPr>
    </w:p>
    <w:p w14:paraId="6B5B2612" w14:textId="48C092B7" w:rsidR="00B825DD" w:rsidRPr="00836C98" w:rsidRDefault="00B825DD" w:rsidP="008047E9">
      <w:pPr>
        <w:pStyle w:val="Heading3"/>
        <w:spacing w:after="240"/>
        <w:rPr>
          <w:lang w:val="id-ID"/>
        </w:rPr>
      </w:pPr>
      <w:r>
        <w:rPr>
          <w:lang w:val="en-US"/>
        </w:rPr>
        <w:t>Perancangan dan Pengembangan Sistem UI</w:t>
      </w:r>
    </w:p>
    <w:p w14:paraId="6D3849A1" w14:textId="57659902" w:rsidR="00B825DD" w:rsidRDefault="00B825DD" w:rsidP="005C1644">
      <w:pPr>
        <w:spacing w:after="240" w:line="360" w:lineRule="auto"/>
        <w:ind w:firstLine="709"/>
        <w:jc w:val="both"/>
      </w:pPr>
      <w:r>
        <w:t xml:space="preserve">Pada tahap ini, model yang telah dilatih kemudian dilakukan perancangan </w:t>
      </w:r>
      <w:r w:rsidRPr="008F393C">
        <w:t xml:space="preserve">antarmuka pengguna </w:t>
      </w:r>
      <w:r>
        <w:t>pada LLM sehingga dapat dihasilkan</w:t>
      </w:r>
      <w:r w:rsidRPr="00B27872">
        <w:t xml:space="preserve"> aplikasi interaktif</w:t>
      </w:r>
      <w:r>
        <w:t xml:space="preserve"> yang</w:t>
      </w:r>
      <w:r w:rsidRPr="00A25460">
        <w:t xml:space="preserve"> </w:t>
      </w:r>
      <w:r w:rsidRPr="008F393C">
        <w:t xml:space="preserve">ramah </w:t>
      </w:r>
      <w:r>
        <w:t xml:space="preserve">bagi </w:t>
      </w:r>
      <w:r w:rsidRPr="008F393C">
        <w:t>pengguna</w:t>
      </w:r>
      <w:r>
        <w:t xml:space="preserve">. Dengan memanfaatkan </w:t>
      </w:r>
      <w:r w:rsidRPr="008F393C">
        <w:t xml:space="preserve">pustaka Python sumber terbuka yang </w:t>
      </w:r>
      <w:r>
        <w:t xml:space="preserve">dapat </w:t>
      </w:r>
      <w:r w:rsidRPr="008F393C">
        <w:t xml:space="preserve">digunakan untuk membuat demo aplikasi </w:t>
      </w:r>
      <w:r>
        <w:t xml:space="preserve">berbasis </w:t>
      </w:r>
      <w:r w:rsidRPr="008F393C">
        <w:t>web.</w:t>
      </w:r>
      <w:r>
        <w:t xml:space="preserve"> Pustaka </w:t>
      </w:r>
      <w:r w:rsidRPr="008F393C">
        <w:t>Python sumber terbuka</w:t>
      </w:r>
      <w:r>
        <w:t xml:space="preserve"> yang digunakan, yaitu </w:t>
      </w:r>
      <w:r w:rsidRPr="00BF030C">
        <w:rPr>
          <w:i/>
          <w:iCs w:val="0"/>
        </w:rPr>
        <w:t>gradio</w:t>
      </w:r>
      <w:r>
        <w:t xml:space="preserve"> yang</w:t>
      </w:r>
      <w:r w:rsidRPr="008F393C">
        <w:t xml:space="preserve"> dapat dengan cepat membuat antarmuka pengguna yang indah.</w:t>
      </w:r>
      <w:r>
        <w:t xml:space="preserve"> </w:t>
      </w:r>
      <w:r w:rsidRPr="008F393C">
        <w:t>Antarmuka</w:t>
      </w:r>
      <w:r>
        <w:t xml:space="preserve"> pada </w:t>
      </w:r>
      <w:r w:rsidRPr="00C22B40">
        <w:rPr>
          <w:i/>
          <w:iCs w:val="0"/>
        </w:rPr>
        <w:t>gradio</w:t>
      </w:r>
      <w:r>
        <w:t xml:space="preserve"> dapat</w:t>
      </w:r>
      <w:r w:rsidRPr="008F393C">
        <w:t xml:space="preserve"> disesuaikan dengan pengaturan </w:t>
      </w:r>
      <w:r>
        <w:t xml:space="preserve">pada </w:t>
      </w:r>
      <w:r w:rsidRPr="008F393C">
        <w:t xml:space="preserve">judul, deskripsi, dan tampilan. Saat diluncurkan, antarmuka web memungkinkan pengguna untuk berinteraksi dengan </w:t>
      </w:r>
      <w:r>
        <w:t>chat</w:t>
      </w:r>
      <w:r w:rsidRPr="008F393C">
        <w:t>bot</w:t>
      </w:r>
      <w:r w:rsidR="00DF4D30">
        <w:t>,</w:t>
      </w:r>
      <w:r>
        <w:t xml:space="preserve"> cara kerjanya cukup</w:t>
      </w:r>
      <w:r w:rsidRPr="008F393C">
        <w:t xml:space="preserve"> dengan mengetikkan </w:t>
      </w:r>
      <w:r>
        <w:t>pertanyaan</w:t>
      </w:r>
      <w:r w:rsidRPr="008F393C">
        <w:t xml:space="preserve"> </w:t>
      </w:r>
      <w:r>
        <w:t xml:space="preserve">pada kolom chat dan chatbot akan menghasilkan inferensi jawaban berdasarkan pertanyaan yang diajukan oleh pengguna </w:t>
      </w:r>
      <w:r>
        <w:fldChar w:fldCharType="begin" w:fldLock="1"/>
      </w:r>
      <w:r>
        <w:instrText>ADDIN CSL_CITATION {"citationItems":[{"id":"ITEM-1","itemData":{"URL":"https://medium.com/@abirkhan4u/crafting-conversational-magic-building-an-ai-language-model-llm-app-with-langchain-and-gradio-496429567512","accessed":{"date-parts":[["2024","4","24"]]},"author":[{"dropping-particle":"","family":"Khan","given":"Abir Akhalak","non-dropping-particle":"","parse-names":false,"suffix":""}],"container-title":"medium.com","id":"ITEM-1","issued":{"date-parts":[["2023"]]},"title":"“Crafting Conversational Magic: Building an AI Language Model(LLM) App with Langchain?and Gradio”","type":"webpage"},"uris":["http://www.mendeley.com/documents/?uuid=ef794857-cab0-4451-aa0a-7f0f349cb825"]}],"mendeley":{"formattedCitation":"(Khan, 2023)","plainTextFormattedCitation":"(Khan, 2023)","previouslyFormattedCitation":"(Khan, 2023)"},"properties":{"noteIndex":0},"schema":"https://github.com/citation-style-language/schema/raw/master/csl-citation.json"}</w:instrText>
      </w:r>
      <w:r>
        <w:fldChar w:fldCharType="separate"/>
      </w:r>
      <w:r w:rsidRPr="005F705F">
        <w:rPr>
          <w:noProof/>
        </w:rPr>
        <w:t>(Khan, 2023)</w:t>
      </w:r>
      <w:r>
        <w:fldChar w:fldCharType="end"/>
      </w:r>
      <w:r w:rsidRPr="008F393C">
        <w:t>.</w:t>
      </w:r>
    </w:p>
    <w:p w14:paraId="6D9BF5A3" w14:textId="77777777" w:rsidR="00B825DD" w:rsidRDefault="00B825DD" w:rsidP="00B825DD">
      <w:pPr>
        <w:keepNext/>
        <w:spacing w:line="360" w:lineRule="auto"/>
        <w:jc w:val="center"/>
      </w:pPr>
      <w:r w:rsidRPr="00CD37E9">
        <w:rPr>
          <w:noProof/>
        </w:rPr>
        <w:drawing>
          <wp:inline distT="0" distB="0" distL="0" distR="0" wp14:anchorId="036E99AD" wp14:editId="60C57EFD">
            <wp:extent cx="4973424" cy="2343150"/>
            <wp:effectExtent l="0" t="0" r="0" b="0"/>
            <wp:docPr id="1030551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551273" name=""/>
                    <pic:cNvPicPr/>
                  </pic:nvPicPr>
                  <pic:blipFill>
                    <a:blip r:embed="rId27"/>
                    <a:stretch>
                      <a:fillRect/>
                    </a:stretch>
                  </pic:blipFill>
                  <pic:spPr>
                    <a:xfrm>
                      <a:off x="0" y="0"/>
                      <a:ext cx="4996233" cy="2353896"/>
                    </a:xfrm>
                    <a:prstGeom prst="rect">
                      <a:avLst/>
                    </a:prstGeom>
                  </pic:spPr>
                </pic:pic>
              </a:graphicData>
            </a:graphic>
          </wp:inline>
        </w:drawing>
      </w:r>
    </w:p>
    <w:p w14:paraId="132B692D" w14:textId="62751401" w:rsidR="00B825DD" w:rsidRPr="00F91DED" w:rsidRDefault="00B825DD" w:rsidP="005C1644">
      <w:pPr>
        <w:pStyle w:val="Caption"/>
        <w:spacing w:line="360" w:lineRule="auto"/>
        <w:rPr>
          <w:lang w:val="en-US"/>
        </w:rPr>
      </w:pPr>
      <w:bookmarkStart w:id="92" w:name="_Toc175818171"/>
      <w:r>
        <w:t xml:space="preserve">Gambar </w:t>
      </w:r>
      <w:r w:rsidR="00D2109F">
        <w:fldChar w:fldCharType="begin"/>
      </w:r>
      <w:r w:rsidR="00D2109F">
        <w:instrText xml:space="preserve"> STYLEREF 1 \s </w:instrText>
      </w:r>
      <w:r w:rsidR="00D2109F">
        <w:fldChar w:fldCharType="separate"/>
      </w:r>
      <w:r w:rsidR="00D81479">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D81479">
        <w:rPr>
          <w:noProof/>
        </w:rPr>
        <w:t>5</w:t>
      </w:r>
      <w:r w:rsidR="00D2109F">
        <w:fldChar w:fldCharType="end"/>
      </w:r>
      <w:r>
        <w:rPr>
          <w:lang w:val="en-US"/>
        </w:rPr>
        <w:t xml:space="preserve"> </w:t>
      </w:r>
      <w:bookmarkStart w:id="93" w:name="_Hlk165742833"/>
      <w:r>
        <w:rPr>
          <w:lang w:val="en-US"/>
        </w:rPr>
        <w:t>Desain UI Chatbot menggunakan Gradio</w:t>
      </w:r>
      <w:bookmarkEnd w:id="93"/>
      <w:r>
        <w:rPr>
          <w:lang w:val="en-US"/>
        </w:rPr>
        <w:t xml:space="preserve"> </w:t>
      </w:r>
      <w:r w:rsidR="001D23E8">
        <w:rPr>
          <w:lang w:val="en-US"/>
        </w:rPr>
        <w:fldChar w:fldCharType="begin" w:fldLock="1"/>
      </w:r>
      <w:r w:rsidR="00F066A2">
        <w:rPr>
          <w:lang w:val="en-US"/>
        </w:rPr>
        <w:instrText>ADDIN CSL_CITATION {"citationItems":[{"id":"ITEM-1","itemData":{"URL":"https://www.gradio.app/","accessed":{"date-parts":[["2024","7","28"]]},"author":[{"dropping-particle":"","family":"www.gradio.app","given":"","non-dropping-particle":"","parse-names":false,"suffix":""}],"container-title":"www.gradio.app","id":"ITEM-1","issued":{"date-parts":[["2024"]]},"title":"Gradio","type":"webpage"},"uris":["http://www.mendeley.com/documents/?uuid=2e425e40-2998-4e43-9a3e-e37b921988d5","http://www.mendeley.com/documents/?uuid=58893b1e-2961-46f7-8a90-2267760face6"]}],"mendeley":{"formattedCitation":"(www.gradio.app, 2024)","plainTextFormattedCitation":"(www.gradio.app, 2024)","previouslyFormattedCitation":"(www.gradio.app, 2024)"},"properties":{"noteIndex":0},"schema":"https://github.com/citation-style-language/schema/raw/master/csl-citation.json"}</w:instrText>
      </w:r>
      <w:r w:rsidR="001D23E8">
        <w:rPr>
          <w:lang w:val="en-US"/>
        </w:rPr>
        <w:fldChar w:fldCharType="separate"/>
      </w:r>
      <w:r w:rsidR="001D23E8" w:rsidRPr="001D23E8">
        <w:rPr>
          <w:noProof/>
          <w:lang w:val="en-US"/>
        </w:rPr>
        <w:t>(www.gradio.app, 2024)</w:t>
      </w:r>
      <w:bookmarkEnd w:id="92"/>
      <w:r w:rsidR="001D23E8">
        <w:rPr>
          <w:lang w:val="en-US"/>
        </w:rPr>
        <w:fldChar w:fldCharType="end"/>
      </w:r>
    </w:p>
    <w:p w14:paraId="4F864899" w14:textId="77777777" w:rsidR="00B825DD" w:rsidRDefault="00B825DD" w:rsidP="00B825DD">
      <w:pPr>
        <w:spacing w:line="360" w:lineRule="auto"/>
        <w:ind w:firstLine="432"/>
        <w:jc w:val="both"/>
      </w:pPr>
    </w:p>
    <w:p w14:paraId="6B2A3D12" w14:textId="77777777" w:rsidR="00B825DD" w:rsidRDefault="00B825DD" w:rsidP="00B825DD">
      <w:pPr>
        <w:spacing w:line="360" w:lineRule="auto"/>
        <w:ind w:firstLine="432"/>
        <w:jc w:val="both"/>
      </w:pPr>
    </w:p>
    <w:p w14:paraId="56576DE3" w14:textId="731F7128" w:rsidR="005351F6" w:rsidRPr="00A25460" w:rsidRDefault="00641BEE" w:rsidP="00D36DB5">
      <w:pPr>
        <w:autoSpaceDE/>
        <w:autoSpaceDN/>
      </w:pPr>
      <w:r>
        <w:br w:type="page"/>
      </w:r>
    </w:p>
    <w:p w14:paraId="3F444245" w14:textId="2975AD04" w:rsidR="005C11B9" w:rsidRDefault="005C11B9" w:rsidP="005C11B9">
      <w:pPr>
        <w:pStyle w:val="Heading1"/>
      </w:pPr>
      <w:bookmarkStart w:id="94" w:name="_Toc175818106"/>
      <w:bookmarkStart w:id="95" w:name="_Toc163126463"/>
      <w:r w:rsidRPr="005C11B9">
        <w:lastRenderedPageBreak/>
        <w:t xml:space="preserve">BAB IV </w:t>
      </w:r>
      <w:r w:rsidRPr="005C11B9">
        <w:br/>
        <w:t>HASIL DAN PEMBAHASAN</w:t>
      </w:r>
      <w:bookmarkEnd w:id="94"/>
    </w:p>
    <w:p w14:paraId="227B2A6D" w14:textId="77777777" w:rsidR="000B1D37" w:rsidRPr="000B1D37" w:rsidRDefault="000B1D37" w:rsidP="000B1D37">
      <w:pPr>
        <w:rPr>
          <w:lang w:val="id-ID"/>
        </w:rPr>
      </w:pPr>
    </w:p>
    <w:p w14:paraId="38AF3133" w14:textId="77777777" w:rsidR="005C11B9" w:rsidRPr="00A25460" w:rsidRDefault="005C11B9" w:rsidP="005C11B9"/>
    <w:p w14:paraId="33FF4D17" w14:textId="77777777" w:rsidR="005C11B9" w:rsidRPr="00A25460" w:rsidRDefault="005C11B9" w:rsidP="005C11B9"/>
    <w:p w14:paraId="2E0D0E56" w14:textId="1B0C3E12" w:rsidR="007127BE" w:rsidRDefault="007127BE" w:rsidP="00D1516A">
      <w:pPr>
        <w:spacing w:line="360" w:lineRule="auto"/>
        <w:ind w:firstLine="709"/>
        <w:jc w:val="both"/>
      </w:pPr>
      <w:bookmarkStart w:id="96" w:name="_Hlk166177069"/>
      <w:r w:rsidRPr="007127BE">
        <w:rPr>
          <w:lang w:val="id-ID"/>
        </w:rPr>
        <w:t xml:space="preserve">Luaran yang dihasilkan dalam penelitian ini adalah sebuah aplikasi </w:t>
      </w:r>
      <w:r w:rsidR="00546060">
        <w:rPr>
          <w:i/>
          <w:iCs w:val="0"/>
          <w:lang w:val="en-US"/>
        </w:rPr>
        <w:t>c</w:t>
      </w:r>
      <w:r w:rsidRPr="007127BE">
        <w:rPr>
          <w:i/>
          <w:iCs w:val="0"/>
          <w:lang w:val="en-US"/>
        </w:rPr>
        <w:t>hatbot</w:t>
      </w:r>
      <w:r>
        <w:rPr>
          <w:lang w:val="en-US"/>
        </w:rPr>
        <w:t xml:space="preserve"> </w:t>
      </w:r>
      <w:r w:rsidRPr="007127BE">
        <w:rPr>
          <w:lang w:val="id-ID"/>
        </w:rPr>
        <w:t>berbasis</w:t>
      </w:r>
      <w:r>
        <w:rPr>
          <w:lang w:val="en-US"/>
        </w:rPr>
        <w:t xml:space="preserve"> web dengan </w:t>
      </w:r>
      <w:r w:rsidRPr="007127BE">
        <w:rPr>
          <w:lang w:val="en-US"/>
        </w:rPr>
        <w:t>memanfaatkan</w:t>
      </w:r>
      <w:r>
        <w:rPr>
          <w:lang w:val="en-US"/>
        </w:rPr>
        <w:t xml:space="preserve"> </w:t>
      </w:r>
      <w:r w:rsidR="005D2A81" w:rsidRPr="007127BE">
        <w:rPr>
          <w:i/>
          <w:iCs w:val="0"/>
          <w:lang w:val="en-US"/>
        </w:rPr>
        <w:t>Large Language Model</w:t>
      </w:r>
      <w:r w:rsidR="005D2A81" w:rsidRPr="007127BE">
        <w:rPr>
          <w:lang w:val="en-US"/>
        </w:rPr>
        <w:t xml:space="preserve"> </w:t>
      </w:r>
      <w:r w:rsidRPr="007127BE">
        <w:rPr>
          <w:lang w:val="en-US"/>
        </w:rPr>
        <w:t xml:space="preserve">(LLM) </w:t>
      </w:r>
      <w:r w:rsidRPr="00A8302C">
        <w:rPr>
          <w:lang w:val="en-US"/>
        </w:rPr>
        <w:t>Mistral 7B</w:t>
      </w:r>
      <w:r w:rsidR="00A8286C">
        <w:rPr>
          <w:lang w:val="en-US"/>
        </w:rPr>
        <w:t xml:space="preserve"> yang akan digun</w:t>
      </w:r>
      <w:r w:rsidR="005C03E3">
        <w:rPr>
          <w:lang w:val="en-US"/>
        </w:rPr>
        <w:t>a</w:t>
      </w:r>
      <w:r w:rsidR="00A8286C">
        <w:rPr>
          <w:lang w:val="en-US"/>
        </w:rPr>
        <w:t xml:space="preserve">kan </w:t>
      </w:r>
      <w:r w:rsidR="00076B15">
        <w:rPr>
          <w:lang w:val="en-US"/>
        </w:rPr>
        <w:t xml:space="preserve">sebagai alternatif dalam </w:t>
      </w:r>
      <w:r w:rsidR="00A8286C" w:rsidRPr="00A25460">
        <w:t xml:space="preserve">membantu </w:t>
      </w:r>
      <w:r w:rsidR="009D149F">
        <w:t>pengguna</w:t>
      </w:r>
      <w:r w:rsidR="00A8286C" w:rsidRPr="00A25460">
        <w:t xml:space="preserve"> mendapatkan informasi di Universitas Syiah Kuala (USK).</w:t>
      </w:r>
      <w:r w:rsidR="00A8286C">
        <w:rPr>
          <w:lang w:val="en-US"/>
        </w:rPr>
        <w:t xml:space="preserve"> </w:t>
      </w:r>
      <w:r w:rsidR="00A8286C" w:rsidRPr="006D662A">
        <w:rPr>
          <w:i/>
          <w:iCs w:val="0"/>
          <w:lang w:val="en-US"/>
        </w:rPr>
        <w:t>Chatbot</w:t>
      </w:r>
      <w:r w:rsidR="00A8286C">
        <w:rPr>
          <w:lang w:val="en-US"/>
        </w:rPr>
        <w:t xml:space="preserve"> ini dikembangkan dengan menggunakan kumpulan data dengan memanfaatkan </w:t>
      </w:r>
      <w:r w:rsidR="00A8286C" w:rsidRPr="00A8286C">
        <w:rPr>
          <w:lang w:val="en-US"/>
        </w:rPr>
        <w:t>kemampuan peringkasan teks LLM</w:t>
      </w:r>
      <w:r w:rsidR="00C111CB">
        <w:rPr>
          <w:lang w:val="en-US"/>
        </w:rPr>
        <w:t xml:space="preserve"> </w:t>
      </w:r>
      <w:r w:rsidR="00A8286C" w:rsidRPr="00A8286C">
        <w:rPr>
          <w:lang w:val="en-US"/>
        </w:rPr>
        <w:t>untuk menghasilkan</w:t>
      </w:r>
      <w:r w:rsidR="005C03E3">
        <w:rPr>
          <w:lang w:val="en-US"/>
        </w:rPr>
        <w:t xml:space="preserve"> teks informasi mengenai</w:t>
      </w:r>
      <w:r w:rsidR="00F63F0C">
        <w:rPr>
          <w:lang w:val="en-US"/>
        </w:rPr>
        <w:t xml:space="preserve"> informasi akademik</w:t>
      </w:r>
      <w:r w:rsidR="00FC7B5E">
        <w:rPr>
          <w:lang w:val="en-US"/>
        </w:rPr>
        <w:t xml:space="preserve"> </w:t>
      </w:r>
      <w:r w:rsidR="005C03E3">
        <w:rPr>
          <w:lang w:val="en-US"/>
        </w:rPr>
        <w:t xml:space="preserve">di USK. Ada beberapa tahapan yang dilakukan dalam </w:t>
      </w:r>
      <w:r w:rsidR="005D2A81">
        <w:rPr>
          <w:lang w:val="en-US"/>
        </w:rPr>
        <w:t xml:space="preserve">memanfaatkan dan </w:t>
      </w:r>
      <w:r w:rsidR="005C03E3">
        <w:rPr>
          <w:lang w:val="en-US"/>
        </w:rPr>
        <w:t xml:space="preserve">mengembangkan </w:t>
      </w:r>
      <w:r w:rsidR="005D2A81">
        <w:rPr>
          <w:lang w:val="en-US"/>
        </w:rPr>
        <w:t xml:space="preserve">LLM, yaitu dengan mengumpulkan data terkait </w:t>
      </w:r>
      <w:r w:rsidR="00003C9B">
        <w:rPr>
          <w:lang w:val="en-US"/>
        </w:rPr>
        <w:t>akademik</w:t>
      </w:r>
      <w:r w:rsidR="005D2A81">
        <w:rPr>
          <w:lang w:val="en-US"/>
        </w:rPr>
        <w:t xml:space="preserve"> di USK kemudian </w:t>
      </w:r>
      <w:r w:rsidR="005D2A81" w:rsidRPr="005D2A81">
        <w:rPr>
          <w:lang w:val="en-US"/>
        </w:rPr>
        <w:t>kumpulan</w:t>
      </w:r>
      <w:r w:rsidR="005D2A81">
        <w:rPr>
          <w:lang w:val="en-US"/>
        </w:rPr>
        <w:t xml:space="preserve"> </w:t>
      </w:r>
      <w:r w:rsidR="005D2A81" w:rsidRPr="005D2A81">
        <w:rPr>
          <w:lang w:val="en-US"/>
        </w:rPr>
        <w:t>data</w:t>
      </w:r>
      <w:r w:rsidR="00C111CB">
        <w:rPr>
          <w:lang w:val="en-US"/>
        </w:rPr>
        <w:t xml:space="preserve"> </w:t>
      </w:r>
      <w:r w:rsidR="005D2A81">
        <w:rPr>
          <w:lang w:val="en-US"/>
        </w:rPr>
        <w:t xml:space="preserve">tersebut akan dilakukan tahap </w:t>
      </w:r>
      <w:r w:rsidR="005D2A81" w:rsidRPr="005D2A81">
        <w:rPr>
          <w:i/>
          <w:iCs w:val="0"/>
          <w:lang w:val="en-US"/>
        </w:rPr>
        <w:t>preprocesing</w:t>
      </w:r>
      <w:r w:rsidR="005D2A81">
        <w:rPr>
          <w:lang w:val="en-US"/>
        </w:rPr>
        <w:t xml:space="preserve"> dengan </w:t>
      </w:r>
      <w:r w:rsidR="005D2A81" w:rsidRPr="005D2A81">
        <w:t>mengubah </w:t>
      </w:r>
      <w:r w:rsidR="005D2A81" w:rsidRPr="005D2A81">
        <w:rPr>
          <w:bCs w:val="0"/>
        </w:rPr>
        <w:t>data</w:t>
      </w:r>
      <w:r w:rsidR="005D2A81" w:rsidRPr="005D2A81">
        <w:t> mentah ke dalam</w:t>
      </w:r>
      <w:r w:rsidR="005542AE">
        <w:rPr>
          <w:lang w:val="id-ID"/>
        </w:rPr>
        <w:t xml:space="preserve"> </w:t>
      </w:r>
      <w:r w:rsidR="005D2A81">
        <w:t>format</w:t>
      </w:r>
      <w:r w:rsidR="005542AE">
        <w:rPr>
          <w:lang w:val="id-ID"/>
        </w:rPr>
        <w:t xml:space="preserve"> </w:t>
      </w:r>
      <w:r w:rsidR="00C111CB">
        <w:t>.</w:t>
      </w:r>
      <w:r w:rsidR="00A4623C">
        <w:rPr>
          <w:lang w:val="id-ID"/>
        </w:rPr>
        <w:t>csv</w:t>
      </w:r>
      <w:r w:rsidR="005D2A81">
        <w:t xml:space="preserve"> dan </w:t>
      </w:r>
      <w:r w:rsidR="00C111CB">
        <w:t>.</w:t>
      </w:r>
      <w:r w:rsidR="005D2A81">
        <w:t>pdf</w:t>
      </w:r>
      <w:r w:rsidR="00683F5C">
        <w:t xml:space="preserve">. Adapun setelah tahap </w:t>
      </w:r>
      <w:r w:rsidR="00683F5C" w:rsidRPr="00683F5C">
        <w:rPr>
          <w:i/>
          <w:iCs w:val="0"/>
        </w:rPr>
        <w:t>preprocesing</w:t>
      </w:r>
      <w:r w:rsidR="00683F5C">
        <w:t xml:space="preserve"> kemudian dilakukan </w:t>
      </w:r>
      <w:r w:rsidR="00683F5C" w:rsidRPr="00683F5C">
        <w:rPr>
          <w:i/>
          <w:iCs w:val="0"/>
        </w:rPr>
        <w:t>finetuning</w:t>
      </w:r>
      <w:r w:rsidR="00FC7B5E">
        <w:rPr>
          <w:lang w:val="en-US"/>
        </w:rPr>
        <w:t xml:space="preserve"> </w:t>
      </w:r>
      <w:r w:rsidR="00614195">
        <w:rPr>
          <w:lang w:val="en-US"/>
        </w:rPr>
        <w:t xml:space="preserve">pada model </w:t>
      </w:r>
      <w:r w:rsidR="008B73BC" w:rsidRPr="006C4104">
        <w:rPr>
          <w:lang w:val="en-US"/>
        </w:rPr>
        <w:t>Mistral 7B</w:t>
      </w:r>
      <w:r w:rsidR="008B73BC">
        <w:rPr>
          <w:lang w:val="en-US"/>
        </w:rPr>
        <w:t xml:space="preserve"> </w:t>
      </w:r>
      <w:r w:rsidR="00FC7B5E">
        <w:rPr>
          <w:lang w:val="en-US"/>
        </w:rPr>
        <w:t>dan</w:t>
      </w:r>
      <w:r w:rsidR="00683F5C">
        <w:rPr>
          <w:lang w:val="en-US"/>
        </w:rPr>
        <w:t xml:space="preserve"> juga </w:t>
      </w:r>
      <w:r w:rsidR="00FC7B5E">
        <w:rPr>
          <w:lang w:val="en-US"/>
        </w:rPr>
        <w:t xml:space="preserve">untuk memudahkan dalam mengelola data dilakukan </w:t>
      </w:r>
      <w:r w:rsidR="00683F5C" w:rsidRPr="00683F5C">
        <w:rPr>
          <w:i/>
          <w:iCs w:val="0"/>
          <w:lang w:val="en-US"/>
        </w:rPr>
        <w:t>Retrieval Augmented Generation</w:t>
      </w:r>
      <w:r w:rsidR="00683F5C" w:rsidRPr="00683F5C">
        <w:rPr>
          <w:lang w:val="en-US"/>
        </w:rPr>
        <w:t xml:space="preserve"> (RAG)</w:t>
      </w:r>
      <w:r w:rsidR="00B21A9E">
        <w:rPr>
          <w:lang w:val="en-US"/>
        </w:rPr>
        <w:t xml:space="preserve"> </w:t>
      </w:r>
      <w:r w:rsidR="00FC7B5E">
        <w:rPr>
          <w:lang w:val="en-US"/>
        </w:rPr>
        <w:t xml:space="preserve">dengan </w:t>
      </w:r>
      <w:r w:rsidR="00B21A9E" w:rsidRPr="00B21A9E">
        <w:rPr>
          <w:lang w:val="en-US"/>
        </w:rPr>
        <w:t xml:space="preserve">konsep </w:t>
      </w:r>
      <w:r w:rsidR="00B21A9E" w:rsidRPr="00614195">
        <w:rPr>
          <w:i/>
          <w:iCs w:val="0"/>
          <w:lang w:val="en-US"/>
        </w:rPr>
        <w:t>embeddings</w:t>
      </w:r>
      <w:r w:rsidR="00FC7B5E">
        <w:rPr>
          <w:lang w:val="en-US"/>
        </w:rPr>
        <w:t>.</w:t>
      </w:r>
      <w:r w:rsidR="00B21A9E">
        <w:rPr>
          <w:lang w:val="en-US"/>
        </w:rPr>
        <w:t xml:space="preserve"> </w:t>
      </w:r>
      <w:r w:rsidR="00FC7B5E">
        <w:rPr>
          <w:lang w:val="en-US"/>
        </w:rPr>
        <w:t>T</w:t>
      </w:r>
      <w:r w:rsidR="00683F5C">
        <w:rPr>
          <w:lang w:val="en-US"/>
        </w:rPr>
        <w:t>ujuan RAG</w:t>
      </w:r>
      <w:r w:rsidR="00FC7B5E">
        <w:rPr>
          <w:lang w:val="en-US"/>
        </w:rPr>
        <w:t>,</w:t>
      </w:r>
      <w:r w:rsidR="00683F5C">
        <w:rPr>
          <w:lang w:val="en-US"/>
        </w:rPr>
        <w:t xml:space="preserve"> </w:t>
      </w:r>
      <w:r w:rsidR="00FC7B5E">
        <w:rPr>
          <w:lang w:val="en-US"/>
        </w:rPr>
        <w:t xml:space="preserve">yaitu </w:t>
      </w:r>
      <w:r w:rsidR="00B21A9E">
        <w:rPr>
          <w:lang w:val="en-US"/>
        </w:rPr>
        <w:t xml:space="preserve">untuk mengatasi </w:t>
      </w:r>
      <w:r w:rsidR="00B21A9E" w:rsidRPr="00B21A9E">
        <w:rPr>
          <w:lang w:val="en-US"/>
        </w:rPr>
        <w:t>batas</w:t>
      </w:r>
      <w:r w:rsidR="00B21A9E">
        <w:rPr>
          <w:lang w:val="en-US"/>
        </w:rPr>
        <w:t>an</w:t>
      </w:r>
      <w:r w:rsidR="00B21A9E" w:rsidRPr="00B21A9E">
        <w:rPr>
          <w:lang w:val="en-US"/>
        </w:rPr>
        <w:t xml:space="preserve"> </w:t>
      </w:r>
      <w:r w:rsidR="00B21A9E">
        <w:rPr>
          <w:lang w:val="en-US"/>
        </w:rPr>
        <w:t xml:space="preserve">pada </w:t>
      </w:r>
      <w:r w:rsidR="00B21A9E" w:rsidRPr="008835E9">
        <w:rPr>
          <w:i/>
          <w:iCs w:val="0"/>
          <w:lang w:val="en-US"/>
        </w:rPr>
        <w:t>AI generatif</w:t>
      </w:r>
      <w:r w:rsidR="00B21A9E" w:rsidRPr="00B21A9E">
        <w:rPr>
          <w:lang w:val="en-US"/>
        </w:rPr>
        <w:t xml:space="preserve"> </w:t>
      </w:r>
      <w:r w:rsidR="00B21A9E">
        <w:rPr>
          <w:lang w:val="en-US"/>
        </w:rPr>
        <w:t xml:space="preserve">karena </w:t>
      </w:r>
      <w:r w:rsidR="00B21A9E" w:rsidRPr="00B21A9E">
        <w:rPr>
          <w:lang w:val="en-US"/>
        </w:rPr>
        <w:t xml:space="preserve">setiap kali ada pertanyaan yang memerlukan informasi yang berada di luar korpus pelatihan LLM, </w:t>
      </w:r>
      <w:r w:rsidR="00B21A9E">
        <w:rPr>
          <w:lang w:val="en-US"/>
        </w:rPr>
        <w:t>akan</w:t>
      </w:r>
      <w:r w:rsidR="00B21A9E" w:rsidRPr="00B21A9E">
        <w:rPr>
          <w:lang w:val="en-US"/>
        </w:rPr>
        <w:t xml:space="preserve"> mengakibatkan halusinasi, ketidakakuratan, atau pembelokan</w:t>
      </w:r>
      <w:r w:rsidR="00FC7B5E">
        <w:rPr>
          <w:lang w:val="en-US"/>
        </w:rPr>
        <w:t xml:space="preserve"> pada teks yang dihasilkan</w:t>
      </w:r>
      <w:r w:rsidR="00B21A9E" w:rsidRPr="00B21A9E">
        <w:rPr>
          <w:lang w:val="en-US"/>
        </w:rPr>
        <w:t>.</w:t>
      </w:r>
      <w:r w:rsidR="00546060">
        <w:rPr>
          <w:lang w:val="en-US"/>
        </w:rPr>
        <w:t xml:space="preserve"> </w:t>
      </w:r>
      <w:r w:rsidR="00736DDA">
        <w:rPr>
          <w:lang w:val="en-US"/>
        </w:rPr>
        <w:t>Adapun tahap berikutnya menguji dan mengevalu</w:t>
      </w:r>
      <w:r w:rsidR="00916811">
        <w:rPr>
          <w:lang w:val="en-US"/>
        </w:rPr>
        <w:t>a</w:t>
      </w:r>
      <w:r w:rsidR="00736DDA">
        <w:rPr>
          <w:lang w:val="en-US"/>
        </w:rPr>
        <w:t xml:space="preserve">si teks yang dihasilkan dengan metode ROUGE untuk membandingkan </w:t>
      </w:r>
      <w:r w:rsidR="00736DDA" w:rsidRPr="00F40C8A">
        <w:rPr>
          <w:lang w:val="en-US"/>
        </w:rPr>
        <w:t xml:space="preserve">teks yang dihasilkan </w:t>
      </w:r>
      <w:r w:rsidR="00A13029">
        <w:rPr>
          <w:lang w:val="en-US"/>
        </w:rPr>
        <w:t xml:space="preserve">oleh </w:t>
      </w:r>
      <w:r w:rsidR="00916811">
        <w:rPr>
          <w:lang w:val="en-US"/>
        </w:rPr>
        <w:t xml:space="preserve">model </w:t>
      </w:r>
      <w:r w:rsidR="00736DDA" w:rsidRPr="00F40C8A">
        <w:rPr>
          <w:lang w:val="en-US"/>
        </w:rPr>
        <w:t xml:space="preserve">dengan ringkasan referensi </w:t>
      </w:r>
      <w:r w:rsidR="00916811">
        <w:rPr>
          <w:lang w:val="en-US"/>
        </w:rPr>
        <w:t xml:space="preserve">yang diberikan. </w:t>
      </w:r>
      <w:r w:rsidR="00736DDA">
        <w:rPr>
          <w:lang w:val="en-US"/>
        </w:rPr>
        <w:t xml:space="preserve">Tahap terakhir dengan membuat UI atau antarmuka web </w:t>
      </w:r>
      <w:r w:rsidR="00931A87">
        <w:rPr>
          <w:lang w:val="en-US"/>
        </w:rPr>
        <w:t xml:space="preserve">agar dapat diakses oleh </w:t>
      </w:r>
      <w:r w:rsidR="00736DDA">
        <w:rPr>
          <w:lang w:val="en-US"/>
        </w:rPr>
        <w:t>pengguna</w:t>
      </w:r>
      <w:r w:rsidR="00916811">
        <w:rPr>
          <w:lang w:val="en-US"/>
        </w:rPr>
        <w:t>.</w:t>
      </w:r>
    </w:p>
    <w:bookmarkEnd w:id="96"/>
    <w:p w14:paraId="5021347F" w14:textId="77777777" w:rsidR="00DA53AD" w:rsidRPr="00DA53AD" w:rsidRDefault="00DA53AD" w:rsidP="00DA53AD">
      <w:pPr>
        <w:ind w:firstLine="432"/>
        <w:jc w:val="both"/>
      </w:pPr>
    </w:p>
    <w:p w14:paraId="643D43D8" w14:textId="291FACDA" w:rsidR="005C11B9" w:rsidRPr="00A25460" w:rsidRDefault="00220202" w:rsidP="00BD1F21">
      <w:pPr>
        <w:pStyle w:val="Heading2"/>
        <w:rPr>
          <w:lang w:val="id-ID"/>
        </w:rPr>
      </w:pPr>
      <w:bookmarkStart w:id="97" w:name="_Toc175818107"/>
      <w:r>
        <w:t xml:space="preserve">Tampilan Chatbot dan </w:t>
      </w:r>
      <w:r w:rsidR="00362397">
        <w:rPr>
          <w:lang w:val="en-US"/>
        </w:rPr>
        <w:t xml:space="preserve">Hasil </w:t>
      </w:r>
      <w:r w:rsidR="007127BE">
        <w:rPr>
          <w:lang w:val="en-US"/>
        </w:rPr>
        <w:t>Inferensi LLM</w:t>
      </w:r>
      <w:bookmarkEnd w:id="97"/>
    </w:p>
    <w:p w14:paraId="1C395490" w14:textId="156CC9F8" w:rsidR="00F35FD4" w:rsidRDefault="00A06952" w:rsidP="00D1516A">
      <w:pPr>
        <w:spacing w:line="360" w:lineRule="auto"/>
        <w:ind w:firstLine="709"/>
        <w:jc w:val="both"/>
      </w:pPr>
      <w:bookmarkStart w:id="98" w:name="_Hlk166177324"/>
      <w:r>
        <w:t>D</w:t>
      </w:r>
      <w:r w:rsidRPr="00A06952">
        <w:t xml:space="preserve">alam penelitian ini </w:t>
      </w:r>
      <w:r w:rsidRPr="004F3459">
        <w:t>dataset</w:t>
      </w:r>
      <w:r w:rsidRPr="00A06952">
        <w:t xml:space="preserve"> yang digunakan adalah berupa kumpulan</w:t>
      </w:r>
      <w:r w:rsidR="0074570F">
        <w:rPr>
          <w:lang w:val="id-ID"/>
        </w:rPr>
        <w:t xml:space="preserve"> </w:t>
      </w:r>
      <w:r w:rsidRPr="00A06952">
        <w:t>data</w:t>
      </w:r>
      <w:r w:rsidR="0074570F">
        <w:rPr>
          <w:lang w:val="id-ID"/>
        </w:rPr>
        <w:t xml:space="preserve"> </w:t>
      </w:r>
      <w:r>
        <w:t xml:space="preserve">informasi </w:t>
      </w:r>
      <w:r>
        <w:rPr>
          <w:lang w:val="en-US"/>
        </w:rPr>
        <w:t xml:space="preserve">mengenai </w:t>
      </w:r>
      <w:r w:rsidR="008511F6">
        <w:rPr>
          <w:lang w:val="en-US"/>
        </w:rPr>
        <w:t>akademik</w:t>
      </w:r>
      <w:r>
        <w:rPr>
          <w:lang w:val="en-US"/>
        </w:rPr>
        <w:t xml:space="preserve"> di USK</w:t>
      </w:r>
      <w:r>
        <w:t xml:space="preserve"> dengan jumlah dataset yang didapat sebanyak</w:t>
      </w:r>
      <w:r w:rsidRPr="00A06952">
        <w:t xml:space="preserve"> </w:t>
      </w:r>
      <w:r w:rsidR="002A383E">
        <w:rPr>
          <w:lang w:val="id-ID"/>
        </w:rPr>
        <w:t>231</w:t>
      </w:r>
      <w:r w:rsidRPr="00A06952">
        <w:t xml:space="preserve"> data pertanyaan dan jawaban</w:t>
      </w:r>
      <w:r>
        <w:t>.</w:t>
      </w:r>
      <w:r w:rsidR="002928F2">
        <w:t xml:space="preserve"> </w:t>
      </w:r>
      <w:r w:rsidR="00DD11F9">
        <w:t>Kumpulan data tersebut akan digunakan</w:t>
      </w:r>
      <w:r w:rsidR="00F35FD4">
        <w:t xml:space="preserve"> pada</w:t>
      </w:r>
      <w:r w:rsidR="00DD11F9">
        <w:t xml:space="preserve"> </w:t>
      </w:r>
      <w:r w:rsidR="002928F2" w:rsidRPr="002928F2">
        <w:t>LLM</w:t>
      </w:r>
      <w:r w:rsidR="002928F2">
        <w:t xml:space="preserve"> </w:t>
      </w:r>
      <w:r w:rsidR="00F35FD4">
        <w:t xml:space="preserve">untuk </w:t>
      </w:r>
      <w:r w:rsidR="00D318DB">
        <w:t xml:space="preserve">dapat </w:t>
      </w:r>
      <w:r w:rsidR="002928F2" w:rsidRPr="002928F2">
        <w:t xml:space="preserve">menghasilkan teks </w:t>
      </w:r>
      <w:r w:rsidR="00D318DB">
        <w:t xml:space="preserve">yang </w:t>
      </w:r>
      <w:r w:rsidR="002928F2" w:rsidRPr="002928F2">
        <w:t>mirip</w:t>
      </w:r>
      <w:r w:rsidR="00D318DB">
        <w:t xml:space="preserve"> dengan teks yang dihasilkan</w:t>
      </w:r>
      <w:r w:rsidR="002928F2" w:rsidRPr="002928F2">
        <w:t xml:space="preserve"> manusia melalui proses yang dikenal sebagai </w:t>
      </w:r>
      <w:r w:rsidR="002928F2" w:rsidRPr="005961E1">
        <w:t>inferensi generatif</w:t>
      </w:r>
      <w:r w:rsidR="002928F2" w:rsidRPr="002928F2">
        <w:t>.</w:t>
      </w:r>
      <w:r w:rsidR="00F35FD4">
        <w:t xml:space="preserve"> Hasil inferensi dari model Mistral 7B dapat dilihat pada</w:t>
      </w:r>
      <w:bookmarkEnd w:id="98"/>
      <w:r w:rsidR="00F35FD4">
        <w:t xml:space="preserve"> </w:t>
      </w:r>
      <w:r w:rsidR="004C6BCF">
        <w:fldChar w:fldCharType="begin"/>
      </w:r>
      <w:r w:rsidR="004C6BCF">
        <w:instrText xml:space="preserve"> REF _Ref166177302 \h </w:instrText>
      </w:r>
      <w:r w:rsidR="004C6BCF">
        <w:fldChar w:fldCharType="separate"/>
      </w:r>
      <w:r w:rsidR="00D81479">
        <w:t xml:space="preserve">Gambar </w:t>
      </w:r>
      <w:r w:rsidR="00D81479">
        <w:rPr>
          <w:noProof/>
        </w:rPr>
        <w:t>4</w:t>
      </w:r>
      <w:r w:rsidR="00D81479">
        <w:t>.</w:t>
      </w:r>
      <w:r w:rsidR="00D81479">
        <w:rPr>
          <w:noProof/>
        </w:rPr>
        <w:t>1</w:t>
      </w:r>
      <w:r w:rsidR="004C6BCF">
        <w:fldChar w:fldCharType="end"/>
      </w:r>
      <w:r w:rsidR="00F35FD4">
        <w:t>.</w:t>
      </w:r>
      <w:r w:rsidR="00D318DB">
        <w:t xml:space="preserve"> </w:t>
      </w:r>
    </w:p>
    <w:p w14:paraId="0AD39E97" w14:textId="77777777" w:rsidR="0012790F" w:rsidRDefault="0012790F" w:rsidP="00B11DF1">
      <w:pPr>
        <w:spacing w:line="360" w:lineRule="auto"/>
        <w:ind w:firstLine="432"/>
        <w:jc w:val="both"/>
      </w:pPr>
    </w:p>
    <w:p w14:paraId="30AE91CF" w14:textId="77777777" w:rsidR="008E6012" w:rsidRDefault="008E6012" w:rsidP="008E6012">
      <w:pPr>
        <w:keepNext/>
        <w:spacing w:line="360" w:lineRule="auto"/>
        <w:ind w:firstLine="432"/>
        <w:jc w:val="both"/>
      </w:pPr>
      <w:r w:rsidRPr="00F91DED">
        <w:rPr>
          <w:noProof/>
          <w:lang w:val="id-ID"/>
        </w:rPr>
        <w:lastRenderedPageBreak/>
        <w:drawing>
          <wp:inline distT="0" distB="0" distL="0" distR="0" wp14:anchorId="19D64F01" wp14:editId="1C98ACCE">
            <wp:extent cx="5400675" cy="2555240"/>
            <wp:effectExtent l="0" t="0" r="9525" b="0"/>
            <wp:docPr id="943757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757987" name=""/>
                    <pic:cNvPicPr/>
                  </pic:nvPicPr>
                  <pic:blipFill>
                    <a:blip r:embed="rId28"/>
                    <a:stretch>
                      <a:fillRect/>
                    </a:stretch>
                  </pic:blipFill>
                  <pic:spPr>
                    <a:xfrm>
                      <a:off x="0" y="0"/>
                      <a:ext cx="5400675" cy="2555240"/>
                    </a:xfrm>
                    <a:prstGeom prst="rect">
                      <a:avLst/>
                    </a:prstGeom>
                  </pic:spPr>
                </pic:pic>
              </a:graphicData>
            </a:graphic>
          </wp:inline>
        </w:drawing>
      </w:r>
    </w:p>
    <w:p w14:paraId="54C68E72" w14:textId="10A319F2" w:rsidR="0012790F" w:rsidRPr="005C1644" w:rsidRDefault="008E6012" w:rsidP="005C1644">
      <w:pPr>
        <w:pStyle w:val="Caption"/>
        <w:spacing w:after="240" w:line="360" w:lineRule="auto"/>
        <w:rPr>
          <w:lang w:val="en-US"/>
        </w:rPr>
      </w:pPr>
      <w:bookmarkStart w:id="99" w:name="_Ref166177302"/>
      <w:bookmarkStart w:id="100" w:name="_Toc175818172"/>
      <w:r>
        <w:t xml:space="preserve">Gambar </w:t>
      </w:r>
      <w:r w:rsidR="00D2109F">
        <w:fldChar w:fldCharType="begin"/>
      </w:r>
      <w:r w:rsidR="00D2109F">
        <w:instrText xml:space="preserve"> STYLEREF 1 \s </w:instrText>
      </w:r>
      <w:r w:rsidR="00D2109F">
        <w:fldChar w:fldCharType="separate"/>
      </w:r>
      <w:r w:rsidR="00D81479">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D81479">
        <w:rPr>
          <w:noProof/>
        </w:rPr>
        <w:t>1</w:t>
      </w:r>
      <w:r w:rsidR="00D2109F">
        <w:fldChar w:fldCharType="end"/>
      </w:r>
      <w:bookmarkEnd w:id="99"/>
      <w:r>
        <w:rPr>
          <w:lang w:val="en-US"/>
        </w:rPr>
        <w:t xml:space="preserve"> </w:t>
      </w:r>
      <w:bookmarkStart w:id="101" w:name="_Hlk166177408"/>
      <w:r w:rsidR="00C97355">
        <w:rPr>
          <w:lang w:val="en-US"/>
        </w:rPr>
        <w:t xml:space="preserve">Contoh </w:t>
      </w:r>
      <w:r>
        <w:rPr>
          <w:lang w:val="en-US"/>
        </w:rPr>
        <w:t xml:space="preserve">Hasil inferensi Chatbot menggunakan desain </w:t>
      </w:r>
      <w:r w:rsidR="00D41E37">
        <w:rPr>
          <w:lang w:val="en-US"/>
        </w:rPr>
        <w:t xml:space="preserve">Gradio </w:t>
      </w:r>
      <w:r>
        <w:rPr>
          <w:lang w:val="en-US"/>
        </w:rPr>
        <w:t>UI</w:t>
      </w:r>
      <w:bookmarkEnd w:id="100"/>
      <w:bookmarkEnd w:id="101"/>
      <w:r>
        <w:rPr>
          <w:lang w:val="en-US"/>
        </w:rPr>
        <w:t xml:space="preserve"> </w:t>
      </w:r>
    </w:p>
    <w:p w14:paraId="50B97756" w14:textId="46F3431F" w:rsidR="00362397" w:rsidRPr="00DD11F9" w:rsidRDefault="00F35FD4" w:rsidP="00D1516A">
      <w:pPr>
        <w:spacing w:line="360" w:lineRule="auto"/>
        <w:ind w:firstLine="709"/>
        <w:jc w:val="both"/>
      </w:pPr>
      <w:bookmarkStart w:id="102" w:name="_Hlk166177527"/>
      <w:r>
        <w:t>Seperti yang ditunjukan pada gambar d</w:t>
      </w:r>
      <w:r w:rsidR="00D318DB">
        <w:t xml:space="preserve">engan </w:t>
      </w:r>
      <w:r w:rsidR="00D318DB" w:rsidRPr="00D318DB">
        <w:t>memanfaatkan kemampuan peringkasan teks LLM untuk menghasilkan</w:t>
      </w:r>
      <w:r w:rsidR="00D318DB">
        <w:t xml:space="preserve"> teks dari </w:t>
      </w:r>
      <w:r w:rsidR="00D318DB" w:rsidRPr="00D318DB">
        <w:t>masukkan informasi</w:t>
      </w:r>
      <w:r w:rsidR="00D318DB">
        <w:t xml:space="preserve"> yang telah diberikan</w:t>
      </w:r>
      <w:r>
        <w:t xml:space="preserve"> c</w:t>
      </w:r>
      <w:r w:rsidR="00DD11F9">
        <w:t xml:space="preserve">hatbot ini </w:t>
      </w:r>
      <w:r>
        <w:t xml:space="preserve">tidak hanya sebagai alternatif selain web tetapi juga </w:t>
      </w:r>
      <w:r w:rsidR="00DD11F9">
        <w:t xml:space="preserve">akan membantu </w:t>
      </w:r>
      <w:r w:rsidR="00DD11F9" w:rsidRPr="00DD11F9">
        <w:t xml:space="preserve">menghemat waktu dan tenaga </w:t>
      </w:r>
      <w:r w:rsidR="00DD11F9">
        <w:t>staf admin universitas</w:t>
      </w:r>
      <w:r>
        <w:t>.</w:t>
      </w:r>
      <w:bookmarkEnd w:id="102"/>
    </w:p>
    <w:p w14:paraId="5E865D10" w14:textId="77777777" w:rsidR="00362397" w:rsidRDefault="00362397" w:rsidP="008B0972"/>
    <w:p w14:paraId="63AD2905" w14:textId="7E5FB691" w:rsidR="00362397" w:rsidRPr="00A25460" w:rsidRDefault="007621FF" w:rsidP="00264EA8">
      <w:pPr>
        <w:pStyle w:val="Heading2"/>
        <w:rPr>
          <w:lang w:val="id-ID"/>
        </w:rPr>
      </w:pPr>
      <w:bookmarkStart w:id="103" w:name="_Toc175818108"/>
      <w:r>
        <w:rPr>
          <w:lang w:val="en-US"/>
        </w:rPr>
        <w:t xml:space="preserve">Kondisi </w:t>
      </w:r>
      <w:r w:rsidR="00362397">
        <w:rPr>
          <w:lang w:val="en-US"/>
        </w:rPr>
        <w:t>Dataset</w:t>
      </w:r>
      <w:bookmarkEnd w:id="103"/>
      <w:r w:rsidR="00362397">
        <w:rPr>
          <w:lang w:val="en-US"/>
        </w:rPr>
        <w:t xml:space="preserve"> </w:t>
      </w:r>
    </w:p>
    <w:p w14:paraId="20022EF2" w14:textId="5F5AF9E7" w:rsidR="00002D6C" w:rsidRDefault="00151FB0" w:rsidP="00D1516A">
      <w:pPr>
        <w:spacing w:line="360" w:lineRule="auto"/>
        <w:ind w:firstLine="709"/>
        <w:jc w:val="both"/>
        <w:rPr>
          <w:lang w:val="en-US"/>
        </w:rPr>
      </w:pPr>
      <w:r>
        <w:t xml:space="preserve">Dataset yang digunakan </w:t>
      </w:r>
      <w:r w:rsidR="001D2E03">
        <w:t xml:space="preserve">untuk </w:t>
      </w:r>
      <w:r w:rsidR="001D2E03" w:rsidRPr="001D2E03">
        <w:rPr>
          <w:i/>
          <w:iCs w:val="0"/>
        </w:rPr>
        <w:t>fine-tuning</w:t>
      </w:r>
      <w:r w:rsidR="001D2E03">
        <w:t xml:space="preserve"> LLM Mistral 7B yaitu </w:t>
      </w:r>
      <w:r>
        <w:t xml:space="preserve">sebanyak </w:t>
      </w:r>
      <w:r w:rsidR="00FC0111">
        <w:rPr>
          <w:lang w:val="id-ID"/>
        </w:rPr>
        <w:t>20</w:t>
      </w:r>
      <w:r>
        <w:t xml:space="preserve"> data terkait informasi </w:t>
      </w:r>
      <w:r>
        <w:rPr>
          <w:lang w:val="en-US"/>
        </w:rPr>
        <w:t xml:space="preserve">mengenai sistem perkuliahan dan penerimaan mahasiswa baru di USK. Dari dataset yang telah didapatkan kemudian dilakukan </w:t>
      </w:r>
      <w:r w:rsidRPr="00151FB0">
        <w:rPr>
          <w:i/>
          <w:iCs w:val="0"/>
          <w:lang w:val="en-US"/>
        </w:rPr>
        <w:t>preprocessing</w:t>
      </w:r>
      <w:r>
        <w:rPr>
          <w:lang w:val="en-US"/>
        </w:rPr>
        <w:t xml:space="preserve"> data, disini dataset akan diubah kedalam format instruksi </w:t>
      </w:r>
      <w:r w:rsidR="001D2E03">
        <w:rPr>
          <w:lang w:val="en-US"/>
        </w:rPr>
        <w:t xml:space="preserve">Q&amp;A </w:t>
      </w:r>
      <w:r>
        <w:rPr>
          <w:lang w:val="en-US"/>
        </w:rPr>
        <w:t>dan disimpan dalam format berekstensi .</w:t>
      </w:r>
      <w:r w:rsidR="00FC0111">
        <w:rPr>
          <w:lang w:val="id-ID"/>
        </w:rPr>
        <w:t>csv</w:t>
      </w:r>
      <w:r>
        <w:rPr>
          <w:lang w:val="en-US"/>
        </w:rPr>
        <w:t xml:space="preserve">. Dataset ini juga </w:t>
      </w:r>
      <w:r w:rsidR="001D2E03">
        <w:rPr>
          <w:lang w:val="en-US"/>
        </w:rPr>
        <w:t xml:space="preserve">digunakan untuk menjalankan dengan metode RAG yang </w:t>
      </w:r>
      <w:r>
        <w:rPr>
          <w:lang w:val="en-US"/>
        </w:rPr>
        <w:t>dib</w:t>
      </w:r>
      <w:r w:rsidR="001D2E03">
        <w:rPr>
          <w:lang w:val="en-US"/>
        </w:rPr>
        <w:t xml:space="preserve">uat </w:t>
      </w:r>
      <w:r>
        <w:rPr>
          <w:lang w:val="en-US"/>
        </w:rPr>
        <w:t>dalam bentuk pernyataan dan disimpan ke dalam format berekstensi .pdf. Format dengan ekstensi .</w:t>
      </w:r>
      <w:r w:rsidR="00FC0111" w:rsidRPr="009F0189">
        <w:rPr>
          <w:lang w:val="id-ID"/>
        </w:rPr>
        <w:t xml:space="preserve">csv </w:t>
      </w:r>
      <w:r w:rsidRPr="009F0189">
        <w:rPr>
          <w:lang w:val="en-US"/>
        </w:rPr>
        <w:t xml:space="preserve">disimpan ke dalam repositori </w:t>
      </w:r>
      <w:r w:rsidRPr="009F0189">
        <w:rPr>
          <w:i/>
          <w:iCs w:val="0"/>
          <w:lang w:val="en-US"/>
        </w:rPr>
        <w:t>huggingface</w:t>
      </w:r>
      <w:r w:rsidRPr="009F0189">
        <w:rPr>
          <w:lang w:val="en-US"/>
        </w:rPr>
        <w:t xml:space="preserve"> </w:t>
      </w:r>
      <w:r w:rsidR="001D2E03" w:rsidRPr="009F0189">
        <w:rPr>
          <w:lang w:val="en-US"/>
        </w:rPr>
        <w:t xml:space="preserve">dan </w:t>
      </w:r>
      <w:r w:rsidRPr="009F0189">
        <w:rPr>
          <w:lang w:val="en-US"/>
        </w:rPr>
        <w:t xml:space="preserve">digunakan pada tahap </w:t>
      </w:r>
      <w:r w:rsidRPr="009F0189">
        <w:rPr>
          <w:i/>
          <w:iCs w:val="0"/>
          <w:lang w:val="en-US"/>
        </w:rPr>
        <w:t xml:space="preserve">finetuning </w:t>
      </w:r>
      <w:r w:rsidRPr="009F0189">
        <w:rPr>
          <w:lang w:val="en-US"/>
        </w:rPr>
        <w:t xml:space="preserve">Model. </w:t>
      </w:r>
      <w:r w:rsidR="00B95CCF" w:rsidRPr="009F0189">
        <w:rPr>
          <w:lang w:val="id-ID"/>
        </w:rPr>
        <w:t>D</w:t>
      </w:r>
      <w:r w:rsidRPr="009F0189">
        <w:rPr>
          <w:lang w:val="en-US"/>
        </w:rPr>
        <w:t xml:space="preserve">ata dengan format .pdf </w:t>
      </w:r>
      <w:r w:rsidR="00FC0111" w:rsidRPr="009F0189">
        <w:t xml:space="preserve">sebanyak </w:t>
      </w:r>
      <w:r w:rsidR="00FC0111" w:rsidRPr="009F0189">
        <w:rPr>
          <w:lang w:val="id-ID"/>
        </w:rPr>
        <w:t>231</w:t>
      </w:r>
      <w:r w:rsidR="00FC0111" w:rsidRPr="009F0189">
        <w:t xml:space="preserve"> data </w:t>
      </w:r>
      <w:r w:rsidRPr="009F0189">
        <w:rPr>
          <w:lang w:val="en-US"/>
        </w:rPr>
        <w:t xml:space="preserve">digunakan pada metode RAG </w:t>
      </w:r>
      <w:r w:rsidR="001D2E03" w:rsidRPr="009F0189">
        <w:rPr>
          <w:lang w:val="en-US"/>
        </w:rPr>
        <w:t>dengan tujuan agar</w:t>
      </w:r>
      <w:r w:rsidRPr="009F0189">
        <w:rPr>
          <w:lang w:val="en-US"/>
        </w:rPr>
        <w:t xml:space="preserve"> data tersebut dapat dikelola dengan lebih mudah.</w:t>
      </w:r>
      <w:r w:rsidR="00DB67BC" w:rsidRPr="009F0189">
        <w:rPr>
          <w:lang w:val="en-US"/>
        </w:rPr>
        <w:t xml:space="preserve"> </w:t>
      </w:r>
      <w:r w:rsidR="00B95CCF" w:rsidRPr="009F0189">
        <w:rPr>
          <w:lang w:val="id-ID"/>
        </w:rPr>
        <w:t xml:space="preserve">Terdapat </w:t>
      </w:r>
      <w:r w:rsidR="00DB67BC" w:rsidRPr="009F0189">
        <w:rPr>
          <w:lang w:val="en-US"/>
        </w:rPr>
        <w:t xml:space="preserve">20 sampel dataset </w:t>
      </w:r>
      <w:r w:rsidR="0003553F" w:rsidRPr="009F0189">
        <w:rPr>
          <w:lang w:val="en-US"/>
        </w:rPr>
        <w:t>Q</w:t>
      </w:r>
      <w:r w:rsidR="0003553F">
        <w:rPr>
          <w:lang w:val="en-US"/>
        </w:rPr>
        <w:t xml:space="preserve">&amp;A yang </w:t>
      </w:r>
      <w:r w:rsidR="00DB67BC" w:rsidRPr="00714B4A">
        <w:rPr>
          <w:lang w:val="en-US"/>
        </w:rPr>
        <w:t xml:space="preserve">digunakan </w:t>
      </w:r>
      <w:r w:rsidR="00DB67BC">
        <w:rPr>
          <w:lang w:val="en-US"/>
        </w:rPr>
        <w:t xml:space="preserve">untuk </w:t>
      </w:r>
      <w:r w:rsidR="00DB67BC">
        <w:rPr>
          <w:i/>
          <w:iCs w:val="0"/>
          <w:lang w:val="en-US"/>
        </w:rPr>
        <w:t>f</w:t>
      </w:r>
      <w:r w:rsidR="00DB67BC" w:rsidRPr="00714B4A">
        <w:rPr>
          <w:i/>
          <w:iCs w:val="0"/>
          <w:lang w:val="en-US"/>
        </w:rPr>
        <w:t>ine</w:t>
      </w:r>
      <w:r w:rsidR="00DB67BC">
        <w:rPr>
          <w:i/>
          <w:iCs w:val="0"/>
          <w:lang w:val="en-US"/>
        </w:rPr>
        <w:t>-</w:t>
      </w:r>
      <w:r w:rsidR="00DB67BC" w:rsidRPr="00714B4A">
        <w:rPr>
          <w:i/>
          <w:iCs w:val="0"/>
          <w:lang w:val="en-US"/>
        </w:rPr>
        <w:t>tuning</w:t>
      </w:r>
      <w:r w:rsidR="00DB67BC">
        <w:rPr>
          <w:lang w:val="en-US"/>
        </w:rPr>
        <w:t xml:space="preserve"> pada LLM ditampilkan </w:t>
      </w:r>
      <w:r w:rsidR="00DB67BC" w:rsidRPr="00714B4A">
        <w:rPr>
          <w:lang w:val="en-US"/>
        </w:rPr>
        <w:t>pada</w:t>
      </w:r>
      <w:r w:rsidR="00DB67BC">
        <w:rPr>
          <w:lang w:val="en-US"/>
        </w:rPr>
        <w:t xml:space="preserve"> </w:t>
      </w:r>
      <w:r w:rsidR="00DB67BC">
        <w:rPr>
          <w:lang w:val="en-US"/>
        </w:rPr>
        <w:fldChar w:fldCharType="begin"/>
      </w:r>
      <w:r w:rsidR="00DB67BC">
        <w:rPr>
          <w:lang w:val="en-US"/>
        </w:rPr>
        <w:instrText xml:space="preserve"> REF _Ref175480312 \h </w:instrText>
      </w:r>
      <w:r w:rsidR="00DB67BC">
        <w:rPr>
          <w:lang w:val="en-US"/>
        </w:rPr>
      </w:r>
      <w:r w:rsidR="00DB67BC">
        <w:rPr>
          <w:lang w:val="en-US"/>
        </w:rPr>
        <w:fldChar w:fldCharType="separate"/>
      </w:r>
      <w:r w:rsidR="00D81479" w:rsidRPr="00DE5777">
        <w:t xml:space="preserve">Lampiran </w:t>
      </w:r>
      <w:r w:rsidR="00D81479">
        <w:rPr>
          <w:noProof/>
        </w:rPr>
        <w:t>1</w:t>
      </w:r>
      <w:r w:rsidR="00DB67BC">
        <w:rPr>
          <w:lang w:val="en-US"/>
        </w:rPr>
        <w:fldChar w:fldCharType="end"/>
      </w:r>
      <w:r w:rsidR="00DB67BC">
        <w:rPr>
          <w:lang w:val="en-US"/>
        </w:rPr>
        <w:t>.</w:t>
      </w:r>
      <w:r w:rsidR="006253AF">
        <w:rPr>
          <w:lang w:val="en-US"/>
        </w:rPr>
        <w:t xml:space="preserve"> Beberapa contoh sampel dari dataset yang digunakan pada metode RAG ditampilkan </w:t>
      </w:r>
      <w:r w:rsidR="006253AF" w:rsidRPr="00714B4A">
        <w:rPr>
          <w:lang w:val="en-US"/>
        </w:rPr>
        <w:t>pada</w:t>
      </w:r>
      <w:r w:rsidR="000C6C68">
        <w:rPr>
          <w:lang w:val="en-US"/>
        </w:rPr>
        <w:t xml:space="preserve"> </w:t>
      </w:r>
      <w:r w:rsidR="000C6C68">
        <w:rPr>
          <w:lang w:val="en-US"/>
        </w:rPr>
        <w:fldChar w:fldCharType="begin"/>
      </w:r>
      <w:r w:rsidR="000C6C68">
        <w:rPr>
          <w:lang w:val="en-US"/>
        </w:rPr>
        <w:instrText xml:space="preserve"> REF _Ref175481486 \h </w:instrText>
      </w:r>
      <w:r w:rsidR="000C6C68">
        <w:rPr>
          <w:lang w:val="en-US"/>
        </w:rPr>
      </w:r>
      <w:r w:rsidR="000C6C68">
        <w:rPr>
          <w:lang w:val="en-US"/>
        </w:rPr>
        <w:fldChar w:fldCharType="separate"/>
      </w:r>
      <w:r w:rsidR="00D81479" w:rsidRPr="00DE5777">
        <w:t xml:space="preserve">Lampiran </w:t>
      </w:r>
      <w:r w:rsidR="00D81479">
        <w:rPr>
          <w:noProof/>
        </w:rPr>
        <w:t>2</w:t>
      </w:r>
      <w:r w:rsidR="000C6C68">
        <w:rPr>
          <w:lang w:val="en-US"/>
        </w:rPr>
        <w:fldChar w:fldCharType="end"/>
      </w:r>
      <w:r w:rsidR="000C6C68">
        <w:rPr>
          <w:lang w:val="en-US"/>
        </w:rPr>
        <w:t>.</w:t>
      </w:r>
    </w:p>
    <w:p w14:paraId="6CE589DD" w14:textId="77777777" w:rsidR="001D2E03" w:rsidRDefault="001D2E03" w:rsidP="00541AA3">
      <w:pPr>
        <w:spacing w:line="360" w:lineRule="auto"/>
        <w:ind w:firstLine="432"/>
        <w:jc w:val="both"/>
        <w:rPr>
          <w:lang w:val="en-US"/>
        </w:rPr>
      </w:pPr>
    </w:p>
    <w:p w14:paraId="7DF1C3EA" w14:textId="77777777" w:rsidR="001D2E03" w:rsidRDefault="001D2E03" w:rsidP="00541AA3">
      <w:pPr>
        <w:spacing w:line="360" w:lineRule="auto"/>
        <w:ind w:firstLine="432"/>
        <w:jc w:val="both"/>
        <w:rPr>
          <w:lang w:val="en-US"/>
        </w:rPr>
      </w:pPr>
    </w:p>
    <w:p w14:paraId="39B2F837" w14:textId="77777777" w:rsidR="00147F52" w:rsidRPr="00147F52" w:rsidRDefault="00147F52" w:rsidP="00147F52">
      <w:pPr>
        <w:spacing w:line="360" w:lineRule="auto"/>
        <w:ind w:firstLine="432"/>
        <w:rPr>
          <w:lang w:val="en-US"/>
        </w:rPr>
      </w:pPr>
    </w:p>
    <w:p w14:paraId="3BB65495" w14:textId="493DD1EC" w:rsidR="00362397" w:rsidRPr="00A25460" w:rsidRDefault="002108FB" w:rsidP="00362397">
      <w:pPr>
        <w:pStyle w:val="Heading2"/>
        <w:rPr>
          <w:lang w:val="id-ID"/>
        </w:rPr>
      </w:pPr>
      <w:bookmarkStart w:id="104" w:name="_Toc175818109"/>
      <w:r>
        <w:rPr>
          <w:lang w:val="en-US"/>
        </w:rPr>
        <w:t xml:space="preserve">Kuantisasi dan </w:t>
      </w:r>
      <w:r w:rsidR="00362397">
        <w:rPr>
          <w:lang w:val="en-US"/>
        </w:rPr>
        <w:t>Pelatihan Model</w:t>
      </w:r>
      <w:bookmarkEnd w:id="104"/>
    </w:p>
    <w:p w14:paraId="11D78C2E" w14:textId="43D047C7" w:rsidR="00362397" w:rsidRDefault="008F393C" w:rsidP="00D1516A">
      <w:pPr>
        <w:spacing w:line="360" w:lineRule="auto"/>
        <w:ind w:firstLine="709"/>
        <w:jc w:val="both"/>
      </w:pPr>
      <w:r>
        <w:t>P</w:t>
      </w:r>
      <w:r w:rsidR="002108FB">
        <w:t>ada</w:t>
      </w:r>
      <w:r w:rsidR="00C62377">
        <w:t xml:space="preserve"> </w:t>
      </w:r>
      <w:r w:rsidR="00C62377">
        <w:fldChar w:fldCharType="begin"/>
      </w:r>
      <w:r w:rsidR="00C62377">
        <w:instrText xml:space="preserve"> REF _Ref164864301 \h </w:instrText>
      </w:r>
      <w:r w:rsidR="00B11DF1">
        <w:instrText xml:space="preserve"> \* MERGEFORMAT </w:instrText>
      </w:r>
      <w:r w:rsidR="00C62377">
        <w:fldChar w:fldCharType="separate"/>
      </w:r>
      <w:r w:rsidR="00D81479">
        <w:t xml:space="preserve">Gambar </w:t>
      </w:r>
      <w:r w:rsidR="00D81479">
        <w:rPr>
          <w:noProof/>
        </w:rPr>
        <w:t>4.2</w:t>
      </w:r>
      <w:r w:rsidR="00C62377">
        <w:fldChar w:fldCharType="end"/>
      </w:r>
      <w:r w:rsidR="002108FB">
        <w:t xml:space="preserve">, proses </w:t>
      </w:r>
      <w:r w:rsidR="002108FB" w:rsidRPr="002108FB">
        <w:rPr>
          <w:i/>
          <w:iCs w:val="0"/>
        </w:rPr>
        <w:t>fine-tuning</w:t>
      </w:r>
      <w:r w:rsidR="002108FB">
        <w:t xml:space="preserve"> model </w:t>
      </w:r>
      <w:r w:rsidR="002108FB" w:rsidRPr="002108FB">
        <w:t>Mistral</w:t>
      </w:r>
      <w:r w:rsidR="002108FB">
        <w:t xml:space="preserve"> 7B dapat dibagi menjadi tiga tahap sebagai berikut:</w:t>
      </w:r>
      <w:r w:rsidR="00362397" w:rsidRPr="00A25460">
        <w:t xml:space="preserve"> </w:t>
      </w:r>
    </w:p>
    <w:p w14:paraId="31C82F37" w14:textId="77777777" w:rsidR="0012790F" w:rsidRDefault="0012790F" w:rsidP="00A432DB">
      <w:pPr>
        <w:ind w:firstLine="432"/>
        <w:jc w:val="both"/>
      </w:pPr>
    </w:p>
    <w:p w14:paraId="03A13D2A" w14:textId="71435574" w:rsidR="0012790F" w:rsidRDefault="00C17E64" w:rsidP="002A6F34">
      <w:pPr>
        <w:pStyle w:val="ListParagraph"/>
        <w:numPr>
          <w:ilvl w:val="0"/>
          <w:numId w:val="15"/>
        </w:numPr>
        <w:ind w:left="426" w:hanging="426"/>
        <w:jc w:val="both"/>
      </w:pPr>
      <w:r w:rsidRPr="00C17E64">
        <w:rPr>
          <w:i/>
          <w:iCs w:val="0"/>
          <w:lang w:val="id-ID"/>
        </w:rPr>
        <w:t>Fine-tuning</w:t>
      </w:r>
      <w:r w:rsidR="00B11DF1" w:rsidRPr="00B11DF1">
        <w:t xml:space="preserve"> Model dan Persiapan Data</w:t>
      </w:r>
      <w:r w:rsidR="00B11DF1">
        <w:t xml:space="preserve"> </w:t>
      </w:r>
    </w:p>
    <w:p w14:paraId="65D52549" w14:textId="0AF24DDE" w:rsidR="002108FB" w:rsidRDefault="00A432DB" w:rsidP="002108FB">
      <w:pPr>
        <w:ind w:firstLine="432"/>
      </w:pPr>
      <w:r>
        <w:rPr>
          <w:noProof/>
        </w:rPr>
        <mc:AlternateContent>
          <mc:Choice Requires="wps">
            <w:drawing>
              <wp:anchor distT="0" distB="0" distL="114300" distR="114300" simplePos="0" relativeHeight="251664384" behindDoc="0" locked="0" layoutInCell="1" allowOverlap="1" wp14:anchorId="0510AB1B" wp14:editId="01E565DA">
                <wp:simplePos x="0" y="0"/>
                <wp:positionH relativeFrom="column">
                  <wp:posOffset>2647315</wp:posOffset>
                </wp:positionH>
                <wp:positionV relativeFrom="paragraph">
                  <wp:posOffset>191135</wp:posOffset>
                </wp:positionV>
                <wp:extent cx="1071245" cy="492760"/>
                <wp:effectExtent l="0" t="0" r="14605" b="21590"/>
                <wp:wrapNone/>
                <wp:docPr id="1123220648" name="Rectangle: Rounded Corners 1"/>
                <wp:cNvGraphicFramePr/>
                <a:graphic xmlns:a="http://schemas.openxmlformats.org/drawingml/2006/main">
                  <a:graphicData uri="http://schemas.microsoft.com/office/word/2010/wordprocessingShape">
                    <wps:wsp>
                      <wps:cNvSpPr/>
                      <wps:spPr>
                        <a:xfrm>
                          <a:off x="0" y="0"/>
                          <a:ext cx="107124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10AB1B" id="Rectangle: Rounded Corners 1" o:spid="_x0000_s1026" style="position:absolute;left:0;text-align:left;margin-left:208.45pt;margin-top:15.05pt;width:84.35pt;height:38.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" filled="f" strokecolor="black [3200]" strokeweight="1.5pt">
                <v:textbo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v:textbox>
              </v:roundrect>
            </w:pict>
          </mc:Fallback>
        </mc:AlternateContent>
      </w:r>
      <w:r>
        <w:rPr>
          <w:noProof/>
        </w:rPr>
        <mc:AlternateContent>
          <mc:Choice Requires="wps">
            <w:drawing>
              <wp:anchor distT="0" distB="0" distL="114300" distR="114300" simplePos="0" relativeHeight="251654144" behindDoc="0" locked="0" layoutInCell="1" allowOverlap="1" wp14:anchorId="454F6147" wp14:editId="1C8E0FC4">
                <wp:simplePos x="0" y="0"/>
                <wp:positionH relativeFrom="column">
                  <wp:posOffset>1240155</wp:posOffset>
                </wp:positionH>
                <wp:positionV relativeFrom="paragraph">
                  <wp:posOffset>189230</wp:posOffset>
                </wp:positionV>
                <wp:extent cx="964565" cy="492760"/>
                <wp:effectExtent l="0" t="0" r="26035" b="21590"/>
                <wp:wrapNone/>
                <wp:docPr id="727213265" name="Rectangle: Rounded Corners 1"/>
                <wp:cNvGraphicFramePr/>
                <a:graphic xmlns:a="http://schemas.openxmlformats.org/drawingml/2006/main">
                  <a:graphicData uri="http://schemas.microsoft.com/office/word/2010/wordprocessingShape">
                    <wps:wsp>
                      <wps:cNvSpPr/>
                      <wps:spPr>
                        <a:xfrm>
                          <a:off x="0" y="0"/>
                          <a:ext cx="96456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753CB3" w14:textId="2D8294A1" w:rsidR="00A432DB" w:rsidRDefault="00A432DB" w:rsidP="00A432DB">
                            <w:pPr>
                              <w:jc w:val="center"/>
                            </w:pPr>
                            <w:r>
                              <w:t>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4F6147" id="_x0000_s1027" style="position:absolute;left:0;text-align:left;margin-left:97.65pt;margin-top:14.9pt;width:75.95pt;height:38.8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" filled="f" strokecolor="black [3200]" strokeweight="1.5pt">
                <v:textbox>
                  <w:txbxContent>
                    <w:p w14:paraId="01753CB3" w14:textId="2D8294A1" w:rsidR="00A432DB" w:rsidRDefault="00A432DB" w:rsidP="00A432DB">
                      <w:pPr>
                        <w:jc w:val="center"/>
                      </w:pPr>
                      <w:r>
                        <w:t>Mistral 7B</w:t>
                      </w:r>
                    </w:p>
                  </w:txbxContent>
                </v:textbox>
              </v:roundrect>
            </w:pict>
          </mc:Fallback>
        </mc:AlternateContent>
      </w:r>
      <w:r>
        <w:rPr>
          <w:noProof/>
        </w:rPr>
        <mc:AlternateContent>
          <mc:Choice Requires="wps">
            <w:drawing>
              <wp:anchor distT="0" distB="0" distL="114300" distR="114300" simplePos="0" relativeHeight="251642880" behindDoc="0" locked="0" layoutInCell="1" allowOverlap="1" wp14:anchorId="0DF692CD" wp14:editId="5DDF775C">
                <wp:simplePos x="0" y="0"/>
                <wp:positionH relativeFrom="column">
                  <wp:posOffset>-16510</wp:posOffset>
                </wp:positionH>
                <wp:positionV relativeFrom="paragraph">
                  <wp:posOffset>151765</wp:posOffset>
                </wp:positionV>
                <wp:extent cx="806450" cy="565150"/>
                <wp:effectExtent l="0" t="0" r="12700" b="25400"/>
                <wp:wrapNone/>
                <wp:docPr id="444831371" name="Rectangle: Rounded Corners 1"/>
                <wp:cNvGraphicFramePr/>
                <a:graphic xmlns:a="http://schemas.openxmlformats.org/drawingml/2006/main">
                  <a:graphicData uri="http://schemas.microsoft.com/office/word/2010/wordprocessingShape">
                    <wps:wsp>
                      <wps:cNvSpPr/>
                      <wps:spPr>
                        <a:xfrm>
                          <a:off x="0" y="0"/>
                          <a:ext cx="806450" cy="56515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9F8B916" w14:textId="430C1A3E" w:rsidR="002108FB" w:rsidRDefault="00A432DB" w:rsidP="002108FB">
                            <w:pPr>
                              <w:jc w:val="center"/>
                            </w:pPr>
                            <w:r>
                              <w:t>Dataset U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F692CD" id="_x0000_s1028" style="position:absolute;left:0;text-align:left;margin-left:-1.3pt;margin-top:11.95pt;width:63.5pt;height:44.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" filled="f" strokecolor="black [3200]" strokeweight="1.5pt">
                <v:textbox>
                  <w:txbxContent>
                    <w:p w14:paraId="59F8B916" w14:textId="430C1A3E" w:rsidR="002108FB" w:rsidRDefault="00A432DB" w:rsidP="002108FB">
                      <w:pPr>
                        <w:jc w:val="center"/>
                      </w:pPr>
                      <w:r>
                        <w:t>Dataset USK</w:t>
                      </w:r>
                    </w:p>
                  </w:txbxContent>
                </v:textbox>
              </v:roundrect>
            </w:pict>
          </mc:Fallback>
        </mc:AlternateContent>
      </w:r>
      <w:r>
        <w:rPr>
          <w:noProof/>
        </w:rPr>
        <mc:AlternateContent>
          <mc:Choice Requires="wps">
            <w:drawing>
              <wp:anchor distT="0" distB="0" distL="114300" distR="114300" simplePos="0" relativeHeight="251659264" behindDoc="0" locked="0" layoutInCell="1" allowOverlap="1" wp14:anchorId="179DA6F1" wp14:editId="10FF9EC8">
                <wp:simplePos x="0" y="0"/>
                <wp:positionH relativeFrom="column">
                  <wp:posOffset>2212975</wp:posOffset>
                </wp:positionH>
                <wp:positionV relativeFrom="paragraph">
                  <wp:posOffset>443230</wp:posOffset>
                </wp:positionV>
                <wp:extent cx="426085" cy="0"/>
                <wp:effectExtent l="0" t="76200" r="12065" b="95250"/>
                <wp:wrapNone/>
                <wp:docPr id="1448445424"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7A91C38" id="_x0000_t32" coordsize="21600,21600" o:spt="32" o:oned="t" path="m,l21600,21600e" filled="f">
                <v:path arrowok="t" fillok="f" o:connecttype="none"/>
                <o:lock v:ext="edit" shapetype="t"/>
              </v:shapetype>
              <v:shape id="Straight Arrow Connector 2" o:spid="_x0000_s1026" type="#_x0000_t32" style="position:absolute;margin-left:174.25pt;margin-top:34.9pt;width:33.5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" strokecolor="black [3040]" strokeweight="1.5pt">
                <v:stroke endarrow="block"/>
              </v:shape>
            </w:pict>
          </mc:Fallback>
        </mc:AlternateContent>
      </w:r>
      <w:r>
        <w:rPr>
          <w:noProof/>
        </w:rPr>
        <mc:AlternateContent>
          <mc:Choice Requires="wps">
            <w:drawing>
              <wp:anchor distT="0" distB="0" distL="114300" distR="114300" simplePos="0" relativeHeight="251649024" behindDoc="0" locked="0" layoutInCell="1" allowOverlap="1" wp14:anchorId="055A9B82" wp14:editId="615F3556">
                <wp:simplePos x="0" y="0"/>
                <wp:positionH relativeFrom="column">
                  <wp:posOffset>798830</wp:posOffset>
                </wp:positionH>
                <wp:positionV relativeFrom="paragraph">
                  <wp:posOffset>427990</wp:posOffset>
                </wp:positionV>
                <wp:extent cx="426085" cy="0"/>
                <wp:effectExtent l="0" t="76200" r="12065" b="95250"/>
                <wp:wrapNone/>
                <wp:docPr id="503500333"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95F6637" id="Straight Arrow Connector 2" o:spid="_x0000_s1026" type="#_x0000_t32" style="position:absolute;margin-left:62.9pt;margin-top:33.7pt;width:33.55pt;height:0;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" strokecolor="black [3040]" strokeweight="1.5pt">
                <v:stroke endarrow="block"/>
              </v:shape>
            </w:pict>
          </mc:Fallback>
        </mc:AlternateContent>
      </w:r>
    </w:p>
    <w:p w14:paraId="6401B64A" w14:textId="0717BE82" w:rsidR="002108FB" w:rsidRDefault="00A432DB" w:rsidP="002108FB">
      <w:pPr>
        <w:ind w:firstLine="432"/>
      </w:pPr>
      <w:r>
        <w:rPr>
          <w:noProof/>
        </w:rPr>
        <mc:AlternateContent>
          <mc:Choice Requires="wps">
            <w:drawing>
              <wp:anchor distT="0" distB="0" distL="114300" distR="114300" simplePos="0" relativeHeight="251674624" behindDoc="0" locked="0" layoutInCell="1" allowOverlap="1" wp14:anchorId="474B1C40" wp14:editId="451C89DD">
                <wp:simplePos x="0" y="0"/>
                <wp:positionH relativeFrom="column">
                  <wp:posOffset>4147592</wp:posOffset>
                </wp:positionH>
                <wp:positionV relativeFrom="paragraph">
                  <wp:posOffset>35560</wp:posOffset>
                </wp:positionV>
                <wp:extent cx="1256477" cy="492760"/>
                <wp:effectExtent l="0" t="0" r="20320" b="21590"/>
                <wp:wrapNone/>
                <wp:docPr id="1135529378" name="Rectangle: Rounded Corners 1"/>
                <wp:cNvGraphicFramePr/>
                <a:graphic xmlns:a="http://schemas.openxmlformats.org/drawingml/2006/main">
                  <a:graphicData uri="http://schemas.microsoft.com/office/word/2010/wordprocessingShape">
                    <wps:wsp>
                      <wps:cNvSpPr/>
                      <wps:spPr>
                        <a:xfrm>
                          <a:off x="0" y="0"/>
                          <a:ext cx="1256477"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8B4C1D7" w14:textId="5E1C0338" w:rsidR="00A432DB" w:rsidRPr="00A432DB" w:rsidRDefault="00A432DB" w:rsidP="00A432DB">
                            <w:pPr>
                              <w:jc w:val="center"/>
                            </w:pPr>
                            <w:r>
                              <w:t>USK 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4B1C40" id="_x0000_s1029" style="position:absolute;left:0;text-align:left;margin-left:326.6pt;margin-top:2.8pt;width:98.95pt;height:38.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" filled="f" strokecolor="black [3200]" strokeweight="1.5pt">
                <v:textbox>
                  <w:txbxContent>
                    <w:p w14:paraId="08B4C1D7" w14:textId="5E1C0338" w:rsidR="00A432DB" w:rsidRPr="00A432DB" w:rsidRDefault="00A432DB" w:rsidP="00A432DB">
                      <w:pPr>
                        <w:jc w:val="center"/>
                      </w:pPr>
                      <w:r>
                        <w:t>USK Mistral 7B</w:t>
                      </w:r>
                    </w:p>
                  </w:txbxContent>
                </v:textbox>
              </v:roundrect>
            </w:pict>
          </mc:Fallback>
        </mc:AlternateContent>
      </w:r>
    </w:p>
    <w:p w14:paraId="6999453C" w14:textId="1805D276" w:rsidR="002108FB" w:rsidRDefault="00A432DB" w:rsidP="002108FB">
      <w:pPr>
        <w:ind w:firstLine="432"/>
      </w:pPr>
      <w:r>
        <w:rPr>
          <w:noProof/>
        </w:rPr>
        <mc:AlternateContent>
          <mc:Choice Requires="wps">
            <w:drawing>
              <wp:anchor distT="0" distB="0" distL="114300" distR="114300" simplePos="0" relativeHeight="251669504" behindDoc="0" locked="0" layoutInCell="1" allowOverlap="1" wp14:anchorId="0DCA6EE4" wp14:editId="397B2A8F">
                <wp:simplePos x="0" y="0"/>
                <wp:positionH relativeFrom="column">
                  <wp:posOffset>3720237</wp:posOffset>
                </wp:positionH>
                <wp:positionV relativeFrom="paragraph">
                  <wp:posOffset>99695</wp:posOffset>
                </wp:positionV>
                <wp:extent cx="427598" cy="0"/>
                <wp:effectExtent l="0" t="76200" r="10795" b="95250"/>
                <wp:wrapNone/>
                <wp:docPr id="189012999" name="Straight Arrow Connector 2"/>
                <wp:cNvGraphicFramePr/>
                <a:graphic xmlns:a="http://schemas.openxmlformats.org/drawingml/2006/main">
                  <a:graphicData uri="http://schemas.microsoft.com/office/word/2010/wordprocessingShape">
                    <wps:wsp>
                      <wps:cNvCnPr/>
                      <wps:spPr>
                        <a:xfrm>
                          <a:off x="0" y="0"/>
                          <a:ext cx="427598"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3DDB81E" id="Straight Arrow Connector 2" o:spid="_x0000_s1026" type="#_x0000_t32" style="position:absolute;margin-left:292.95pt;margin-top:7.85pt;width:33.65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" strokecolor="black [3040]" strokeweight="1.5pt">
                <v:stroke endarrow="block"/>
              </v:shape>
            </w:pict>
          </mc:Fallback>
        </mc:AlternateContent>
      </w:r>
    </w:p>
    <w:p w14:paraId="24D2F2CF" w14:textId="58A48D9C" w:rsidR="002108FB" w:rsidRDefault="002108FB" w:rsidP="002108FB">
      <w:pPr>
        <w:ind w:firstLine="432"/>
      </w:pPr>
    </w:p>
    <w:p w14:paraId="2F17F0B0" w14:textId="66AD7509" w:rsidR="002108FB" w:rsidRDefault="002108FB" w:rsidP="002108FB">
      <w:pPr>
        <w:ind w:firstLine="432"/>
      </w:pPr>
    </w:p>
    <w:p w14:paraId="41060639" w14:textId="253D61EA" w:rsidR="007F30AD" w:rsidRDefault="00A432DB" w:rsidP="00D1516A">
      <w:pPr>
        <w:pStyle w:val="Caption"/>
        <w:spacing w:line="360" w:lineRule="auto"/>
        <w:rPr>
          <w:lang w:val="en-US"/>
        </w:rPr>
      </w:pPr>
      <w:bookmarkStart w:id="105" w:name="_Ref164864301"/>
      <w:bookmarkStart w:id="106" w:name="_Toc175818173"/>
      <w:r>
        <w:t xml:space="preserve">Gambar </w:t>
      </w:r>
      <w:r w:rsidR="00D2109F">
        <w:fldChar w:fldCharType="begin"/>
      </w:r>
      <w:r w:rsidR="00D2109F">
        <w:instrText xml:space="preserve"> STYLEREF 1 \s </w:instrText>
      </w:r>
      <w:r w:rsidR="00D2109F">
        <w:fldChar w:fldCharType="separate"/>
      </w:r>
      <w:r w:rsidR="00D81479">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D81479">
        <w:rPr>
          <w:noProof/>
        </w:rPr>
        <w:t>2</w:t>
      </w:r>
      <w:r w:rsidR="00D2109F">
        <w:fldChar w:fldCharType="end"/>
      </w:r>
      <w:bookmarkEnd w:id="105"/>
      <w:r>
        <w:rPr>
          <w:lang w:val="en-US"/>
        </w:rPr>
        <w:t xml:space="preserve"> Proses </w:t>
      </w:r>
      <w:r>
        <w:rPr>
          <w:i/>
          <w:iCs w:val="0"/>
          <w:lang w:val="en-US"/>
        </w:rPr>
        <w:t xml:space="preserve">Fine-tuning </w:t>
      </w:r>
      <w:r>
        <w:rPr>
          <w:lang w:val="en-US"/>
        </w:rPr>
        <w:t>pada Model Mistral 7B</w:t>
      </w:r>
      <w:bookmarkEnd w:id="106"/>
    </w:p>
    <w:p w14:paraId="18CB17D4" w14:textId="2969B7F7" w:rsidR="007F30AD" w:rsidRPr="0074570F" w:rsidRDefault="007F30AD" w:rsidP="00D1516A">
      <w:pPr>
        <w:spacing w:line="360" w:lineRule="auto"/>
        <w:ind w:firstLine="709"/>
        <w:jc w:val="both"/>
        <w:rPr>
          <w:lang w:val="en-US"/>
        </w:rPr>
      </w:pPr>
      <w:r>
        <w:rPr>
          <w:lang w:val="en-US"/>
        </w:rPr>
        <w:t xml:space="preserve">Proses </w:t>
      </w:r>
      <w:r w:rsidRPr="007F30AD">
        <w:rPr>
          <w:i/>
          <w:iCs w:val="0"/>
          <w:lang w:val="en-US"/>
        </w:rPr>
        <w:t>fine-tuning</w:t>
      </w:r>
      <w:r>
        <w:rPr>
          <w:lang w:val="en-US"/>
        </w:rPr>
        <w:t xml:space="preserve"> dilakukan d</w:t>
      </w:r>
      <w:r w:rsidRPr="007F30AD">
        <w:rPr>
          <w:lang w:val="en-US"/>
        </w:rPr>
        <w:t xml:space="preserve">engan bantuan pustaka </w:t>
      </w:r>
      <w:r w:rsidR="003521EE" w:rsidRPr="003521EE">
        <w:rPr>
          <w:lang w:val="en-US"/>
        </w:rPr>
        <w:t>Unsloth</w:t>
      </w:r>
      <w:r w:rsidR="003521EE">
        <w:rPr>
          <w:lang w:val="id-ID"/>
        </w:rPr>
        <w:t xml:space="preserve"> yang dapat</w:t>
      </w:r>
      <w:r w:rsidR="003521EE" w:rsidRPr="003521EE">
        <w:rPr>
          <w:lang w:val="en-US"/>
        </w:rPr>
        <w:t xml:space="preserve"> membuat </w:t>
      </w:r>
      <w:r w:rsidR="003521EE" w:rsidRPr="003521EE">
        <w:rPr>
          <w:i/>
          <w:iCs w:val="0"/>
          <w:lang w:val="id-ID"/>
        </w:rPr>
        <w:t>fine-tuning</w:t>
      </w:r>
      <w:r w:rsidR="003521EE">
        <w:rPr>
          <w:lang w:val="id-ID"/>
        </w:rPr>
        <w:t xml:space="preserve"> </w:t>
      </w:r>
      <w:r w:rsidR="003521EE" w:rsidRPr="003521EE">
        <w:rPr>
          <w:lang w:val="en-US"/>
        </w:rPr>
        <w:t xml:space="preserve">LLM </w:t>
      </w:r>
      <w:r w:rsidR="003521EE">
        <w:rPr>
          <w:lang w:val="id-ID"/>
        </w:rPr>
        <w:t>5</w:t>
      </w:r>
      <w:r w:rsidR="003521EE" w:rsidRPr="003521EE">
        <w:rPr>
          <w:lang w:val="en-US"/>
        </w:rPr>
        <w:t>x lebih cepat dan menggunakan VRAM 80% lebih sedikit</w:t>
      </w:r>
      <w:r w:rsidR="003521EE">
        <w:rPr>
          <w:lang w:val="id-ID"/>
        </w:rPr>
        <w:t>.</w:t>
      </w:r>
      <w:r w:rsidR="00E73A63">
        <w:rPr>
          <w:lang w:val="id-ID"/>
        </w:rPr>
        <w:t xml:space="preserve"> M</w:t>
      </w:r>
      <w:r w:rsidRPr="007F30AD">
        <w:rPr>
          <w:lang w:val="en-US"/>
        </w:rPr>
        <w:t xml:space="preserve">odel </w:t>
      </w:r>
      <w:r w:rsidR="00E73A63">
        <w:rPr>
          <w:lang w:val="id-ID"/>
        </w:rPr>
        <w:t xml:space="preserve">hasil </w:t>
      </w:r>
      <w:r w:rsidR="00E73A63">
        <w:rPr>
          <w:i/>
          <w:iCs w:val="0"/>
          <w:lang w:val="id-ID"/>
        </w:rPr>
        <w:t>f</w:t>
      </w:r>
      <w:r w:rsidR="00E73A63" w:rsidRPr="003521EE">
        <w:rPr>
          <w:i/>
          <w:iCs w:val="0"/>
          <w:lang w:val="id-ID"/>
        </w:rPr>
        <w:t>ine-tuning</w:t>
      </w:r>
      <w:r w:rsidR="00E73A63">
        <w:rPr>
          <w:lang w:val="id-ID"/>
        </w:rPr>
        <w:t xml:space="preserve"> selanjutnya dilakukan kuantisai ke dalam format </w:t>
      </w:r>
      <w:r w:rsidR="00E73A63">
        <w:t xml:space="preserve">4bit </w:t>
      </w:r>
      <w:r w:rsidR="00E73A63">
        <w:rPr>
          <w:lang w:val="id-ID"/>
        </w:rPr>
        <w:t xml:space="preserve">dengan teknik </w:t>
      </w:r>
      <w:r w:rsidR="00E73A63">
        <w:t>QLoRA</w:t>
      </w:r>
      <w:r w:rsidRPr="007F30AD">
        <w:rPr>
          <w:lang w:val="en-US"/>
        </w:rPr>
        <w:t>. Tujuan</w:t>
      </w:r>
      <w:r w:rsidR="0012790F">
        <w:rPr>
          <w:lang w:val="en-US"/>
        </w:rPr>
        <w:t xml:space="preserve"> </w:t>
      </w:r>
      <w:r w:rsidR="00E133E5">
        <w:rPr>
          <w:lang w:val="id-ID"/>
        </w:rPr>
        <w:t xml:space="preserve">kuantisai </w:t>
      </w:r>
      <w:r w:rsidRPr="007F30AD">
        <w:rPr>
          <w:lang w:val="en-US"/>
        </w:rPr>
        <w:t xml:space="preserve">adalah untuk mengurangi presisi </w:t>
      </w:r>
      <w:r w:rsidRPr="00E73A63">
        <w:rPr>
          <w:i/>
          <w:iCs w:val="0"/>
          <w:lang w:val="en-US"/>
        </w:rPr>
        <w:t>floating-point</w:t>
      </w:r>
      <w:r w:rsidR="0012790F">
        <w:rPr>
          <w:lang w:val="en-US"/>
        </w:rPr>
        <w:t xml:space="preserve"> </w:t>
      </w:r>
      <w:r w:rsidRPr="007F30AD">
        <w:rPr>
          <w:lang w:val="en-US"/>
        </w:rPr>
        <w:t>bobot</w:t>
      </w:r>
      <w:r>
        <w:rPr>
          <w:lang w:val="en-US"/>
        </w:rPr>
        <w:t xml:space="preserve"> </w:t>
      </w:r>
      <w:r w:rsidRPr="007F30AD">
        <w:rPr>
          <w:lang w:val="en-US"/>
        </w:rPr>
        <w:t>model melalui</w:t>
      </w:r>
      <w:r>
        <w:rPr>
          <w:lang w:val="en-US"/>
        </w:rPr>
        <w:t xml:space="preserve"> </w:t>
      </w:r>
      <w:r w:rsidRPr="007F30AD">
        <w:rPr>
          <w:lang w:val="en-US"/>
        </w:rPr>
        <w:t>proses kuantisasi</w:t>
      </w:r>
      <w:r w:rsidR="00E133E5">
        <w:rPr>
          <w:lang w:val="id-ID"/>
        </w:rPr>
        <w:t xml:space="preserve"> ini model akan dikonversi</w:t>
      </w:r>
      <w:r w:rsidRPr="007F30AD">
        <w:rPr>
          <w:lang w:val="en-US"/>
        </w:rPr>
        <w:t xml:space="preserve"> dari presisi tinggi ke presisi rendah. Dalam proses ini, bobot model </w:t>
      </w:r>
      <w:r w:rsidR="0000354E">
        <w:rPr>
          <w:lang w:val="en-US"/>
        </w:rPr>
        <w:t>di k</w:t>
      </w:r>
      <w:r w:rsidR="0000354E" w:rsidRPr="007F30AD">
        <w:rPr>
          <w:lang w:val="en-US"/>
        </w:rPr>
        <w:t>onversi</w:t>
      </w:r>
      <w:r w:rsidR="0000354E">
        <w:rPr>
          <w:lang w:val="en-US"/>
        </w:rPr>
        <w:t xml:space="preserve"> </w:t>
      </w:r>
      <w:r w:rsidRPr="007F30AD">
        <w:rPr>
          <w:lang w:val="en-US"/>
        </w:rPr>
        <w:t xml:space="preserve">ke format int4 melalui lapisan kuantisasi dan </w:t>
      </w:r>
      <w:r w:rsidR="00FA7FBD">
        <w:rPr>
          <w:lang w:val="id-ID"/>
        </w:rPr>
        <w:t>disimpan</w:t>
      </w:r>
      <w:r>
        <w:rPr>
          <w:lang w:val="en-US"/>
        </w:rPr>
        <w:t xml:space="preserve"> </w:t>
      </w:r>
      <w:r w:rsidRPr="007F30AD">
        <w:rPr>
          <w:lang w:val="en-US"/>
        </w:rPr>
        <w:t>di GPU. Komputasi inti dilakukan pada CUDA, yang</w:t>
      </w:r>
      <w:r w:rsidR="00FA7FBD">
        <w:rPr>
          <w:lang w:val="id-ID"/>
        </w:rPr>
        <w:t xml:space="preserve"> dapat</w:t>
      </w:r>
      <w:r w:rsidRPr="007F30AD">
        <w:rPr>
          <w:lang w:val="en-US"/>
        </w:rPr>
        <w:t xml:space="preserve"> mengurangi konsumsi memori</w:t>
      </w:r>
      <w:r>
        <w:rPr>
          <w:lang w:val="en-US"/>
        </w:rPr>
        <w:t xml:space="preserve"> </w:t>
      </w:r>
      <w:r w:rsidRPr="007F30AD">
        <w:rPr>
          <w:lang w:val="en-US"/>
        </w:rPr>
        <w:t xml:space="preserve">dan meningkatkan efisiensi. Hal ini memungkinkan </w:t>
      </w:r>
      <w:r w:rsidR="0012790F">
        <w:rPr>
          <w:lang w:val="en-US"/>
        </w:rPr>
        <w:t xml:space="preserve">untuk </w:t>
      </w:r>
      <w:r w:rsidRPr="007F30AD">
        <w:rPr>
          <w:lang w:val="en-US"/>
        </w:rPr>
        <w:t>menyempurnakan</w:t>
      </w:r>
      <w:r w:rsidR="0012790F">
        <w:rPr>
          <w:lang w:val="en-US"/>
        </w:rPr>
        <w:t xml:space="preserve"> </w:t>
      </w:r>
      <w:r w:rsidRPr="007F30AD">
        <w:rPr>
          <w:lang w:val="en-US"/>
        </w:rPr>
        <w:t>model yang lebih besar pada GPU tingkat konsumen.</w:t>
      </w:r>
      <w:r w:rsidR="0012790F">
        <w:rPr>
          <w:lang w:val="en-US"/>
        </w:rPr>
        <w:t xml:space="preserve"> Model hasil </w:t>
      </w:r>
      <w:r w:rsidR="0012790F" w:rsidRPr="0012790F">
        <w:rPr>
          <w:i/>
          <w:iCs w:val="0"/>
          <w:lang w:val="en-US"/>
        </w:rPr>
        <w:t>fine-tuning</w:t>
      </w:r>
      <w:r w:rsidR="0012790F">
        <w:rPr>
          <w:lang w:val="en-US"/>
        </w:rPr>
        <w:t xml:space="preserve"> disimpan </w:t>
      </w:r>
      <w:r w:rsidR="00FF4F14">
        <w:rPr>
          <w:lang w:val="en-US"/>
        </w:rPr>
        <w:t>d</w:t>
      </w:r>
      <w:r w:rsidR="0012790F">
        <w:rPr>
          <w:lang w:val="en-US"/>
        </w:rPr>
        <w:t xml:space="preserve">alam repositori </w:t>
      </w:r>
      <w:r w:rsidR="0012790F" w:rsidRPr="00151FB0">
        <w:rPr>
          <w:i/>
          <w:iCs w:val="0"/>
          <w:lang w:val="en-US"/>
        </w:rPr>
        <w:t>huggingface</w:t>
      </w:r>
      <w:r w:rsidR="0074570F">
        <w:rPr>
          <w:i/>
          <w:iCs w:val="0"/>
          <w:lang w:val="id-ID"/>
        </w:rPr>
        <w:t xml:space="preserve"> </w:t>
      </w:r>
      <w:r w:rsidR="0074570F" w:rsidRPr="0074570F">
        <w:rPr>
          <w:lang w:val="id-ID"/>
        </w:rPr>
        <w:t>dalam</w:t>
      </w:r>
      <w:r w:rsidR="0074570F">
        <w:rPr>
          <w:lang w:val="id-ID"/>
        </w:rPr>
        <w:t xml:space="preserve"> format GGUF</w:t>
      </w:r>
      <w:r w:rsidR="0012790F">
        <w:rPr>
          <w:i/>
          <w:iCs w:val="0"/>
          <w:lang w:val="en-US"/>
        </w:rPr>
        <w:t>.</w:t>
      </w:r>
    </w:p>
    <w:p w14:paraId="6C38B83C" w14:textId="77777777" w:rsidR="00B11DF1" w:rsidRPr="00FF4F14" w:rsidRDefault="00B11DF1" w:rsidP="0012790F">
      <w:pPr>
        <w:jc w:val="both"/>
        <w:rPr>
          <w:lang w:val="en-US"/>
        </w:rPr>
      </w:pPr>
    </w:p>
    <w:p w14:paraId="4BEDDBD8" w14:textId="29E754F9" w:rsidR="00B11DF1" w:rsidRDefault="00B11DF1" w:rsidP="002A6F34">
      <w:pPr>
        <w:pStyle w:val="ListParagraph"/>
        <w:numPr>
          <w:ilvl w:val="0"/>
          <w:numId w:val="15"/>
        </w:numPr>
        <w:ind w:left="426" w:hanging="426"/>
        <w:jc w:val="both"/>
      </w:pPr>
      <w:r w:rsidRPr="00854554">
        <w:rPr>
          <w:i/>
          <w:iCs w:val="0"/>
        </w:rPr>
        <w:t>Pre-trained</w:t>
      </w:r>
      <w:r w:rsidRPr="00B11DF1">
        <w:t xml:space="preserve"> Model</w:t>
      </w:r>
      <w:r>
        <w:t xml:space="preserve"> </w:t>
      </w:r>
    </w:p>
    <w:p w14:paraId="5A0D46B4" w14:textId="259212A1" w:rsidR="00E53E90" w:rsidRDefault="00B11DF1" w:rsidP="00D1516A">
      <w:pPr>
        <w:pStyle w:val="ListParagraph"/>
        <w:ind w:firstLine="709"/>
        <w:jc w:val="both"/>
      </w:pPr>
      <w:r w:rsidRPr="00B11DF1">
        <w:t>Sebelum tahap pelatihan</w:t>
      </w:r>
      <w:r>
        <w:t>, dil</w:t>
      </w:r>
      <w:r w:rsidRPr="00B11DF1">
        <w:t>akukan analisis terhadap LLM terkenal</w:t>
      </w:r>
      <w:r>
        <w:t xml:space="preserve"> dari </w:t>
      </w:r>
      <w:r w:rsidRPr="00B11DF1">
        <w:t xml:space="preserve">kumpulan LLM </w:t>
      </w:r>
      <w:r>
        <w:t xml:space="preserve">yang ada saat ini </w:t>
      </w:r>
      <w:r w:rsidRPr="00B11DF1">
        <w:t xml:space="preserve">untuk memilih </w:t>
      </w:r>
      <w:r>
        <w:t xml:space="preserve">model </w:t>
      </w:r>
      <w:r w:rsidRPr="00B11DF1">
        <w:t>yang paling sesuai untuk tujuan</w:t>
      </w:r>
      <w:r>
        <w:t xml:space="preserve"> penelitian ini.</w:t>
      </w:r>
      <w:r w:rsidR="00E359B6">
        <w:t xml:space="preserve"> Evaluasi pada LLM terutama dengan mempertimbangkan beberapa aspek utama seperti</w:t>
      </w:r>
      <w:r w:rsidR="00890791">
        <w:t xml:space="preserve"> </w:t>
      </w:r>
      <w:r w:rsidR="00E359B6">
        <w:t>kemampuan beradaptasi domain,</w:t>
      </w:r>
      <w:r w:rsidR="00890791">
        <w:t xml:space="preserve"> </w:t>
      </w:r>
      <w:r w:rsidR="00E359B6">
        <w:t>kompatibilitas</w:t>
      </w:r>
      <w:r w:rsidR="00890791">
        <w:t xml:space="preserve"> </w:t>
      </w:r>
      <w:r w:rsidR="00E359B6">
        <w:t>dengan</w:t>
      </w:r>
      <w:r w:rsidR="00890791">
        <w:t xml:space="preserve"> </w:t>
      </w:r>
      <w:r w:rsidR="00E359B6">
        <w:t>standar</w:t>
      </w:r>
      <w:r w:rsidR="00890791">
        <w:t xml:space="preserve"> di bidang akademik</w:t>
      </w:r>
      <w:r w:rsidR="00E359B6">
        <w:t>,</w:t>
      </w:r>
      <w:r w:rsidR="00890791">
        <w:t xml:space="preserve"> </w:t>
      </w:r>
      <w:r w:rsidR="00E359B6">
        <w:t>kemampuan bilingual,</w:t>
      </w:r>
      <w:r w:rsidR="00890791">
        <w:t xml:space="preserve"> </w:t>
      </w:r>
      <w:r w:rsidR="00E359B6">
        <w:t>ketersediaan sumber terbuka,</w:t>
      </w:r>
      <w:r w:rsidR="008F263C">
        <w:t xml:space="preserve"> </w:t>
      </w:r>
      <w:r w:rsidR="00E359B6">
        <w:t>efisiensi</w:t>
      </w:r>
      <w:r w:rsidR="008F263C">
        <w:t xml:space="preserve"> </w:t>
      </w:r>
      <w:r w:rsidR="00E359B6">
        <w:t>parameter,</w:t>
      </w:r>
      <w:r w:rsidR="00890791">
        <w:t xml:space="preserve"> </w:t>
      </w:r>
      <w:r w:rsidR="00E359B6">
        <w:t>serta pertimbangan</w:t>
      </w:r>
      <w:r w:rsidR="008F263C">
        <w:t xml:space="preserve"> </w:t>
      </w:r>
      <w:r w:rsidR="00E359B6">
        <w:t>biaya</w:t>
      </w:r>
      <w:r w:rsidR="008F263C">
        <w:t xml:space="preserve"> </w:t>
      </w:r>
      <w:r w:rsidR="00E359B6">
        <w:t>dan perizinan</w:t>
      </w:r>
      <w:r w:rsidR="00890791">
        <w:t>.</w:t>
      </w:r>
      <w:r w:rsidR="00C311D5">
        <w:t xml:space="preserve"> Pertimbangan ini juga melihat </w:t>
      </w:r>
      <w:r w:rsidR="00C311D5" w:rsidRPr="00C311D5">
        <w:t>beberapa metrik</w:t>
      </w:r>
      <w:r w:rsidR="00C311D5">
        <w:t xml:space="preserve"> </w:t>
      </w:r>
      <w:r w:rsidR="00C311D5" w:rsidRPr="00C311D5">
        <w:t xml:space="preserve">evaluasi yang </w:t>
      </w:r>
      <w:r w:rsidR="00C311D5">
        <w:t xml:space="preserve">telah diuji di berbagai </w:t>
      </w:r>
      <w:r w:rsidR="00C311D5" w:rsidRPr="00A25460">
        <w:t>tolok ukur</w:t>
      </w:r>
      <w:r w:rsidR="00C311D5">
        <w:t>.</w:t>
      </w:r>
    </w:p>
    <w:p w14:paraId="35824B86" w14:textId="77777777" w:rsidR="00DD7CAA" w:rsidRDefault="00DD7CAA" w:rsidP="00DD7CAA">
      <w:pPr>
        <w:jc w:val="both"/>
      </w:pPr>
    </w:p>
    <w:p w14:paraId="0278BE18" w14:textId="77777777" w:rsidR="00204631" w:rsidRDefault="00204631">
      <w:pPr>
        <w:autoSpaceDE/>
        <w:autoSpaceDN/>
        <w:rPr>
          <w:i/>
          <w:iCs w:val="0"/>
        </w:rPr>
      </w:pPr>
      <w:r>
        <w:rPr>
          <w:i/>
          <w:iCs w:val="0"/>
        </w:rPr>
        <w:br w:type="page"/>
      </w:r>
    </w:p>
    <w:p w14:paraId="54339439" w14:textId="4F120C90" w:rsidR="0065607B" w:rsidRDefault="0065607B" w:rsidP="002A6F34">
      <w:pPr>
        <w:pStyle w:val="ListParagraph"/>
        <w:numPr>
          <w:ilvl w:val="0"/>
          <w:numId w:val="15"/>
        </w:numPr>
        <w:ind w:left="426" w:hanging="426"/>
        <w:jc w:val="both"/>
      </w:pPr>
      <w:r w:rsidRPr="0065607B">
        <w:rPr>
          <w:i/>
          <w:iCs w:val="0"/>
        </w:rPr>
        <w:lastRenderedPageBreak/>
        <w:t>Parameter-Efficient Fine-Tuning</w:t>
      </w:r>
      <w:r w:rsidRPr="0065607B">
        <w:t xml:space="preserve"> (PEFT)</w:t>
      </w:r>
    </w:p>
    <w:p w14:paraId="5677ABD0" w14:textId="634F78CE" w:rsidR="00B11DF1" w:rsidRDefault="0065607B" w:rsidP="00D1516A">
      <w:pPr>
        <w:spacing w:line="360" w:lineRule="auto"/>
        <w:ind w:left="-142" w:firstLine="851"/>
        <w:jc w:val="both"/>
      </w:pPr>
      <w:r>
        <w:t>Berdasarkan pertimbangan kumpulan data yang terbatas dan untuk</w:t>
      </w:r>
      <w:r w:rsidR="00DB0094">
        <w:rPr>
          <w:lang w:val="id-ID"/>
        </w:rPr>
        <w:t xml:space="preserve"> </w:t>
      </w:r>
      <w:r>
        <w:t>mengurangi biaya pelatihan serta memitigasi</w:t>
      </w:r>
      <w:r w:rsidR="003F0E65">
        <w:t xml:space="preserve"> </w:t>
      </w:r>
      <w:r>
        <w:t xml:space="preserve">potensi risiko, </w:t>
      </w:r>
      <w:r w:rsidR="003F0E65">
        <w:t xml:space="preserve">peneliti </w:t>
      </w:r>
      <w:r>
        <w:t xml:space="preserve">memilih metode </w:t>
      </w:r>
      <w:r w:rsidR="003F0E65" w:rsidRPr="003F0E65">
        <w:rPr>
          <w:i/>
          <w:iCs w:val="0"/>
        </w:rPr>
        <w:t>Progressive Layer Freezing and Fine-tuning</w:t>
      </w:r>
      <w:r>
        <w:t xml:space="preserve"> (PEFT) untuk</w:t>
      </w:r>
      <w:r w:rsidR="003F0E65">
        <w:t xml:space="preserve"> </w:t>
      </w:r>
      <w:r>
        <w:t>menyempurnakan</w:t>
      </w:r>
      <w:r w:rsidRPr="0065607B">
        <w:t xml:space="preserve"> </w:t>
      </w:r>
      <w:r w:rsidR="003F0E65">
        <w:t>model Mistral 7B.</w:t>
      </w:r>
      <w:r w:rsidR="00E703F8">
        <w:t xml:space="preserve"> Metode PEFT saat ini merupakan salah satu pendekatan utama untuk menyempurnakan LLM. PEFT secara selektif menyempurnakan sejumlah kecil parameter model tambahan, sehingga secara signifikan dapat mengurangi biaya komputasi dan penyimpanan, serta memungkinkan adaptasi yang efisien dari LLM yang telah dilatih sebelumnya ke berbagai domain aplikasi.</w:t>
      </w:r>
    </w:p>
    <w:p w14:paraId="54DFC85A" w14:textId="0F5B0859" w:rsidR="00E53E90" w:rsidRDefault="00B6084D" w:rsidP="00D1516A">
      <w:pPr>
        <w:spacing w:line="360" w:lineRule="auto"/>
        <w:ind w:left="-142" w:firstLine="851"/>
        <w:jc w:val="both"/>
      </w:pPr>
      <w:r>
        <w:t xml:space="preserve">Pada penelitian ini Secara khusus menggunakan metode penyesuaian tingkat rendah (LoRA) </w:t>
      </w:r>
      <w:r w:rsidR="00FA546F">
        <w:fldChar w:fldCharType="begin" w:fldLock="1"/>
      </w:r>
      <w:r w:rsidR="005F705F">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Hu et al., 2022)","plainTextFormattedCitation":"(Hu et al., 2022)","previouslyFormattedCitation":"(Hu et al., 2022)"},"properties":{"noteIndex":0},"schema":"https://github.com/citation-style-language/schema/raw/master/csl-citation.json"}</w:instrText>
      </w:r>
      <w:r w:rsidR="00FA546F">
        <w:fldChar w:fldCharType="separate"/>
      </w:r>
      <w:r w:rsidR="00FA546F" w:rsidRPr="00FA546F">
        <w:rPr>
          <w:noProof/>
        </w:rPr>
        <w:t>(Hu et al., 2022)</w:t>
      </w:r>
      <w:r w:rsidR="00FA546F">
        <w:fldChar w:fldCharType="end"/>
      </w:r>
      <w:r w:rsidR="00FA546F">
        <w:t xml:space="preserve"> </w:t>
      </w:r>
      <w:r>
        <w:t>untuk menyempurnakan model</w:t>
      </w:r>
      <w:r w:rsidR="00E00768">
        <w:t xml:space="preserve"> </w:t>
      </w:r>
      <w:r>
        <w:t>bahasa besar.</w:t>
      </w:r>
      <w:r w:rsidR="00E00768">
        <w:t xml:space="preserve"> </w:t>
      </w:r>
      <w:r>
        <w:t>LoRA melibatkan pembekuan</w:t>
      </w:r>
      <w:r w:rsidR="00E00768">
        <w:t xml:space="preserve"> </w:t>
      </w:r>
      <w:r>
        <w:t>bobot pra-pelatihan dan pembuatan matriks versi peringkat</w:t>
      </w:r>
      <w:r w:rsidR="00E00768">
        <w:t xml:space="preserve"> </w:t>
      </w:r>
      <w:r>
        <w:t>rendah</w:t>
      </w:r>
      <w:r w:rsidR="00E00768">
        <w:t xml:space="preserve"> </w:t>
      </w:r>
      <w:r>
        <w:t>untuk lapisan kueri dan nilai. Matriks peringkat rendah ini memiliki parameter yang jauh</w:t>
      </w:r>
      <w:r w:rsidR="006E0B33">
        <w:t xml:space="preserve"> </w:t>
      </w:r>
      <w:r>
        <w:t>lebih</w:t>
      </w:r>
      <w:r w:rsidR="006E0B33">
        <w:t xml:space="preserve"> </w:t>
      </w:r>
      <w:r>
        <w:t>sedikit</w:t>
      </w:r>
      <w:r w:rsidR="006E0B33">
        <w:t xml:space="preserve"> </w:t>
      </w:r>
      <w:r>
        <w:t>dibandingkan model aslinya, sehingga memungkinkan penyesuaian dengan</w:t>
      </w:r>
      <w:r w:rsidR="00E00768">
        <w:t xml:space="preserve"> </w:t>
      </w:r>
      <w:r>
        <w:t>penggunaan memori</w:t>
      </w:r>
      <w:r w:rsidR="00E00768">
        <w:t xml:space="preserve"> </w:t>
      </w:r>
      <w:r>
        <w:t>GPU yang lebih sedikit.</w:t>
      </w:r>
    </w:p>
    <w:p w14:paraId="14C82DF8" w14:textId="636C7AD5" w:rsidR="00796152" w:rsidRPr="00D872AE" w:rsidRDefault="00E53E90" w:rsidP="00D1516A">
      <w:pPr>
        <w:spacing w:line="360" w:lineRule="auto"/>
        <w:ind w:left="-142" w:firstLine="851"/>
        <w:jc w:val="both"/>
      </w:pPr>
      <w:r w:rsidRPr="00E53E90">
        <w:t xml:space="preserve">Pengaturan </w:t>
      </w:r>
      <w:r w:rsidRPr="00D71DDA">
        <w:rPr>
          <w:i/>
          <w:iCs w:val="0"/>
        </w:rPr>
        <w:t>hyperparameter</w:t>
      </w:r>
      <w:r w:rsidRPr="00E53E90">
        <w:t xml:space="preserve"> yang digunakan pada proses </w:t>
      </w:r>
      <w:r w:rsidRPr="00E53E90">
        <w:rPr>
          <w:i/>
          <w:iCs w:val="0"/>
        </w:rPr>
        <w:t>fine-tuning</w:t>
      </w:r>
      <w:r w:rsidRPr="00E53E90">
        <w:t xml:space="preserve"> menggunakan</w:t>
      </w:r>
      <w:r>
        <w:t xml:space="preserve"> </w:t>
      </w:r>
      <w:r w:rsidRPr="00E53E90">
        <w:t xml:space="preserve">metode </w:t>
      </w:r>
      <w:r w:rsidR="004076CD" w:rsidRPr="004076CD">
        <w:rPr>
          <w:i/>
          <w:iCs w:val="0"/>
          <w:lang w:val="id-ID"/>
        </w:rPr>
        <w:t>Q</w:t>
      </w:r>
      <w:r w:rsidR="001224A0" w:rsidRPr="00DB6B96">
        <w:rPr>
          <w:i/>
          <w:iCs w:val="0"/>
        </w:rPr>
        <w:t>L</w:t>
      </w:r>
      <w:r w:rsidRPr="00DB6B96">
        <w:rPr>
          <w:i/>
          <w:iCs w:val="0"/>
        </w:rPr>
        <w:t>o</w:t>
      </w:r>
      <w:r w:rsidR="001B53AE" w:rsidRPr="00DB6B96">
        <w:rPr>
          <w:i/>
          <w:iCs w:val="0"/>
        </w:rPr>
        <w:t>R</w:t>
      </w:r>
      <w:r w:rsidRPr="00DB6B96">
        <w:rPr>
          <w:i/>
          <w:iCs w:val="0"/>
        </w:rPr>
        <w:t>a</w:t>
      </w:r>
      <w:r w:rsidRPr="00E53E90">
        <w:t xml:space="preserve"> ditunjukkan pada Tabel</w:t>
      </w:r>
      <w:r>
        <w:t>.</w:t>
      </w:r>
      <w:r w:rsidR="00D63EEC">
        <w:rPr>
          <w:lang w:val="id-ID"/>
        </w:rPr>
        <w:t xml:space="preserve"> </w:t>
      </w:r>
      <w:r w:rsidR="00796152">
        <w:rPr>
          <w:lang w:val="id-ID"/>
        </w:rPr>
        <w:t xml:space="preserve">Pada </w:t>
      </w:r>
      <w:r w:rsidR="001E5596">
        <w:rPr>
          <w:lang w:val="id-ID"/>
        </w:rPr>
        <w:fldChar w:fldCharType="begin"/>
      </w:r>
      <w:r w:rsidR="001E5596">
        <w:rPr>
          <w:lang w:val="id-ID"/>
        </w:rPr>
        <w:instrText xml:space="preserve"> REF _Ref173232709 \h </w:instrText>
      </w:r>
      <w:r w:rsidR="001E5596">
        <w:rPr>
          <w:lang w:val="id-ID"/>
        </w:rPr>
      </w:r>
      <w:r w:rsidR="001E5596">
        <w:rPr>
          <w:lang w:val="id-ID"/>
        </w:rPr>
        <w:fldChar w:fldCharType="separate"/>
      </w:r>
      <w:r w:rsidR="00D81479">
        <w:t xml:space="preserve">Tabel </w:t>
      </w:r>
      <w:r w:rsidR="00D81479">
        <w:rPr>
          <w:noProof/>
        </w:rPr>
        <w:t>4</w:t>
      </w:r>
      <w:r w:rsidR="00D81479">
        <w:t>.</w:t>
      </w:r>
      <w:r w:rsidR="00D81479">
        <w:rPr>
          <w:noProof/>
        </w:rPr>
        <w:t>1</w:t>
      </w:r>
      <w:r w:rsidR="001E5596">
        <w:rPr>
          <w:lang w:val="id-ID"/>
        </w:rPr>
        <w:fldChar w:fldCharType="end"/>
      </w:r>
      <w:r w:rsidR="001E5596">
        <w:rPr>
          <w:lang w:val="id-ID"/>
        </w:rPr>
        <w:t xml:space="preserve"> </w:t>
      </w:r>
      <w:r w:rsidR="001E5596" w:rsidRPr="00796152">
        <w:t xml:space="preserve">menunjukkan </w:t>
      </w:r>
      <w:r w:rsidR="001E5596">
        <w:rPr>
          <w:lang w:val="id-ID"/>
        </w:rPr>
        <w:t xml:space="preserve">konfigurasi dalam </w:t>
      </w:r>
      <w:r w:rsidR="00796152" w:rsidRPr="00796152">
        <w:t xml:space="preserve">membuat instance </w:t>
      </w:r>
      <w:r w:rsidR="001E5596" w:rsidRPr="001E5596">
        <w:rPr>
          <w:i/>
          <w:iCs w:val="0"/>
          <w:lang w:val="en-US"/>
        </w:rPr>
        <w:t>FastLanguageModel.from_pretrained</w:t>
      </w:r>
      <w:r w:rsidR="00796152" w:rsidRPr="00796152">
        <w:t xml:space="preserve">, </w:t>
      </w:r>
      <w:r w:rsidR="001E5596">
        <w:rPr>
          <w:lang w:val="id-ID"/>
        </w:rPr>
        <w:t xml:space="preserve">menggunakan </w:t>
      </w:r>
      <w:r w:rsidR="00796152" w:rsidRPr="00796152">
        <w:t xml:space="preserve">komponen </w:t>
      </w:r>
      <w:r w:rsidR="0073511B">
        <w:rPr>
          <w:i/>
          <w:iCs w:val="0"/>
          <w:lang w:val="id-ID"/>
        </w:rPr>
        <w:t>u</w:t>
      </w:r>
      <w:r w:rsidR="00796152" w:rsidRPr="0073511B">
        <w:rPr>
          <w:i/>
          <w:iCs w:val="0"/>
        </w:rPr>
        <w:t>nsloth</w:t>
      </w:r>
      <w:r w:rsidR="00796152" w:rsidRPr="00796152">
        <w:t>, dengan konfigurasi spesifik seperti panjang urutan maksimum, tipe data, dan pemuatan 4-bit</w:t>
      </w:r>
      <w:r w:rsidR="009F765F">
        <w:rPr>
          <w:lang w:val="id-ID"/>
        </w:rPr>
        <w:t xml:space="preserve"> </w:t>
      </w:r>
      <w:r w:rsidR="009F765F">
        <w:rPr>
          <w:lang w:val="id-ID"/>
        </w:rPr>
        <w:fldChar w:fldCharType="begin" w:fldLock="1"/>
      </w:r>
      <w:r w:rsidR="009F765F">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Pr>
          <w:lang w:val="id-ID"/>
        </w:rPr>
        <w:fldChar w:fldCharType="separate"/>
      </w:r>
      <w:r w:rsidR="009F765F" w:rsidRPr="009F765F">
        <w:rPr>
          <w:noProof/>
          <w:lang w:val="id-ID"/>
        </w:rPr>
        <w:t>(V., 2024)</w:t>
      </w:r>
      <w:r w:rsidR="009F765F">
        <w:rPr>
          <w:lang w:val="id-ID"/>
        </w:rPr>
        <w:fldChar w:fldCharType="end"/>
      </w:r>
      <w:r w:rsidR="00796152" w:rsidRPr="00796152">
        <w:t>.</w:t>
      </w:r>
    </w:p>
    <w:p w14:paraId="36E38770" w14:textId="7AE5F0EC" w:rsidR="006F44A8" w:rsidRPr="006F44A8" w:rsidRDefault="006F44A8" w:rsidP="00E30756">
      <w:pPr>
        <w:pStyle w:val="Caption"/>
        <w:spacing w:after="240" w:line="360" w:lineRule="auto"/>
        <w:rPr>
          <w:lang w:val="en-US"/>
        </w:rPr>
      </w:pPr>
      <w:bookmarkStart w:id="107" w:name="_Ref173232709"/>
      <w:bookmarkStart w:id="108" w:name="_Ref173232702"/>
      <w:bookmarkStart w:id="109" w:name="_Toc175818484"/>
      <w:r>
        <w:t xml:space="preserve">Tabel </w:t>
      </w:r>
      <w:r w:rsidR="00D64AFC">
        <w:fldChar w:fldCharType="begin"/>
      </w:r>
      <w:r w:rsidR="00D64AFC">
        <w:instrText xml:space="preserve"> STYLEREF 1 \s </w:instrText>
      </w:r>
      <w:r w:rsidR="00D64AFC">
        <w:fldChar w:fldCharType="separate"/>
      </w:r>
      <w:r w:rsidR="00D81479">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81479">
        <w:rPr>
          <w:noProof/>
        </w:rPr>
        <w:t>1</w:t>
      </w:r>
      <w:r w:rsidR="00D64AFC">
        <w:fldChar w:fldCharType="end"/>
      </w:r>
      <w:bookmarkEnd w:id="107"/>
      <w:r>
        <w:rPr>
          <w:lang w:val="en-US"/>
        </w:rPr>
        <w:t xml:space="preserve"> </w:t>
      </w:r>
      <w:r w:rsidRPr="006F44A8">
        <w:rPr>
          <w:lang w:val="en-US"/>
        </w:rPr>
        <w:t xml:space="preserve">Konfigurasi </w:t>
      </w:r>
      <w:r w:rsidR="002E6761" w:rsidRPr="001E5596">
        <w:rPr>
          <w:i/>
          <w:iCs w:val="0"/>
          <w:lang w:val="en-US"/>
        </w:rPr>
        <w:t>FastLanguageModel.from_pretrained</w:t>
      </w:r>
      <w:bookmarkEnd w:id="108"/>
      <w:bookmarkEnd w:id="109"/>
    </w:p>
    <w:tbl>
      <w:tblPr>
        <w:tblStyle w:val="TableGrid"/>
        <w:tblW w:w="0" w:type="auto"/>
        <w:jc w:val="center"/>
        <w:tblLook w:val="04A0" w:firstRow="1" w:lastRow="0" w:firstColumn="1" w:lastColumn="0" w:noHBand="0" w:noVBand="1"/>
      </w:tblPr>
      <w:tblGrid>
        <w:gridCol w:w="1790"/>
        <w:gridCol w:w="2676"/>
      </w:tblGrid>
      <w:tr w:rsidR="006F44A8" w14:paraId="509F9434" w14:textId="77777777" w:rsidTr="0094155F">
        <w:trPr>
          <w:jc w:val="center"/>
        </w:trPr>
        <w:tc>
          <w:tcPr>
            <w:tcW w:w="0" w:type="auto"/>
          </w:tcPr>
          <w:p w14:paraId="71DCE7A1" w14:textId="1A84CFE8" w:rsidR="006F44A8" w:rsidRPr="006F44A8" w:rsidRDefault="006F44A8" w:rsidP="006F44A8">
            <w:pPr>
              <w:spacing w:line="360" w:lineRule="auto"/>
              <w:jc w:val="center"/>
              <w:rPr>
                <w:b/>
                <w:bCs w:val="0"/>
              </w:rPr>
            </w:pPr>
            <w:r w:rsidRPr="006F44A8">
              <w:rPr>
                <w:b/>
                <w:bCs w:val="0"/>
              </w:rPr>
              <w:t>Parameter</w:t>
            </w:r>
          </w:p>
        </w:tc>
        <w:tc>
          <w:tcPr>
            <w:tcW w:w="0" w:type="auto"/>
          </w:tcPr>
          <w:p w14:paraId="42AF0D57" w14:textId="60243DC3" w:rsidR="006F44A8" w:rsidRPr="006F44A8" w:rsidRDefault="006F44A8" w:rsidP="006F44A8">
            <w:pPr>
              <w:spacing w:line="360" w:lineRule="auto"/>
              <w:jc w:val="center"/>
              <w:rPr>
                <w:b/>
                <w:bCs w:val="0"/>
              </w:rPr>
            </w:pPr>
            <w:r>
              <w:rPr>
                <w:b/>
                <w:bCs w:val="0"/>
              </w:rPr>
              <w:t>Nilai</w:t>
            </w:r>
          </w:p>
        </w:tc>
      </w:tr>
      <w:tr w:rsidR="002E6761" w14:paraId="37BA4B8F" w14:textId="77777777" w:rsidTr="0094155F">
        <w:trPr>
          <w:jc w:val="center"/>
        </w:trPr>
        <w:tc>
          <w:tcPr>
            <w:tcW w:w="0" w:type="auto"/>
          </w:tcPr>
          <w:p w14:paraId="1C7BE0DC" w14:textId="146BC979" w:rsidR="002E6761" w:rsidRPr="002E6761" w:rsidRDefault="002E6761" w:rsidP="002E6761">
            <w:pPr>
              <w:spacing w:line="360" w:lineRule="auto"/>
            </w:pPr>
            <w:r w:rsidRPr="002E6761">
              <w:t>model_name</w:t>
            </w:r>
          </w:p>
        </w:tc>
        <w:tc>
          <w:tcPr>
            <w:tcW w:w="0" w:type="auto"/>
          </w:tcPr>
          <w:p w14:paraId="576E2625" w14:textId="1926901D" w:rsidR="002E6761" w:rsidRPr="002E6761" w:rsidRDefault="002E6761" w:rsidP="006F44A8">
            <w:pPr>
              <w:spacing w:line="360" w:lineRule="auto"/>
              <w:jc w:val="center"/>
            </w:pPr>
            <w:r w:rsidRPr="002E6761">
              <w:t>mistralai/Mistral-7B-v0.1</w:t>
            </w:r>
          </w:p>
        </w:tc>
      </w:tr>
      <w:tr w:rsidR="006F44A8" w14:paraId="7AAFE385" w14:textId="77777777" w:rsidTr="0094155F">
        <w:trPr>
          <w:jc w:val="center"/>
        </w:trPr>
        <w:tc>
          <w:tcPr>
            <w:tcW w:w="0" w:type="auto"/>
          </w:tcPr>
          <w:p w14:paraId="15056151" w14:textId="46BCE8D7" w:rsidR="006F44A8" w:rsidRDefault="002E6761" w:rsidP="00E703F8">
            <w:pPr>
              <w:spacing w:line="360" w:lineRule="auto"/>
              <w:jc w:val="both"/>
            </w:pPr>
            <w:r w:rsidRPr="002E6761">
              <w:t>max_seq_length</w:t>
            </w:r>
          </w:p>
        </w:tc>
        <w:tc>
          <w:tcPr>
            <w:tcW w:w="0" w:type="auto"/>
          </w:tcPr>
          <w:p w14:paraId="0A730C6A" w14:textId="7AC7259E" w:rsidR="006F44A8" w:rsidRDefault="002E6761" w:rsidP="00E703F8">
            <w:pPr>
              <w:spacing w:line="360" w:lineRule="auto"/>
              <w:jc w:val="both"/>
            </w:pPr>
            <w:r w:rsidRPr="002E6761">
              <w:t>2048</w:t>
            </w:r>
          </w:p>
        </w:tc>
      </w:tr>
      <w:tr w:rsidR="006F44A8" w14:paraId="76D83E41" w14:textId="77777777" w:rsidTr="0094155F">
        <w:trPr>
          <w:jc w:val="center"/>
        </w:trPr>
        <w:tc>
          <w:tcPr>
            <w:tcW w:w="0" w:type="auto"/>
          </w:tcPr>
          <w:p w14:paraId="48B85B2E" w14:textId="0AACFB13" w:rsidR="006F44A8" w:rsidRDefault="002E6761" w:rsidP="00E703F8">
            <w:pPr>
              <w:spacing w:line="360" w:lineRule="auto"/>
              <w:jc w:val="both"/>
            </w:pPr>
            <w:r w:rsidRPr="002E6761">
              <w:t>dtype</w:t>
            </w:r>
          </w:p>
        </w:tc>
        <w:tc>
          <w:tcPr>
            <w:tcW w:w="0" w:type="auto"/>
          </w:tcPr>
          <w:p w14:paraId="638EC2E9" w14:textId="242827A1" w:rsidR="006F44A8" w:rsidRDefault="002E6761" w:rsidP="00E703F8">
            <w:pPr>
              <w:spacing w:line="360" w:lineRule="auto"/>
              <w:jc w:val="both"/>
            </w:pPr>
            <w:r w:rsidRPr="002E6761">
              <w:t>None</w:t>
            </w:r>
          </w:p>
        </w:tc>
      </w:tr>
      <w:tr w:rsidR="006F44A8" w14:paraId="5F894348" w14:textId="77777777" w:rsidTr="0094155F">
        <w:trPr>
          <w:jc w:val="center"/>
        </w:trPr>
        <w:tc>
          <w:tcPr>
            <w:tcW w:w="0" w:type="auto"/>
          </w:tcPr>
          <w:p w14:paraId="60D94D1B" w14:textId="1F703224" w:rsidR="006F44A8" w:rsidRDefault="002E6761" w:rsidP="00E703F8">
            <w:pPr>
              <w:spacing w:line="360" w:lineRule="auto"/>
              <w:jc w:val="both"/>
            </w:pPr>
            <w:r w:rsidRPr="002E6761">
              <w:t>load_in_4bit</w:t>
            </w:r>
          </w:p>
        </w:tc>
        <w:tc>
          <w:tcPr>
            <w:tcW w:w="0" w:type="auto"/>
          </w:tcPr>
          <w:p w14:paraId="0B6FEAA4" w14:textId="54918D93" w:rsidR="006F44A8" w:rsidRDefault="002E6761" w:rsidP="00E703F8">
            <w:pPr>
              <w:spacing w:line="360" w:lineRule="auto"/>
              <w:jc w:val="both"/>
            </w:pPr>
            <w:r w:rsidRPr="002E6761">
              <w:t>True</w:t>
            </w:r>
          </w:p>
        </w:tc>
      </w:tr>
    </w:tbl>
    <w:p w14:paraId="73683B82" w14:textId="2D82BE50" w:rsidR="00C21BF6" w:rsidRPr="00C21BF6" w:rsidRDefault="00C21BF6" w:rsidP="009F765F">
      <w:pPr>
        <w:pStyle w:val="pw-post-body-paragraph"/>
        <w:spacing w:after="0" w:afterAutospacing="0" w:line="360" w:lineRule="auto"/>
        <w:ind w:firstLine="720"/>
        <w:jc w:val="both"/>
      </w:pPr>
      <w:r>
        <w:t>Pada</w:t>
      </w:r>
      <w:r w:rsidR="009176EC">
        <w:t xml:space="preserve"> </w:t>
      </w:r>
      <w:r w:rsidR="00A26B8F">
        <w:fldChar w:fldCharType="begin"/>
      </w:r>
      <w:r w:rsidR="00A26B8F">
        <w:instrText xml:space="preserve"> REF _Ref173232911 \h </w:instrText>
      </w:r>
      <w:r w:rsidR="00A26B8F">
        <w:fldChar w:fldCharType="separate"/>
      </w:r>
      <w:r w:rsidR="00D81479">
        <w:t xml:space="preserve">Tabel </w:t>
      </w:r>
      <w:r w:rsidR="00D81479">
        <w:rPr>
          <w:noProof/>
        </w:rPr>
        <w:t>4</w:t>
      </w:r>
      <w:r w:rsidR="00D81479">
        <w:t>.</w:t>
      </w:r>
      <w:r w:rsidR="00D81479">
        <w:rPr>
          <w:noProof/>
        </w:rPr>
        <w:t>2</w:t>
      </w:r>
      <w:r w:rsidR="00A26B8F">
        <w:fldChar w:fldCharType="end"/>
      </w:r>
      <w:r>
        <w:t xml:space="preserve"> </w:t>
      </w:r>
      <w:r w:rsidRPr="00C21BF6">
        <w:t xml:space="preserve">Objek </w:t>
      </w:r>
      <w:r w:rsidRPr="00A26B8F">
        <w:rPr>
          <w:i/>
          <w:iCs/>
        </w:rPr>
        <w:t>FastLanguageModel</w:t>
      </w:r>
      <w:r w:rsidRPr="00C21BF6">
        <w:t xml:space="preserve"> menyediakan atribut </w:t>
      </w:r>
      <w:r w:rsidRPr="00C21BF6">
        <w:rPr>
          <w:i/>
          <w:iCs/>
        </w:rPr>
        <w:t>get_peft_model</w:t>
      </w:r>
      <w:r w:rsidRPr="00C21BF6">
        <w:t xml:space="preserve"> tempat </w:t>
      </w:r>
      <w:r w:rsidR="00232413">
        <w:t xml:space="preserve">untuk </w:t>
      </w:r>
      <w:r w:rsidRPr="00C21BF6">
        <w:t>dapat</w:t>
      </w:r>
      <w:r>
        <w:t xml:space="preserve"> </w:t>
      </w:r>
      <w:r w:rsidRPr="00C21BF6">
        <w:t>meng</w:t>
      </w:r>
      <w:r w:rsidR="00232413">
        <w:t>k</w:t>
      </w:r>
      <w:r w:rsidRPr="00C21BF6">
        <w:t xml:space="preserve">onfigurasi berbagai parameter untuk penyesuaian, seperti jumlah </w:t>
      </w:r>
      <w:r w:rsidR="006B5FD7" w:rsidRPr="006B5FD7">
        <w:rPr>
          <w:i/>
          <w:iCs/>
        </w:rPr>
        <w:t>attention heads</w:t>
      </w:r>
      <w:r w:rsidRPr="00C21BF6">
        <w:t>,</w:t>
      </w:r>
      <w:r>
        <w:t xml:space="preserve"> </w:t>
      </w:r>
      <w:r w:rsidRPr="00C21BF6">
        <w:t xml:space="preserve">modul target, </w:t>
      </w:r>
      <w:r w:rsidR="006B5FD7" w:rsidRPr="006B5FD7">
        <w:rPr>
          <w:i/>
          <w:iCs/>
        </w:rPr>
        <w:t>dropout rate</w:t>
      </w:r>
      <w:r w:rsidRPr="00C21BF6">
        <w:t xml:space="preserve">, </w:t>
      </w:r>
      <w:r w:rsidRPr="00713C78">
        <w:rPr>
          <w:i/>
          <w:iCs/>
        </w:rPr>
        <w:t xml:space="preserve">LoRa </w:t>
      </w:r>
      <w:r w:rsidR="00713C78" w:rsidRPr="00713C78">
        <w:rPr>
          <w:i/>
          <w:iCs/>
        </w:rPr>
        <w:t>alpha</w:t>
      </w:r>
      <w:r w:rsidRPr="00C21BF6">
        <w:t>, dan banyak lagi.</w:t>
      </w:r>
      <w:r w:rsidR="009F765F">
        <w:t xml:space="preserve"> </w:t>
      </w:r>
      <w:r w:rsidRPr="00C21BF6">
        <w:lastRenderedPageBreak/>
        <w:t xml:space="preserve">Penggunaan </w:t>
      </w:r>
      <w:r w:rsidR="00BA4956" w:rsidRPr="00BA4956">
        <w:rPr>
          <w:i/>
          <w:iCs/>
        </w:rPr>
        <w:t>gradien</w:t>
      </w:r>
      <w:r w:rsidR="00BA4956" w:rsidRPr="00C21BF6">
        <w:t xml:space="preserve"> </w:t>
      </w:r>
      <w:r w:rsidR="006C1062" w:rsidRPr="006C1062">
        <w:rPr>
          <w:i/>
          <w:iCs/>
        </w:rPr>
        <w:t>checkpointing</w:t>
      </w:r>
      <w:r w:rsidR="006C1062">
        <w:t xml:space="preserve"> </w:t>
      </w:r>
      <w:r w:rsidRPr="00C21BF6">
        <w:t xml:space="preserve">dan teknik canggih lainnya menunjukkan kemampuan </w:t>
      </w:r>
      <w:r w:rsidR="00173310">
        <w:rPr>
          <w:i/>
          <w:iCs/>
        </w:rPr>
        <w:t>u</w:t>
      </w:r>
      <w:r w:rsidRPr="00173310">
        <w:rPr>
          <w:i/>
          <w:iCs/>
        </w:rPr>
        <w:t>nsloth</w:t>
      </w:r>
      <w:r w:rsidRPr="00C21BF6">
        <w:t xml:space="preserve"> untuk mengoptimalkan kinerja model</w:t>
      </w:r>
      <w:r w:rsidR="009F765F">
        <w:t xml:space="preserve"> </w:t>
      </w:r>
      <w:r w:rsidR="009F765F">
        <w:fldChar w:fldCharType="begin" w:fldLock="1"/>
      </w:r>
      <w:r w:rsidR="009F765F">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rsidRPr="00C21BF6">
        <w:t>.</w:t>
      </w:r>
    </w:p>
    <w:p w14:paraId="5887BB8E" w14:textId="76C79E4E" w:rsidR="0094155F" w:rsidRPr="0094155F" w:rsidRDefault="0094155F" w:rsidP="00E30756">
      <w:pPr>
        <w:pStyle w:val="Caption"/>
        <w:spacing w:after="240" w:line="360" w:lineRule="auto"/>
        <w:rPr>
          <w:lang w:val="en-US"/>
        </w:rPr>
      </w:pPr>
      <w:bookmarkStart w:id="110" w:name="_Ref173232911"/>
      <w:bookmarkStart w:id="111" w:name="_Toc175818485"/>
      <w:r>
        <w:t xml:space="preserve">Tabel </w:t>
      </w:r>
      <w:r w:rsidR="00D64AFC">
        <w:fldChar w:fldCharType="begin"/>
      </w:r>
      <w:r w:rsidR="00D64AFC">
        <w:instrText xml:space="preserve"> STYLEREF 1 \s </w:instrText>
      </w:r>
      <w:r w:rsidR="00D64AFC">
        <w:fldChar w:fldCharType="separate"/>
      </w:r>
      <w:r w:rsidR="00D81479">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81479">
        <w:rPr>
          <w:noProof/>
        </w:rPr>
        <w:t>2</w:t>
      </w:r>
      <w:r w:rsidR="00D64AFC">
        <w:fldChar w:fldCharType="end"/>
      </w:r>
      <w:bookmarkEnd w:id="110"/>
      <w:r>
        <w:rPr>
          <w:lang w:val="en-US"/>
        </w:rPr>
        <w:t xml:space="preserve"> Konfigurasi </w:t>
      </w:r>
      <w:r w:rsidR="002E6761" w:rsidRPr="002E6761">
        <w:rPr>
          <w:lang w:val="en-US"/>
        </w:rPr>
        <w:t>FastLanguageModel.get_peft_model</w:t>
      </w:r>
      <w:bookmarkEnd w:id="111"/>
    </w:p>
    <w:tbl>
      <w:tblPr>
        <w:tblStyle w:val="TableGrid"/>
        <w:tblW w:w="0" w:type="auto"/>
        <w:jc w:val="center"/>
        <w:tblLook w:val="04A0" w:firstRow="1" w:lastRow="0" w:firstColumn="1" w:lastColumn="0" w:noHBand="0" w:noVBand="1"/>
      </w:tblPr>
      <w:tblGrid>
        <w:gridCol w:w="2922"/>
        <w:gridCol w:w="4164"/>
      </w:tblGrid>
      <w:tr w:rsidR="0094155F" w14:paraId="49A62D2C" w14:textId="77777777" w:rsidTr="002E6761">
        <w:trPr>
          <w:jc w:val="center"/>
        </w:trPr>
        <w:tc>
          <w:tcPr>
            <w:tcW w:w="1985" w:type="dxa"/>
          </w:tcPr>
          <w:p w14:paraId="1D59AA6A" w14:textId="77777777" w:rsidR="0094155F" w:rsidRPr="006F44A8" w:rsidRDefault="0094155F" w:rsidP="0009694A">
            <w:pPr>
              <w:spacing w:line="360" w:lineRule="auto"/>
              <w:jc w:val="center"/>
              <w:rPr>
                <w:b/>
                <w:bCs w:val="0"/>
              </w:rPr>
            </w:pPr>
            <w:r w:rsidRPr="006F44A8">
              <w:rPr>
                <w:b/>
                <w:bCs w:val="0"/>
              </w:rPr>
              <w:t>Parameter</w:t>
            </w:r>
          </w:p>
        </w:tc>
        <w:tc>
          <w:tcPr>
            <w:tcW w:w="4164" w:type="dxa"/>
          </w:tcPr>
          <w:p w14:paraId="13EB6C4B" w14:textId="77777777" w:rsidR="0094155F" w:rsidRPr="006F44A8" w:rsidRDefault="0094155F" w:rsidP="0009694A">
            <w:pPr>
              <w:spacing w:line="360" w:lineRule="auto"/>
              <w:jc w:val="center"/>
              <w:rPr>
                <w:b/>
                <w:bCs w:val="0"/>
              </w:rPr>
            </w:pPr>
            <w:r>
              <w:rPr>
                <w:b/>
                <w:bCs w:val="0"/>
              </w:rPr>
              <w:t>Nilai</w:t>
            </w:r>
          </w:p>
        </w:tc>
      </w:tr>
      <w:tr w:rsidR="0094155F" w14:paraId="35A1846E" w14:textId="77777777" w:rsidTr="002E6761">
        <w:trPr>
          <w:jc w:val="center"/>
        </w:trPr>
        <w:tc>
          <w:tcPr>
            <w:tcW w:w="1985" w:type="dxa"/>
          </w:tcPr>
          <w:p w14:paraId="071FC61B" w14:textId="76DC1741" w:rsidR="0094155F" w:rsidRPr="002E6761" w:rsidRDefault="002E6761" w:rsidP="0009694A">
            <w:pPr>
              <w:spacing w:line="360" w:lineRule="auto"/>
              <w:jc w:val="both"/>
              <w:rPr>
                <w:lang w:val="id-ID"/>
              </w:rPr>
            </w:pPr>
            <w:r>
              <w:rPr>
                <w:lang w:val="id-ID"/>
              </w:rPr>
              <w:t>r</w:t>
            </w:r>
          </w:p>
        </w:tc>
        <w:tc>
          <w:tcPr>
            <w:tcW w:w="4164" w:type="dxa"/>
          </w:tcPr>
          <w:p w14:paraId="68FFBA78" w14:textId="4A6B6580" w:rsidR="0094155F" w:rsidRPr="002E6761" w:rsidRDefault="0094155F" w:rsidP="0009694A">
            <w:pPr>
              <w:spacing w:line="360" w:lineRule="auto"/>
              <w:jc w:val="both"/>
              <w:rPr>
                <w:lang w:val="id-ID"/>
              </w:rPr>
            </w:pPr>
            <w:r>
              <w:t>1</w:t>
            </w:r>
            <w:r w:rsidR="002E6761">
              <w:rPr>
                <w:lang w:val="id-ID"/>
              </w:rPr>
              <w:t>6</w:t>
            </w:r>
          </w:p>
        </w:tc>
      </w:tr>
      <w:tr w:rsidR="0094155F" w14:paraId="4DAF8DAD" w14:textId="77777777" w:rsidTr="002E6761">
        <w:trPr>
          <w:jc w:val="center"/>
        </w:trPr>
        <w:tc>
          <w:tcPr>
            <w:tcW w:w="1985" w:type="dxa"/>
            <w:vAlign w:val="center"/>
          </w:tcPr>
          <w:p w14:paraId="6C3CFD1E" w14:textId="2BA06BD9" w:rsidR="0094155F" w:rsidRDefault="002E6761" w:rsidP="002E6761">
            <w:pPr>
              <w:spacing w:line="360" w:lineRule="auto"/>
            </w:pPr>
            <w:r w:rsidRPr="002E6761">
              <w:t>target_modules</w:t>
            </w:r>
          </w:p>
        </w:tc>
        <w:tc>
          <w:tcPr>
            <w:tcW w:w="4164" w:type="dxa"/>
          </w:tcPr>
          <w:p w14:paraId="7AC75FB5" w14:textId="1CC1DDEF" w:rsidR="0094155F" w:rsidRDefault="002E6761" w:rsidP="002E6761">
            <w:pPr>
              <w:spacing w:line="360" w:lineRule="auto"/>
            </w:pPr>
            <w:r w:rsidRPr="002E6761">
              <w:t>["q_proj",</w:t>
            </w:r>
            <w:r>
              <w:rPr>
                <w:lang w:val="id-ID"/>
              </w:rPr>
              <w:t xml:space="preserve"> </w:t>
            </w:r>
            <w:r w:rsidRPr="002E6761">
              <w:t>"k_proj", "v_proj", "o_proj",</w:t>
            </w:r>
            <w:r>
              <w:rPr>
                <w:lang w:val="id-ID"/>
              </w:rPr>
              <w:t xml:space="preserve"> </w:t>
            </w:r>
            <w:r w:rsidRPr="002E6761">
              <w:t>"gate_proj", "up_proj", "down_proj",],</w:t>
            </w:r>
          </w:p>
        </w:tc>
      </w:tr>
      <w:tr w:rsidR="0094155F" w14:paraId="237742B1" w14:textId="77777777" w:rsidTr="002E6761">
        <w:trPr>
          <w:jc w:val="center"/>
        </w:trPr>
        <w:tc>
          <w:tcPr>
            <w:tcW w:w="1985" w:type="dxa"/>
          </w:tcPr>
          <w:p w14:paraId="62DB077A" w14:textId="509F1E81" w:rsidR="0094155F" w:rsidRPr="006F44A8" w:rsidRDefault="002E6761" w:rsidP="0009694A">
            <w:pPr>
              <w:spacing w:line="360" w:lineRule="auto"/>
              <w:jc w:val="both"/>
            </w:pPr>
            <w:r w:rsidRPr="002E6761">
              <w:t>lora_alpha</w:t>
            </w:r>
          </w:p>
        </w:tc>
        <w:tc>
          <w:tcPr>
            <w:tcW w:w="4164" w:type="dxa"/>
            <w:vAlign w:val="center"/>
          </w:tcPr>
          <w:p w14:paraId="07BAC72A" w14:textId="12D44CE6" w:rsidR="0094155F" w:rsidRPr="002E6761" w:rsidRDefault="002E6761" w:rsidP="002E6761">
            <w:pPr>
              <w:spacing w:line="360" w:lineRule="auto"/>
              <w:rPr>
                <w:lang w:val="id-ID"/>
              </w:rPr>
            </w:pPr>
            <w:r>
              <w:rPr>
                <w:lang w:val="id-ID"/>
              </w:rPr>
              <w:t>16</w:t>
            </w:r>
          </w:p>
        </w:tc>
      </w:tr>
      <w:tr w:rsidR="002E6761" w14:paraId="5C283588" w14:textId="77777777" w:rsidTr="002E6761">
        <w:trPr>
          <w:jc w:val="center"/>
        </w:trPr>
        <w:tc>
          <w:tcPr>
            <w:tcW w:w="1985" w:type="dxa"/>
          </w:tcPr>
          <w:p w14:paraId="4C4D93D0" w14:textId="2ED73F0D" w:rsidR="002E6761" w:rsidRPr="002E6761" w:rsidRDefault="002E6761" w:rsidP="0009694A">
            <w:pPr>
              <w:spacing w:line="360" w:lineRule="auto"/>
              <w:jc w:val="both"/>
            </w:pPr>
            <w:r w:rsidRPr="002E6761">
              <w:t>lora_dropout</w:t>
            </w:r>
          </w:p>
        </w:tc>
        <w:tc>
          <w:tcPr>
            <w:tcW w:w="4164" w:type="dxa"/>
          </w:tcPr>
          <w:p w14:paraId="572C5E3D" w14:textId="129A8F32" w:rsidR="002E6761" w:rsidRDefault="002E6761" w:rsidP="0009694A">
            <w:pPr>
              <w:spacing w:line="360" w:lineRule="auto"/>
              <w:jc w:val="both"/>
              <w:rPr>
                <w:lang w:val="id-ID"/>
              </w:rPr>
            </w:pPr>
            <w:r>
              <w:rPr>
                <w:lang w:val="id-ID"/>
              </w:rPr>
              <w:t>0</w:t>
            </w:r>
          </w:p>
        </w:tc>
      </w:tr>
      <w:tr w:rsidR="002E6761" w14:paraId="66CD55CF" w14:textId="77777777" w:rsidTr="002E6761">
        <w:trPr>
          <w:jc w:val="center"/>
        </w:trPr>
        <w:tc>
          <w:tcPr>
            <w:tcW w:w="1985" w:type="dxa"/>
          </w:tcPr>
          <w:p w14:paraId="6F43D1D1" w14:textId="66CE37D9" w:rsidR="002E6761" w:rsidRPr="002E6761" w:rsidRDefault="002E6761" w:rsidP="0009694A">
            <w:pPr>
              <w:spacing w:line="360" w:lineRule="auto"/>
              <w:jc w:val="both"/>
              <w:rPr>
                <w:lang w:val="id-ID"/>
              </w:rPr>
            </w:pPr>
            <w:r>
              <w:rPr>
                <w:lang w:val="id-ID"/>
              </w:rPr>
              <w:t>bias</w:t>
            </w:r>
          </w:p>
        </w:tc>
        <w:tc>
          <w:tcPr>
            <w:tcW w:w="4164" w:type="dxa"/>
          </w:tcPr>
          <w:p w14:paraId="17D523DB" w14:textId="2B1A38EF" w:rsidR="002E6761" w:rsidRDefault="002E6761" w:rsidP="0009694A">
            <w:pPr>
              <w:spacing w:line="360" w:lineRule="auto"/>
              <w:jc w:val="both"/>
              <w:rPr>
                <w:lang w:val="id-ID"/>
              </w:rPr>
            </w:pPr>
            <w:r>
              <w:rPr>
                <w:lang w:val="id-ID"/>
              </w:rPr>
              <w:t>None</w:t>
            </w:r>
          </w:p>
        </w:tc>
      </w:tr>
      <w:tr w:rsidR="002E6761" w14:paraId="0FF610DE" w14:textId="77777777" w:rsidTr="002E6761">
        <w:trPr>
          <w:jc w:val="center"/>
        </w:trPr>
        <w:tc>
          <w:tcPr>
            <w:tcW w:w="1985" w:type="dxa"/>
          </w:tcPr>
          <w:p w14:paraId="41C4B90E" w14:textId="0FA8BCA7" w:rsidR="002E6761" w:rsidRDefault="002E6761" w:rsidP="0009694A">
            <w:pPr>
              <w:spacing w:line="360" w:lineRule="auto"/>
              <w:jc w:val="both"/>
              <w:rPr>
                <w:lang w:val="id-ID"/>
              </w:rPr>
            </w:pPr>
            <w:r w:rsidRPr="002E6761">
              <w:rPr>
                <w:lang w:val="id-ID"/>
              </w:rPr>
              <w:t>use_gradient_checkpointing</w:t>
            </w:r>
          </w:p>
        </w:tc>
        <w:tc>
          <w:tcPr>
            <w:tcW w:w="4164" w:type="dxa"/>
          </w:tcPr>
          <w:p w14:paraId="32FC3124" w14:textId="468C667B" w:rsidR="002E6761" w:rsidRDefault="002E6761" w:rsidP="0009694A">
            <w:pPr>
              <w:spacing w:line="360" w:lineRule="auto"/>
              <w:jc w:val="both"/>
              <w:rPr>
                <w:lang w:val="id-ID"/>
              </w:rPr>
            </w:pPr>
            <w:r w:rsidRPr="002E6761">
              <w:rPr>
                <w:lang w:val="id-ID"/>
              </w:rPr>
              <w:t>"unsloth"</w:t>
            </w:r>
          </w:p>
        </w:tc>
      </w:tr>
      <w:tr w:rsidR="002E6761" w14:paraId="702056F9" w14:textId="77777777" w:rsidTr="002E6761">
        <w:trPr>
          <w:jc w:val="center"/>
        </w:trPr>
        <w:tc>
          <w:tcPr>
            <w:tcW w:w="1985" w:type="dxa"/>
          </w:tcPr>
          <w:p w14:paraId="58D468DC" w14:textId="4080B21F" w:rsidR="002E6761" w:rsidRPr="002E6761" w:rsidRDefault="002E6761" w:rsidP="0009694A">
            <w:pPr>
              <w:spacing w:line="360" w:lineRule="auto"/>
              <w:jc w:val="both"/>
              <w:rPr>
                <w:lang w:val="id-ID"/>
              </w:rPr>
            </w:pPr>
            <w:r w:rsidRPr="002E6761">
              <w:rPr>
                <w:lang w:val="id-ID"/>
              </w:rPr>
              <w:t>random_state</w:t>
            </w:r>
          </w:p>
        </w:tc>
        <w:tc>
          <w:tcPr>
            <w:tcW w:w="4164" w:type="dxa"/>
          </w:tcPr>
          <w:p w14:paraId="67C79EB4" w14:textId="3E7381A0" w:rsidR="002E6761" w:rsidRPr="002E6761" w:rsidRDefault="002E6761" w:rsidP="0009694A">
            <w:pPr>
              <w:spacing w:line="360" w:lineRule="auto"/>
              <w:jc w:val="both"/>
              <w:rPr>
                <w:lang w:val="id-ID"/>
              </w:rPr>
            </w:pPr>
            <w:r>
              <w:rPr>
                <w:lang w:val="id-ID"/>
              </w:rPr>
              <w:t>3407</w:t>
            </w:r>
          </w:p>
        </w:tc>
      </w:tr>
      <w:tr w:rsidR="002E6761" w14:paraId="13BCA801" w14:textId="77777777" w:rsidTr="002E6761">
        <w:trPr>
          <w:jc w:val="center"/>
        </w:trPr>
        <w:tc>
          <w:tcPr>
            <w:tcW w:w="1985" w:type="dxa"/>
          </w:tcPr>
          <w:p w14:paraId="30031D48" w14:textId="7934EA55" w:rsidR="002E6761" w:rsidRPr="002E6761" w:rsidRDefault="002E6761" w:rsidP="0009694A">
            <w:pPr>
              <w:spacing w:line="360" w:lineRule="auto"/>
              <w:jc w:val="both"/>
              <w:rPr>
                <w:lang w:val="id-ID"/>
              </w:rPr>
            </w:pPr>
            <w:r w:rsidRPr="002E6761">
              <w:rPr>
                <w:lang w:val="id-ID"/>
              </w:rPr>
              <w:t>use_rslora</w:t>
            </w:r>
          </w:p>
        </w:tc>
        <w:tc>
          <w:tcPr>
            <w:tcW w:w="4164" w:type="dxa"/>
          </w:tcPr>
          <w:p w14:paraId="02871852" w14:textId="7EF51A8D" w:rsidR="002E6761" w:rsidRDefault="002E6761" w:rsidP="0009694A">
            <w:pPr>
              <w:spacing w:line="360" w:lineRule="auto"/>
              <w:jc w:val="both"/>
              <w:rPr>
                <w:lang w:val="id-ID"/>
              </w:rPr>
            </w:pPr>
            <w:r w:rsidRPr="002E6761">
              <w:rPr>
                <w:lang w:val="id-ID"/>
              </w:rPr>
              <w:t>False</w:t>
            </w:r>
          </w:p>
        </w:tc>
      </w:tr>
      <w:tr w:rsidR="002E6761" w14:paraId="5CC08C49" w14:textId="77777777" w:rsidTr="002E6761">
        <w:trPr>
          <w:jc w:val="center"/>
        </w:trPr>
        <w:tc>
          <w:tcPr>
            <w:tcW w:w="1985" w:type="dxa"/>
          </w:tcPr>
          <w:p w14:paraId="1162A341" w14:textId="604A1BBC" w:rsidR="002E6761" w:rsidRPr="002E6761" w:rsidRDefault="002E6761" w:rsidP="0009694A">
            <w:pPr>
              <w:spacing w:line="360" w:lineRule="auto"/>
              <w:jc w:val="both"/>
              <w:rPr>
                <w:lang w:val="id-ID"/>
              </w:rPr>
            </w:pPr>
            <w:r w:rsidRPr="002E6761">
              <w:rPr>
                <w:lang w:val="id-ID"/>
              </w:rPr>
              <w:t>loftq_config</w:t>
            </w:r>
          </w:p>
        </w:tc>
        <w:tc>
          <w:tcPr>
            <w:tcW w:w="4164" w:type="dxa"/>
          </w:tcPr>
          <w:p w14:paraId="101DA7F1" w14:textId="1ECA174C" w:rsidR="002E6761" w:rsidRPr="002E6761" w:rsidRDefault="002E6761" w:rsidP="0009694A">
            <w:pPr>
              <w:spacing w:line="360" w:lineRule="auto"/>
              <w:jc w:val="both"/>
              <w:rPr>
                <w:lang w:val="id-ID"/>
              </w:rPr>
            </w:pPr>
            <w:r>
              <w:rPr>
                <w:lang w:val="id-ID"/>
              </w:rPr>
              <w:t>None</w:t>
            </w:r>
          </w:p>
        </w:tc>
      </w:tr>
    </w:tbl>
    <w:p w14:paraId="041D3A36" w14:textId="535C6C46" w:rsidR="00FF367E" w:rsidRDefault="00FF367E" w:rsidP="00045A4E">
      <w:pPr>
        <w:pStyle w:val="pw-post-body-paragraph"/>
        <w:spacing w:after="240" w:afterAutospacing="0" w:line="360" w:lineRule="auto"/>
        <w:ind w:firstLine="720"/>
        <w:jc w:val="both"/>
      </w:pPr>
      <w:r>
        <w:t xml:space="preserve">Langkah </w:t>
      </w:r>
      <w:r w:rsidR="00D53C2E">
        <w:t xml:space="preserve">berikutnya pada </w:t>
      </w:r>
      <w:r w:rsidR="00324C2A">
        <w:fldChar w:fldCharType="begin"/>
      </w:r>
      <w:r w:rsidR="00324C2A">
        <w:instrText xml:space="preserve"> REF _Ref173233289 \h </w:instrText>
      </w:r>
      <w:r w:rsidR="00324C2A">
        <w:fldChar w:fldCharType="separate"/>
      </w:r>
      <w:r w:rsidR="00D81479">
        <w:t xml:space="preserve">Tabel </w:t>
      </w:r>
      <w:r w:rsidR="00D81479">
        <w:rPr>
          <w:noProof/>
        </w:rPr>
        <w:t>4</w:t>
      </w:r>
      <w:r w:rsidR="00D81479">
        <w:t>.</w:t>
      </w:r>
      <w:r w:rsidR="00D81479">
        <w:rPr>
          <w:noProof/>
        </w:rPr>
        <w:t>3</w:t>
      </w:r>
      <w:r w:rsidR="00324C2A">
        <w:fldChar w:fldCharType="end"/>
      </w:r>
      <w:r w:rsidR="00324C2A">
        <w:t xml:space="preserve"> dan </w:t>
      </w:r>
      <w:r w:rsidR="00324C2A">
        <w:fldChar w:fldCharType="begin"/>
      </w:r>
      <w:r w:rsidR="00324C2A">
        <w:instrText xml:space="preserve"> REF _Ref173233291 \h </w:instrText>
      </w:r>
      <w:r w:rsidR="00324C2A">
        <w:fldChar w:fldCharType="separate"/>
      </w:r>
      <w:r w:rsidR="00D81479">
        <w:t xml:space="preserve">Tabel </w:t>
      </w:r>
      <w:r w:rsidR="00D81479">
        <w:rPr>
          <w:noProof/>
        </w:rPr>
        <w:t>4</w:t>
      </w:r>
      <w:r w:rsidR="00D81479">
        <w:t>.</w:t>
      </w:r>
      <w:r w:rsidR="00D81479">
        <w:rPr>
          <w:noProof/>
        </w:rPr>
        <w:t>4</w:t>
      </w:r>
      <w:r w:rsidR="00324C2A">
        <w:fldChar w:fldCharType="end"/>
      </w:r>
      <w:r w:rsidR="00324C2A">
        <w:t xml:space="preserve"> </w:t>
      </w:r>
      <w:r>
        <w:t xml:space="preserve">adalah menginisialisasi </w:t>
      </w:r>
      <w:r w:rsidRPr="00324C2A">
        <w:rPr>
          <w:i/>
          <w:iCs/>
        </w:rPr>
        <w:t>Supervised Fine-tuning Trainer</w:t>
      </w:r>
      <w:r>
        <w:t xml:space="preserve"> yang membantu proses fine-tuning.  </w:t>
      </w:r>
      <w:r w:rsidR="009B60C6">
        <w:t xml:space="preserve">Dimulai dengan </w:t>
      </w:r>
      <w:r>
        <w:t>menginisialisasi model, bersama dengan kumpulan data yang harus disempurnakan, tokenizer dan semua Argumen Pelatihan yang diperlukan (kecepatan pembelajaran, langkah maksimum, penurunan bobot, pengoptimalan, dll)</w:t>
      </w:r>
      <w:r w:rsidR="009F765F">
        <w:t xml:space="preserve"> </w:t>
      </w:r>
      <w:r w:rsidR="009F765F">
        <w:fldChar w:fldCharType="begin" w:fldLock="1"/>
      </w:r>
      <w:r w:rsidR="00F066A2">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t>.</w:t>
      </w:r>
    </w:p>
    <w:p w14:paraId="2B7B8498" w14:textId="2355E0CF" w:rsidR="00761273" w:rsidRPr="00761273" w:rsidRDefault="00761273" w:rsidP="00600353">
      <w:pPr>
        <w:pStyle w:val="Caption"/>
        <w:spacing w:line="360" w:lineRule="auto"/>
        <w:rPr>
          <w:lang w:val="en-US"/>
        </w:rPr>
      </w:pPr>
      <w:bookmarkStart w:id="112" w:name="_Ref173233289"/>
      <w:bookmarkStart w:id="113" w:name="_Toc175818486"/>
      <w:r>
        <w:t xml:space="preserve">Tabel </w:t>
      </w:r>
      <w:r w:rsidR="00D64AFC">
        <w:fldChar w:fldCharType="begin"/>
      </w:r>
      <w:r w:rsidR="00D64AFC">
        <w:instrText xml:space="preserve"> STYLEREF 1 \s </w:instrText>
      </w:r>
      <w:r w:rsidR="00D64AFC">
        <w:fldChar w:fldCharType="separate"/>
      </w:r>
      <w:r w:rsidR="00D81479">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81479">
        <w:rPr>
          <w:noProof/>
        </w:rPr>
        <w:t>3</w:t>
      </w:r>
      <w:r w:rsidR="00D64AFC">
        <w:fldChar w:fldCharType="end"/>
      </w:r>
      <w:bookmarkEnd w:id="112"/>
      <w:r>
        <w:rPr>
          <w:lang w:val="en-US"/>
        </w:rPr>
        <w:t xml:space="preserve"> </w:t>
      </w:r>
      <w:bookmarkStart w:id="114" w:name="_Hlk165742710"/>
      <w:r w:rsidR="00446ABA">
        <w:t>Konfigurasi</w:t>
      </w:r>
      <w:r>
        <w:rPr>
          <w:lang w:val="en-US"/>
        </w:rPr>
        <w:t xml:space="preserve"> </w:t>
      </w:r>
      <w:bookmarkEnd w:id="114"/>
      <w:r w:rsidR="00446ABA" w:rsidRPr="00446ABA">
        <w:rPr>
          <w:i/>
          <w:iCs w:val="0"/>
          <w:lang w:val="en-US"/>
        </w:rPr>
        <w:t>SFTTrainer</w:t>
      </w:r>
      <w:bookmarkEnd w:id="113"/>
    </w:p>
    <w:tbl>
      <w:tblPr>
        <w:tblStyle w:val="TableGrid"/>
        <w:tblW w:w="0" w:type="auto"/>
        <w:jc w:val="center"/>
        <w:tblLook w:val="04A0" w:firstRow="1" w:lastRow="0" w:firstColumn="1" w:lastColumn="0" w:noHBand="0" w:noVBand="1"/>
      </w:tblPr>
      <w:tblGrid>
        <w:gridCol w:w="1976"/>
        <w:gridCol w:w="1109"/>
      </w:tblGrid>
      <w:tr w:rsidR="00761273" w14:paraId="21ED1EBF" w14:textId="77777777" w:rsidTr="0009694A">
        <w:trPr>
          <w:jc w:val="center"/>
        </w:trPr>
        <w:tc>
          <w:tcPr>
            <w:tcW w:w="0" w:type="auto"/>
          </w:tcPr>
          <w:p w14:paraId="7C12CD87" w14:textId="77777777" w:rsidR="00761273" w:rsidRPr="006F44A8" w:rsidRDefault="00761273" w:rsidP="0009694A">
            <w:pPr>
              <w:spacing w:line="360" w:lineRule="auto"/>
              <w:jc w:val="center"/>
              <w:rPr>
                <w:b/>
                <w:bCs w:val="0"/>
              </w:rPr>
            </w:pPr>
            <w:r w:rsidRPr="006F44A8">
              <w:rPr>
                <w:b/>
                <w:bCs w:val="0"/>
              </w:rPr>
              <w:t>Parameter</w:t>
            </w:r>
          </w:p>
        </w:tc>
        <w:tc>
          <w:tcPr>
            <w:tcW w:w="0" w:type="auto"/>
          </w:tcPr>
          <w:p w14:paraId="7863A63B" w14:textId="77777777" w:rsidR="00761273" w:rsidRPr="006F44A8" w:rsidRDefault="00761273" w:rsidP="0009694A">
            <w:pPr>
              <w:spacing w:line="360" w:lineRule="auto"/>
              <w:jc w:val="center"/>
              <w:rPr>
                <w:b/>
                <w:bCs w:val="0"/>
              </w:rPr>
            </w:pPr>
            <w:r>
              <w:rPr>
                <w:b/>
                <w:bCs w:val="0"/>
              </w:rPr>
              <w:t>Nilai</w:t>
            </w:r>
          </w:p>
        </w:tc>
      </w:tr>
      <w:tr w:rsidR="000C5088" w14:paraId="4F4E0FAE" w14:textId="77777777" w:rsidTr="0009694A">
        <w:trPr>
          <w:jc w:val="center"/>
        </w:trPr>
        <w:tc>
          <w:tcPr>
            <w:tcW w:w="0" w:type="auto"/>
          </w:tcPr>
          <w:p w14:paraId="121AE894" w14:textId="567529D3" w:rsidR="000C5088" w:rsidRPr="000C5088" w:rsidRDefault="000C5088" w:rsidP="0009694A">
            <w:pPr>
              <w:spacing w:line="360" w:lineRule="auto"/>
              <w:jc w:val="both"/>
              <w:rPr>
                <w:lang w:val="id-ID"/>
              </w:rPr>
            </w:pPr>
            <w:r>
              <w:rPr>
                <w:lang w:val="id-ID"/>
              </w:rPr>
              <w:t>model</w:t>
            </w:r>
          </w:p>
        </w:tc>
        <w:tc>
          <w:tcPr>
            <w:tcW w:w="0" w:type="auto"/>
          </w:tcPr>
          <w:p w14:paraId="2D5920DA" w14:textId="440D3CBD" w:rsidR="000C5088" w:rsidRPr="000C5088" w:rsidRDefault="000C5088" w:rsidP="0009694A">
            <w:pPr>
              <w:spacing w:line="360" w:lineRule="auto"/>
              <w:jc w:val="both"/>
              <w:rPr>
                <w:lang w:val="id-ID"/>
              </w:rPr>
            </w:pPr>
            <w:r>
              <w:rPr>
                <w:lang w:val="id-ID"/>
              </w:rPr>
              <w:t>model</w:t>
            </w:r>
          </w:p>
        </w:tc>
      </w:tr>
      <w:tr w:rsidR="000C5088" w14:paraId="521B89D1" w14:textId="77777777" w:rsidTr="0009694A">
        <w:trPr>
          <w:jc w:val="center"/>
        </w:trPr>
        <w:tc>
          <w:tcPr>
            <w:tcW w:w="0" w:type="auto"/>
          </w:tcPr>
          <w:p w14:paraId="36B58A02" w14:textId="2A523CD3" w:rsidR="000C5088" w:rsidRDefault="000C5088" w:rsidP="0009694A">
            <w:pPr>
              <w:spacing w:line="360" w:lineRule="auto"/>
              <w:jc w:val="both"/>
              <w:rPr>
                <w:lang w:val="id-ID"/>
              </w:rPr>
            </w:pPr>
            <w:r w:rsidRPr="000C5088">
              <w:rPr>
                <w:lang w:val="id-ID"/>
              </w:rPr>
              <w:t>tokenizer</w:t>
            </w:r>
          </w:p>
        </w:tc>
        <w:tc>
          <w:tcPr>
            <w:tcW w:w="0" w:type="auto"/>
          </w:tcPr>
          <w:p w14:paraId="6D7C3C20" w14:textId="04DCBF12" w:rsidR="000C5088" w:rsidRDefault="000C5088" w:rsidP="0009694A">
            <w:pPr>
              <w:spacing w:line="360" w:lineRule="auto"/>
              <w:jc w:val="both"/>
              <w:rPr>
                <w:lang w:val="id-ID"/>
              </w:rPr>
            </w:pPr>
            <w:r w:rsidRPr="000C5088">
              <w:rPr>
                <w:lang w:val="id-ID"/>
              </w:rPr>
              <w:t>tokenizer</w:t>
            </w:r>
          </w:p>
        </w:tc>
      </w:tr>
      <w:tr w:rsidR="000C5088" w14:paraId="63CE31AA" w14:textId="77777777" w:rsidTr="0009694A">
        <w:trPr>
          <w:jc w:val="center"/>
        </w:trPr>
        <w:tc>
          <w:tcPr>
            <w:tcW w:w="0" w:type="auto"/>
          </w:tcPr>
          <w:p w14:paraId="0F4AFA4B" w14:textId="50825B48" w:rsidR="000C5088" w:rsidRPr="000C5088" w:rsidRDefault="000C5088" w:rsidP="0009694A">
            <w:pPr>
              <w:spacing w:line="360" w:lineRule="auto"/>
              <w:jc w:val="both"/>
              <w:rPr>
                <w:lang w:val="id-ID"/>
              </w:rPr>
            </w:pPr>
            <w:r w:rsidRPr="000C5088">
              <w:rPr>
                <w:lang w:val="id-ID"/>
              </w:rPr>
              <w:t>train_dataset</w:t>
            </w:r>
          </w:p>
        </w:tc>
        <w:tc>
          <w:tcPr>
            <w:tcW w:w="0" w:type="auto"/>
          </w:tcPr>
          <w:p w14:paraId="4A70C8A5" w14:textId="0918AA56" w:rsidR="000C5088" w:rsidRPr="000C5088" w:rsidRDefault="000C5088" w:rsidP="0009694A">
            <w:pPr>
              <w:spacing w:line="360" w:lineRule="auto"/>
              <w:jc w:val="both"/>
              <w:rPr>
                <w:lang w:val="id-ID"/>
              </w:rPr>
            </w:pPr>
            <w:r w:rsidRPr="000C5088">
              <w:rPr>
                <w:lang w:val="id-ID"/>
              </w:rPr>
              <w:t>dataset</w:t>
            </w:r>
          </w:p>
        </w:tc>
      </w:tr>
      <w:tr w:rsidR="00761273" w14:paraId="2D68E705" w14:textId="77777777" w:rsidTr="0009694A">
        <w:trPr>
          <w:jc w:val="center"/>
        </w:trPr>
        <w:tc>
          <w:tcPr>
            <w:tcW w:w="0" w:type="auto"/>
          </w:tcPr>
          <w:p w14:paraId="20C13BDD" w14:textId="6EE96E73" w:rsidR="00761273" w:rsidRDefault="000C5088" w:rsidP="0009694A">
            <w:pPr>
              <w:spacing w:line="360" w:lineRule="auto"/>
              <w:jc w:val="both"/>
            </w:pPr>
            <w:r w:rsidRPr="000C5088">
              <w:t>dataset_text_field</w:t>
            </w:r>
          </w:p>
        </w:tc>
        <w:tc>
          <w:tcPr>
            <w:tcW w:w="0" w:type="auto"/>
          </w:tcPr>
          <w:p w14:paraId="302242C9" w14:textId="1A598021" w:rsidR="00761273" w:rsidRDefault="000C5088" w:rsidP="0009694A">
            <w:pPr>
              <w:spacing w:line="360" w:lineRule="auto"/>
              <w:jc w:val="both"/>
            </w:pPr>
            <w:r w:rsidRPr="000C5088">
              <w:t>"text"</w:t>
            </w:r>
          </w:p>
        </w:tc>
      </w:tr>
      <w:tr w:rsidR="000C5088" w14:paraId="293059DD" w14:textId="77777777" w:rsidTr="0009694A">
        <w:trPr>
          <w:jc w:val="center"/>
        </w:trPr>
        <w:tc>
          <w:tcPr>
            <w:tcW w:w="0" w:type="auto"/>
          </w:tcPr>
          <w:p w14:paraId="2C738807" w14:textId="10373EB2" w:rsidR="000C5088" w:rsidRDefault="000C5088" w:rsidP="000C5088">
            <w:pPr>
              <w:spacing w:line="360" w:lineRule="auto"/>
              <w:jc w:val="both"/>
            </w:pPr>
            <w:r w:rsidRPr="002E6761">
              <w:t>max_seq_length</w:t>
            </w:r>
          </w:p>
        </w:tc>
        <w:tc>
          <w:tcPr>
            <w:tcW w:w="0" w:type="auto"/>
          </w:tcPr>
          <w:p w14:paraId="67364CE2" w14:textId="19C54239" w:rsidR="000C5088" w:rsidRDefault="000C5088" w:rsidP="000C5088">
            <w:pPr>
              <w:spacing w:line="360" w:lineRule="auto"/>
              <w:jc w:val="both"/>
            </w:pPr>
            <w:r w:rsidRPr="002E6761">
              <w:t>2048</w:t>
            </w:r>
          </w:p>
        </w:tc>
      </w:tr>
      <w:tr w:rsidR="00761273" w14:paraId="65E2E753" w14:textId="77777777" w:rsidTr="0009694A">
        <w:trPr>
          <w:jc w:val="center"/>
        </w:trPr>
        <w:tc>
          <w:tcPr>
            <w:tcW w:w="0" w:type="auto"/>
          </w:tcPr>
          <w:p w14:paraId="3EF42C02" w14:textId="3C154D9C" w:rsidR="00761273" w:rsidRDefault="000C5088" w:rsidP="0009694A">
            <w:pPr>
              <w:spacing w:line="360" w:lineRule="auto"/>
              <w:jc w:val="both"/>
            </w:pPr>
            <w:r w:rsidRPr="000C5088">
              <w:t>dataset_num_proc</w:t>
            </w:r>
          </w:p>
        </w:tc>
        <w:tc>
          <w:tcPr>
            <w:tcW w:w="0" w:type="auto"/>
          </w:tcPr>
          <w:p w14:paraId="38490F76" w14:textId="32CB2B01" w:rsidR="00761273" w:rsidRPr="000C5088" w:rsidRDefault="000C5088" w:rsidP="0009694A">
            <w:pPr>
              <w:spacing w:line="360" w:lineRule="auto"/>
              <w:jc w:val="both"/>
              <w:rPr>
                <w:lang w:val="id-ID"/>
              </w:rPr>
            </w:pPr>
            <w:r>
              <w:rPr>
                <w:lang w:val="id-ID"/>
              </w:rPr>
              <w:t>2</w:t>
            </w:r>
          </w:p>
        </w:tc>
      </w:tr>
      <w:tr w:rsidR="00761273" w14:paraId="195B56FC" w14:textId="77777777" w:rsidTr="0009694A">
        <w:trPr>
          <w:jc w:val="center"/>
        </w:trPr>
        <w:tc>
          <w:tcPr>
            <w:tcW w:w="0" w:type="auto"/>
          </w:tcPr>
          <w:p w14:paraId="4CD1439A" w14:textId="2DAFB03E" w:rsidR="00761273" w:rsidRPr="006F44A8" w:rsidRDefault="000C5088" w:rsidP="0009694A">
            <w:pPr>
              <w:spacing w:line="360" w:lineRule="auto"/>
              <w:jc w:val="both"/>
            </w:pPr>
            <w:r w:rsidRPr="000C5088">
              <w:t>packing</w:t>
            </w:r>
          </w:p>
        </w:tc>
        <w:tc>
          <w:tcPr>
            <w:tcW w:w="0" w:type="auto"/>
          </w:tcPr>
          <w:p w14:paraId="131B4CBB" w14:textId="41BEC9B9" w:rsidR="00761273" w:rsidRPr="000C5088" w:rsidRDefault="000C5088" w:rsidP="0009694A">
            <w:pPr>
              <w:spacing w:line="360" w:lineRule="auto"/>
              <w:jc w:val="both"/>
              <w:rPr>
                <w:lang w:val="id-ID"/>
              </w:rPr>
            </w:pPr>
            <w:r>
              <w:rPr>
                <w:lang w:val="id-ID"/>
              </w:rPr>
              <w:t>False</w:t>
            </w:r>
          </w:p>
        </w:tc>
      </w:tr>
    </w:tbl>
    <w:p w14:paraId="58DB9C94" w14:textId="3A75D7F9" w:rsidR="00761273" w:rsidRDefault="00761273" w:rsidP="00E703F8">
      <w:pPr>
        <w:spacing w:line="360" w:lineRule="auto"/>
        <w:ind w:left="-142" w:firstLine="568"/>
        <w:jc w:val="both"/>
      </w:pPr>
    </w:p>
    <w:p w14:paraId="55EB3137" w14:textId="77777777" w:rsidR="007A4526" w:rsidRDefault="007A4526" w:rsidP="00E703F8">
      <w:pPr>
        <w:spacing w:line="360" w:lineRule="auto"/>
        <w:ind w:left="-142" w:firstLine="568"/>
        <w:jc w:val="both"/>
      </w:pPr>
    </w:p>
    <w:p w14:paraId="3E5B781C" w14:textId="26637C67" w:rsidR="003D0B3B" w:rsidRPr="003D0B3B" w:rsidRDefault="00761273" w:rsidP="003D0B3B">
      <w:pPr>
        <w:pStyle w:val="Caption"/>
        <w:spacing w:line="360" w:lineRule="auto"/>
        <w:rPr>
          <w:i/>
          <w:iCs w:val="0"/>
          <w:lang w:val="en-US"/>
        </w:rPr>
      </w:pPr>
      <w:bookmarkStart w:id="115" w:name="_Ref173233291"/>
      <w:bookmarkStart w:id="116" w:name="_Toc175818487"/>
      <w:r>
        <w:t xml:space="preserve">Tabel </w:t>
      </w:r>
      <w:r w:rsidR="00D64AFC">
        <w:fldChar w:fldCharType="begin"/>
      </w:r>
      <w:r w:rsidR="00D64AFC">
        <w:instrText xml:space="preserve"> STYLEREF 1 \s </w:instrText>
      </w:r>
      <w:r w:rsidR="00D64AFC">
        <w:fldChar w:fldCharType="separate"/>
      </w:r>
      <w:r w:rsidR="00D81479">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81479">
        <w:rPr>
          <w:noProof/>
        </w:rPr>
        <w:t>4</w:t>
      </w:r>
      <w:r w:rsidR="00D64AFC">
        <w:fldChar w:fldCharType="end"/>
      </w:r>
      <w:bookmarkEnd w:id="115"/>
      <w:r>
        <w:rPr>
          <w:lang w:val="en-US"/>
        </w:rPr>
        <w:t xml:space="preserve"> </w:t>
      </w:r>
      <w:r w:rsidR="002619C5">
        <w:t>Konfigurasi</w:t>
      </w:r>
      <w:r w:rsidR="002619C5">
        <w:rPr>
          <w:lang w:val="en-US"/>
        </w:rPr>
        <w:t xml:space="preserve"> </w:t>
      </w:r>
      <w:r w:rsidR="00286FC3" w:rsidRPr="00286FC3">
        <w:rPr>
          <w:i/>
          <w:iCs w:val="0"/>
          <w:lang w:val="en-US"/>
        </w:rPr>
        <w:t>TrainingArguments</w:t>
      </w:r>
      <w:bookmarkEnd w:id="116"/>
    </w:p>
    <w:tbl>
      <w:tblPr>
        <w:tblStyle w:val="TableGrid"/>
        <w:tblW w:w="0" w:type="auto"/>
        <w:jc w:val="center"/>
        <w:tblLook w:val="04A0" w:firstRow="1" w:lastRow="0" w:firstColumn="1" w:lastColumn="0" w:noHBand="0" w:noVBand="1"/>
      </w:tblPr>
      <w:tblGrid>
        <w:gridCol w:w="3016"/>
        <w:gridCol w:w="2889"/>
      </w:tblGrid>
      <w:tr w:rsidR="00761273" w14:paraId="74C83550" w14:textId="77777777" w:rsidTr="0009694A">
        <w:trPr>
          <w:jc w:val="center"/>
        </w:trPr>
        <w:tc>
          <w:tcPr>
            <w:tcW w:w="2211" w:type="dxa"/>
          </w:tcPr>
          <w:p w14:paraId="788985E8" w14:textId="77777777" w:rsidR="00761273" w:rsidRPr="006F44A8" w:rsidRDefault="00761273" w:rsidP="0009694A">
            <w:pPr>
              <w:spacing w:line="360" w:lineRule="auto"/>
              <w:jc w:val="center"/>
              <w:rPr>
                <w:b/>
                <w:bCs w:val="0"/>
              </w:rPr>
            </w:pPr>
            <w:bookmarkStart w:id="117" w:name="_Hlk165742720"/>
            <w:r w:rsidRPr="006F44A8">
              <w:rPr>
                <w:b/>
                <w:bCs w:val="0"/>
              </w:rPr>
              <w:t>Parameter</w:t>
            </w:r>
          </w:p>
        </w:tc>
        <w:tc>
          <w:tcPr>
            <w:tcW w:w="0" w:type="auto"/>
          </w:tcPr>
          <w:p w14:paraId="4EE2FB1C" w14:textId="77777777" w:rsidR="00761273" w:rsidRPr="006F44A8" w:rsidRDefault="00761273" w:rsidP="0009694A">
            <w:pPr>
              <w:spacing w:line="360" w:lineRule="auto"/>
              <w:jc w:val="center"/>
              <w:rPr>
                <w:b/>
                <w:bCs w:val="0"/>
              </w:rPr>
            </w:pPr>
            <w:r>
              <w:rPr>
                <w:b/>
                <w:bCs w:val="0"/>
              </w:rPr>
              <w:t>Nilai</w:t>
            </w:r>
          </w:p>
        </w:tc>
      </w:tr>
      <w:tr w:rsidR="00761273" w14:paraId="5907AAFD" w14:textId="77777777" w:rsidTr="0009694A">
        <w:trPr>
          <w:jc w:val="center"/>
        </w:trPr>
        <w:tc>
          <w:tcPr>
            <w:tcW w:w="2211" w:type="dxa"/>
          </w:tcPr>
          <w:p w14:paraId="3FB23D97" w14:textId="3505EDDA" w:rsidR="00761273" w:rsidRDefault="00286FC3" w:rsidP="0009694A">
            <w:pPr>
              <w:spacing w:line="360" w:lineRule="auto"/>
              <w:jc w:val="both"/>
            </w:pPr>
            <w:r w:rsidRPr="00286FC3">
              <w:t>per_device_train_batch_size</w:t>
            </w:r>
          </w:p>
        </w:tc>
        <w:tc>
          <w:tcPr>
            <w:tcW w:w="0" w:type="auto"/>
          </w:tcPr>
          <w:p w14:paraId="33F1A9B1" w14:textId="0819CDEB" w:rsidR="00761273" w:rsidRPr="00286FC3" w:rsidRDefault="00286FC3" w:rsidP="0009694A">
            <w:pPr>
              <w:spacing w:line="360" w:lineRule="auto"/>
              <w:jc w:val="both"/>
              <w:rPr>
                <w:lang w:val="id-ID"/>
              </w:rPr>
            </w:pPr>
            <w:r>
              <w:rPr>
                <w:lang w:val="id-ID"/>
              </w:rPr>
              <w:t>2</w:t>
            </w:r>
          </w:p>
        </w:tc>
      </w:tr>
      <w:tr w:rsidR="00761273" w14:paraId="52FADE89" w14:textId="77777777" w:rsidTr="0009694A">
        <w:trPr>
          <w:jc w:val="center"/>
        </w:trPr>
        <w:tc>
          <w:tcPr>
            <w:tcW w:w="2211" w:type="dxa"/>
          </w:tcPr>
          <w:p w14:paraId="163794E3" w14:textId="4DE4610D" w:rsidR="00761273" w:rsidRDefault="00286FC3" w:rsidP="0009694A">
            <w:pPr>
              <w:spacing w:line="360" w:lineRule="auto"/>
              <w:jc w:val="both"/>
            </w:pPr>
            <w:r w:rsidRPr="00286FC3">
              <w:t>gradient_accumulation_steps</w:t>
            </w:r>
          </w:p>
        </w:tc>
        <w:tc>
          <w:tcPr>
            <w:tcW w:w="0" w:type="auto"/>
          </w:tcPr>
          <w:p w14:paraId="6D578E4C" w14:textId="05474913" w:rsidR="00761273" w:rsidRPr="00286FC3" w:rsidRDefault="00286FC3" w:rsidP="0009694A">
            <w:pPr>
              <w:spacing w:line="360" w:lineRule="auto"/>
              <w:jc w:val="both"/>
              <w:rPr>
                <w:lang w:val="id-ID"/>
              </w:rPr>
            </w:pPr>
            <w:r>
              <w:rPr>
                <w:lang w:val="id-ID"/>
              </w:rPr>
              <w:t>4</w:t>
            </w:r>
          </w:p>
        </w:tc>
      </w:tr>
      <w:tr w:rsidR="00761273" w14:paraId="6C72FCE5" w14:textId="77777777" w:rsidTr="0009694A">
        <w:trPr>
          <w:jc w:val="center"/>
        </w:trPr>
        <w:tc>
          <w:tcPr>
            <w:tcW w:w="2211" w:type="dxa"/>
          </w:tcPr>
          <w:p w14:paraId="7D382161" w14:textId="420C0087" w:rsidR="00761273" w:rsidRDefault="00940CE1" w:rsidP="0009694A">
            <w:pPr>
              <w:spacing w:line="360" w:lineRule="auto"/>
              <w:jc w:val="both"/>
            </w:pPr>
            <w:r w:rsidRPr="00940CE1">
              <w:t>warmup_steps</w:t>
            </w:r>
          </w:p>
        </w:tc>
        <w:tc>
          <w:tcPr>
            <w:tcW w:w="0" w:type="auto"/>
          </w:tcPr>
          <w:p w14:paraId="6D6590DA" w14:textId="5FDC093B" w:rsidR="00761273" w:rsidRPr="00940CE1" w:rsidRDefault="00940CE1" w:rsidP="0009694A">
            <w:pPr>
              <w:spacing w:line="360" w:lineRule="auto"/>
              <w:jc w:val="both"/>
              <w:rPr>
                <w:lang w:val="id-ID"/>
              </w:rPr>
            </w:pPr>
            <w:r>
              <w:rPr>
                <w:lang w:val="id-ID"/>
              </w:rPr>
              <w:t>5</w:t>
            </w:r>
          </w:p>
        </w:tc>
      </w:tr>
      <w:tr w:rsidR="00761273" w14:paraId="76256268" w14:textId="77777777" w:rsidTr="0009694A">
        <w:trPr>
          <w:jc w:val="center"/>
        </w:trPr>
        <w:tc>
          <w:tcPr>
            <w:tcW w:w="2211" w:type="dxa"/>
          </w:tcPr>
          <w:p w14:paraId="125CC738" w14:textId="4C98E5E6" w:rsidR="00761273" w:rsidRPr="006F44A8" w:rsidRDefault="00940CE1" w:rsidP="0009694A">
            <w:pPr>
              <w:spacing w:line="360" w:lineRule="auto"/>
              <w:jc w:val="both"/>
            </w:pPr>
            <w:r w:rsidRPr="00940CE1">
              <w:t>max_steps</w:t>
            </w:r>
          </w:p>
        </w:tc>
        <w:tc>
          <w:tcPr>
            <w:tcW w:w="0" w:type="auto"/>
          </w:tcPr>
          <w:p w14:paraId="0C5363B9" w14:textId="76CD2CF8" w:rsidR="00761273" w:rsidRPr="00940CE1" w:rsidRDefault="00940CE1" w:rsidP="0009694A">
            <w:pPr>
              <w:spacing w:line="360" w:lineRule="auto"/>
              <w:jc w:val="both"/>
              <w:rPr>
                <w:lang w:val="id-ID"/>
              </w:rPr>
            </w:pPr>
            <w:r>
              <w:rPr>
                <w:lang w:val="id-ID"/>
              </w:rPr>
              <w:t>60</w:t>
            </w:r>
          </w:p>
        </w:tc>
      </w:tr>
      <w:tr w:rsidR="00940CE1" w14:paraId="60A887C6" w14:textId="77777777" w:rsidTr="0009694A">
        <w:trPr>
          <w:jc w:val="center"/>
        </w:trPr>
        <w:tc>
          <w:tcPr>
            <w:tcW w:w="2211" w:type="dxa"/>
          </w:tcPr>
          <w:p w14:paraId="3AC9C76D" w14:textId="06FCF9E9" w:rsidR="00940CE1" w:rsidRPr="00940CE1" w:rsidRDefault="00940CE1" w:rsidP="0009694A">
            <w:pPr>
              <w:spacing w:line="360" w:lineRule="auto"/>
              <w:jc w:val="both"/>
            </w:pPr>
            <w:r w:rsidRPr="00940CE1">
              <w:t>learning_rate</w:t>
            </w:r>
          </w:p>
        </w:tc>
        <w:tc>
          <w:tcPr>
            <w:tcW w:w="0" w:type="auto"/>
          </w:tcPr>
          <w:p w14:paraId="69F46A8D" w14:textId="7BCB94E4" w:rsidR="00940CE1" w:rsidRDefault="00940CE1" w:rsidP="0009694A">
            <w:pPr>
              <w:spacing w:line="360" w:lineRule="auto"/>
              <w:jc w:val="both"/>
              <w:rPr>
                <w:lang w:val="id-ID"/>
              </w:rPr>
            </w:pPr>
            <w:r w:rsidRPr="00940CE1">
              <w:rPr>
                <w:lang w:val="id-ID"/>
              </w:rPr>
              <w:t>2e-4</w:t>
            </w:r>
          </w:p>
        </w:tc>
      </w:tr>
      <w:tr w:rsidR="00940CE1" w14:paraId="297C933D" w14:textId="77777777" w:rsidTr="0009694A">
        <w:trPr>
          <w:jc w:val="center"/>
        </w:trPr>
        <w:tc>
          <w:tcPr>
            <w:tcW w:w="2211" w:type="dxa"/>
          </w:tcPr>
          <w:p w14:paraId="2E1EFD58" w14:textId="012D5C4D" w:rsidR="00940CE1" w:rsidRPr="00940CE1" w:rsidRDefault="00940CE1" w:rsidP="0009694A">
            <w:pPr>
              <w:spacing w:line="360" w:lineRule="auto"/>
              <w:jc w:val="both"/>
            </w:pPr>
            <w:r w:rsidRPr="00940CE1">
              <w:t>fp16</w:t>
            </w:r>
          </w:p>
        </w:tc>
        <w:tc>
          <w:tcPr>
            <w:tcW w:w="0" w:type="auto"/>
          </w:tcPr>
          <w:p w14:paraId="75E9E82A" w14:textId="23DD19C6" w:rsidR="00940CE1" w:rsidRPr="00940CE1" w:rsidRDefault="00940CE1" w:rsidP="0009694A">
            <w:pPr>
              <w:spacing w:line="360" w:lineRule="auto"/>
              <w:jc w:val="both"/>
              <w:rPr>
                <w:lang w:val="id-ID"/>
              </w:rPr>
            </w:pPr>
            <w:r w:rsidRPr="00940CE1">
              <w:rPr>
                <w:lang w:val="id-ID"/>
              </w:rPr>
              <w:t>not is_bfloat16_supported()</w:t>
            </w:r>
          </w:p>
        </w:tc>
      </w:tr>
      <w:tr w:rsidR="00940CE1" w14:paraId="7E5136B0" w14:textId="77777777" w:rsidTr="0009694A">
        <w:trPr>
          <w:jc w:val="center"/>
        </w:trPr>
        <w:tc>
          <w:tcPr>
            <w:tcW w:w="2211" w:type="dxa"/>
          </w:tcPr>
          <w:p w14:paraId="45885516" w14:textId="7B81FACA" w:rsidR="00940CE1" w:rsidRPr="00940CE1" w:rsidRDefault="0056464D" w:rsidP="0009694A">
            <w:pPr>
              <w:spacing w:line="360" w:lineRule="auto"/>
              <w:jc w:val="both"/>
            </w:pPr>
            <w:r w:rsidRPr="0056464D">
              <w:t>bf16</w:t>
            </w:r>
          </w:p>
        </w:tc>
        <w:tc>
          <w:tcPr>
            <w:tcW w:w="0" w:type="auto"/>
          </w:tcPr>
          <w:p w14:paraId="1A350017" w14:textId="3FB90AFA" w:rsidR="00940CE1" w:rsidRPr="00940CE1" w:rsidRDefault="0056464D" w:rsidP="0009694A">
            <w:pPr>
              <w:spacing w:line="360" w:lineRule="auto"/>
              <w:jc w:val="both"/>
              <w:rPr>
                <w:lang w:val="id-ID"/>
              </w:rPr>
            </w:pPr>
            <w:r w:rsidRPr="0056464D">
              <w:rPr>
                <w:lang w:val="id-ID"/>
              </w:rPr>
              <w:t>is_bfloat16_supported()</w:t>
            </w:r>
          </w:p>
        </w:tc>
      </w:tr>
      <w:tr w:rsidR="0056464D" w14:paraId="64609B2B" w14:textId="77777777" w:rsidTr="0009694A">
        <w:trPr>
          <w:jc w:val="center"/>
        </w:trPr>
        <w:tc>
          <w:tcPr>
            <w:tcW w:w="2211" w:type="dxa"/>
          </w:tcPr>
          <w:p w14:paraId="7AA8E429" w14:textId="310C2F24" w:rsidR="0056464D" w:rsidRPr="0056464D" w:rsidRDefault="0056464D" w:rsidP="0009694A">
            <w:pPr>
              <w:spacing w:line="360" w:lineRule="auto"/>
              <w:jc w:val="both"/>
            </w:pPr>
            <w:r w:rsidRPr="0056464D">
              <w:t>logging_steps</w:t>
            </w:r>
          </w:p>
        </w:tc>
        <w:tc>
          <w:tcPr>
            <w:tcW w:w="0" w:type="auto"/>
          </w:tcPr>
          <w:p w14:paraId="3C45FF51" w14:textId="3B794D1F" w:rsidR="0056464D" w:rsidRPr="0056464D" w:rsidRDefault="0056464D" w:rsidP="0009694A">
            <w:pPr>
              <w:spacing w:line="360" w:lineRule="auto"/>
              <w:jc w:val="both"/>
              <w:rPr>
                <w:lang w:val="id-ID"/>
              </w:rPr>
            </w:pPr>
            <w:r>
              <w:rPr>
                <w:lang w:val="id-ID"/>
              </w:rPr>
              <w:t>1</w:t>
            </w:r>
          </w:p>
        </w:tc>
      </w:tr>
      <w:tr w:rsidR="007C4301" w14:paraId="7610C9EF" w14:textId="77777777" w:rsidTr="0009694A">
        <w:trPr>
          <w:jc w:val="center"/>
        </w:trPr>
        <w:tc>
          <w:tcPr>
            <w:tcW w:w="2211" w:type="dxa"/>
          </w:tcPr>
          <w:p w14:paraId="2FE439F5" w14:textId="7780E6E4" w:rsidR="007C4301" w:rsidRPr="0056464D" w:rsidRDefault="007C4301" w:rsidP="0009694A">
            <w:pPr>
              <w:spacing w:line="360" w:lineRule="auto"/>
              <w:jc w:val="both"/>
            </w:pPr>
            <w:r w:rsidRPr="007C4301">
              <w:t>optim</w:t>
            </w:r>
          </w:p>
        </w:tc>
        <w:tc>
          <w:tcPr>
            <w:tcW w:w="0" w:type="auto"/>
          </w:tcPr>
          <w:p w14:paraId="619040BF" w14:textId="7E16C8EC" w:rsidR="007C4301" w:rsidRDefault="007C4301" w:rsidP="0009694A">
            <w:pPr>
              <w:spacing w:line="360" w:lineRule="auto"/>
              <w:jc w:val="both"/>
              <w:rPr>
                <w:lang w:val="id-ID"/>
              </w:rPr>
            </w:pPr>
            <w:r w:rsidRPr="007C4301">
              <w:rPr>
                <w:lang w:val="id-ID"/>
              </w:rPr>
              <w:t>"adamw_8bit"</w:t>
            </w:r>
          </w:p>
        </w:tc>
      </w:tr>
      <w:tr w:rsidR="007C4301" w14:paraId="4CEBDEF6" w14:textId="77777777" w:rsidTr="0009694A">
        <w:trPr>
          <w:jc w:val="center"/>
        </w:trPr>
        <w:tc>
          <w:tcPr>
            <w:tcW w:w="2211" w:type="dxa"/>
          </w:tcPr>
          <w:p w14:paraId="0FDFA0F7" w14:textId="44419904" w:rsidR="007C4301" w:rsidRPr="007C4301" w:rsidRDefault="007C4301" w:rsidP="0009694A">
            <w:pPr>
              <w:spacing w:line="360" w:lineRule="auto"/>
              <w:jc w:val="both"/>
            </w:pPr>
            <w:r w:rsidRPr="007C4301">
              <w:t>weight_decay</w:t>
            </w:r>
          </w:p>
        </w:tc>
        <w:tc>
          <w:tcPr>
            <w:tcW w:w="0" w:type="auto"/>
          </w:tcPr>
          <w:p w14:paraId="112ED69C" w14:textId="7633C85E" w:rsidR="007C4301" w:rsidRPr="007C4301" w:rsidRDefault="007C4301" w:rsidP="0009694A">
            <w:pPr>
              <w:spacing w:line="360" w:lineRule="auto"/>
              <w:jc w:val="both"/>
              <w:rPr>
                <w:lang w:val="id-ID"/>
              </w:rPr>
            </w:pPr>
            <w:r w:rsidRPr="007C4301">
              <w:rPr>
                <w:lang w:val="id-ID"/>
              </w:rPr>
              <w:t>0.01</w:t>
            </w:r>
          </w:p>
        </w:tc>
      </w:tr>
      <w:tr w:rsidR="007C4301" w14:paraId="2EBF064D" w14:textId="77777777" w:rsidTr="0009694A">
        <w:trPr>
          <w:jc w:val="center"/>
        </w:trPr>
        <w:tc>
          <w:tcPr>
            <w:tcW w:w="2211" w:type="dxa"/>
          </w:tcPr>
          <w:p w14:paraId="5000F665" w14:textId="3CDC29B3" w:rsidR="007C4301" w:rsidRPr="007C4301" w:rsidRDefault="007C4301" w:rsidP="0009694A">
            <w:pPr>
              <w:spacing w:line="360" w:lineRule="auto"/>
              <w:jc w:val="both"/>
            </w:pPr>
            <w:r w:rsidRPr="007C4301">
              <w:t>lr_scheduler_type</w:t>
            </w:r>
          </w:p>
        </w:tc>
        <w:tc>
          <w:tcPr>
            <w:tcW w:w="0" w:type="auto"/>
          </w:tcPr>
          <w:p w14:paraId="4FF96C5D" w14:textId="377FF6AB" w:rsidR="007C4301" w:rsidRPr="007C4301" w:rsidRDefault="007C4301" w:rsidP="0009694A">
            <w:pPr>
              <w:spacing w:line="360" w:lineRule="auto"/>
              <w:jc w:val="both"/>
              <w:rPr>
                <w:lang w:val="id-ID"/>
              </w:rPr>
            </w:pPr>
            <w:r w:rsidRPr="007C4301">
              <w:rPr>
                <w:lang w:val="id-ID"/>
              </w:rPr>
              <w:t>"linear"</w:t>
            </w:r>
          </w:p>
        </w:tc>
      </w:tr>
      <w:tr w:rsidR="007C4301" w14:paraId="1BEB6AEE" w14:textId="77777777" w:rsidTr="0009694A">
        <w:trPr>
          <w:jc w:val="center"/>
        </w:trPr>
        <w:tc>
          <w:tcPr>
            <w:tcW w:w="2211" w:type="dxa"/>
          </w:tcPr>
          <w:p w14:paraId="3B7EC464" w14:textId="3390186D" w:rsidR="007C4301" w:rsidRPr="007C4301" w:rsidRDefault="007C4301" w:rsidP="0009694A">
            <w:pPr>
              <w:spacing w:line="360" w:lineRule="auto"/>
              <w:jc w:val="both"/>
            </w:pPr>
            <w:r w:rsidRPr="007C4301">
              <w:t>seed</w:t>
            </w:r>
          </w:p>
        </w:tc>
        <w:tc>
          <w:tcPr>
            <w:tcW w:w="0" w:type="auto"/>
          </w:tcPr>
          <w:p w14:paraId="0940F45E" w14:textId="6A96321F" w:rsidR="007C4301" w:rsidRPr="007C4301" w:rsidRDefault="007C5BA6" w:rsidP="0009694A">
            <w:pPr>
              <w:spacing w:line="360" w:lineRule="auto"/>
              <w:jc w:val="both"/>
              <w:rPr>
                <w:lang w:val="id-ID"/>
              </w:rPr>
            </w:pPr>
            <w:r w:rsidRPr="007C5BA6">
              <w:rPr>
                <w:lang w:val="id-ID"/>
              </w:rPr>
              <w:t>3407</w:t>
            </w:r>
          </w:p>
        </w:tc>
      </w:tr>
      <w:tr w:rsidR="007C5BA6" w14:paraId="67D687BA" w14:textId="77777777" w:rsidTr="0009694A">
        <w:trPr>
          <w:jc w:val="center"/>
        </w:trPr>
        <w:tc>
          <w:tcPr>
            <w:tcW w:w="2211" w:type="dxa"/>
          </w:tcPr>
          <w:p w14:paraId="6B4524C5" w14:textId="108A1182" w:rsidR="007C5BA6" w:rsidRPr="007C4301" w:rsidRDefault="007C5BA6" w:rsidP="0009694A">
            <w:pPr>
              <w:spacing w:line="360" w:lineRule="auto"/>
              <w:jc w:val="both"/>
            </w:pPr>
            <w:r w:rsidRPr="007C5BA6">
              <w:t>output_dir</w:t>
            </w:r>
          </w:p>
        </w:tc>
        <w:tc>
          <w:tcPr>
            <w:tcW w:w="0" w:type="auto"/>
          </w:tcPr>
          <w:p w14:paraId="56A089E2" w14:textId="07BE56BA" w:rsidR="007C5BA6" w:rsidRPr="007C5BA6" w:rsidRDefault="000051F5" w:rsidP="0009694A">
            <w:pPr>
              <w:spacing w:line="360" w:lineRule="auto"/>
              <w:jc w:val="both"/>
              <w:rPr>
                <w:lang w:val="id-ID"/>
              </w:rPr>
            </w:pPr>
            <w:r w:rsidRPr="000051F5">
              <w:rPr>
                <w:lang w:val="id-ID"/>
              </w:rPr>
              <w:t>"outputs"</w:t>
            </w:r>
          </w:p>
        </w:tc>
      </w:tr>
      <w:bookmarkEnd w:id="117"/>
    </w:tbl>
    <w:p w14:paraId="3EDDCE5A" w14:textId="77777777" w:rsidR="00CA5238" w:rsidRDefault="00CA5238" w:rsidP="00184B1F">
      <w:pPr>
        <w:rPr>
          <w:lang w:val="en-US"/>
        </w:rPr>
      </w:pPr>
    </w:p>
    <w:p w14:paraId="73DD8DA8" w14:textId="77777777" w:rsidR="001D2E03" w:rsidRDefault="001D2E03" w:rsidP="001D2E03">
      <w:pPr>
        <w:rPr>
          <w:lang w:val="en-US"/>
        </w:rPr>
      </w:pPr>
    </w:p>
    <w:p w14:paraId="503A3139" w14:textId="619A3484" w:rsidR="00AC376C" w:rsidRDefault="00AC376C" w:rsidP="00E30756">
      <w:pPr>
        <w:pStyle w:val="Heading2"/>
        <w:rPr>
          <w:lang w:val="en-US"/>
        </w:rPr>
      </w:pPr>
      <w:bookmarkStart w:id="118" w:name="_Toc175818110"/>
      <w:r>
        <w:rPr>
          <w:lang w:val="en-US"/>
        </w:rPr>
        <w:t>Pendekatan LLM dengan metode RAG</w:t>
      </w:r>
      <w:bookmarkEnd w:id="118"/>
    </w:p>
    <w:p w14:paraId="7939C40B" w14:textId="4E69DD74" w:rsidR="00FA77AA" w:rsidRDefault="00AF3862" w:rsidP="00D1516A">
      <w:pPr>
        <w:spacing w:line="360" w:lineRule="auto"/>
        <w:ind w:firstLine="709"/>
        <w:jc w:val="both"/>
        <w:rPr>
          <w:lang w:val="en-US"/>
        </w:rPr>
      </w:pPr>
      <w:r>
        <w:rPr>
          <w:lang w:val="en-US"/>
        </w:rPr>
        <w:t xml:space="preserve">Pada tahap ini dilakukan pendekatan pada LLM dengan metode RAG, pendekatan </w:t>
      </w:r>
      <w:r w:rsidR="00014529">
        <w:rPr>
          <w:lang w:val="en-US"/>
        </w:rPr>
        <w:t>dengan</w:t>
      </w:r>
      <w:r>
        <w:rPr>
          <w:lang w:val="en-US"/>
        </w:rPr>
        <w:t xml:space="preserve"> metode ini bertujuan untuk mengatasi </w:t>
      </w:r>
      <w:r w:rsidRPr="00B21A9E">
        <w:rPr>
          <w:lang w:val="en-US"/>
        </w:rPr>
        <w:t>batas</w:t>
      </w:r>
      <w:r>
        <w:rPr>
          <w:lang w:val="en-US"/>
        </w:rPr>
        <w:t>an</w:t>
      </w:r>
      <w:r w:rsidRPr="00B21A9E">
        <w:rPr>
          <w:lang w:val="en-US"/>
        </w:rPr>
        <w:t xml:space="preserve"> </w:t>
      </w:r>
      <w:r>
        <w:rPr>
          <w:lang w:val="en-US"/>
        </w:rPr>
        <w:t xml:space="preserve">pada </w:t>
      </w:r>
      <w:r w:rsidRPr="00B21A9E">
        <w:rPr>
          <w:lang w:val="en-US"/>
        </w:rPr>
        <w:t xml:space="preserve">AI generatif </w:t>
      </w:r>
      <w:r w:rsidR="00AF1D98">
        <w:rPr>
          <w:lang w:val="en-US"/>
        </w:rPr>
        <w:t xml:space="preserve">ketika </w:t>
      </w:r>
      <w:r w:rsidRPr="00B21A9E">
        <w:rPr>
          <w:lang w:val="en-US"/>
        </w:rPr>
        <w:t xml:space="preserve">memerlukan informasi yang berada di luar korpus pelatihan LLM, </w:t>
      </w:r>
      <w:r w:rsidR="00AF1D98">
        <w:rPr>
          <w:lang w:val="en-US"/>
        </w:rPr>
        <w:t xml:space="preserve">sehingga dengan metode ini </w:t>
      </w:r>
      <w:r>
        <w:rPr>
          <w:lang w:val="en-US"/>
        </w:rPr>
        <w:t>akan</w:t>
      </w:r>
      <w:r w:rsidRPr="00B21A9E">
        <w:rPr>
          <w:lang w:val="en-US"/>
        </w:rPr>
        <w:t xml:space="preserve"> </w:t>
      </w:r>
      <w:r w:rsidR="00AF1D98">
        <w:rPr>
          <w:lang w:val="en-US"/>
        </w:rPr>
        <w:t>men</w:t>
      </w:r>
      <w:r w:rsidR="00902611">
        <w:rPr>
          <w:lang w:val="en-US"/>
        </w:rPr>
        <w:t xml:space="preserve">ghindari </w:t>
      </w:r>
      <w:r w:rsidR="001040A4">
        <w:rPr>
          <w:lang w:val="en-US"/>
        </w:rPr>
        <w:t>LLM</w:t>
      </w:r>
      <w:r w:rsidR="00902611">
        <w:rPr>
          <w:lang w:val="en-US"/>
        </w:rPr>
        <w:t xml:space="preserve"> </w:t>
      </w:r>
      <w:r w:rsidR="001040A4">
        <w:rPr>
          <w:lang w:val="en-US"/>
        </w:rPr>
        <w:t xml:space="preserve">yang akan </w:t>
      </w:r>
      <w:r w:rsidR="00902611">
        <w:rPr>
          <w:lang w:val="en-US"/>
        </w:rPr>
        <w:t xml:space="preserve">menghasilkan teks yang tidak akurat, </w:t>
      </w:r>
      <w:r w:rsidRPr="00B21A9E">
        <w:rPr>
          <w:lang w:val="en-US"/>
        </w:rPr>
        <w:t>halusinasi, atau pembelokan</w:t>
      </w:r>
      <w:r>
        <w:rPr>
          <w:lang w:val="en-US"/>
        </w:rPr>
        <w:t xml:space="preserve"> pada </w:t>
      </w:r>
      <w:r w:rsidR="001040A4">
        <w:rPr>
          <w:lang w:val="en-US"/>
        </w:rPr>
        <w:t>saat memberikan jawaban</w:t>
      </w:r>
      <w:r w:rsidR="0020771F">
        <w:rPr>
          <w:lang w:val="en-US"/>
        </w:rPr>
        <w:t xml:space="preserve"> dari pertanyaan yang diberikan</w:t>
      </w:r>
      <w:r w:rsidR="001040A4">
        <w:rPr>
          <w:lang w:val="en-US"/>
        </w:rPr>
        <w:t>.</w:t>
      </w:r>
      <w:r w:rsidR="00FA77AA">
        <w:rPr>
          <w:lang w:val="en-US"/>
        </w:rPr>
        <w:t xml:space="preserve"> pada metode RAG data yang digunakan yaitu dokumen eksternal yang berisi informasi sistem akademik USK dan disimpan dalam format berekstensi .pdf.</w:t>
      </w:r>
      <w:r w:rsidR="003C5917">
        <w:rPr>
          <w:lang w:val="en-US"/>
        </w:rPr>
        <w:t xml:space="preserve"> Kumpulan data informasi tersebut kemudian dilakukan </w:t>
      </w:r>
      <w:r w:rsidR="003C5917" w:rsidRPr="00BC02F6">
        <w:rPr>
          <w:i/>
          <w:iCs w:val="0"/>
          <w:lang w:val="en-US"/>
        </w:rPr>
        <w:t>embedding</w:t>
      </w:r>
      <w:r w:rsidR="003C5917">
        <w:rPr>
          <w:lang w:val="en-US"/>
        </w:rPr>
        <w:t xml:space="preserve"> untuk mengubah teks menjadi vektor sehingga dapat disimpan ke dalam </w:t>
      </w:r>
      <w:r w:rsidR="003C5917" w:rsidRPr="00450A37">
        <w:rPr>
          <w:i/>
          <w:iCs w:val="0"/>
          <w:lang w:val="en-US"/>
        </w:rPr>
        <w:t>vektor database</w:t>
      </w:r>
      <w:r w:rsidR="003C5917">
        <w:rPr>
          <w:lang w:val="en-US"/>
        </w:rPr>
        <w:t xml:space="preserve">. </w:t>
      </w:r>
      <w:r w:rsidR="003C5917" w:rsidRPr="00450A37">
        <w:rPr>
          <w:i/>
          <w:iCs w:val="0"/>
          <w:lang w:val="en-US"/>
        </w:rPr>
        <w:t>Vektor database</w:t>
      </w:r>
      <w:r w:rsidR="003C5917">
        <w:rPr>
          <w:lang w:val="en-US"/>
        </w:rPr>
        <w:t xml:space="preserve"> yang digunakan pada penelitian ini yaitu </w:t>
      </w:r>
      <w:r w:rsidR="003C5917" w:rsidRPr="00B921B8">
        <w:rPr>
          <w:i/>
          <w:iCs w:val="0"/>
          <w:lang w:val="en-US"/>
        </w:rPr>
        <w:t>FAISS</w:t>
      </w:r>
      <w:r w:rsidR="003C5917">
        <w:rPr>
          <w:lang w:val="en-US"/>
        </w:rPr>
        <w:t xml:space="preserve">. </w:t>
      </w:r>
      <w:r w:rsidR="003E12E4">
        <w:rPr>
          <w:lang w:val="en-US"/>
        </w:rPr>
        <w:t xml:space="preserve">Model yang akan digunakan pada tahap ini yaitu model yang telah terkuantisasi ke dalam format </w:t>
      </w:r>
      <w:r w:rsidR="003E12E4" w:rsidRPr="00A25460">
        <w:rPr>
          <w:i/>
          <w:iCs w:val="0"/>
        </w:rPr>
        <w:t>GPT-Generated Unified Format</w:t>
      </w:r>
      <w:r w:rsidR="003E12E4">
        <w:rPr>
          <w:lang w:val="en-US"/>
        </w:rPr>
        <w:t xml:space="preserve"> (GGUF) sehingga </w:t>
      </w:r>
      <w:r w:rsidR="003E12E4" w:rsidRPr="003E12E4">
        <w:rPr>
          <w:lang w:val="en-US"/>
        </w:rPr>
        <w:t xml:space="preserve">memungkinkan </w:t>
      </w:r>
      <w:r w:rsidR="003E12E4">
        <w:rPr>
          <w:lang w:val="en-US"/>
        </w:rPr>
        <w:t>untuk</w:t>
      </w:r>
      <w:r w:rsidR="003E12E4" w:rsidRPr="003E12E4">
        <w:rPr>
          <w:lang w:val="en-US"/>
        </w:rPr>
        <w:t xml:space="preserve"> menggunakan CPU </w:t>
      </w:r>
      <w:r w:rsidR="003E12E4">
        <w:rPr>
          <w:lang w:val="en-US"/>
        </w:rPr>
        <w:t xml:space="preserve">saat </w:t>
      </w:r>
      <w:r w:rsidR="003E12E4" w:rsidRPr="003E12E4">
        <w:rPr>
          <w:lang w:val="en-US"/>
        </w:rPr>
        <w:t xml:space="preserve">menjalankan LLM </w:t>
      </w:r>
      <w:r w:rsidR="003E12E4">
        <w:rPr>
          <w:lang w:val="en-US"/>
        </w:rPr>
        <w:t xml:space="preserve">dengan </w:t>
      </w:r>
      <w:r w:rsidR="003E12E4" w:rsidRPr="003E12E4">
        <w:rPr>
          <w:lang w:val="en-US"/>
        </w:rPr>
        <w:t xml:space="preserve">memindahkan beberapa lapisannya ke GPU </w:t>
      </w:r>
      <w:r w:rsidR="004054B6">
        <w:rPr>
          <w:lang w:val="en-US"/>
        </w:rPr>
        <w:t>yang</w:t>
      </w:r>
      <w:r w:rsidR="00784E2F">
        <w:rPr>
          <w:lang w:val="en-US"/>
        </w:rPr>
        <w:t xml:space="preserve"> dapat</w:t>
      </w:r>
      <w:r w:rsidR="003E12E4" w:rsidRPr="003E12E4">
        <w:rPr>
          <w:lang w:val="en-US"/>
        </w:rPr>
        <w:t xml:space="preserve"> </w:t>
      </w:r>
      <w:r w:rsidR="003E12E4" w:rsidRPr="003E12E4">
        <w:rPr>
          <w:lang w:val="en-US"/>
        </w:rPr>
        <w:lastRenderedPageBreak/>
        <w:t>mempercepat</w:t>
      </w:r>
      <w:r w:rsidR="003E12E4">
        <w:rPr>
          <w:lang w:val="en-US"/>
        </w:rPr>
        <w:t xml:space="preserve"> kinerja </w:t>
      </w:r>
      <w:r w:rsidR="00061531">
        <w:rPr>
          <w:lang w:val="en-US"/>
        </w:rPr>
        <w:t xml:space="preserve">model </w:t>
      </w:r>
      <w:r w:rsidR="003E12E4">
        <w:rPr>
          <w:lang w:val="en-US"/>
        </w:rPr>
        <w:t>dalam menghasilkan te</w:t>
      </w:r>
      <w:r w:rsidR="00B11295">
        <w:rPr>
          <w:lang w:val="en-US"/>
        </w:rPr>
        <w:t>ks</w:t>
      </w:r>
      <w:r w:rsidR="003E12E4" w:rsidRPr="003E12E4">
        <w:rPr>
          <w:lang w:val="en-US"/>
        </w:rPr>
        <w:t>.</w:t>
      </w:r>
      <w:r w:rsidR="003E12E4">
        <w:rPr>
          <w:lang w:val="en-US"/>
        </w:rPr>
        <w:t xml:space="preserve"> </w:t>
      </w:r>
      <w:r w:rsidR="00A64C91">
        <w:rPr>
          <w:lang w:val="en-US"/>
        </w:rPr>
        <w:t>Proses kueri pada model</w:t>
      </w:r>
      <w:r w:rsidR="003C5917">
        <w:rPr>
          <w:lang w:val="en-US"/>
        </w:rPr>
        <w:t xml:space="preserve"> dalam pengambilan konteks </w:t>
      </w:r>
      <w:r w:rsidR="003C5917" w:rsidRPr="00F84E39">
        <w:rPr>
          <w:lang w:val="en-US"/>
        </w:rPr>
        <w:t>yang paling relevan dari perintah pengguna</w:t>
      </w:r>
      <w:r w:rsidR="00A64C91">
        <w:rPr>
          <w:lang w:val="en-US"/>
        </w:rPr>
        <w:t xml:space="preserve"> </w:t>
      </w:r>
      <w:r w:rsidR="009F3503">
        <w:rPr>
          <w:lang w:val="en-US"/>
        </w:rPr>
        <w:t xml:space="preserve">dengan metode RAG ditampilkan pada </w:t>
      </w:r>
      <w:r w:rsidR="003C5917">
        <w:rPr>
          <w:lang w:val="en-US"/>
        </w:rPr>
        <w:fldChar w:fldCharType="begin"/>
      </w:r>
      <w:r w:rsidR="003C5917">
        <w:rPr>
          <w:lang w:val="en-US"/>
        </w:rPr>
        <w:instrText xml:space="preserve"> REF _Ref164870858 \h </w:instrText>
      </w:r>
      <w:r w:rsidR="003C5917">
        <w:rPr>
          <w:lang w:val="en-US"/>
        </w:rPr>
      </w:r>
      <w:r w:rsidR="003C5917">
        <w:rPr>
          <w:lang w:val="en-US"/>
        </w:rPr>
        <w:fldChar w:fldCharType="separate"/>
      </w:r>
      <w:r w:rsidR="00D81479">
        <w:t xml:space="preserve">Gambar </w:t>
      </w:r>
      <w:r w:rsidR="00D81479">
        <w:rPr>
          <w:noProof/>
        </w:rPr>
        <w:t>4</w:t>
      </w:r>
      <w:r w:rsidR="00D81479">
        <w:t>.</w:t>
      </w:r>
      <w:r w:rsidR="00D81479">
        <w:rPr>
          <w:noProof/>
        </w:rPr>
        <w:t>3</w:t>
      </w:r>
      <w:r w:rsidR="003C5917">
        <w:rPr>
          <w:lang w:val="en-US"/>
        </w:rPr>
        <w:fldChar w:fldCharType="end"/>
      </w:r>
    </w:p>
    <w:p w14:paraId="719EB19B" w14:textId="77777777" w:rsidR="00F84E39" w:rsidRDefault="00FA77AA" w:rsidP="00F84E39">
      <w:pPr>
        <w:keepNext/>
        <w:spacing w:line="360" w:lineRule="auto"/>
        <w:ind w:firstLine="576"/>
        <w:jc w:val="both"/>
      </w:pPr>
      <w:r>
        <w:rPr>
          <w:noProof/>
        </w:rPr>
        <w:drawing>
          <wp:inline distT="0" distB="0" distL="0" distR="0" wp14:anchorId="1259AB15" wp14:editId="659CF2C5">
            <wp:extent cx="4360226" cy="2111672"/>
            <wp:effectExtent l="0" t="0" r="2540" b="3175"/>
            <wp:docPr id="1944648813" name="Picture 3" descr="Diagram R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RA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67448" cy="2115169"/>
                    </a:xfrm>
                    <a:prstGeom prst="rect">
                      <a:avLst/>
                    </a:prstGeom>
                    <a:noFill/>
                    <a:ln>
                      <a:noFill/>
                    </a:ln>
                  </pic:spPr>
                </pic:pic>
              </a:graphicData>
            </a:graphic>
          </wp:inline>
        </w:drawing>
      </w:r>
    </w:p>
    <w:p w14:paraId="5C295EDC" w14:textId="5A036BAC" w:rsidR="001D23E8" w:rsidRDefault="00F84E39" w:rsidP="00E30756">
      <w:pPr>
        <w:pStyle w:val="Caption"/>
        <w:spacing w:line="360" w:lineRule="auto"/>
        <w:ind w:left="1134" w:hanging="1134"/>
        <w:jc w:val="left"/>
        <w:rPr>
          <w:lang w:val="en-US"/>
        </w:rPr>
      </w:pPr>
      <w:bookmarkStart w:id="119" w:name="_Ref164870858"/>
      <w:bookmarkStart w:id="120" w:name="_Toc175818174"/>
      <w:r>
        <w:t xml:space="preserve">Gambar </w:t>
      </w:r>
      <w:r w:rsidR="00D2109F">
        <w:fldChar w:fldCharType="begin"/>
      </w:r>
      <w:r w:rsidR="00D2109F">
        <w:instrText xml:space="preserve"> STYLEREF 1 \s </w:instrText>
      </w:r>
      <w:r w:rsidR="00D2109F">
        <w:fldChar w:fldCharType="separate"/>
      </w:r>
      <w:r w:rsidR="00D81479">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D81479">
        <w:rPr>
          <w:noProof/>
        </w:rPr>
        <w:t>3</w:t>
      </w:r>
      <w:r w:rsidR="00D2109F">
        <w:fldChar w:fldCharType="end"/>
      </w:r>
      <w:bookmarkEnd w:id="119"/>
      <w:r>
        <w:rPr>
          <w:lang w:val="en-US"/>
        </w:rPr>
        <w:t xml:space="preserve"> </w:t>
      </w:r>
      <w:r w:rsidRPr="00F84E39">
        <w:rPr>
          <w:lang w:val="en-US"/>
        </w:rPr>
        <w:t>Pipeline RAG, selama fase kueri, mengambil konteks yang paling relevan dari perintah pengguna, meneruskannya ke Model Bahasa Besar</w:t>
      </w:r>
      <w:bookmarkEnd w:id="120"/>
      <w:r w:rsidR="001D23E8">
        <w:rPr>
          <w:lang w:val="en-US"/>
        </w:rPr>
        <w:t xml:space="preserve"> </w:t>
      </w:r>
    </w:p>
    <w:p w14:paraId="27492E9A" w14:textId="3A4178FB" w:rsidR="00FA77AA" w:rsidRPr="00F84E39" w:rsidRDefault="001D23E8" w:rsidP="001D23E8">
      <w:pPr>
        <w:pStyle w:val="Caption"/>
        <w:spacing w:line="360" w:lineRule="auto"/>
        <w:ind w:left="1134"/>
        <w:jc w:val="left"/>
        <w:rPr>
          <w:lang w:val="en-US"/>
        </w:rPr>
      </w:pPr>
      <w:r>
        <w:rPr>
          <w:lang w:val="en-US"/>
        </w:rPr>
        <w:fldChar w:fldCharType="begin" w:fldLock="1"/>
      </w:r>
      <w:r w:rsidR="00F066A2">
        <w:rPr>
          <w:lang w:val="en-US"/>
        </w:rPr>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docs.llamaindex.ai, 2023)","manualFormatting":"(Sumber: docs.llamaindex.ai, 2023)","plainTextFormattedCitation":"(docs.llamaindex.ai, 2023)","previouslyFormattedCitation":"(docs.llamaindex.ai, 2023)"},"properties":{"noteIndex":0},"schema":"https://github.com/citation-style-language/schema/raw/master/csl-citation.json"}</w:instrText>
      </w:r>
      <w:r>
        <w:rPr>
          <w:lang w:val="en-US"/>
        </w:rPr>
        <w:fldChar w:fldCharType="separate"/>
      </w:r>
      <w:r w:rsidRPr="001D23E8">
        <w:rPr>
          <w:noProof/>
          <w:lang w:val="en-US"/>
        </w:rPr>
        <w:t>(</w:t>
      </w:r>
      <w:r>
        <w:rPr>
          <w:noProof/>
          <w:lang w:val="en-US"/>
        </w:rPr>
        <w:t xml:space="preserve">Sumber: </w:t>
      </w:r>
      <w:r w:rsidRPr="001D23E8">
        <w:rPr>
          <w:noProof/>
          <w:lang w:val="en-US"/>
        </w:rPr>
        <w:t>docs.llamaindex.ai, 2023)</w:t>
      </w:r>
      <w:r>
        <w:rPr>
          <w:lang w:val="en-US"/>
        </w:rPr>
        <w:fldChar w:fldCharType="end"/>
      </w:r>
    </w:p>
    <w:p w14:paraId="39857730" w14:textId="77777777" w:rsidR="00AC376C" w:rsidRDefault="00AC376C" w:rsidP="00362397">
      <w:pPr>
        <w:ind w:firstLine="432"/>
      </w:pPr>
    </w:p>
    <w:p w14:paraId="56E1D4C2" w14:textId="55F2A10A" w:rsidR="00362397" w:rsidRPr="00A25460" w:rsidRDefault="00951887" w:rsidP="005A37D9">
      <w:pPr>
        <w:pStyle w:val="Heading2"/>
        <w:rPr>
          <w:lang w:val="id-ID"/>
        </w:rPr>
      </w:pPr>
      <w:bookmarkStart w:id="121" w:name="_Toc175818111"/>
      <w:r>
        <w:rPr>
          <w:lang w:val="en-US"/>
        </w:rPr>
        <w:t xml:space="preserve">Hasil </w:t>
      </w:r>
      <w:r w:rsidR="00362397">
        <w:rPr>
          <w:lang w:val="en-US"/>
        </w:rPr>
        <w:t xml:space="preserve">Pengujian dan Evaluasi </w:t>
      </w:r>
      <w:r w:rsidR="001C44FC">
        <w:rPr>
          <w:lang w:val="en-US"/>
        </w:rPr>
        <w:t>Hasil Inferensi</w:t>
      </w:r>
      <w:bookmarkEnd w:id="121"/>
    </w:p>
    <w:p w14:paraId="371F7818" w14:textId="5F2BF33C" w:rsidR="00362397" w:rsidRPr="00AE1427" w:rsidRDefault="001C44FC" w:rsidP="00D1516A">
      <w:pPr>
        <w:spacing w:line="360" w:lineRule="auto"/>
        <w:ind w:firstLine="709"/>
        <w:jc w:val="both"/>
        <w:rPr>
          <w:lang w:val="id-ID"/>
        </w:rPr>
      </w:pPr>
      <w:r>
        <w:t xml:space="preserve">Pada tahap ini dilakukan pengujian chatbot dengan memberikan pertanyaan, hasil inferensi teks yang dihasilkan kemudian dihitung dengan menggunakan metode </w:t>
      </w:r>
      <w:r w:rsidR="000A6974" w:rsidRPr="000A6974">
        <w:rPr>
          <w:i/>
          <w:iCs w:val="0"/>
        </w:rPr>
        <w:t>Recall-Oriented Understudy for Gisting Evaluation (</w:t>
      </w:r>
      <w:r>
        <w:t>ROUGE</w:t>
      </w:r>
      <w:r w:rsidR="000A6974">
        <w:t>)</w:t>
      </w:r>
      <w:r w:rsidR="00DC253A">
        <w:rPr>
          <w:lang w:val="id-ID"/>
        </w:rPr>
        <w:t xml:space="preserve"> </w:t>
      </w:r>
      <w:r>
        <w:t xml:space="preserve">skor. Dengan menggunakan metrik ROUGE, </w:t>
      </w:r>
      <w:r w:rsidRPr="0005527C">
        <w:t xml:space="preserve">tanggapan </w:t>
      </w:r>
      <w:r>
        <w:t xml:space="preserve">dari chatbot dapat dievaluasi untuk melihat kesamaan antara referensi secara kuantitatif dan jawaban yang dihasilkan oleh chatbot. </w:t>
      </w:r>
      <w:r w:rsidR="00AE1427">
        <w:rPr>
          <w:lang w:val="id-ID"/>
        </w:rPr>
        <w:t xml:space="preserve">Beberapa contoh QnA hasil dengan menggunakan metode </w:t>
      </w:r>
      <w:r w:rsidR="00AE1427" w:rsidRPr="00AE1427">
        <w:rPr>
          <w:i/>
          <w:iCs w:val="0"/>
          <w:lang w:val="id-ID"/>
        </w:rPr>
        <w:t>fine-tuning</w:t>
      </w:r>
      <w:r w:rsidR="00AE1427">
        <w:rPr>
          <w:i/>
          <w:iCs w:val="0"/>
          <w:lang w:val="id-ID"/>
        </w:rPr>
        <w:t xml:space="preserve"> </w:t>
      </w:r>
      <w:r w:rsidR="00AE1427">
        <w:rPr>
          <w:lang w:val="id-ID"/>
        </w:rPr>
        <w:t>dapat dilihat pada</w:t>
      </w:r>
      <w:r w:rsidR="007A1F81">
        <w:rPr>
          <w:lang w:val="id-ID"/>
        </w:rPr>
        <w:t xml:space="preserve"> </w:t>
      </w:r>
      <w:r w:rsidR="007A1F81">
        <w:rPr>
          <w:lang w:val="id-ID"/>
        </w:rPr>
        <w:fldChar w:fldCharType="begin"/>
      </w:r>
      <w:r w:rsidR="007A1F81">
        <w:rPr>
          <w:lang w:val="id-ID"/>
        </w:rPr>
        <w:instrText xml:space="preserve"> REF _Ref175566045 \h </w:instrText>
      </w:r>
      <w:r w:rsidR="007A1F81">
        <w:rPr>
          <w:lang w:val="id-ID"/>
        </w:rPr>
      </w:r>
      <w:r w:rsidR="007A1F81">
        <w:rPr>
          <w:lang w:val="id-ID"/>
        </w:rPr>
        <w:fldChar w:fldCharType="separate"/>
      </w:r>
      <w:r w:rsidR="00D81479">
        <w:t xml:space="preserve">Tabel </w:t>
      </w:r>
      <w:r w:rsidR="00D81479">
        <w:rPr>
          <w:noProof/>
        </w:rPr>
        <w:t>4</w:t>
      </w:r>
      <w:r w:rsidR="00D81479">
        <w:t>.</w:t>
      </w:r>
      <w:r w:rsidR="00D81479">
        <w:rPr>
          <w:noProof/>
        </w:rPr>
        <w:t>5</w:t>
      </w:r>
      <w:r w:rsidR="007A1F81">
        <w:rPr>
          <w:lang w:val="id-ID"/>
        </w:rPr>
        <w:fldChar w:fldCharType="end"/>
      </w:r>
      <w:r w:rsidR="00C8386C">
        <w:rPr>
          <w:lang w:val="id-ID"/>
        </w:rPr>
        <w:t>.</w:t>
      </w:r>
    </w:p>
    <w:p w14:paraId="24D952E4" w14:textId="7E5CC79C" w:rsidR="00BE2313" w:rsidRDefault="00BE2313" w:rsidP="00BE2313">
      <w:pPr>
        <w:pStyle w:val="Caption"/>
        <w:spacing w:line="360" w:lineRule="auto"/>
      </w:pPr>
      <w:bookmarkStart w:id="122" w:name="_Ref175566045"/>
      <w:bookmarkStart w:id="123" w:name="_Toc175818488"/>
      <w:r>
        <w:t xml:space="preserve">Tabel </w:t>
      </w:r>
      <w:r w:rsidR="00D64AFC">
        <w:fldChar w:fldCharType="begin"/>
      </w:r>
      <w:r w:rsidR="00D64AFC">
        <w:instrText xml:space="preserve"> STYLEREF 1 \s </w:instrText>
      </w:r>
      <w:r w:rsidR="00D64AFC">
        <w:fldChar w:fldCharType="separate"/>
      </w:r>
      <w:r w:rsidR="00D81479">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81479">
        <w:rPr>
          <w:noProof/>
        </w:rPr>
        <w:t>5</w:t>
      </w:r>
      <w:r w:rsidR="00D64AFC">
        <w:fldChar w:fldCharType="end"/>
      </w:r>
      <w:bookmarkEnd w:id="122"/>
      <w:r>
        <w:t xml:space="preserve"> Hasil </w:t>
      </w:r>
      <w:r w:rsidR="008E58BA">
        <w:t xml:space="preserve">dengan metode </w:t>
      </w:r>
      <w:r w:rsidR="007A1F81" w:rsidRPr="007A1F81">
        <w:rPr>
          <w:i/>
          <w:iCs w:val="0"/>
        </w:rPr>
        <w:t>f</w:t>
      </w:r>
      <w:r w:rsidRPr="007A1F81">
        <w:rPr>
          <w:i/>
          <w:iCs w:val="0"/>
        </w:rPr>
        <w:t>ine</w:t>
      </w:r>
      <w:r w:rsidR="007A1F81" w:rsidRPr="007A1F81">
        <w:rPr>
          <w:i/>
          <w:iCs w:val="0"/>
        </w:rPr>
        <w:t>-</w:t>
      </w:r>
      <w:r w:rsidRPr="007A1F81">
        <w:rPr>
          <w:i/>
          <w:iCs w:val="0"/>
        </w:rPr>
        <w:t>tuning</w:t>
      </w:r>
      <w:bookmarkEnd w:id="123"/>
      <w:r>
        <w:t xml:space="preserve"> </w:t>
      </w:r>
    </w:p>
    <w:tbl>
      <w:tblPr>
        <w:tblStyle w:val="TableGrid"/>
        <w:tblW w:w="9039" w:type="dxa"/>
        <w:tblLayout w:type="fixed"/>
        <w:tblLook w:val="04A0" w:firstRow="1" w:lastRow="0" w:firstColumn="1" w:lastColumn="0" w:noHBand="0" w:noVBand="1"/>
      </w:tblPr>
      <w:tblGrid>
        <w:gridCol w:w="530"/>
        <w:gridCol w:w="2980"/>
        <w:gridCol w:w="1843"/>
        <w:gridCol w:w="1755"/>
        <w:gridCol w:w="1931"/>
      </w:tblGrid>
      <w:tr w:rsidR="00BE2313" w14:paraId="72E12A38" w14:textId="77777777" w:rsidTr="000D2C9C">
        <w:tc>
          <w:tcPr>
            <w:tcW w:w="530" w:type="dxa"/>
            <w:vAlign w:val="center"/>
          </w:tcPr>
          <w:p w14:paraId="534B413C" w14:textId="77777777" w:rsidR="00BE2313" w:rsidRDefault="00BE2313" w:rsidP="00D97B7D">
            <w:pPr>
              <w:spacing w:line="360" w:lineRule="auto"/>
              <w:jc w:val="center"/>
            </w:pPr>
            <w:r>
              <w:t>No</w:t>
            </w:r>
          </w:p>
        </w:tc>
        <w:tc>
          <w:tcPr>
            <w:tcW w:w="2980" w:type="dxa"/>
            <w:vAlign w:val="center"/>
          </w:tcPr>
          <w:p w14:paraId="09128CB1" w14:textId="77777777" w:rsidR="00BE2313" w:rsidRDefault="00BE2313" w:rsidP="00D97B7D">
            <w:pPr>
              <w:spacing w:line="360" w:lineRule="auto"/>
              <w:jc w:val="center"/>
            </w:pPr>
            <w:r>
              <w:t>Pertanyaan</w:t>
            </w:r>
          </w:p>
        </w:tc>
        <w:tc>
          <w:tcPr>
            <w:tcW w:w="1843" w:type="dxa"/>
            <w:vAlign w:val="center"/>
          </w:tcPr>
          <w:p w14:paraId="27AC1960" w14:textId="77777777" w:rsidR="00BE2313" w:rsidRDefault="00BE2313" w:rsidP="00D97B7D">
            <w:pPr>
              <w:spacing w:line="360" w:lineRule="auto"/>
              <w:jc w:val="center"/>
            </w:pPr>
            <w:r>
              <w:t>Referensi</w:t>
            </w:r>
          </w:p>
        </w:tc>
        <w:tc>
          <w:tcPr>
            <w:tcW w:w="1755" w:type="dxa"/>
            <w:vAlign w:val="center"/>
          </w:tcPr>
          <w:p w14:paraId="10563EC3" w14:textId="77777777" w:rsidR="00BE2313" w:rsidRDefault="00BE2313" w:rsidP="00D97B7D">
            <w:pPr>
              <w:spacing w:line="360" w:lineRule="auto"/>
              <w:jc w:val="center"/>
            </w:pPr>
            <w:r>
              <w:t>Jawaban</w:t>
            </w:r>
          </w:p>
        </w:tc>
        <w:tc>
          <w:tcPr>
            <w:tcW w:w="1931" w:type="dxa"/>
            <w:vAlign w:val="center"/>
          </w:tcPr>
          <w:p w14:paraId="57B26BDF" w14:textId="77777777" w:rsidR="00BE2313" w:rsidRDefault="00BE2313" w:rsidP="00D97B7D">
            <w:pPr>
              <w:spacing w:line="360" w:lineRule="auto"/>
              <w:jc w:val="center"/>
            </w:pPr>
            <w:r>
              <w:t>Skor ROUGE</w:t>
            </w:r>
          </w:p>
        </w:tc>
      </w:tr>
      <w:tr w:rsidR="00BE2313" w14:paraId="0DB74D09" w14:textId="77777777" w:rsidTr="000D2C9C">
        <w:tc>
          <w:tcPr>
            <w:tcW w:w="530" w:type="dxa"/>
          </w:tcPr>
          <w:p w14:paraId="431D88E0" w14:textId="77777777" w:rsidR="00BE2313" w:rsidRDefault="00BE2313" w:rsidP="00D97B7D">
            <w:pPr>
              <w:spacing w:line="360" w:lineRule="auto"/>
              <w:jc w:val="center"/>
            </w:pPr>
            <w:r>
              <w:t>1</w:t>
            </w:r>
          </w:p>
        </w:tc>
        <w:tc>
          <w:tcPr>
            <w:tcW w:w="2980" w:type="dxa"/>
          </w:tcPr>
          <w:p w14:paraId="5F18CDD1" w14:textId="42ACFB6F" w:rsidR="00BE2313" w:rsidRDefault="000D2C9C" w:rsidP="00D97B7D">
            <w:pPr>
              <w:spacing w:line="360" w:lineRule="auto"/>
            </w:pPr>
            <w:r w:rsidRPr="000D2C9C">
              <w:t>Bagaimana cara</w:t>
            </w:r>
            <w:r>
              <w:rPr>
                <w:lang w:val="id-ID"/>
              </w:rPr>
              <w:t xml:space="preserve"> </w:t>
            </w:r>
            <w:r w:rsidRPr="000D2C9C">
              <w:t>mendapatkan sertifikat</w:t>
            </w:r>
            <w:r>
              <w:rPr>
                <w:lang w:val="id-ID"/>
              </w:rPr>
              <w:t xml:space="preserve"> </w:t>
            </w:r>
            <w:r w:rsidRPr="000D2C9C">
              <w:t>akreditasi universitas?</w:t>
            </w:r>
          </w:p>
        </w:tc>
        <w:tc>
          <w:tcPr>
            <w:tcW w:w="1843" w:type="dxa"/>
          </w:tcPr>
          <w:p w14:paraId="559CBFF6" w14:textId="330EAF65" w:rsidR="00BE2313" w:rsidRDefault="000D2C9C" w:rsidP="00D97B7D">
            <w:pPr>
              <w:spacing w:line="360" w:lineRule="auto"/>
            </w:pPr>
            <w:r w:rsidRPr="000D2C9C">
              <w:t>Untuk sertifikat akreditasi silakan download disini ya https://lpm.usk.</w:t>
            </w:r>
            <w:r w:rsidR="00EF5BE0">
              <w:t xml:space="preserve"> </w:t>
            </w:r>
            <w:r w:rsidRPr="000D2C9C">
              <w:lastRenderedPageBreak/>
              <w:t>ac.id/, untuk sertifikat akreditasi y</w:t>
            </w:r>
            <w:r w:rsidR="008962B5">
              <w:rPr>
                <w:lang w:val="id-ID"/>
              </w:rPr>
              <w:t>an</w:t>
            </w:r>
            <w:r w:rsidRPr="000D2C9C">
              <w:t>g terbaru tidak perlu dilegalisir karena sudah ada QR Code</w:t>
            </w:r>
          </w:p>
        </w:tc>
        <w:tc>
          <w:tcPr>
            <w:tcW w:w="1755" w:type="dxa"/>
          </w:tcPr>
          <w:p w14:paraId="797D35ED" w14:textId="7175BA50" w:rsidR="00BE2313" w:rsidRDefault="000D2C9C" w:rsidP="00945422">
            <w:pPr>
              <w:spacing w:line="360" w:lineRule="auto"/>
            </w:pPr>
            <w:r w:rsidRPr="000D2C9C">
              <w:lastRenderedPageBreak/>
              <w:t>Untuk sertifikat akreditasi silakan download disini ya https://lpm.usk.</w:t>
            </w:r>
            <w:r w:rsidRPr="000D2C9C">
              <w:lastRenderedPageBreak/>
              <w:t>ac.id/, untuk sertifikat akreditasi y</w:t>
            </w:r>
            <w:r w:rsidR="008962B5">
              <w:rPr>
                <w:lang w:val="id-ID"/>
              </w:rPr>
              <w:t>an</w:t>
            </w:r>
            <w:r w:rsidRPr="000D2C9C">
              <w:t>g terbaru tidak perlu dilegalisir karena sudah ada QR Code</w:t>
            </w:r>
          </w:p>
        </w:tc>
        <w:tc>
          <w:tcPr>
            <w:tcW w:w="1931" w:type="dxa"/>
          </w:tcPr>
          <w:p w14:paraId="538AC513" w14:textId="5D016B8C" w:rsidR="00BE2313" w:rsidRPr="000D2C9C" w:rsidRDefault="000D2C9C" w:rsidP="00D97B7D">
            <w:pPr>
              <w:spacing w:line="360" w:lineRule="auto"/>
              <w:rPr>
                <w:lang w:val="id-ID"/>
              </w:rPr>
            </w:pPr>
            <w:r>
              <w:rPr>
                <w:lang w:val="id-ID"/>
              </w:rPr>
              <w:lastRenderedPageBreak/>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2186191B" w14:textId="77777777" w:rsidTr="000D2C9C">
        <w:tc>
          <w:tcPr>
            <w:tcW w:w="530" w:type="dxa"/>
          </w:tcPr>
          <w:p w14:paraId="4C1311A9" w14:textId="77777777" w:rsidR="00BE2313" w:rsidRDefault="00BE2313" w:rsidP="00D97B7D">
            <w:pPr>
              <w:spacing w:line="360" w:lineRule="auto"/>
              <w:jc w:val="center"/>
            </w:pPr>
            <w:r>
              <w:t>2</w:t>
            </w:r>
          </w:p>
        </w:tc>
        <w:tc>
          <w:tcPr>
            <w:tcW w:w="2980" w:type="dxa"/>
          </w:tcPr>
          <w:p w14:paraId="12994D80" w14:textId="369B4A48" w:rsidR="00BE2313" w:rsidRPr="00405B68" w:rsidRDefault="001A6389" w:rsidP="00D97B7D">
            <w:pPr>
              <w:spacing w:line="360" w:lineRule="auto"/>
            </w:pPr>
            <w:r w:rsidRPr="001A6389">
              <w:t xml:space="preserve">Bagaimana cara membayar </w:t>
            </w:r>
            <w:r w:rsidR="001369C0">
              <w:rPr>
                <w:lang w:val="id-ID"/>
              </w:rPr>
              <w:t>UKT</w:t>
            </w:r>
            <w:r w:rsidRPr="001A6389">
              <w:t xml:space="preserve"> untuk jalur </w:t>
            </w:r>
            <w:r w:rsidR="00CC4588">
              <w:rPr>
                <w:lang w:val="id-ID"/>
              </w:rPr>
              <w:t>SMMPTN</w:t>
            </w:r>
            <w:r w:rsidRPr="001A6389">
              <w:t xml:space="preserve"> barat, dan </w:t>
            </w:r>
            <w:r w:rsidR="003C0D58">
              <w:rPr>
                <w:lang w:val="id-ID"/>
              </w:rPr>
              <w:t>UKT</w:t>
            </w:r>
            <w:r w:rsidRPr="001A6389">
              <w:t xml:space="preserve"> nya apakah di bayar sekalian dengan IPI nya?</w:t>
            </w:r>
          </w:p>
        </w:tc>
        <w:tc>
          <w:tcPr>
            <w:tcW w:w="1843" w:type="dxa"/>
          </w:tcPr>
          <w:p w14:paraId="1E3ED775" w14:textId="41D04833" w:rsidR="00BE2313" w:rsidRPr="00405B68" w:rsidRDefault="001A6389" w:rsidP="00D97B7D">
            <w:pPr>
              <w:spacing w:line="360" w:lineRule="auto"/>
            </w:pPr>
            <w:r w:rsidRPr="001A6389">
              <w:t>Silahkan langsung bayar ke Bank, dan masalah IPI tidak boleh di cicil kecuali hanya fakultas kedokteran saja</w:t>
            </w:r>
          </w:p>
        </w:tc>
        <w:tc>
          <w:tcPr>
            <w:tcW w:w="1755" w:type="dxa"/>
          </w:tcPr>
          <w:p w14:paraId="6BDC6091" w14:textId="545DCD49" w:rsidR="00BE2313" w:rsidRPr="00405B68" w:rsidRDefault="001A6389" w:rsidP="00945422">
            <w:pPr>
              <w:spacing w:line="360" w:lineRule="auto"/>
            </w:pPr>
            <w:r w:rsidRPr="001A6389">
              <w:t>Silahkan langsung bayar ke Bank, dan masalah IPI tidak boleh di cicil kecuali hanya fakultas kedokteran saja</w:t>
            </w:r>
          </w:p>
        </w:tc>
        <w:tc>
          <w:tcPr>
            <w:tcW w:w="1931" w:type="dxa"/>
          </w:tcPr>
          <w:p w14:paraId="00719C4E" w14:textId="3F6392E2" w:rsidR="00BE2313" w:rsidRPr="00DE7F06"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62E94E8" w14:textId="77777777" w:rsidTr="000D2C9C">
        <w:tc>
          <w:tcPr>
            <w:tcW w:w="530" w:type="dxa"/>
          </w:tcPr>
          <w:p w14:paraId="307DE033" w14:textId="77777777" w:rsidR="00BE2313" w:rsidRDefault="00BE2313" w:rsidP="00D97B7D">
            <w:pPr>
              <w:spacing w:line="360" w:lineRule="auto"/>
              <w:jc w:val="center"/>
            </w:pPr>
            <w:r>
              <w:t>3</w:t>
            </w:r>
          </w:p>
        </w:tc>
        <w:tc>
          <w:tcPr>
            <w:tcW w:w="2980" w:type="dxa"/>
          </w:tcPr>
          <w:p w14:paraId="680EDD21" w14:textId="582B2041" w:rsidR="00BE2313" w:rsidRPr="00405B68" w:rsidRDefault="001A6389" w:rsidP="00D97B7D">
            <w:pPr>
              <w:spacing w:line="360" w:lineRule="auto"/>
            </w:pPr>
            <w:r>
              <w:t>Bagaimana cara Cetak KTM?</w:t>
            </w:r>
          </w:p>
        </w:tc>
        <w:tc>
          <w:tcPr>
            <w:tcW w:w="1843" w:type="dxa"/>
          </w:tcPr>
          <w:p w14:paraId="1D461FF5" w14:textId="2BDF5680" w:rsidR="00BE2313" w:rsidRPr="00405B68" w:rsidRDefault="001A6389" w:rsidP="00D97B7D">
            <w:pPr>
              <w:spacing w:line="360" w:lineRule="auto"/>
            </w:pPr>
            <w:r w:rsidRPr="001A6389">
              <w:t>KTM dapat dicetak di laman berkas-akademik.usk.ac.id</w:t>
            </w:r>
          </w:p>
        </w:tc>
        <w:tc>
          <w:tcPr>
            <w:tcW w:w="1755" w:type="dxa"/>
          </w:tcPr>
          <w:p w14:paraId="2644B772" w14:textId="14F582E4" w:rsidR="00BE2313" w:rsidRPr="00405B68" w:rsidRDefault="001A6389" w:rsidP="00945422">
            <w:pPr>
              <w:spacing w:line="360" w:lineRule="auto"/>
            </w:pPr>
            <w:r w:rsidRPr="001A6389">
              <w:t xml:space="preserve">KTM dapat dicetak di </w:t>
            </w:r>
            <w:r w:rsidRPr="00A1153D">
              <w:t>laman berkas-akademik.usk.</w:t>
            </w:r>
            <w:r w:rsidR="00745BB2" w:rsidRPr="00A1153D">
              <w:t xml:space="preserve"> </w:t>
            </w:r>
            <w:r w:rsidRPr="00A1153D">
              <w:t>ac.id</w:t>
            </w:r>
          </w:p>
        </w:tc>
        <w:tc>
          <w:tcPr>
            <w:tcW w:w="1931" w:type="dxa"/>
          </w:tcPr>
          <w:p w14:paraId="353E6828" w14:textId="5BC257F3" w:rsidR="00BE2313"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4EA7C9A2" w14:textId="77777777" w:rsidTr="000D2C9C">
        <w:tc>
          <w:tcPr>
            <w:tcW w:w="530" w:type="dxa"/>
          </w:tcPr>
          <w:p w14:paraId="341361F9" w14:textId="77777777" w:rsidR="00BE2313" w:rsidRDefault="00BE2313" w:rsidP="00D97B7D">
            <w:pPr>
              <w:spacing w:line="360" w:lineRule="auto"/>
              <w:jc w:val="center"/>
            </w:pPr>
            <w:r>
              <w:t>4</w:t>
            </w:r>
          </w:p>
        </w:tc>
        <w:tc>
          <w:tcPr>
            <w:tcW w:w="2980" w:type="dxa"/>
          </w:tcPr>
          <w:p w14:paraId="66A25131" w14:textId="2E56B5D5" w:rsidR="00BE2313" w:rsidRPr="00405B68" w:rsidRDefault="001A6389" w:rsidP="00D97B7D">
            <w:pPr>
              <w:spacing w:line="360" w:lineRule="auto"/>
            </w:pPr>
            <w:r>
              <w:t>Kapan jadwal sanggahan ukt bagi mahasiswa</w:t>
            </w:r>
            <w:r w:rsidR="00BE2313" w:rsidRPr="00405B68">
              <w:t>?</w:t>
            </w:r>
          </w:p>
        </w:tc>
        <w:tc>
          <w:tcPr>
            <w:tcW w:w="1843" w:type="dxa"/>
          </w:tcPr>
          <w:p w14:paraId="7C11A66E" w14:textId="54EF3403" w:rsidR="00BE2313" w:rsidRPr="00405B68" w:rsidRDefault="001A6389" w:rsidP="00D97B7D">
            <w:pPr>
              <w:spacing w:line="360" w:lineRule="auto"/>
            </w:pPr>
            <w:r w:rsidRPr="001A6389">
              <w:t>Untuk data UKT y</w:t>
            </w:r>
            <w:r w:rsidR="002179CD">
              <w:rPr>
                <w:lang w:val="id-ID"/>
              </w:rPr>
              <w:t>an</w:t>
            </w:r>
            <w:r w:rsidRPr="001A6389">
              <w:t>g sudah dibuat tidak bisa diubah kembali dan data UKT itu tidak menjadi masalah y</w:t>
            </w:r>
            <w:r w:rsidR="002179CD">
              <w:rPr>
                <w:lang w:val="id-ID"/>
              </w:rPr>
              <w:t>an</w:t>
            </w:r>
            <w:r w:rsidRPr="001A6389">
              <w:t xml:space="preserve">g penting data KRS benar semua dan mengenai </w:t>
            </w:r>
            <w:r w:rsidRPr="001A6389">
              <w:lastRenderedPageBreak/>
              <w:t>banding ukt nanti akan dibuka oleh bagian keuangan, silakan pantau infonya di web usk.ac.id</w:t>
            </w:r>
          </w:p>
        </w:tc>
        <w:tc>
          <w:tcPr>
            <w:tcW w:w="1755" w:type="dxa"/>
          </w:tcPr>
          <w:p w14:paraId="4C2ABDCD" w14:textId="0E82A280" w:rsidR="00BE2313" w:rsidRPr="00405B68" w:rsidRDefault="001A6389" w:rsidP="00945422">
            <w:pPr>
              <w:spacing w:line="360" w:lineRule="auto"/>
            </w:pPr>
            <w:r w:rsidRPr="001A6389">
              <w:lastRenderedPageBreak/>
              <w:t>Untuk data UKT y</w:t>
            </w:r>
            <w:r w:rsidR="002179CD">
              <w:rPr>
                <w:lang w:val="id-ID"/>
              </w:rPr>
              <w:t>an</w:t>
            </w:r>
            <w:r w:rsidRPr="001A6389">
              <w:t>g sudah dibuat tidak bisa diubah kembali dan data UKT itu tidak menjadi masalah y</w:t>
            </w:r>
            <w:r w:rsidR="002179CD">
              <w:rPr>
                <w:lang w:val="id-ID"/>
              </w:rPr>
              <w:t>an</w:t>
            </w:r>
            <w:r w:rsidRPr="001A6389">
              <w:t xml:space="preserve">g penting data KRS benar </w:t>
            </w:r>
            <w:r w:rsidRPr="001A6389">
              <w:lastRenderedPageBreak/>
              <w:t>semua dan mengenai banding ukt nanti akan dibuka oleh bagian keuangan, silakan pantau infonya di web usk.ac.id</w:t>
            </w:r>
          </w:p>
        </w:tc>
        <w:tc>
          <w:tcPr>
            <w:tcW w:w="1931" w:type="dxa"/>
          </w:tcPr>
          <w:p w14:paraId="1EC0346C" w14:textId="2BEA4B36" w:rsidR="00BE2313" w:rsidRPr="00B4135A" w:rsidRDefault="001A6389" w:rsidP="00D97B7D">
            <w:pPr>
              <w:spacing w:line="360" w:lineRule="auto"/>
            </w:pPr>
            <w:r>
              <w:rPr>
                <w:lang w:val="id-ID"/>
              </w:rPr>
              <w:lastRenderedPageBreak/>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060960B" w14:textId="77777777" w:rsidTr="000D2C9C">
        <w:tc>
          <w:tcPr>
            <w:tcW w:w="530" w:type="dxa"/>
          </w:tcPr>
          <w:p w14:paraId="15EF20C0" w14:textId="77777777" w:rsidR="00BE2313" w:rsidRDefault="00BE2313" w:rsidP="00D97B7D">
            <w:pPr>
              <w:spacing w:line="360" w:lineRule="auto"/>
              <w:jc w:val="center"/>
            </w:pPr>
            <w:r>
              <w:t>5</w:t>
            </w:r>
          </w:p>
        </w:tc>
        <w:tc>
          <w:tcPr>
            <w:tcW w:w="2980" w:type="dxa"/>
          </w:tcPr>
          <w:p w14:paraId="11C81183" w14:textId="050B5E19" w:rsidR="00BE2313" w:rsidRPr="00405B68" w:rsidRDefault="00CC259E" w:rsidP="00D97B7D">
            <w:pPr>
              <w:spacing w:line="360" w:lineRule="auto"/>
            </w:pPr>
            <w:r>
              <w:t>Bagaimana cara membuat Surat Keterangan Aktif Kuliah?</w:t>
            </w:r>
          </w:p>
        </w:tc>
        <w:tc>
          <w:tcPr>
            <w:tcW w:w="1843" w:type="dxa"/>
          </w:tcPr>
          <w:p w14:paraId="43548510" w14:textId="54579474" w:rsidR="00BE2313" w:rsidRPr="00405B68" w:rsidRDefault="00CC259E" w:rsidP="00D97B7D">
            <w:pPr>
              <w:spacing w:line="360" w:lineRule="auto"/>
            </w:pPr>
            <w:r w:rsidRPr="00CC259E">
              <w:t xml:space="preserve">Terkait masalah Surat </w:t>
            </w:r>
            <w:r w:rsidR="00673DBE">
              <w:t>K</w:t>
            </w:r>
            <w:r w:rsidRPr="00CC259E">
              <w:t xml:space="preserve">eterangan Aktif Kuliah silahkan mengurus ke bagian </w:t>
            </w:r>
            <w:r w:rsidR="00673DBE">
              <w:t>r</w:t>
            </w:r>
            <w:r w:rsidRPr="00CC259E">
              <w:t xml:space="preserve">egistrasi </w:t>
            </w:r>
            <w:r w:rsidR="00673DBE">
              <w:t>a</w:t>
            </w:r>
            <w:r w:rsidRPr="00CC259E">
              <w:t>kademik</w:t>
            </w:r>
          </w:p>
        </w:tc>
        <w:tc>
          <w:tcPr>
            <w:tcW w:w="1755" w:type="dxa"/>
          </w:tcPr>
          <w:p w14:paraId="1C8192AD" w14:textId="48B4DC7E" w:rsidR="00BE2313" w:rsidRPr="00405B68" w:rsidRDefault="00CC259E" w:rsidP="00945422">
            <w:pPr>
              <w:spacing w:line="360" w:lineRule="auto"/>
            </w:pPr>
            <w:r w:rsidRPr="00CC259E">
              <w:t xml:space="preserve">Terkait masalah Surat </w:t>
            </w:r>
            <w:r w:rsidR="00E63E51">
              <w:t>K</w:t>
            </w:r>
            <w:r w:rsidRPr="00CC259E">
              <w:t xml:space="preserve">eterangan Aktif Kuliah silahkan mengurus ke bagian </w:t>
            </w:r>
            <w:r w:rsidR="00182FEA">
              <w:t>r</w:t>
            </w:r>
            <w:r w:rsidRPr="00CC259E">
              <w:t xml:space="preserve">egistrasi </w:t>
            </w:r>
            <w:r w:rsidR="00182FEA">
              <w:t>a</w:t>
            </w:r>
            <w:r w:rsidRPr="00CC259E">
              <w:t>kademik</w:t>
            </w:r>
          </w:p>
        </w:tc>
        <w:tc>
          <w:tcPr>
            <w:tcW w:w="1931" w:type="dxa"/>
          </w:tcPr>
          <w:p w14:paraId="31E4C4D9" w14:textId="60C2B9AD" w:rsidR="00BE2313" w:rsidRDefault="00CC259E"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bl>
    <w:p w14:paraId="2ACFEE42" w14:textId="7AD9435D" w:rsidR="00FE4F7F" w:rsidRDefault="00FE4F7F" w:rsidP="00D1516A">
      <w:pPr>
        <w:spacing w:before="240" w:line="360" w:lineRule="auto"/>
        <w:ind w:firstLine="709"/>
        <w:jc w:val="both"/>
      </w:pPr>
      <w:r>
        <w:t xml:space="preserve">Hasil perhitungan skor ROUGE pada model dengan metode </w:t>
      </w:r>
      <w:r w:rsidRPr="00FE4F7F">
        <w:rPr>
          <w:i/>
          <w:iCs w:val="0"/>
        </w:rPr>
        <w:t>fine-tuning</w:t>
      </w:r>
      <w:r>
        <w:t xml:space="preserve"> ditunjukan pada </w:t>
      </w:r>
      <w:r>
        <w:fldChar w:fldCharType="begin"/>
      </w:r>
      <w:r>
        <w:instrText xml:space="preserve"> REF _Ref175500117 \h </w:instrText>
      </w:r>
      <w:r>
        <w:fldChar w:fldCharType="separate"/>
      </w:r>
      <w:r w:rsidR="00D81479">
        <w:t xml:space="preserve">Tabel </w:t>
      </w:r>
      <w:r w:rsidR="00D81479">
        <w:rPr>
          <w:noProof/>
        </w:rPr>
        <w:t>4</w:t>
      </w:r>
      <w:r w:rsidR="00D81479">
        <w:t>.</w:t>
      </w:r>
      <w:r w:rsidR="00D81479">
        <w:rPr>
          <w:noProof/>
        </w:rPr>
        <w:t>6</w:t>
      </w:r>
      <w:r>
        <w:fldChar w:fldCharType="end"/>
      </w:r>
      <w:r>
        <w:t>.</w:t>
      </w:r>
    </w:p>
    <w:p w14:paraId="54864AE2" w14:textId="5371BC23" w:rsidR="00AF6413" w:rsidRPr="00AF6413" w:rsidRDefault="00AF6413" w:rsidP="00AF6413">
      <w:pPr>
        <w:pStyle w:val="Caption"/>
        <w:spacing w:line="360" w:lineRule="auto"/>
        <w:rPr>
          <w:lang w:val="en-US"/>
        </w:rPr>
      </w:pPr>
      <w:bookmarkStart w:id="124" w:name="_Ref175500117"/>
      <w:bookmarkStart w:id="125" w:name="_Toc175818489"/>
      <w:r>
        <w:t xml:space="preserve">Tabel </w:t>
      </w:r>
      <w:r w:rsidR="00D64AFC">
        <w:fldChar w:fldCharType="begin"/>
      </w:r>
      <w:r w:rsidR="00D64AFC">
        <w:instrText xml:space="preserve"> STYLEREF 1 \s </w:instrText>
      </w:r>
      <w:r w:rsidR="00D64AFC">
        <w:fldChar w:fldCharType="separate"/>
      </w:r>
      <w:r w:rsidR="00D81479">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81479">
        <w:rPr>
          <w:noProof/>
        </w:rPr>
        <w:t>6</w:t>
      </w:r>
      <w:r w:rsidR="00D64AFC">
        <w:fldChar w:fldCharType="end"/>
      </w:r>
      <w:bookmarkEnd w:id="124"/>
      <w:r>
        <w:rPr>
          <w:lang w:val="en-US"/>
        </w:rPr>
        <w:t xml:space="preserve"> </w:t>
      </w:r>
      <w:r>
        <w:t>Nilai skor ROUGE</w:t>
      </w:r>
      <w:r>
        <w:rPr>
          <w:lang w:val="en-US"/>
        </w:rPr>
        <w:t xml:space="preserve"> dengan Metode </w:t>
      </w:r>
      <w:r w:rsidRPr="00AF6413">
        <w:rPr>
          <w:i/>
          <w:iCs w:val="0"/>
          <w:lang w:val="en-US"/>
        </w:rPr>
        <w:t>Fine-tuning</w:t>
      </w:r>
      <w:bookmarkEnd w:id="125"/>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AF6413" w14:paraId="0FE4186A" w14:textId="77777777" w:rsidTr="00597475">
        <w:trPr>
          <w:trHeight w:val="241"/>
          <w:jc w:val="center"/>
        </w:trPr>
        <w:tc>
          <w:tcPr>
            <w:tcW w:w="1518" w:type="dxa"/>
            <w:vMerge w:val="restart"/>
            <w:tcBorders>
              <w:top w:val="single" w:sz="12" w:space="0" w:color="auto"/>
            </w:tcBorders>
            <w:vAlign w:val="center"/>
          </w:tcPr>
          <w:p w14:paraId="5E112632" w14:textId="77777777" w:rsidR="00AF6413" w:rsidRDefault="00AF6413" w:rsidP="00597475">
            <w:r>
              <w:t>Metode</w:t>
            </w:r>
          </w:p>
        </w:tc>
        <w:tc>
          <w:tcPr>
            <w:tcW w:w="1884" w:type="dxa"/>
            <w:vMerge w:val="restart"/>
            <w:tcBorders>
              <w:top w:val="single" w:sz="12" w:space="0" w:color="auto"/>
            </w:tcBorders>
            <w:vAlign w:val="center"/>
          </w:tcPr>
          <w:p w14:paraId="52F345B2" w14:textId="77777777" w:rsidR="00AF6413" w:rsidRDefault="00AF6413" w:rsidP="00597475">
            <w:pPr>
              <w:jc w:val="center"/>
            </w:pPr>
            <w:r>
              <w:t>Jumlah Pertanyaan</w:t>
            </w:r>
          </w:p>
        </w:tc>
        <w:tc>
          <w:tcPr>
            <w:tcW w:w="3683" w:type="dxa"/>
            <w:gridSpan w:val="3"/>
            <w:tcBorders>
              <w:top w:val="single" w:sz="12" w:space="0" w:color="auto"/>
              <w:bottom w:val="single" w:sz="4" w:space="0" w:color="auto"/>
            </w:tcBorders>
            <w:vAlign w:val="center"/>
          </w:tcPr>
          <w:p w14:paraId="59C5AF54" w14:textId="77777777" w:rsidR="00AF6413" w:rsidRDefault="00AF6413" w:rsidP="00597475">
            <w:pPr>
              <w:jc w:val="center"/>
            </w:pPr>
            <w:r>
              <w:t>Skor ROUGE</w:t>
            </w:r>
          </w:p>
        </w:tc>
      </w:tr>
      <w:tr w:rsidR="00AF6413" w14:paraId="4628814C" w14:textId="77777777" w:rsidTr="00597475">
        <w:trPr>
          <w:trHeight w:val="293"/>
          <w:jc w:val="center"/>
        </w:trPr>
        <w:tc>
          <w:tcPr>
            <w:tcW w:w="1518" w:type="dxa"/>
            <w:vMerge/>
            <w:tcBorders>
              <w:bottom w:val="single" w:sz="12" w:space="0" w:color="auto"/>
            </w:tcBorders>
          </w:tcPr>
          <w:p w14:paraId="3C894764" w14:textId="77777777" w:rsidR="00AF6413" w:rsidRDefault="00AF6413" w:rsidP="00597475">
            <w:pPr>
              <w:jc w:val="both"/>
            </w:pPr>
          </w:p>
        </w:tc>
        <w:tc>
          <w:tcPr>
            <w:tcW w:w="1884" w:type="dxa"/>
            <w:vMerge/>
            <w:tcBorders>
              <w:bottom w:val="single" w:sz="12" w:space="0" w:color="auto"/>
            </w:tcBorders>
          </w:tcPr>
          <w:p w14:paraId="79849999" w14:textId="77777777" w:rsidR="00AF6413" w:rsidRDefault="00AF6413" w:rsidP="00597475">
            <w:pPr>
              <w:jc w:val="center"/>
            </w:pPr>
          </w:p>
        </w:tc>
        <w:tc>
          <w:tcPr>
            <w:tcW w:w="1474" w:type="dxa"/>
            <w:tcBorders>
              <w:top w:val="single" w:sz="4" w:space="0" w:color="auto"/>
              <w:bottom w:val="single" w:sz="12" w:space="0" w:color="auto"/>
            </w:tcBorders>
            <w:vAlign w:val="center"/>
          </w:tcPr>
          <w:p w14:paraId="6F056D5A" w14:textId="77777777" w:rsidR="00AF6413" w:rsidRDefault="00AF6413" w:rsidP="00597475">
            <w:pPr>
              <w:jc w:val="center"/>
            </w:pPr>
            <w:r>
              <w:t>R-1</w:t>
            </w:r>
          </w:p>
        </w:tc>
        <w:tc>
          <w:tcPr>
            <w:tcW w:w="935" w:type="dxa"/>
            <w:tcBorders>
              <w:top w:val="single" w:sz="4" w:space="0" w:color="auto"/>
              <w:bottom w:val="single" w:sz="12" w:space="0" w:color="auto"/>
            </w:tcBorders>
            <w:vAlign w:val="center"/>
          </w:tcPr>
          <w:p w14:paraId="3E410FC1" w14:textId="77777777" w:rsidR="00AF6413" w:rsidRDefault="00AF6413" w:rsidP="00597475">
            <w:pPr>
              <w:jc w:val="center"/>
            </w:pPr>
            <w:r>
              <w:t>R-2</w:t>
            </w:r>
          </w:p>
        </w:tc>
        <w:tc>
          <w:tcPr>
            <w:tcW w:w="1274" w:type="dxa"/>
            <w:tcBorders>
              <w:top w:val="single" w:sz="4" w:space="0" w:color="auto"/>
              <w:bottom w:val="single" w:sz="12" w:space="0" w:color="auto"/>
            </w:tcBorders>
            <w:vAlign w:val="center"/>
          </w:tcPr>
          <w:p w14:paraId="610634E8" w14:textId="77777777" w:rsidR="00AF6413" w:rsidRDefault="00AF6413" w:rsidP="00597475">
            <w:pPr>
              <w:jc w:val="center"/>
            </w:pPr>
            <w:r>
              <w:t>R-L</w:t>
            </w:r>
          </w:p>
        </w:tc>
      </w:tr>
      <w:tr w:rsidR="00AF6413" w14:paraId="73B7AB92" w14:textId="77777777" w:rsidTr="002C078E">
        <w:trPr>
          <w:trHeight w:val="454"/>
          <w:jc w:val="center"/>
        </w:trPr>
        <w:tc>
          <w:tcPr>
            <w:tcW w:w="1518" w:type="dxa"/>
            <w:tcBorders>
              <w:top w:val="single" w:sz="12" w:space="0" w:color="auto"/>
            </w:tcBorders>
            <w:vAlign w:val="center"/>
          </w:tcPr>
          <w:p w14:paraId="1AF5125C" w14:textId="77777777" w:rsidR="00AF6413" w:rsidRPr="00FF616C" w:rsidRDefault="00AF6413" w:rsidP="002C078E">
            <w:pPr>
              <w:spacing w:line="360" w:lineRule="auto"/>
              <w:rPr>
                <w:i/>
                <w:iCs w:val="0"/>
              </w:rPr>
            </w:pPr>
            <w:r w:rsidRPr="00FF616C">
              <w:rPr>
                <w:i/>
              </w:rPr>
              <w:t>Fine-tuning</w:t>
            </w:r>
          </w:p>
        </w:tc>
        <w:tc>
          <w:tcPr>
            <w:tcW w:w="1884" w:type="dxa"/>
            <w:tcBorders>
              <w:top w:val="single" w:sz="12" w:space="0" w:color="auto"/>
            </w:tcBorders>
            <w:vAlign w:val="center"/>
          </w:tcPr>
          <w:p w14:paraId="46CE0D6B" w14:textId="77777777" w:rsidR="00AF6413" w:rsidRPr="00347B2C" w:rsidRDefault="00AF6413" w:rsidP="002C078E">
            <w:pPr>
              <w:spacing w:line="360" w:lineRule="auto"/>
              <w:jc w:val="center"/>
            </w:pPr>
            <w:r>
              <w:t>20/20</w:t>
            </w:r>
          </w:p>
        </w:tc>
        <w:tc>
          <w:tcPr>
            <w:tcW w:w="1474" w:type="dxa"/>
            <w:tcBorders>
              <w:top w:val="single" w:sz="12" w:space="0" w:color="auto"/>
            </w:tcBorders>
            <w:vAlign w:val="center"/>
          </w:tcPr>
          <w:p w14:paraId="69E58BF9" w14:textId="77777777" w:rsidR="00AF6413" w:rsidRPr="00896E6F" w:rsidRDefault="00AF6413" w:rsidP="002C078E">
            <w:pPr>
              <w:spacing w:line="360" w:lineRule="auto"/>
              <w:jc w:val="center"/>
              <w:rPr>
                <w:highlight w:val="yellow"/>
              </w:rPr>
            </w:pPr>
            <w:r w:rsidRPr="00347B2C">
              <w:t>1.0</w:t>
            </w:r>
          </w:p>
        </w:tc>
        <w:tc>
          <w:tcPr>
            <w:tcW w:w="935" w:type="dxa"/>
            <w:tcBorders>
              <w:top w:val="single" w:sz="12" w:space="0" w:color="auto"/>
            </w:tcBorders>
            <w:vAlign w:val="center"/>
          </w:tcPr>
          <w:p w14:paraId="2637C1F3" w14:textId="77777777" w:rsidR="00AF6413" w:rsidRPr="00896E6F" w:rsidRDefault="00AF6413" w:rsidP="002C078E">
            <w:pPr>
              <w:spacing w:line="360" w:lineRule="auto"/>
              <w:jc w:val="center"/>
              <w:rPr>
                <w:highlight w:val="yellow"/>
              </w:rPr>
            </w:pPr>
            <w:r w:rsidRPr="00347B2C">
              <w:t>1.0</w:t>
            </w:r>
          </w:p>
        </w:tc>
        <w:tc>
          <w:tcPr>
            <w:tcW w:w="1274" w:type="dxa"/>
            <w:tcBorders>
              <w:top w:val="single" w:sz="12" w:space="0" w:color="auto"/>
            </w:tcBorders>
            <w:vAlign w:val="center"/>
          </w:tcPr>
          <w:p w14:paraId="44184FBC" w14:textId="77777777" w:rsidR="00AF6413" w:rsidRPr="00896E6F" w:rsidRDefault="00AF6413" w:rsidP="002C078E">
            <w:pPr>
              <w:spacing w:line="360" w:lineRule="auto"/>
              <w:jc w:val="center"/>
              <w:rPr>
                <w:highlight w:val="yellow"/>
              </w:rPr>
            </w:pPr>
            <w:r w:rsidRPr="00347B2C">
              <w:t>1.0</w:t>
            </w:r>
          </w:p>
        </w:tc>
      </w:tr>
    </w:tbl>
    <w:p w14:paraId="1CFF65F4" w14:textId="7F55452D" w:rsidR="00C25F3B" w:rsidRDefault="00C25F3B" w:rsidP="004532A3">
      <w:pPr>
        <w:pStyle w:val="Caption"/>
        <w:spacing w:line="360" w:lineRule="auto"/>
        <w:jc w:val="left"/>
      </w:pPr>
    </w:p>
    <w:p w14:paraId="11DF3368" w14:textId="6BB8EF81" w:rsidR="00D64AFC" w:rsidRPr="00D64AFC" w:rsidRDefault="00D64AFC" w:rsidP="00D64AFC">
      <w:pPr>
        <w:pStyle w:val="Caption"/>
        <w:spacing w:line="360" w:lineRule="auto"/>
        <w:rPr>
          <w:lang w:val="en-US"/>
        </w:rPr>
      </w:pPr>
      <w:bookmarkStart w:id="126" w:name="_Toc175818490"/>
      <w:r w:rsidRPr="009F0189">
        <w:t xml:space="preserve">Tabel </w:t>
      </w:r>
      <w:r w:rsidRPr="009F0189">
        <w:fldChar w:fldCharType="begin"/>
      </w:r>
      <w:r w:rsidRPr="009F0189">
        <w:instrText xml:space="preserve"> STYLEREF 1 \s </w:instrText>
      </w:r>
      <w:r w:rsidRPr="009F0189">
        <w:fldChar w:fldCharType="separate"/>
      </w:r>
      <w:r w:rsidR="00D81479">
        <w:rPr>
          <w:noProof/>
        </w:rPr>
        <w:t>4</w:t>
      </w:r>
      <w:r w:rsidRPr="009F0189">
        <w:fldChar w:fldCharType="end"/>
      </w:r>
      <w:r w:rsidRPr="009F0189">
        <w:t>.</w:t>
      </w:r>
      <w:r w:rsidRPr="009F0189">
        <w:fldChar w:fldCharType="begin"/>
      </w:r>
      <w:r w:rsidRPr="009F0189">
        <w:instrText xml:space="preserve"> SEQ Tabel \* ARABIC \s 1 </w:instrText>
      </w:r>
      <w:r w:rsidRPr="009F0189">
        <w:fldChar w:fldCharType="separate"/>
      </w:r>
      <w:r w:rsidR="00D81479">
        <w:rPr>
          <w:noProof/>
        </w:rPr>
        <w:t>7</w:t>
      </w:r>
      <w:r w:rsidRPr="009F0189">
        <w:fldChar w:fldCharType="end"/>
      </w:r>
      <w:r w:rsidRPr="009F0189">
        <w:rPr>
          <w:lang w:val="en-US"/>
        </w:rPr>
        <w:t xml:space="preserve"> </w:t>
      </w:r>
      <w:r w:rsidRPr="009F0189">
        <w:t xml:space="preserve">Hasil </w:t>
      </w:r>
      <w:r w:rsidR="000E124D" w:rsidRPr="009F0189">
        <w:rPr>
          <w:lang w:val="en-US"/>
        </w:rPr>
        <w:t xml:space="preserve">jawaban </w:t>
      </w:r>
      <w:r w:rsidRPr="009F0189">
        <w:t xml:space="preserve">dengan </w:t>
      </w:r>
      <w:r w:rsidR="000E124D" w:rsidRPr="009F0189">
        <w:rPr>
          <w:lang w:val="en-US"/>
        </w:rPr>
        <w:t>Paraphrase pada pertanyaan</w:t>
      </w:r>
      <w:bookmarkEnd w:id="126"/>
    </w:p>
    <w:tbl>
      <w:tblPr>
        <w:tblStyle w:val="TableGrid"/>
        <w:tblW w:w="9073" w:type="dxa"/>
        <w:tblInd w:w="-34" w:type="dxa"/>
        <w:tblLayout w:type="fixed"/>
        <w:tblLook w:val="04A0" w:firstRow="1" w:lastRow="0" w:firstColumn="1" w:lastColumn="0" w:noHBand="0" w:noVBand="1"/>
      </w:tblPr>
      <w:tblGrid>
        <w:gridCol w:w="530"/>
        <w:gridCol w:w="1846"/>
        <w:gridCol w:w="2552"/>
        <w:gridCol w:w="2302"/>
        <w:gridCol w:w="1843"/>
      </w:tblGrid>
      <w:tr w:rsidR="000E124D" w14:paraId="59AFC260" w14:textId="77777777" w:rsidTr="000E124D">
        <w:tc>
          <w:tcPr>
            <w:tcW w:w="530" w:type="dxa"/>
            <w:vAlign w:val="center"/>
          </w:tcPr>
          <w:p w14:paraId="108E2F8D" w14:textId="77777777" w:rsidR="000E124D" w:rsidRDefault="000E124D" w:rsidP="002A5E79">
            <w:pPr>
              <w:spacing w:line="360" w:lineRule="auto"/>
              <w:jc w:val="center"/>
            </w:pPr>
            <w:r>
              <w:t>No</w:t>
            </w:r>
          </w:p>
        </w:tc>
        <w:tc>
          <w:tcPr>
            <w:tcW w:w="1846" w:type="dxa"/>
          </w:tcPr>
          <w:p w14:paraId="7219530E" w14:textId="55EE04EB" w:rsidR="000E124D" w:rsidRDefault="000E124D" w:rsidP="002A5E79">
            <w:pPr>
              <w:spacing w:line="360" w:lineRule="auto"/>
              <w:jc w:val="center"/>
            </w:pPr>
            <w:r>
              <w:t>Pertanyaan Dasar</w:t>
            </w:r>
          </w:p>
        </w:tc>
        <w:tc>
          <w:tcPr>
            <w:tcW w:w="2552" w:type="dxa"/>
            <w:vAlign w:val="center"/>
          </w:tcPr>
          <w:p w14:paraId="39C2F08A" w14:textId="2CBD45F3" w:rsidR="000E124D" w:rsidRDefault="000E124D" w:rsidP="002A5E79">
            <w:pPr>
              <w:spacing w:line="360" w:lineRule="auto"/>
              <w:jc w:val="center"/>
            </w:pPr>
            <w:r>
              <w:t xml:space="preserve">Pertanyaan </w:t>
            </w:r>
            <w:r>
              <w:rPr>
                <w:lang w:val="en-US"/>
              </w:rPr>
              <w:t>P</w:t>
            </w:r>
            <w:r w:rsidRPr="000E124D">
              <w:rPr>
                <w:lang w:val="en-US"/>
              </w:rPr>
              <w:t>araphrase</w:t>
            </w:r>
          </w:p>
        </w:tc>
        <w:tc>
          <w:tcPr>
            <w:tcW w:w="2302" w:type="dxa"/>
            <w:vAlign w:val="center"/>
          </w:tcPr>
          <w:p w14:paraId="0692C071" w14:textId="77777777" w:rsidR="000E124D" w:rsidRDefault="000E124D" w:rsidP="002A5E79">
            <w:pPr>
              <w:spacing w:line="360" w:lineRule="auto"/>
              <w:jc w:val="center"/>
            </w:pPr>
            <w:r>
              <w:t>Referensi</w:t>
            </w:r>
          </w:p>
        </w:tc>
        <w:tc>
          <w:tcPr>
            <w:tcW w:w="1843" w:type="dxa"/>
            <w:vAlign w:val="center"/>
          </w:tcPr>
          <w:p w14:paraId="46ED6E84" w14:textId="77777777" w:rsidR="000E124D" w:rsidRDefault="000E124D" w:rsidP="002A5E79">
            <w:pPr>
              <w:spacing w:line="360" w:lineRule="auto"/>
              <w:jc w:val="center"/>
            </w:pPr>
            <w:r>
              <w:t>Jawaban</w:t>
            </w:r>
          </w:p>
        </w:tc>
      </w:tr>
      <w:tr w:rsidR="004E1CA1" w14:paraId="63437CF1" w14:textId="77777777" w:rsidTr="000E124D">
        <w:tc>
          <w:tcPr>
            <w:tcW w:w="530" w:type="dxa"/>
          </w:tcPr>
          <w:p w14:paraId="59E93FBC" w14:textId="2F1D0C88" w:rsidR="004E1CA1" w:rsidRPr="004E1CA1" w:rsidRDefault="004E1CA1" w:rsidP="002A5E79">
            <w:pPr>
              <w:spacing w:line="360" w:lineRule="auto"/>
              <w:jc w:val="center"/>
              <w:rPr>
                <w:lang w:val="id-ID"/>
              </w:rPr>
            </w:pPr>
            <w:r>
              <w:rPr>
                <w:lang w:val="id-ID"/>
              </w:rPr>
              <w:t>1</w:t>
            </w:r>
          </w:p>
        </w:tc>
        <w:tc>
          <w:tcPr>
            <w:tcW w:w="1846" w:type="dxa"/>
          </w:tcPr>
          <w:p w14:paraId="643EF50C" w14:textId="2A3A1175" w:rsidR="004E1CA1" w:rsidRPr="000E124D" w:rsidRDefault="004E1CA1" w:rsidP="002A5E79">
            <w:pPr>
              <w:spacing w:line="360" w:lineRule="auto"/>
            </w:pPr>
            <w:r w:rsidRPr="000D2C9C">
              <w:t>Bagaimana cara</w:t>
            </w:r>
            <w:r>
              <w:rPr>
                <w:lang w:val="id-ID"/>
              </w:rPr>
              <w:t xml:space="preserve"> </w:t>
            </w:r>
            <w:r w:rsidRPr="000D2C9C">
              <w:t xml:space="preserve">mendapatkan </w:t>
            </w:r>
            <w:r w:rsidRPr="000D2C9C">
              <w:lastRenderedPageBreak/>
              <w:t>sertifikat</w:t>
            </w:r>
            <w:r>
              <w:rPr>
                <w:lang w:val="id-ID"/>
              </w:rPr>
              <w:t xml:space="preserve"> </w:t>
            </w:r>
            <w:r w:rsidRPr="000D2C9C">
              <w:t>akreditasi universitas?</w:t>
            </w:r>
          </w:p>
        </w:tc>
        <w:tc>
          <w:tcPr>
            <w:tcW w:w="2552" w:type="dxa"/>
          </w:tcPr>
          <w:p w14:paraId="5E4BC0D3" w14:textId="10F92FD7" w:rsidR="004E1CA1" w:rsidRPr="000D2C9C" w:rsidRDefault="004E1CA1" w:rsidP="002A5E79">
            <w:pPr>
              <w:spacing w:line="360" w:lineRule="auto"/>
            </w:pPr>
            <w:r w:rsidRPr="004E1CA1">
              <w:lastRenderedPageBreak/>
              <w:t xml:space="preserve">Apa langkah-langkah untuk memperoleh </w:t>
            </w:r>
            <w:r w:rsidRPr="004E1CA1">
              <w:lastRenderedPageBreak/>
              <w:t>sertifikat akreditasi universitas?</w:t>
            </w:r>
          </w:p>
        </w:tc>
        <w:tc>
          <w:tcPr>
            <w:tcW w:w="2302" w:type="dxa"/>
          </w:tcPr>
          <w:p w14:paraId="1B3134F9" w14:textId="21B15307" w:rsidR="004E1CA1" w:rsidRPr="000E124D" w:rsidRDefault="004E1CA1" w:rsidP="002A5E79">
            <w:pPr>
              <w:spacing w:line="360" w:lineRule="auto"/>
            </w:pPr>
            <w:r w:rsidRPr="000D2C9C">
              <w:lastRenderedPageBreak/>
              <w:t xml:space="preserve">Untuk sertifikat akreditasi silakan </w:t>
            </w:r>
            <w:r w:rsidRPr="000D2C9C">
              <w:lastRenderedPageBreak/>
              <w:t>download disini ya https://lpm.usk.ac.id/, untuk sertifikat akreditasi y</w:t>
            </w:r>
            <w:r>
              <w:rPr>
                <w:lang w:val="id-ID"/>
              </w:rPr>
              <w:t>an</w:t>
            </w:r>
            <w:r w:rsidRPr="000D2C9C">
              <w:t>g terbaru tidak perlu dilegalisir karena sudah ada QR Code</w:t>
            </w:r>
          </w:p>
        </w:tc>
        <w:tc>
          <w:tcPr>
            <w:tcW w:w="1843" w:type="dxa"/>
          </w:tcPr>
          <w:p w14:paraId="49C9F186" w14:textId="383FAB4E" w:rsidR="004E1CA1" w:rsidRPr="00281776" w:rsidRDefault="001936C0" w:rsidP="000E124D">
            <w:pPr>
              <w:spacing w:line="360" w:lineRule="auto"/>
            </w:pPr>
            <w:r w:rsidRPr="00281776">
              <w:rPr>
                <w:rStyle w:val="md"/>
              </w:rPr>
              <w:lastRenderedPageBreak/>
              <w:t xml:space="preserve">Untuk memperoleh </w:t>
            </w:r>
            <w:r w:rsidRPr="00281776">
              <w:rPr>
                <w:rStyle w:val="md"/>
              </w:rPr>
              <w:lastRenderedPageBreak/>
              <w:t xml:space="preserve">sertifikat akreditasi, silakan download disini </w:t>
            </w:r>
            <w:hyperlink r:id="rId30" w:tgtFrame="_blank" w:history="1">
              <w:r w:rsidRPr="00EE3A9A">
                <w:rPr>
                  <w:rStyle w:val="Hyperlink"/>
                  <w:color w:val="000000" w:themeColor="text1"/>
                </w:rPr>
                <w:t>https://ban-pt.org/</w:t>
              </w:r>
            </w:hyperlink>
            <w:r w:rsidRPr="00EE3A9A">
              <w:rPr>
                <w:rStyle w:val="md"/>
                <w:color w:val="000000" w:themeColor="text1"/>
              </w:rPr>
              <w:t xml:space="preserve">, </w:t>
            </w:r>
            <w:r w:rsidRPr="00281776">
              <w:rPr>
                <w:rStyle w:val="md"/>
              </w:rPr>
              <w:t>di bagian bawah halaman terdapat tombol download sertifikat.</w:t>
            </w:r>
          </w:p>
        </w:tc>
      </w:tr>
      <w:tr w:rsidR="002A0D21" w14:paraId="46B0C328" w14:textId="77777777" w:rsidTr="000E124D">
        <w:tc>
          <w:tcPr>
            <w:tcW w:w="530" w:type="dxa"/>
          </w:tcPr>
          <w:p w14:paraId="4F25D0A4" w14:textId="063BC16F" w:rsidR="002A0D21" w:rsidRDefault="002A0D21" w:rsidP="002A5E79">
            <w:pPr>
              <w:spacing w:line="360" w:lineRule="auto"/>
              <w:jc w:val="center"/>
              <w:rPr>
                <w:lang w:val="id-ID"/>
              </w:rPr>
            </w:pPr>
            <w:r>
              <w:rPr>
                <w:lang w:val="id-ID"/>
              </w:rPr>
              <w:lastRenderedPageBreak/>
              <w:t>2</w:t>
            </w:r>
          </w:p>
        </w:tc>
        <w:tc>
          <w:tcPr>
            <w:tcW w:w="1846" w:type="dxa"/>
          </w:tcPr>
          <w:p w14:paraId="78C211F2" w14:textId="1B807F17" w:rsidR="002A0D21" w:rsidRPr="000E124D" w:rsidRDefault="002A0D21" w:rsidP="002A5E79">
            <w:pPr>
              <w:spacing w:line="360" w:lineRule="auto"/>
            </w:pPr>
            <w:r w:rsidRPr="001A6389">
              <w:t xml:space="preserve">Bagaimana cara membayar </w:t>
            </w:r>
            <w:r>
              <w:rPr>
                <w:lang w:val="id-ID"/>
              </w:rPr>
              <w:t>UKT</w:t>
            </w:r>
            <w:r w:rsidRPr="001A6389">
              <w:t xml:space="preserve"> untuk jalur smmptn barat, dan </w:t>
            </w:r>
            <w:r w:rsidR="00EE2C47">
              <w:rPr>
                <w:lang w:val="id-ID"/>
              </w:rPr>
              <w:t>UKT</w:t>
            </w:r>
            <w:r w:rsidRPr="001A6389">
              <w:t xml:space="preserve"> nya apakah di bayar sekalian dengan IPI nya?</w:t>
            </w:r>
          </w:p>
        </w:tc>
        <w:tc>
          <w:tcPr>
            <w:tcW w:w="2552" w:type="dxa"/>
          </w:tcPr>
          <w:p w14:paraId="4837601C" w14:textId="3C58160C" w:rsidR="002A0D21" w:rsidRPr="000D2C9C" w:rsidRDefault="002A0D21" w:rsidP="002A5E79">
            <w:pPr>
              <w:spacing w:line="360" w:lineRule="auto"/>
            </w:pPr>
            <w:r w:rsidRPr="002A0D21">
              <w:t>Bagaimana proses pembayaran UKT untuk jalur SMMPTN Barat, dan apakah UKT dibayar sekaligus dengan IPI-nya?</w:t>
            </w:r>
          </w:p>
        </w:tc>
        <w:tc>
          <w:tcPr>
            <w:tcW w:w="2302" w:type="dxa"/>
          </w:tcPr>
          <w:p w14:paraId="0F6EDAEE" w14:textId="1C2A1AFB" w:rsidR="002A0D21" w:rsidRPr="000E124D" w:rsidRDefault="00411D15" w:rsidP="002A5E79">
            <w:pPr>
              <w:spacing w:line="360" w:lineRule="auto"/>
            </w:pPr>
            <w:r w:rsidRPr="001A6389">
              <w:t xml:space="preserve">Silahkan langsung bayar ke </w:t>
            </w:r>
            <w:r w:rsidR="00842FD9">
              <w:t>b</w:t>
            </w:r>
            <w:r w:rsidRPr="001A6389">
              <w:t>ank, dan masalah IPI tidak boleh di cicil kecuali hanya fakultas kedokteran saja</w:t>
            </w:r>
          </w:p>
        </w:tc>
        <w:tc>
          <w:tcPr>
            <w:tcW w:w="1843" w:type="dxa"/>
          </w:tcPr>
          <w:p w14:paraId="2AD19E40" w14:textId="51DD55AB" w:rsidR="002A0D21" w:rsidRPr="00281776" w:rsidRDefault="00411D15" w:rsidP="000E124D">
            <w:pPr>
              <w:spacing w:line="360" w:lineRule="auto"/>
            </w:pPr>
            <w:r w:rsidRPr="00281776">
              <w:rPr>
                <w:rStyle w:val="md"/>
              </w:rPr>
              <w:t xml:space="preserve">Untuk pembayaran UKT, silakan membayar ke Bank Syariah Indonesia cabang Kota Banda Aceh. Nama Rekening: USK, Nomor Rekening: 9144620111-81-X, Nama Pihak Yang Dikreditkan: Universitas Syiah Kuala. Untuk pembayaran IPI sendiri tidak </w:t>
            </w:r>
            <w:r w:rsidRPr="00281776">
              <w:rPr>
                <w:rStyle w:val="md"/>
              </w:rPr>
              <w:lastRenderedPageBreak/>
              <w:t>boleh di cicil kecuali hanya sekali saja pada saat pendaftaran pertama kali.</w:t>
            </w:r>
          </w:p>
        </w:tc>
      </w:tr>
      <w:tr w:rsidR="002A0D21" w14:paraId="7FC2435A" w14:textId="77777777" w:rsidTr="000E124D">
        <w:tc>
          <w:tcPr>
            <w:tcW w:w="530" w:type="dxa"/>
          </w:tcPr>
          <w:p w14:paraId="0C50D649" w14:textId="5A9ED159" w:rsidR="002A0D21" w:rsidRDefault="002A0D21" w:rsidP="002A5E79">
            <w:pPr>
              <w:spacing w:line="360" w:lineRule="auto"/>
              <w:jc w:val="center"/>
              <w:rPr>
                <w:lang w:val="id-ID"/>
              </w:rPr>
            </w:pPr>
            <w:r>
              <w:rPr>
                <w:lang w:val="id-ID"/>
              </w:rPr>
              <w:lastRenderedPageBreak/>
              <w:t>3</w:t>
            </w:r>
          </w:p>
        </w:tc>
        <w:tc>
          <w:tcPr>
            <w:tcW w:w="1846" w:type="dxa"/>
          </w:tcPr>
          <w:p w14:paraId="1439769B" w14:textId="1D88D217" w:rsidR="002A0D21" w:rsidRPr="001A6389" w:rsidRDefault="002A0D21" w:rsidP="002A5E79">
            <w:pPr>
              <w:spacing w:line="360" w:lineRule="auto"/>
            </w:pPr>
            <w:r>
              <w:t>Bagaimana cara Cetak KTM?</w:t>
            </w:r>
          </w:p>
        </w:tc>
        <w:tc>
          <w:tcPr>
            <w:tcW w:w="2552" w:type="dxa"/>
          </w:tcPr>
          <w:p w14:paraId="7B87C1BE" w14:textId="447FAFEE" w:rsidR="002A0D21" w:rsidRPr="000D2C9C" w:rsidRDefault="00411D15" w:rsidP="002A5E79">
            <w:pPr>
              <w:spacing w:line="360" w:lineRule="auto"/>
            </w:pPr>
            <w:r w:rsidRPr="00411D15">
              <w:t>Bagaimana cara mencetak KTM?</w:t>
            </w:r>
          </w:p>
        </w:tc>
        <w:tc>
          <w:tcPr>
            <w:tcW w:w="2302" w:type="dxa"/>
          </w:tcPr>
          <w:p w14:paraId="22208106" w14:textId="7CDD36DE" w:rsidR="002A0D21" w:rsidRPr="000E124D" w:rsidRDefault="00411D15" w:rsidP="002A5E79">
            <w:pPr>
              <w:spacing w:line="360" w:lineRule="auto"/>
            </w:pPr>
            <w:r w:rsidRPr="001A6389">
              <w:t>KTM dapat dicetak di laman berkas-akademik.usk.ac.id</w:t>
            </w:r>
          </w:p>
        </w:tc>
        <w:tc>
          <w:tcPr>
            <w:tcW w:w="1843" w:type="dxa"/>
          </w:tcPr>
          <w:p w14:paraId="54028557" w14:textId="29869477" w:rsidR="002A0D21" w:rsidRPr="00281776" w:rsidRDefault="00411D15" w:rsidP="000E124D">
            <w:pPr>
              <w:spacing w:line="360" w:lineRule="auto"/>
            </w:pPr>
            <w:r w:rsidRPr="00281776">
              <w:rPr>
                <w:rStyle w:val="md"/>
              </w:rPr>
              <w:t>Untuk mencetak KTM, Anda dapat membayar sebesar Rp 18.000,- (delapan belas ribu rupiah) per lembar.</w:t>
            </w:r>
          </w:p>
        </w:tc>
      </w:tr>
      <w:tr w:rsidR="002A0D21" w14:paraId="175E4BC9" w14:textId="77777777" w:rsidTr="000E124D">
        <w:tc>
          <w:tcPr>
            <w:tcW w:w="530" w:type="dxa"/>
          </w:tcPr>
          <w:p w14:paraId="4E0A199D" w14:textId="178E159E" w:rsidR="002A0D21" w:rsidRDefault="002A0D21" w:rsidP="002A5E79">
            <w:pPr>
              <w:spacing w:line="360" w:lineRule="auto"/>
              <w:jc w:val="center"/>
              <w:rPr>
                <w:lang w:val="id-ID"/>
              </w:rPr>
            </w:pPr>
            <w:r>
              <w:rPr>
                <w:lang w:val="id-ID"/>
              </w:rPr>
              <w:t>4</w:t>
            </w:r>
          </w:p>
        </w:tc>
        <w:tc>
          <w:tcPr>
            <w:tcW w:w="1846" w:type="dxa"/>
          </w:tcPr>
          <w:p w14:paraId="74858070" w14:textId="5EB1063B" w:rsidR="002A0D21" w:rsidRDefault="002A0D21" w:rsidP="002A5E79">
            <w:pPr>
              <w:spacing w:line="360" w:lineRule="auto"/>
            </w:pPr>
            <w:r>
              <w:t>Kapan jadwal sanggahan ukt bagi mahasiswa</w:t>
            </w:r>
            <w:r w:rsidRPr="00405B68">
              <w:t>?</w:t>
            </w:r>
          </w:p>
        </w:tc>
        <w:tc>
          <w:tcPr>
            <w:tcW w:w="2552" w:type="dxa"/>
          </w:tcPr>
          <w:p w14:paraId="409D48D1" w14:textId="5A7EC2CF" w:rsidR="002A0D21" w:rsidRPr="000D2C9C" w:rsidRDefault="00411D15" w:rsidP="002A5E79">
            <w:pPr>
              <w:spacing w:line="360" w:lineRule="auto"/>
            </w:pPr>
            <w:r w:rsidRPr="00411D15">
              <w:t>Kapan jadwal pengajuan sanggahan UKT bagi mahasiswa?</w:t>
            </w:r>
          </w:p>
        </w:tc>
        <w:tc>
          <w:tcPr>
            <w:tcW w:w="2302" w:type="dxa"/>
          </w:tcPr>
          <w:p w14:paraId="6CFF44C7" w14:textId="10BCB72A" w:rsidR="002A0D21" w:rsidRPr="000E124D" w:rsidRDefault="00411D15" w:rsidP="002A5E79">
            <w:pPr>
              <w:spacing w:line="360" w:lineRule="auto"/>
            </w:pPr>
            <w:r w:rsidRPr="001A6389">
              <w:t>Untuk data UKT y</w:t>
            </w:r>
            <w:r>
              <w:rPr>
                <w:lang w:val="id-ID"/>
              </w:rPr>
              <w:t>an</w:t>
            </w:r>
            <w:r w:rsidRPr="001A6389">
              <w:t>g sudah dibuat tidak bisa diubah kembali dan data UKT itu tidak menjadi masalah y</w:t>
            </w:r>
            <w:r>
              <w:rPr>
                <w:lang w:val="id-ID"/>
              </w:rPr>
              <w:t>an</w:t>
            </w:r>
            <w:r w:rsidRPr="001A6389">
              <w:t>g penting data KRS benar semua dan mengenai banding ukt nanti akan dibuka oleh bagian keuangan, silakan pantau infonya di web usk.ac.id</w:t>
            </w:r>
          </w:p>
        </w:tc>
        <w:tc>
          <w:tcPr>
            <w:tcW w:w="1843" w:type="dxa"/>
          </w:tcPr>
          <w:p w14:paraId="17FE71BE" w14:textId="2FA76E3B" w:rsidR="002A0D21" w:rsidRPr="00281776" w:rsidRDefault="00411D15" w:rsidP="000E124D">
            <w:pPr>
              <w:spacing w:line="360" w:lineRule="auto"/>
            </w:pPr>
            <w:r w:rsidRPr="00281776">
              <w:rPr>
                <w:rStyle w:val="md"/>
              </w:rPr>
              <w:t>Untuk pengisian UKT dapat menunggu sampai Status Buta Warna berubah warna Hijau.</w:t>
            </w:r>
          </w:p>
        </w:tc>
      </w:tr>
      <w:tr w:rsidR="000E124D" w14:paraId="050316C4" w14:textId="77777777" w:rsidTr="000E124D">
        <w:tc>
          <w:tcPr>
            <w:tcW w:w="530" w:type="dxa"/>
          </w:tcPr>
          <w:p w14:paraId="46C0C0AE" w14:textId="753D3255" w:rsidR="000E124D" w:rsidRPr="004E1CA1" w:rsidRDefault="004E1CA1" w:rsidP="002A5E79">
            <w:pPr>
              <w:spacing w:line="360" w:lineRule="auto"/>
              <w:jc w:val="center"/>
              <w:rPr>
                <w:lang w:val="id-ID"/>
              </w:rPr>
            </w:pPr>
            <w:r>
              <w:rPr>
                <w:lang w:val="id-ID"/>
              </w:rPr>
              <w:t>5</w:t>
            </w:r>
          </w:p>
        </w:tc>
        <w:tc>
          <w:tcPr>
            <w:tcW w:w="1846" w:type="dxa"/>
          </w:tcPr>
          <w:p w14:paraId="628FE756" w14:textId="04D176FC" w:rsidR="000E124D" w:rsidRPr="000D2C9C" w:rsidRDefault="000E124D" w:rsidP="002A5E79">
            <w:pPr>
              <w:spacing w:line="360" w:lineRule="auto"/>
            </w:pPr>
            <w:r w:rsidRPr="000E124D">
              <w:t xml:space="preserve">Bagaimana cara membuat Surat Keterangan </w:t>
            </w:r>
            <w:r w:rsidRPr="000E124D">
              <w:lastRenderedPageBreak/>
              <w:t>Aktif Kuliah?</w:t>
            </w:r>
          </w:p>
        </w:tc>
        <w:tc>
          <w:tcPr>
            <w:tcW w:w="2552" w:type="dxa"/>
          </w:tcPr>
          <w:p w14:paraId="6BACAAF3" w14:textId="50944109" w:rsidR="000E124D" w:rsidRDefault="000E124D" w:rsidP="002A5E79">
            <w:pPr>
              <w:spacing w:line="360" w:lineRule="auto"/>
            </w:pPr>
            <w:r w:rsidRPr="000D2C9C">
              <w:lastRenderedPageBreak/>
              <w:t xml:space="preserve"> </w:t>
            </w:r>
            <w:r w:rsidRPr="000E124D">
              <w:t xml:space="preserve">Apa langkah-langkah untuk membuat Surat Keterangan Aktif </w:t>
            </w:r>
            <w:r w:rsidRPr="000E124D">
              <w:lastRenderedPageBreak/>
              <w:t>Kuliah?</w:t>
            </w:r>
          </w:p>
        </w:tc>
        <w:tc>
          <w:tcPr>
            <w:tcW w:w="2302" w:type="dxa"/>
          </w:tcPr>
          <w:p w14:paraId="5A272104" w14:textId="0F58445B" w:rsidR="000E124D" w:rsidRDefault="000E124D" w:rsidP="002A5E79">
            <w:pPr>
              <w:spacing w:line="360" w:lineRule="auto"/>
            </w:pPr>
            <w:r w:rsidRPr="000E124D">
              <w:lastRenderedPageBreak/>
              <w:t xml:space="preserve">Terkait masalah Surat keterangan Aktif Kuliah silahkan </w:t>
            </w:r>
            <w:r w:rsidRPr="000E124D">
              <w:lastRenderedPageBreak/>
              <w:t>mengurus ke bagian Registrasi Akademik</w:t>
            </w:r>
          </w:p>
        </w:tc>
        <w:tc>
          <w:tcPr>
            <w:tcW w:w="1843" w:type="dxa"/>
          </w:tcPr>
          <w:p w14:paraId="2A2A704B" w14:textId="6FB850EE" w:rsidR="000E124D" w:rsidRDefault="000E124D" w:rsidP="000E124D">
            <w:pPr>
              <w:spacing w:line="360" w:lineRule="auto"/>
            </w:pPr>
            <w:r w:rsidRPr="000E124D">
              <w:lastRenderedPageBreak/>
              <w:t xml:space="preserve">Untuk membuat Surat Keterangan </w:t>
            </w:r>
            <w:r w:rsidRPr="000E124D">
              <w:lastRenderedPageBreak/>
              <w:t>Aktif Kuliah silahkan mengurus ke bagian Registrasi Akademik.</w:t>
            </w:r>
          </w:p>
        </w:tc>
      </w:tr>
    </w:tbl>
    <w:p w14:paraId="4D09EB21" w14:textId="77777777" w:rsidR="00D64AFC" w:rsidRDefault="00D64AFC" w:rsidP="00C90F27">
      <w:pPr>
        <w:spacing w:line="360" w:lineRule="auto"/>
        <w:ind w:firstLine="426"/>
        <w:rPr>
          <w:lang w:val="id-ID"/>
        </w:rPr>
      </w:pPr>
    </w:p>
    <w:p w14:paraId="054BCF41" w14:textId="5FDD95D3" w:rsidR="006376A2" w:rsidRPr="006376A2" w:rsidRDefault="006376A2" w:rsidP="00C90F27">
      <w:pPr>
        <w:spacing w:line="360" w:lineRule="auto"/>
        <w:ind w:firstLine="426"/>
        <w:rPr>
          <w:lang w:val="id-ID"/>
        </w:rPr>
      </w:pPr>
      <w:r>
        <w:rPr>
          <w:lang w:val="id-ID"/>
        </w:rPr>
        <w:t xml:space="preserve">Beberapa contoh QnA hasil dengan menggunakan metode </w:t>
      </w:r>
      <w:r w:rsidRPr="006376A2">
        <w:rPr>
          <w:lang w:val="id-ID"/>
        </w:rPr>
        <w:t>RAG</w:t>
      </w:r>
      <w:r>
        <w:rPr>
          <w:i/>
          <w:iCs w:val="0"/>
          <w:lang w:val="id-ID"/>
        </w:rPr>
        <w:t xml:space="preserve"> </w:t>
      </w:r>
      <w:r>
        <w:rPr>
          <w:lang w:val="id-ID"/>
        </w:rPr>
        <w:t>dapat dilihat pada</w:t>
      </w:r>
      <w:r w:rsidR="0084663E">
        <w:rPr>
          <w:lang w:val="id-ID"/>
        </w:rPr>
        <w:fldChar w:fldCharType="begin"/>
      </w:r>
      <w:r w:rsidR="0084663E">
        <w:rPr>
          <w:lang w:val="id-ID"/>
        </w:rPr>
        <w:instrText xml:space="preserve"> REF _Ref175566309 \h </w:instrText>
      </w:r>
      <w:r w:rsidR="0084663E">
        <w:rPr>
          <w:lang w:val="id-ID"/>
        </w:rPr>
      </w:r>
      <w:r w:rsidR="0084663E">
        <w:rPr>
          <w:lang w:val="id-ID"/>
        </w:rPr>
        <w:fldChar w:fldCharType="separate"/>
      </w:r>
      <w:r w:rsidR="00D81479">
        <w:t xml:space="preserve">Tabel </w:t>
      </w:r>
      <w:r w:rsidR="00D81479">
        <w:rPr>
          <w:noProof/>
        </w:rPr>
        <w:t>4</w:t>
      </w:r>
      <w:r w:rsidR="00D81479">
        <w:t>.</w:t>
      </w:r>
      <w:r w:rsidR="00D81479">
        <w:rPr>
          <w:noProof/>
        </w:rPr>
        <w:t>8</w:t>
      </w:r>
      <w:r w:rsidR="0084663E">
        <w:rPr>
          <w:lang w:val="id-ID"/>
        </w:rPr>
        <w:fldChar w:fldCharType="end"/>
      </w:r>
    </w:p>
    <w:p w14:paraId="4EFAD645" w14:textId="6AA631D7" w:rsidR="0014569C" w:rsidRPr="0014569C" w:rsidRDefault="0014569C" w:rsidP="00AF6413">
      <w:pPr>
        <w:pStyle w:val="Caption"/>
        <w:spacing w:line="360" w:lineRule="auto"/>
        <w:rPr>
          <w:lang w:val="en-US"/>
        </w:rPr>
      </w:pPr>
      <w:bookmarkStart w:id="127" w:name="_Ref175566309"/>
      <w:bookmarkStart w:id="128" w:name="_Toc175818491"/>
      <w:r>
        <w:t xml:space="preserve">Tabel </w:t>
      </w:r>
      <w:r w:rsidR="00D64AFC">
        <w:fldChar w:fldCharType="begin"/>
      </w:r>
      <w:r w:rsidR="00D64AFC">
        <w:instrText xml:space="preserve"> STYLEREF 1 \s </w:instrText>
      </w:r>
      <w:r w:rsidR="00D64AFC">
        <w:fldChar w:fldCharType="separate"/>
      </w:r>
      <w:r w:rsidR="00D81479">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81479">
        <w:rPr>
          <w:noProof/>
        </w:rPr>
        <w:t>8</w:t>
      </w:r>
      <w:r w:rsidR="00D64AFC">
        <w:fldChar w:fldCharType="end"/>
      </w:r>
      <w:bookmarkEnd w:id="127"/>
      <w:r>
        <w:rPr>
          <w:lang w:val="en-US"/>
        </w:rPr>
        <w:t xml:space="preserve"> Hasil</w:t>
      </w:r>
      <w:r w:rsidR="0084663E">
        <w:t xml:space="preserve"> dengan metode</w:t>
      </w:r>
      <w:r>
        <w:rPr>
          <w:lang w:val="en-US"/>
        </w:rPr>
        <w:t xml:space="preserve"> RAG</w:t>
      </w:r>
      <w:bookmarkEnd w:id="128"/>
    </w:p>
    <w:tbl>
      <w:tblPr>
        <w:tblStyle w:val="TableGrid"/>
        <w:tblW w:w="9039" w:type="dxa"/>
        <w:tblLayout w:type="fixed"/>
        <w:tblLook w:val="04A0" w:firstRow="1" w:lastRow="0" w:firstColumn="1" w:lastColumn="0" w:noHBand="0" w:noVBand="1"/>
      </w:tblPr>
      <w:tblGrid>
        <w:gridCol w:w="530"/>
        <w:gridCol w:w="2697"/>
        <w:gridCol w:w="1984"/>
        <w:gridCol w:w="1843"/>
        <w:gridCol w:w="1985"/>
      </w:tblGrid>
      <w:tr w:rsidR="003225A9" w14:paraId="4DF39806" w14:textId="77777777" w:rsidTr="00441B17">
        <w:tc>
          <w:tcPr>
            <w:tcW w:w="530" w:type="dxa"/>
            <w:vAlign w:val="center"/>
          </w:tcPr>
          <w:p w14:paraId="6AE39D31" w14:textId="0829CD1D" w:rsidR="003225A9" w:rsidRDefault="003225A9" w:rsidP="003225A9">
            <w:pPr>
              <w:spacing w:line="360" w:lineRule="auto"/>
              <w:jc w:val="center"/>
            </w:pPr>
            <w:r>
              <w:t>No</w:t>
            </w:r>
          </w:p>
        </w:tc>
        <w:tc>
          <w:tcPr>
            <w:tcW w:w="2697" w:type="dxa"/>
            <w:vAlign w:val="center"/>
          </w:tcPr>
          <w:p w14:paraId="39124847" w14:textId="571A34DF" w:rsidR="003225A9" w:rsidRDefault="003225A9" w:rsidP="003225A9">
            <w:pPr>
              <w:spacing w:line="360" w:lineRule="auto"/>
              <w:jc w:val="center"/>
            </w:pPr>
            <w:r>
              <w:t>Pertanyaan</w:t>
            </w:r>
          </w:p>
        </w:tc>
        <w:tc>
          <w:tcPr>
            <w:tcW w:w="1984" w:type="dxa"/>
            <w:vAlign w:val="center"/>
          </w:tcPr>
          <w:p w14:paraId="0D6B9FCA" w14:textId="60D6513C" w:rsidR="003225A9" w:rsidRDefault="003225A9" w:rsidP="003225A9">
            <w:pPr>
              <w:spacing w:line="360" w:lineRule="auto"/>
              <w:jc w:val="center"/>
            </w:pPr>
            <w:r>
              <w:t>Referensi</w:t>
            </w:r>
          </w:p>
        </w:tc>
        <w:tc>
          <w:tcPr>
            <w:tcW w:w="1843" w:type="dxa"/>
            <w:vAlign w:val="center"/>
          </w:tcPr>
          <w:p w14:paraId="74DDD39C" w14:textId="337699ED" w:rsidR="003225A9" w:rsidRDefault="003225A9" w:rsidP="003225A9">
            <w:pPr>
              <w:spacing w:line="360" w:lineRule="auto"/>
              <w:jc w:val="center"/>
            </w:pPr>
            <w:r>
              <w:t>Jawaban</w:t>
            </w:r>
          </w:p>
        </w:tc>
        <w:tc>
          <w:tcPr>
            <w:tcW w:w="1985" w:type="dxa"/>
            <w:vAlign w:val="center"/>
          </w:tcPr>
          <w:p w14:paraId="7D0BEF98" w14:textId="72A4E473" w:rsidR="003225A9" w:rsidRDefault="003225A9" w:rsidP="003225A9">
            <w:pPr>
              <w:spacing w:line="360" w:lineRule="auto"/>
              <w:jc w:val="center"/>
            </w:pPr>
            <w:r>
              <w:t>Skor ROUGE</w:t>
            </w:r>
          </w:p>
        </w:tc>
      </w:tr>
      <w:tr w:rsidR="003225A9" w14:paraId="544584A5" w14:textId="77777777" w:rsidTr="00441B17">
        <w:tc>
          <w:tcPr>
            <w:tcW w:w="530" w:type="dxa"/>
          </w:tcPr>
          <w:p w14:paraId="151BF71F" w14:textId="0DF9A9E4" w:rsidR="003225A9" w:rsidRDefault="003225A9" w:rsidP="00F90FE6">
            <w:pPr>
              <w:spacing w:line="360" w:lineRule="auto"/>
              <w:jc w:val="center"/>
            </w:pPr>
            <w:r>
              <w:t>1</w:t>
            </w:r>
          </w:p>
        </w:tc>
        <w:tc>
          <w:tcPr>
            <w:tcW w:w="2697" w:type="dxa"/>
          </w:tcPr>
          <w:p w14:paraId="6CE42B0A" w14:textId="1672D35D" w:rsidR="003225A9" w:rsidRDefault="003225A9" w:rsidP="003225A9">
            <w:pPr>
              <w:spacing w:line="360" w:lineRule="auto"/>
            </w:pPr>
            <w:r w:rsidRPr="00405B68">
              <w:t>Bagaimana cara mengurus surat rekomendasi kampus?</w:t>
            </w:r>
          </w:p>
        </w:tc>
        <w:tc>
          <w:tcPr>
            <w:tcW w:w="1984" w:type="dxa"/>
          </w:tcPr>
          <w:p w14:paraId="0854031E" w14:textId="09CC98BB" w:rsidR="003225A9" w:rsidRPr="003E37F6" w:rsidRDefault="00782DA2" w:rsidP="00782DA2">
            <w:pPr>
              <w:spacing w:line="360" w:lineRule="auto"/>
            </w:pPr>
            <w:r w:rsidRPr="003E37F6">
              <w:t xml:space="preserve">Mahasiswa yang ingin membuat surat rekomendasi kampus untuk </w:t>
            </w:r>
            <w:r w:rsidR="00441B17" w:rsidRPr="003E37F6">
              <w:t>b</w:t>
            </w:r>
            <w:r w:rsidRPr="003E37F6">
              <w:t xml:space="preserve">easiswa Pengajuannya dapat dilakukan di bagian </w:t>
            </w:r>
            <w:r w:rsidR="00441B17" w:rsidRPr="003E37F6">
              <w:t>k</w:t>
            </w:r>
            <w:r w:rsidRPr="003E37F6">
              <w:t>emahasiswaan.</w:t>
            </w:r>
          </w:p>
        </w:tc>
        <w:tc>
          <w:tcPr>
            <w:tcW w:w="1843" w:type="dxa"/>
          </w:tcPr>
          <w:p w14:paraId="1A083958" w14:textId="2AB79521" w:rsidR="003225A9" w:rsidRPr="003E37F6" w:rsidRDefault="00782DA2" w:rsidP="00441B17">
            <w:pPr>
              <w:spacing w:line="360" w:lineRule="auto"/>
            </w:pPr>
            <w:r w:rsidRPr="003E37F6">
              <w:t xml:space="preserve">Surat rekomendasi dapat dilakukan di bagian </w:t>
            </w:r>
            <w:r w:rsidR="00441B17" w:rsidRPr="003E37F6">
              <w:t>k</w:t>
            </w:r>
            <w:r w:rsidRPr="003E37F6">
              <w:t>emahasiswaan.</w:t>
            </w:r>
          </w:p>
        </w:tc>
        <w:tc>
          <w:tcPr>
            <w:tcW w:w="1985" w:type="dxa"/>
          </w:tcPr>
          <w:p w14:paraId="488C9539" w14:textId="3CC46D97" w:rsidR="003225A9" w:rsidRDefault="00782DA2" w:rsidP="00782DA2">
            <w:pPr>
              <w:spacing w:line="360" w:lineRule="auto"/>
            </w:pPr>
            <w:r w:rsidRPr="00782DA2">
              <w:t>Rouge</w:t>
            </w:r>
            <w:r>
              <w:t xml:space="preserve"> </w:t>
            </w:r>
            <w:r w:rsidRPr="00782DA2">
              <w:t>1</w:t>
            </w:r>
            <w:r>
              <w:t xml:space="preserve"> </w:t>
            </w:r>
            <w:r w:rsidRPr="00782DA2">
              <w:t xml:space="preserve">: 0.6363, </w:t>
            </w:r>
            <w:r>
              <w:t>R</w:t>
            </w:r>
            <w:r w:rsidRPr="00782DA2">
              <w:t>ouge</w:t>
            </w:r>
            <w:r>
              <w:t xml:space="preserve"> </w:t>
            </w:r>
            <w:r w:rsidRPr="00782DA2">
              <w:t>2</w:t>
            </w:r>
            <w:r>
              <w:t xml:space="preserve"> </w:t>
            </w:r>
            <w:r w:rsidRPr="00782DA2">
              <w:t xml:space="preserve">: 0.5, </w:t>
            </w:r>
            <w:r>
              <w:t>R</w:t>
            </w:r>
            <w:r w:rsidRPr="00782DA2">
              <w:t>ouge</w:t>
            </w:r>
            <w:r>
              <w:t xml:space="preserve"> </w:t>
            </w:r>
            <w:r w:rsidRPr="00782DA2">
              <w:t>L</w:t>
            </w:r>
            <w:r>
              <w:t xml:space="preserve"> </w:t>
            </w:r>
            <w:r w:rsidRPr="00782DA2">
              <w:t>: 0.6363</w:t>
            </w:r>
          </w:p>
        </w:tc>
      </w:tr>
      <w:tr w:rsidR="00DE7F06" w14:paraId="354B9EAB" w14:textId="77777777" w:rsidTr="00441B17">
        <w:tc>
          <w:tcPr>
            <w:tcW w:w="530" w:type="dxa"/>
          </w:tcPr>
          <w:p w14:paraId="73CA41E0" w14:textId="3112DBEA" w:rsidR="00DE7F06" w:rsidRDefault="00DE7F06" w:rsidP="00F90FE6">
            <w:pPr>
              <w:spacing w:line="360" w:lineRule="auto"/>
              <w:jc w:val="center"/>
            </w:pPr>
            <w:r>
              <w:t>2</w:t>
            </w:r>
          </w:p>
        </w:tc>
        <w:tc>
          <w:tcPr>
            <w:tcW w:w="2697" w:type="dxa"/>
          </w:tcPr>
          <w:p w14:paraId="314E1FBE" w14:textId="3B8B7906" w:rsidR="00DE7F06" w:rsidRPr="00405B68" w:rsidRDefault="00DE7F06" w:rsidP="003225A9">
            <w:pPr>
              <w:spacing w:line="360" w:lineRule="auto"/>
            </w:pPr>
            <w:r w:rsidRPr="00405B68">
              <w:t>Apakah ada tata cara mendaftar di usk?</w:t>
            </w:r>
          </w:p>
        </w:tc>
        <w:tc>
          <w:tcPr>
            <w:tcW w:w="1984" w:type="dxa"/>
          </w:tcPr>
          <w:p w14:paraId="1D248F1F" w14:textId="5556553E" w:rsidR="00DE7F06" w:rsidRPr="00405B68" w:rsidRDefault="00DE7F06" w:rsidP="00782DA2">
            <w:pPr>
              <w:spacing w:line="360" w:lineRule="auto"/>
            </w:pPr>
            <w:r w:rsidRPr="00405B68">
              <w:t xml:space="preserve">Tata cara mendaftar di usk </w:t>
            </w:r>
            <w:r w:rsidR="0028609B">
              <w:t>s</w:t>
            </w:r>
            <w:r w:rsidRPr="00405B68">
              <w:t xml:space="preserve">ilahkan Klik link </w:t>
            </w:r>
            <w:r w:rsidR="0028609B">
              <w:t>b</w:t>
            </w:r>
            <w:r w:rsidRPr="00405B68">
              <w:t>erikut : https://pmb.usk.ac.id/berita/</w:t>
            </w:r>
            <w:r w:rsidR="00441B17">
              <w:t xml:space="preserve"> </w:t>
            </w:r>
            <w:r w:rsidRPr="00405B68">
              <w:t>penerimaan-mahasiswa-baru-usk-t-a-2023-2024-melalui-seleksi-talenta-</w:t>
            </w:r>
            <w:r w:rsidRPr="00405B68">
              <w:lastRenderedPageBreak/>
              <w:t>usk-berprestasi</w:t>
            </w:r>
            <w:r>
              <w:t>.</w:t>
            </w:r>
          </w:p>
        </w:tc>
        <w:tc>
          <w:tcPr>
            <w:tcW w:w="1843" w:type="dxa"/>
          </w:tcPr>
          <w:p w14:paraId="1E935C99" w14:textId="46EA59BC" w:rsidR="00DE7F06" w:rsidRPr="003E37F6" w:rsidRDefault="00DE7F06" w:rsidP="00441B17">
            <w:pPr>
              <w:spacing w:line="360" w:lineRule="auto"/>
            </w:pPr>
            <w:r w:rsidRPr="003E37F6">
              <w:lastRenderedPageBreak/>
              <w:t xml:space="preserve">Silahkan </w:t>
            </w:r>
            <w:r w:rsidR="0028609B" w:rsidRPr="003E37F6">
              <w:t>k</w:t>
            </w:r>
            <w:r w:rsidRPr="003E37F6">
              <w:t xml:space="preserve">lik link </w:t>
            </w:r>
            <w:r w:rsidR="0028609B" w:rsidRPr="003E37F6">
              <w:t>b</w:t>
            </w:r>
            <w:r w:rsidRPr="003E37F6">
              <w:t>erikut: https://pmb.</w:t>
            </w:r>
            <w:r w:rsidR="00441B17" w:rsidRPr="003E37F6">
              <w:t xml:space="preserve"> </w:t>
            </w:r>
            <w:r w:rsidRPr="003E37F6">
              <w:t>usk.ac.id/berita/penerimaan-mahasiswa-baru-usk-t-a-2023-2024-melalui-seleksi -talenta-usk-berprestasi.</w:t>
            </w:r>
          </w:p>
        </w:tc>
        <w:tc>
          <w:tcPr>
            <w:tcW w:w="1985" w:type="dxa"/>
          </w:tcPr>
          <w:p w14:paraId="1654263D" w14:textId="7285AF1E" w:rsidR="00DE7F06" w:rsidRPr="00DE7F06" w:rsidRDefault="00DE7F06" w:rsidP="00782DA2">
            <w:pPr>
              <w:spacing w:line="360" w:lineRule="auto"/>
            </w:pPr>
            <w:r>
              <w:t>R</w:t>
            </w:r>
            <w:r w:rsidRPr="00DE7F06">
              <w:t>ouge</w:t>
            </w:r>
            <w:r>
              <w:t xml:space="preserve"> </w:t>
            </w:r>
            <w:r w:rsidRPr="00DE7F06">
              <w:t>1</w:t>
            </w:r>
            <w:r>
              <w:t xml:space="preserve"> </w:t>
            </w:r>
            <w:r w:rsidRPr="00DE7F06">
              <w:t xml:space="preserve">: 0.7924, </w:t>
            </w:r>
            <w:r>
              <w:t>R</w:t>
            </w:r>
            <w:r w:rsidRPr="00DE7F06">
              <w:t>ouge</w:t>
            </w:r>
            <w:r>
              <w:t xml:space="preserve"> </w:t>
            </w:r>
            <w:r w:rsidRPr="00DE7F06">
              <w:t>2</w:t>
            </w:r>
            <w:r>
              <w:t xml:space="preserve"> </w:t>
            </w:r>
            <w:r w:rsidRPr="00DE7F06">
              <w:t xml:space="preserve">: 0.7058, </w:t>
            </w:r>
            <w:r>
              <w:t>R</w:t>
            </w:r>
            <w:r w:rsidRPr="00DE7F06">
              <w:t>ouge</w:t>
            </w:r>
            <w:r>
              <w:t xml:space="preserve"> </w:t>
            </w:r>
            <w:r w:rsidRPr="00DE7F06">
              <w:t>L</w:t>
            </w:r>
            <w:r>
              <w:t xml:space="preserve"> </w:t>
            </w:r>
            <w:r w:rsidRPr="00DE7F06">
              <w:t>: 0.7924</w:t>
            </w:r>
          </w:p>
        </w:tc>
      </w:tr>
      <w:tr w:rsidR="007B2F27" w14:paraId="7F6837FF" w14:textId="77777777" w:rsidTr="00441B17">
        <w:tc>
          <w:tcPr>
            <w:tcW w:w="530" w:type="dxa"/>
          </w:tcPr>
          <w:p w14:paraId="42C093FF" w14:textId="5C391B6F" w:rsidR="007B2F27" w:rsidRDefault="007B2F27" w:rsidP="00F90FE6">
            <w:pPr>
              <w:spacing w:line="360" w:lineRule="auto"/>
              <w:jc w:val="center"/>
            </w:pPr>
            <w:r>
              <w:t>3</w:t>
            </w:r>
          </w:p>
        </w:tc>
        <w:tc>
          <w:tcPr>
            <w:tcW w:w="2697" w:type="dxa"/>
          </w:tcPr>
          <w:p w14:paraId="70FA65CA" w14:textId="15DE5D73" w:rsidR="007B2F27" w:rsidRPr="00405B68" w:rsidRDefault="007B2F27" w:rsidP="003225A9">
            <w:pPr>
              <w:spacing w:line="360" w:lineRule="auto"/>
            </w:pPr>
            <w:r w:rsidRPr="00405B68">
              <w:t>Dimana kita dapat mendownload kalender akademik usk tahun 2024?</w:t>
            </w:r>
          </w:p>
        </w:tc>
        <w:tc>
          <w:tcPr>
            <w:tcW w:w="1984" w:type="dxa"/>
          </w:tcPr>
          <w:p w14:paraId="511FF383" w14:textId="7C9DB463" w:rsidR="007B2F27" w:rsidRPr="00405B68" w:rsidRDefault="007B2F27" w:rsidP="00782DA2">
            <w:pPr>
              <w:spacing w:line="360" w:lineRule="auto"/>
            </w:pPr>
            <w:r w:rsidRPr="00405B68">
              <w:t xml:space="preserve">Kalender </w:t>
            </w:r>
            <w:r w:rsidR="0028609B">
              <w:t>a</w:t>
            </w:r>
            <w:r w:rsidRPr="00405B68">
              <w:t xml:space="preserve">kademik USK tahun 2024 </w:t>
            </w:r>
            <w:r w:rsidR="0028609B">
              <w:t>s</w:t>
            </w:r>
            <w:r w:rsidRPr="00405B68">
              <w:t>ilahkan di download pada link Berikut : https://usk.ac.id/download/kalender-akademik-2023-2024/.</w:t>
            </w:r>
          </w:p>
        </w:tc>
        <w:tc>
          <w:tcPr>
            <w:tcW w:w="1843" w:type="dxa"/>
          </w:tcPr>
          <w:p w14:paraId="51CDCF9E" w14:textId="3E02E7F2" w:rsidR="007B2F27" w:rsidRPr="00405B68" w:rsidRDefault="007B2F27" w:rsidP="0028609B">
            <w:pPr>
              <w:spacing w:line="360" w:lineRule="auto"/>
            </w:pPr>
            <w:r w:rsidRPr="00405B68">
              <w:t xml:space="preserve">silahkan di unduh pada link berikut: </w:t>
            </w:r>
            <w:hyperlink r:id="rId31" w:history="1">
              <w:r w:rsidRPr="0028609B">
                <w:rPr>
                  <w:rStyle w:val="Hyperlink"/>
                  <w:color w:val="000000" w:themeColor="text1"/>
                </w:rPr>
                <w:t>https://usk.ac.id/download/kalender-akadem ik-2023-2024/</w:t>
              </w:r>
            </w:hyperlink>
            <w:r w:rsidRPr="0028609B">
              <w:rPr>
                <w:color w:val="000000" w:themeColor="text1"/>
              </w:rPr>
              <w:t>.</w:t>
            </w:r>
          </w:p>
        </w:tc>
        <w:tc>
          <w:tcPr>
            <w:tcW w:w="1985" w:type="dxa"/>
          </w:tcPr>
          <w:p w14:paraId="5FA2B0DF" w14:textId="4530AADD" w:rsidR="007B2F27" w:rsidRDefault="007B2F27" w:rsidP="00782DA2">
            <w:pPr>
              <w:spacing w:line="360" w:lineRule="auto"/>
            </w:pPr>
            <w:r>
              <w:t>R</w:t>
            </w:r>
            <w:r w:rsidRPr="007B2F27">
              <w:t>ouge</w:t>
            </w:r>
            <w:r>
              <w:t xml:space="preserve"> </w:t>
            </w:r>
            <w:r w:rsidRPr="007B2F27">
              <w:t>1</w:t>
            </w:r>
            <w:r>
              <w:t xml:space="preserve"> </w:t>
            </w:r>
            <w:r w:rsidRPr="007B2F27">
              <w:t xml:space="preserve">: 0.7222, </w:t>
            </w:r>
            <w:r>
              <w:t>R</w:t>
            </w:r>
            <w:r w:rsidRPr="007B2F27">
              <w:t>ouge</w:t>
            </w:r>
            <w:r>
              <w:t xml:space="preserve"> </w:t>
            </w:r>
            <w:r w:rsidRPr="007B2F27">
              <w:t>2</w:t>
            </w:r>
            <w:r>
              <w:t xml:space="preserve"> </w:t>
            </w:r>
            <w:r w:rsidRPr="007B2F27">
              <w:t xml:space="preserve">: 0.5882, </w:t>
            </w:r>
            <w:r>
              <w:t>R</w:t>
            </w:r>
            <w:r w:rsidRPr="007B2F27">
              <w:t>ouge</w:t>
            </w:r>
            <w:r>
              <w:t xml:space="preserve"> </w:t>
            </w:r>
            <w:r w:rsidRPr="007B2F27">
              <w:t>L</w:t>
            </w:r>
            <w:r>
              <w:t xml:space="preserve"> </w:t>
            </w:r>
            <w:r w:rsidRPr="007B2F27">
              <w:t>: 0.7222</w:t>
            </w:r>
          </w:p>
        </w:tc>
      </w:tr>
      <w:tr w:rsidR="00B4135A" w14:paraId="29E391B1" w14:textId="77777777" w:rsidTr="00441B17">
        <w:tc>
          <w:tcPr>
            <w:tcW w:w="530" w:type="dxa"/>
          </w:tcPr>
          <w:p w14:paraId="5E8F953F" w14:textId="1A58F6AA" w:rsidR="00B4135A" w:rsidRDefault="00B4135A" w:rsidP="00F90FE6">
            <w:pPr>
              <w:spacing w:line="360" w:lineRule="auto"/>
              <w:jc w:val="center"/>
            </w:pPr>
            <w:r>
              <w:t>4</w:t>
            </w:r>
          </w:p>
        </w:tc>
        <w:tc>
          <w:tcPr>
            <w:tcW w:w="2697" w:type="dxa"/>
          </w:tcPr>
          <w:p w14:paraId="455D7039" w14:textId="5D5F6DCF" w:rsidR="00B4135A" w:rsidRPr="00405B68" w:rsidRDefault="00B4135A" w:rsidP="003225A9">
            <w:pPr>
              <w:spacing w:line="360" w:lineRule="auto"/>
            </w:pPr>
            <w:r w:rsidRPr="00405B68">
              <w:t>Bagaimana Pengurusan Surat Keterangan Aktif Kuliah?</w:t>
            </w:r>
          </w:p>
        </w:tc>
        <w:tc>
          <w:tcPr>
            <w:tcW w:w="1984" w:type="dxa"/>
          </w:tcPr>
          <w:p w14:paraId="2CA7087C" w14:textId="21910324" w:rsidR="00B4135A" w:rsidRPr="00405B68" w:rsidRDefault="00B4135A" w:rsidP="00782DA2">
            <w:pPr>
              <w:spacing w:line="360" w:lineRule="auto"/>
            </w:pPr>
            <w:r w:rsidRPr="00405B68">
              <w:t xml:space="preserve">Pengurusan Surat Keterangan Aktif Kuliah silahkan ke bagian </w:t>
            </w:r>
            <w:r w:rsidR="00B4225E">
              <w:t>r</w:t>
            </w:r>
            <w:r w:rsidRPr="00405B68">
              <w:t>egistrasi.</w:t>
            </w:r>
          </w:p>
        </w:tc>
        <w:tc>
          <w:tcPr>
            <w:tcW w:w="1843" w:type="dxa"/>
          </w:tcPr>
          <w:p w14:paraId="1EFD455B" w14:textId="103C63E4" w:rsidR="00B4135A" w:rsidRPr="00405B68" w:rsidRDefault="00B4135A" w:rsidP="0028609B">
            <w:pPr>
              <w:spacing w:line="360" w:lineRule="auto"/>
            </w:pPr>
            <w:r w:rsidRPr="00405B68">
              <w:t xml:space="preserve">Silahkan ke bagian </w:t>
            </w:r>
            <w:r w:rsidR="00B4225E">
              <w:t>r</w:t>
            </w:r>
            <w:r w:rsidRPr="00405B68">
              <w:t>egistrasi</w:t>
            </w:r>
            <w:r>
              <w:t>.</w:t>
            </w:r>
          </w:p>
        </w:tc>
        <w:tc>
          <w:tcPr>
            <w:tcW w:w="1985" w:type="dxa"/>
          </w:tcPr>
          <w:p w14:paraId="755A7265" w14:textId="45A9EFB0" w:rsidR="00B4135A" w:rsidRPr="00B4135A" w:rsidRDefault="00B4135A" w:rsidP="00782DA2">
            <w:pPr>
              <w:spacing w:line="360" w:lineRule="auto"/>
            </w:pPr>
            <w:r>
              <w:t>R</w:t>
            </w:r>
            <w:r w:rsidRPr="00B4135A">
              <w:t>ouge</w:t>
            </w:r>
            <w:r>
              <w:t xml:space="preserve"> </w:t>
            </w:r>
            <w:r w:rsidRPr="00B4135A">
              <w:t>1</w:t>
            </w:r>
            <w:r>
              <w:t xml:space="preserve"> </w:t>
            </w:r>
            <w:r w:rsidRPr="00B4135A">
              <w:t xml:space="preserve">: 0.6153, </w:t>
            </w:r>
            <w:r>
              <w:t>R</w:t>
            </w:r>
            <w:r w:rsidRPr="00B4135A">
              <w:t>ouge</w:t>
            </w:r>
            <w:r>
              <w:t xml:space="preserve"> </w:t>
            </w:r>
            <w:r w:rsidRPr="00B4135A">
              <w:t>2</w:t>
            </w:r>
            <w:r>
              <w:t xml:space="preserve"> </w:t>
            </w:r>
            <w:r w:rsidRPr="00B4135A">
              <w:t xml:space="preserve">: 0.5454, </w:t>
            </w:r>
            <w:r>
              <w:t>R</w:t>
            </w:r>
            <w:r w:rsidRPr="00B4135A">
              <w:t>ouge</w:t>
            </w:r>
            <w:r>
              <w:t xml:space="preserve"> </w:t>
            </w:r>
            <w:r w:rsidRPr="00B4135A">
              <w:t>L</w:t>
            </w:r>
            <w:r>
              <w:t xml:space="preserve"> </w:t>
            </w:r>
            <w:r w:rsidRPr="00B4135A">
              <w:t>: 0.6153</w:t>
            </w:r>
          </w:p>
        </w:tc>
      </w:tr>
      <w:tr w:rsidR="00B94A6E" w14:paraId="20572B45" w14:textId="77777777" w:rsidTr="00441B17">
        <w:tc>
          <w:tcPr>
            <w:tcW w:w="530" w:type="dxa"/>
          </w:tcPr>
          <w:p w14:paraId="4967C14C" w14:textId="6F4C5C44" w:rsidR="00B94A6E" w:rsidRDefault="00B4135A" w:rsidP="00F90FE6">
            <w:pPr>
              <w:spacing w:line="360" w:lineRule="auto"/>
              <w:jc w:val="center"/>
            </w:pPr>
            <w:r>
              <w:t>5</w:t>
            </w:r>
          </w:p>
        </w:tc>
        <w:tc>
          <w:tcPr>
            <w:tcW w:w="2697" w:type="dxa"/>
          </w:tcPr>
          <w:p w14:paraId="2C6F67CA" w14:textId="325FC8D7" w:rsidR="00B94A6E" w:rsidRPr="00405B68" w:rsidRDefault="00B94A6E" w:rsidP="003225A9">
            <w:pPr>
              <w:spacing w:line="360" w:lineRule="auto"/>
            </w:pPr>
            <w:r w:rsidRPr="00405B68">
              <w:t>Saya Mahasiswa prodi AI dan saya lupa Password atau kata sandi KRS Online kemana saya harus melapor?</w:t>
            </w:r>
          </w:p>
        </w:tc>
        <w:tc>
          <w:tcPr>
            <w:tcW w:w="1984" w:type="dxa"/>
          </w:tcPr>
          <w:p w14:paraId="48ED686E" w14:textId="734A401A" w:rsidR="00B94A6E" w:rsidRPr="00405B68" w:rsidRDefault="00B94A6E" w:rsidP="00782DA2">
            <w:pPr>
              <w:spacing w:line="360" w:lineRule="auto"/>
            </w:pPr>
            <w:r w:rsidRPr="00405B68">
              <w:t xml:space="preserve">Mahasiswa lupa Password atau kata sandi KRS Online, terkait hal ini Mahasiswa dapat membuat permohonan melalui laman website di : ult.usk.ac.id atau langsung melalui link google form : </w:t>
            </w:r>
            <w:hyperlink r:id="rId32" w:history="1">
              <w:r w:rsidRPr="0028609B">
                <w:rPr>
                  <w:rStyle w:val="Hyperlink"/>
                  <w:color w:val="000000" w:themeColor="text1"/>
                </w:rPr>
                <w:t>https://forms.gle/Xq6ThdgQNhWYhbat8</w:t>
              </w:r>
            </w:hyperlink>
          </w:p>
        </w:tc>
        <w:tc>
          <w:tcPr>
            <w:tcW w:w="1843" w:type="dxa"/>
          </w:tcPr>
          <w:p w14:paraId="56CC18B4" w14:textId="2A40C383" w:rsidR="00B94A6E" w:rsidRPr="00405B68" w:rsidRDefault="00B94A6E" w:rsidP="0028609B">
            <w:pPr>
              <w:spacing w:line="360" w:lineRule="auto"/>
            </w:pPr>
            <w:r w:rsidRPr="00B94A6E">
              <w:t xml:space="preserve">Apabila </w:t>
            </w:r>
            <w:r w:rsidR="00B4225E">
              <w:t>m</w:t>
            </w:r>
            <w:r w:rsidRPr="00B94A6E">
              <w:t xml:space="preserve">ahasiswa lupa password atau kata sandi KRS, dapat melakukan permohonan ke </w:t>
            </w:r>
            <w:r w:rsidR="00B4225E">
              <w:t>U</w:t>
            </w:r>
            <w:r w:rsidRPr="00B94A6E">
              <w:t xml:space="preserve">nit Layanan Terpadu (ULT) di Biro USK. Mereka akan membantu mengatur ulang penggunaan akun dan </w:t>
            </w:r>
            <w:r w:rsidRPr="00B94A6E">
              <w:lastRenderedPageBreak/>
              <w:t>menyediakan informasi tentang bagaimana cara memperbarui password.</w:t>
            </w:r>
          </w:p>
        </w:tc>
        <w:tc>
          <w:tcPr>
            <w:tcW w:w="1985" w:type="dxa"/>
          </w:tcPr>
          <w:p w14:paraId="6EDC9BF0" w14:textId="278DAB50" w:rsidR="00B94A6E" w:rsidRDefault="00B94A6E" w:rsidP="00782DA2">
            <w:pPr>
              <w:spacing w:line="360" w:lineRule="auto"/>
            </w:pPr>
            <w:r>
              <w:lastRenderedPageBreak/>
              <w:t>R</w:t>
            </w:r>
            <w:r w:rsidRPr="00405B68">
              <w:t>ouge</w:t>
            </w:r>
            <w:r>
              <w:t xml:space="preserve"> </w:t>
            </w:r>
            <w:r w:rsidRPr="00405B68">
              <w:t>1</w:t>
            </w:r>
            <w:r>
              <w:t xml:space="preserve"> </w:t>
            </w:r>
            <w:r w:rsidRPr="00405B68">
              <w:t xml:space="preserve">: 0.3582, </w:t>
            </w:r>
            <w:r>
              <w:t>R</w:t>
            </w:r>
            <w:r w:rsidRPr="00405B68">
              <w:t>ouge</w:t>
            </w:r>
            <w:r>
              <w:t xml:space="preserve"> </w:t>
            </w:r>
            <w:r w:rsidRPr="00405B68">
              <w:t>2</w:t>
            </w:r>
            <w:r>
              <w:t xml:space="preserve"> </w:t>
            </w:r>
            <w:r w:rsidRPr="00405B68">
              <w:t xml:space="preserve">: 0.1846, </w:t>
            </w:r>
            <w:r>
              <w:t>R</w:t>
            </w:r>
            <w:r w:rsidRPr="00405B68">
              <w:t>ouge</w:t>
            </w:r>
            <w:r>
              <w:t xml:space="preserve"> </w:t>
            </w:r>
            <w:r w:rsidRPr="00405B68">
              <w:t>L</w:t>
            </w:r>
            <w:r>
              <w:t xml:space="preserve"> </w:t>
            </w:r>
            <w:r w:rsidRPr="00405B68">
              <w:t>: 0.3283</w:t>
            </w:r>
          </w:p>
        </w:tc>
      </w:tr>
    </w:tbl>
    <w:p w14:paraId="04079488" w14:textId="77777777" w:rsidR="003225A9" w:rsidRDefault="003225A9" w:rsidP="005A37D9">
      <w:pPr>
        <w:spacing w:line="360" w:lineRule="auto"/>
        <w:ind w:firstLine="432"/>
        <w:jc w:val="both"/>
      </w:pPr>
    </w:p>
    <w:p w14:paraId="3FF314CD" w14:textId="140737AE" w:rsidR="00BD2CB6" w:rsidRDefault="00BD2CB6" w:rsidP="00AC3851">
      <w:pPr>
        <w:pStyle w:val="Caption"/>
        <w:spacing w:line="360" w:lineRule="auto"/>
        <w:ind w:firstLine="426"/>
        <w:jc w:val="both"/>
      </w:pPr>
      <w:bookmarkStart w:id="129" w:name="_Ref166522659"/>
      <w:r>
        <w:t xml:space="preserve">Hasil perhitungan skor ROUGE pada model dengan metode </w:t>
      </w:r>
      <w:r w:rsidRPr="00BD2CB6">
        <w:t>RAG</w:t>
      </w:r>
      <w:r>
        <w:t xml:space="preserve"> ditunjukan pada </w:t>
      </w:r>
      <w:r>
        <w:fldChar w:fldCharType="begin"/>
      </w:r>
      <w:r>
        <w:instrText xml:space="preserve"> REF _Ref175566192 \h </w:instrText>
      </w:r>
      <w:r>
        <w:fldChar w:fldCharType="separate"/>
      </w:r>
      <w:r w:rsidR="00D81479">
        <w:t xml:space="preserve">Tabel </w:t>
      </w:r>
      <w:r w:rsidR="00D81479">
        <w:rPr>
          <w:noProof/>
        </w:rPr>
        <w:t>4</w:t>
      </w:r>
      <w:r w:rsidR="00D81479">
        <w:t>.</w:t>
      </w:r>
      <w:r w:rsidR="00D81479">
        <w:rPr>
          <w:noProof/>
        </w:rPr>
        <w:t>9</w:t>
      </w:r>
      <w:r>
        <w:fldChar w:fldCharType="end"/>
      </w:r>
      <w:r>
        <w:t>.</w:t>
      </w:r>
    </w:p>
    <w:p w14:paraId="72D6C775" w14:textId="08A3730E" w:rsidR="009618FF" w:rsidRPr="00AF6413" w:rsidRDefault="009618FF" w:rsidP="005A37D9">
      <w:pPr>
        <w:pStyle w:val="Caption"/>
        <w:spacing w:line="360" w:lineRule="auto"/>
        <w:rPr>
          <w:lang w:val="en-US"/>
        </w:rPr>
      </w:pPr>
      <w:bookmarkStart w:id="130" w:name="_Ref175566192"/>
      <w:bookmarkStart w:id="131" w:name="_Toc175818492"/>
      <w:r>
        <w:t xml:space="preserve">Tabel </w:t>
      </w:r>
      <w:r w:rsidR="00D64AFC">
        <w:fldChar w:fldCharType="begin"/>
      </w:r>
      <w:r w:rsidR="00D64AFC">
        <w:instrText xml:space="preserve"> STYLEREF 1 \s </w:instrText>
      </w:r>
      <w:r w:rsidR="00D64AFC">
        <w:fldChar w:fldCharType="separate"/>
      </w:r>
      <w:r w:rsidR="00D81479">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81479">
        <w:rPr>
          <w:noProof/>
        </w:rPr>
        <w:t>9</w:t>
      </w:r>
      <w:r w:rsidR="00D64AFC">
        <w:fldChar w:fldCharType="end"/>
      </w:r>
      <w:bookmarkEnd w:id="129"/>
      <w:bookmarkEnd w:id="130"/>
      <w:r>
        <w:rPr>
          <w:lang w:val="en-US"/>
        </w:rPr>
        <w:t xml:space="preserve"> </w:t>
      </w:r>
      <w:r>
        <w:t>Nilai skor ROUGE</w:t>
      </w:r>
      <w:r w:rsidR="00AF6413">
        <w:rPr>
          <w:lang w:val="en-US"/>
        </w:rPr>
        <w:t xml:space="preserve"> dengan Metode RAG</w:t>
      </w:r>
      <w:bookmarkEnd w:id="131"/>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386364" w14:paraId="5BA6FF18" w14:textId="77777777" w:rsidTr="00386364">
        <w:trPr>
          <w:trHeight w:val="241"/>
          <w:jc w:val="center"/>
        </w:trPr>
        <w:tc>
          <w:tcPr>
            <w:tcW w:w="1518" w:type="dxa"/>
            <w:vMerge w:val="restart"/>
            <w:tcBorders>
              <w:top w:val="single" w:sz="12" w:space="0" w:color="auto"/>
            </w:tcBorders>
            <w:vAlign w:val="center"/>
          </w:tcPr>
          <w:p w14:paraId="55C73745" w14:textId="77777777" w:rsidR="00386364" w:rsidRDefault="00386364" w:rsidP="00506866">
            <w:r>
              <w:t>Metode</w:t>
            </w:r>
          </w:p>
        </w:tc>
        <w:tc>
          <w:tcPr>
            <w:tcW w:w="1884" w:type="dxa"/>
            <w:vMerge w:val="restart"/>
            <w:tcBorders>
              <w:top w:val="single" w:sz="12" w:space="0" w:color="auto"/>
            </w:tcBorders>
            <w:vAlign w:val="center"/>
          </w:tcPr>
          <w:p w14:paraId="5C3BD70E" w14:textId="04992DD8" w:rsidR="00386364" w:rsidRDefault="00386364" w:rsidP="00386364">
            <w:pPr>
              <w:jc w:val="center"/>
            </w:pPr>
            <w:r>
              <w:t>Jumlah Pertanyaan</w:t>
            </w:r>
          </w:p>
        </w:tc>
        <w:tc>
          <w:tcPr>
            <w:tcW w:w="3683" w:type="dxa"/>
            <w:gridSpan w:val="3"/>
            <w:tcBorders>
              <w:top w:val="single" w:sz="12" w:space="0" w:color="auto"/>
              <w:bottom w:val="single" w:sz="4" w:space="0" w:color="auto"/>
            </w:tcBorders>
            <w:vAlign w:val="center"/>
          </w:tcPr>
          <w:p w14:paraId="56A03891" w14:textId="4D15E696" w:rsidR="00386364" w:rsidRDefault="00386364" w:rsidP="009618FF">
            <w:pPr>
              <w:jc w:val="center"/>
            </w:pPr>
            <w:r>
              <w:t>Skor ROUGE</w:t>
            </w:r>
          </w:p>
        </w:tc>
      </w:tr>
      <w:tr w:rsidR="00386364" w14:paraId="355EAC02" w14:textId="77777777" w:rsidTr="00386364">
        <w:trPr>
          <w:trHeight w:val="293"/>
          <w:jc w:val="center"/>
        </w:trPr>
        <w:tc>
          <w:tcPr>
            <w:tcW w:w="1518" w:type="dxa"/>
            <w:vMerge/>
            <w:tcBorders>
              <w:bottom w:val="single" w:sz="12" w:space="0" w:color="auto"/>
            </w:tcBorders>
          </w:tcPr>
          <w:p w14:paraId="3095358E" w14:textId="77777777" w:rsidR="00386364" w:rsidRDefault="00386364" w:rsidP="00321DA6">
            <w:pPr>
              <w:jc w:val="both"/>
            </w:pPr>
          </w:p>
        </w:tc>
        <w:tc>
          <w:tcPr>
            <w:tcW w:w="1884" w:type="dxa"/>
            <w:vMerge/>
            <w:tcBorders>
              <w:bottom w:val="single" w:sz="12" w:space="0" w:color="auto"/>
            </w:tcBorders>
          </w:tcPr>
          <w:p w14:paraId="28F93201" w14:textId="77777777" w:rsidR="00386364" w:rsidRDefault="00386364" w:rsidP="009618FF">
            <w:pPr>
              <w:jc w:val="center"/>
            </w:pPr>
          </w:p>
        </w:tc>
        <w:tc>
          <w:tcPr>
            <w:tcW w:w="1474" w:type="dxa"/>
            <w:tcBorders>
              <w:top w:val="single" w:sz="4" w:space="0" w:color="auto"/>
              <w:bottom w:val="single" w:sz="12" w:space="0" w:color="auto"/>
            </w:tcBorders>
            <w:vAlign w:val="center"/>
          </w:tcPr>
          <w:p w14:paraId="67344966" w14:textId="7EB60C0C" w:rsidR="00386364" w:rsidRDefault="00386364" w:rsidP="009618FF">
            <w:pPr>
              <w:jc w:val="center"/>
            </w:pPr>
            <w:r>
              <w:t>R-1</w:t>
            </w:r>
          </w:p>
        </w:tc>
        <w:tc>
          <w:tcPr>
            <w:tcW w:w="935" w:type="dxa"/>
            <w:tcBorders>
              <w:top w:val="single" w:sz="4" w:space="0" w:color="auto"/>
              <w:bottom w:val="single" w:sz="12" w:space="0" w:color="auto"/>
            </w:tcBorders>
            <w:vAlign w:val="center"/>
          </w:tcPr>
          <w:p w14:paraId="5BF0AC77" w14:textId="77777777" w:rsidR="00386364" w:rsidRDefault="00386364" w:rsidP="009618FF">
            <w:pPr>
              <w:jc w:val="center"/>
            </w:pPr>
            <w:r>
              <w:t>R-2</w:t>
            </w:r>
          </w:p>
        </w:tc>
        <w:tc>
          <w:tcPr>
            <w:tcW w:w="1274" w:type="dxa"/>
            <w:tcBorders>
              <w:top w:val="single" w:sz="4" w:space="0" w:color="auto"/>
              <w:bottom w:val="single" w:sz="12" w:space="0" w:color="auto"/>
            </w:tcBorders>
            <w:vAlign w:val="center"/>
          </w:tcPr>
          <w:p w14:paraId="3B1525FA" w14:textId="77777777" w:rsidR="00386364" w:rsidRDefault="00386364" w:rsidP="009618FF">
            <w:pPr>
              <w:jc w:val="center"/>
            </w:pPr>
            <w:r>
              <w:t>R-L</w:t>
            </w:r>
          </w:p>
        </w:tc>
      </w:tr>
      <w:tr w:rsidR="00386364" w14:paraId="37C96989" w14:textId="77777777" w:rsidTr="00386364">
        <w:trPr>
          <w:jc w:val="center"/>
        </w:trPr>
        <w:tc>
          <w:tcPr>
            <w:tcW w:w="1518" w:type="dxa"/>
            <w:vAlign w:val="center"/>
          </w:tcPr>
          <w:p w14:paraId="2413BF01" w14:textId="77777777" w:rsidR="00386364" w:rsidRDefault="00386364" w:rsidP="005A37D9">
            <w:pPr>
              <w:spacing w:line="360" w:lineRule="auto"/>
            </w:pPr>
            <w:r>
              <w:t>RAG</w:t>
            </w:r>
          </w:p>
        </w:tc>
        <w:tc>
          <w:tcPr>
            <w:tcW w:w="1884" w:type="dxa"/>
          </w:tcPr>
          <w:p w14:paraId="7386ACF4" w14:textId="0A6EE041" w:rsidR="00386364" w:rsidRPr="00347B2C" w:rsidRDefault="00D92605" w:rsidP="005A37D9">
            <w:pPr>
              <w:spacing w:line="360" w:lineRule="auto"/>
              <w:jc w:val="center"/>
            </w:pPr>
            <w:r>
              <w:t>15/</w:t>
            </w:r>
            <w:r w:rsidR="00386364">
              <w:t>56</w:t>
            </w:r>
          </w:p>
        </w:tc>
        <w:tc>
          <w:tcPr>
            <w:tcW w:w="1474" w:type="dxa"/>
            <w:vAlign w:val="center"/>
          </w:tcPr>
          <w:p w14:paraId="249350B2" w14:textId="40C69BA0" w:rsidR="00386364" w:rsidRPr="00896E6F" w:rsidRDefault="00D92605" w:rsidP="005A37D9">
            <w:pPr>
              <w:spacing w:line="360" w:lineRule="auto"/>
              <w:jc w:val="center"/>
              <w:rPr>
                <w:highlight w:val="yellow"/>
              </w:rPr>
            </w:pPr>
            <w:r>
              <w:t>&gt;</w:t>
            </w:r>
            <w:r w:rsidR="00386364" w:rsidRPr="00347B2C">
              <w:t>0.</w:t>
            </w:r>
            <w:r>
              <w:t>5</w:t>
            </w:r>
          </w:p>
        </w:tc>
        <w:tc>
          <w:tcPr>
            <w:tcW w:w="935" w:type="dxa"/>
            <w:vAlign w:val="center"/>
          </w:tcPr>
          <w:p w14:paraId="428B9382" w14:textId="5F43AEE4" w:rsidR="00386364" w:rsidRPr="00896E6F" w:rsidRDefault="00D92605" w:rsidP="005A37D9">
            <w:pPr>
              <w:spacing w:line="360" w:lineRule="auto"/>
              <w:jc w:val="center"/>
              <w:rPr>
                <w:highlight w:val="yellow"/>
              </w:rPr>
            </w:pPr>
            <w:r>
              <w:t>&gt;</w:t>
            </w:r>
            <w:r w:rsidRPr="00347B2C">
              <w:t>0.</w:t>
            </w:r>
            <w:r>
              <w:t>5</w:t>
            </w:r>
          </w:p>
        </w:tc>
        <w:tc>
          <w:tcPr>
            <w:tcW w:w="1274" w:type="dxa"/>
            <w:vAlign w:val="center"/>
          </w:tcPr>
          <w:p w14:paraId="7FA6A9B4" w14:textId="0AF0E95C" w:rsidR="00386364" w:rsidRPr="00896E6F" w:rsidRDefault="00D92605" w:rsidP="005A37D9">
            <w:pPr>
              <w:spacing w:line="360" w:lineRule="auto"/>
              <w:jc w:val="center"/>
              <w:rPr>
                <w:highlight w:val="yellow"/>
              </w:rPr>
            </w:pPr>
            <w:r>
              <w:t>&gt;</w:t>
            </w:r>
            <w:r w:rsidRPr="00347B2C">
              <w:t>0.</w:t>
            </w:r>
            <w:r>
              <w:t>5</w:t>
            </w:r>
          </w:p>
        </w:tc>
      </w:tr>
    </w:tbl>
    <w:p w14:paraId="45D8C084" w14:textId="3C2FEE40" w:rsidR="00B31BE3" w:rsidRDefault="00B31BE3" w:rsidP="001C44FC">
      <w:pPr>
        <w:spacing w:line="360" w:lineRule="auto"/>
        <w:ind w:firstLine="432"/>
        <w:jc w:val="both"/>
      </w:pPr>
    </w:p>
    <w:p w14:paraId="15D3D40F" w14:textId="1D9EE005" w:rsidR="00A76C8D" w:rsidRDefault="00A76C8D" w:rsidP="00CF0CF4">
      <w:pPr>
        <w:pStyle w:val="Heading2"/>
      </w:pPr>
      <w:bookmarkStart w:id="132" w:name="_Toc175818112"/>
      <w:r w:rsidRPr="00C42385">
        <w:rPr>
          <w:lang w:val="id-ID"/>
        </w:rPr>
        <w:t xml:space="preserve">Kategori </w:t>
      </w:r>
      <w:r>
        <w:t>skor ROUGE</w:t>
      </w:r>
      <w:bookmarkEnd w:id="132"/>
    </w:p>
    <w:p w14:paraId="7304DB4F" w14:textId="758B80FA" w:rsidR="00A76C8D" w:rsidRDefault="00A76C8D" w:rsidP="00D1516A">
      <w:pPr>
        <w:spacing w:line="360" w:lineRule="auto"/>
        <w:ind w:firstLine="709"/>
        <w:jc w:val="both"/>
      </w:pPr>
      <w:r w:rsidRPr="00A76C8D">
        <w:t xml:space="preserve">Skor ROUGE yang baik bervariasi berdasarkan tugas </w:t>
      </w:r>
      <w:r>
        <w:rPr>
          <w:lang w:val="id-ID"/>
        </w:rPr>
        <w:t xml:space="preserve">pada </w:t>
      </w:r>
      <w:r w:rsidRPr="00A76C8D">
        <w:t xml:space="preserve">ringkasan dan metrik. Skor ROUGE-1 </w:t>
      </w:r>
      <w:r>
        <w:rPr>
          <w:lang w:val="id-ID"/>
        </w:rPr>
        <w:t xml:space="preserve">dengan kategori </w:t>
      </w:r>
      <w:r w:rsidRPr="00A76C8D">
        <w:t xml:space="preserve">sangat baik </w:t>
      </w:r>
      <w:r>
        <w:rPr>
          <w:lang w:val="id-ID"/>
        </w:rPr>
        <w:t xml:space="preserve">dengan nilai </w:t>
      </w:r>
      <w:r w:rsidRPr="00A76C8D">
        <w:t xml:space="preserve">sekitar 0,5, </w:t>
      </w:r>
      <w:r>
        <w:rPr>
          <w:lang w:val="id-ID"/>
        </w:rPr>
        <w:t xml:space="preserve">dan </w:t>
      </w:r>
      <w:r w:rsidRPr="00A76C8D">
        <w:t xml:space="preserve">skor di atas 0,5 dianggap baik dan 0,4 hingga 0,5 sedang. Untuk ROUGE-2, skor di atas 0,4 </w:t>
      </w:r>
      <w:r w:rsidR="00CC3218">
        <w:rPr>
          <w:lang w:val="id-ID"/>
        </w:rPr>
        <w:t>masuk ke dalam kategori</w:t>
      </w:r>
      <w:r w:rsidRPr="00A76C8D">
        <w:t xml:space="preserve"> baik, dan 0,2 hingga 0,4 </w:t>
      </w:r>
      <w:r w:rsidR="00CC3218">
        <w:rPr>
          <w:lang w:val="id-ID"/>
        </w:rPr>
        <w:t xml:space="preserve">masuk ke dalam kategori </w:t>
      </w:r>
      <w:r w:rsidRPr="00A76C8D">
        <w:t>sedang.</w:t>
      </w:r>
    </w:p>
    <w:p w14:paraId="03DFDBD4" w14:textId="515281BF" w:rsidR="005D2086" w:rsidRDefault="005D2086" w:rsidP="00D1516A">
      <w:pPr>
        <w:spacing w:line="360" w:lineRule="auto"/>
        <w:ind w:firstLine="709"/>
        <w:jc w:val="both"/>
      </w:pPr>
      <w:r w:rsidRPr="005D2086">
        <w:t xml:space="preserve">Skor ROUGE-L </w:t>
      </w:r>
      <w:r w:rsidR="00430C0C">
        <w:rPr>
          <w:lang w:val="id-ID"/>
        </w:rPr>
        <w:t xml:space="preserve">dengan kategori </w:t>
      </w:r>
      <w:r w:rsidRPr="005D2086">
        <w:t xml:space="preserve">bagus </w:t>
      </w:r>
      <w:r w:rsidR="00430C0C">
        <w:rPr>
          <w:lang w:val="id-ID"/>
        </w:rPr>
        <w:t xml:space="preserve">mendapatkan nilai </w:t>
      </w:r>
      <w:r w:rsidRPr="005D2086">
        <w:t xml:space="preserve">sekitar 0,4 dan </w:t>
      </w:r>
      <w:r w:rsidR="00715491">
        <w:rPr>
          <w:lang w:val="id-ID"/>
        </w:rPr>
        <w:t xml:space="preserve">kategor </w:t>
      </w:r>
      <w:r w:rsidRPr="005D2086">
        <w:t xml:space="preserve">rendah </w:t>
      </w:r>
      <w:r w:rsidR="00715491">
        <w:rPr>
          <w:lang w:val="id-ID"/>
        </w:rPr>
        <w:t xml:space="preserve">berkisar </w:t>
      </w:r>
      <w:r w:rsidRPr="005D2086">
        <w:t xml:space="preserve">pada </w:t>
      </w:r>
      <w:r w:rsidR="00715491">
        <w:rPr>
          <w:lang w:val="id-ID"/>
        </w:rPr>
        <w:t xml:space="preserve">nilai </w:t>
      </w:r>
      <w:r w:rsidRPr="005D2086">
        <w:t>0,3 hingga 0,4. Meskipun skor ROUGE berguna, skor tersebut tidak memperhitungkan kualitas semantik atau sintaksis dan harus dilengkapi dengan metrik lain dan evaluasi manusia untuk penilaian yang lengkap</w:t>
      </w:r>
      <w:r w:rsidR="00EA2110">
        <w:rPr>
          <w:lang w:val="id-ID"/>
        </w:rPr>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r w:rsidR="00EA2110">
        <w:fldChar w:fldCharType="end"/>
      </w:r>
      <w:r w:rsidRPr="005D2086">
        <w:t>.</w:t>
      </w:r>
    </w:p>
    <w:p w14:paraId="6A379B92" w14:textId="4170DC8F" w:rsidR="00372695" w:rsidRDefault="00372695" w:rsidP="00A24768">
      <w:pPr>
        <w:pStyle w:val="Caption"/>
        <w:spacing w:line="360" w:lineRule="auto"/>
      </w:pPr>
      <w:bookmarkStart w:id="133" w:name="_Toc175818493"/>
      <w:r>
        <w:t xml:space="preserve">Tabel </w:t>
      </w:r>
      <w:r w:rsidR="00D64AFC">
        <w:fldChar w:fldCharType="begin"/>
      </w:r>
      <w:r w:rsidR="00D64AFC">
        <w:instrText xml:space="preserve"> STYLEREF 1 \s </w:instrText>
      </w:r>
      <w:r w:rsidR="00D64AFC">
        <w:fldChar w:fldCharType="separate"/>
      </w:r>
      <w:r w:rsidR="00D81479">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81479">
        <w:rPr>
          <w:noProof/>
        </w:rPr>
        <w:t>10</w:t>
      </w:r>
      <w:r w:rsidR="00D64AFC">
        <w:fldChar w:fldCharType="end"/>
      </w:r>
      <w:r w:rsidR="00A24768">
        <w:t xml:space="preserve"> Tabel Kategori Nilai Metrik ROUGE</w:t>
      </w:r>
      <w:r w:rsidR="00EA2110">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bookmarkEnd w:id="133"/>
      <w:r w:rsidR="00EA2110">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884"/>
        <w:gridCol w:w="1884"/>
      </w:tblGrid>
      <w:tr w:rsidR="001B4715" w14:paraId="41F15C62" w14:textId="03133E67" w:rsidTr="001B4715">
        <w:trPr>
          <w:trHeight w:val="599"/>
          <w:jc w:val="center"/>
        </w:trPr>
        <w:tc>
          <w:tcPr>
            <w:tcW w:w="1518" w:type="dxa"/>
            <w:tcBorders>
              <w:top w:val="single" w:sz="12" w:space="0" w:color="auto"/>
            </w:tcBorders>
            <w:vAlign w:val="center"/>
          </w:tcPr>
          <w:p w14:paraId="4F2CA3B2" w14:textId="7A435CD9" w:rsidR="001B4715" w:rsidRPr="00FA4216" w:rsidRDefault="001B4715" w:rsidP="00D477F6">
            <w:pPr>
              <w:spacing w:line="360" w:lineRule="auto"/>
              <w:rPr>
                <w:lang w:val="id-ID"/>
              </w:rPr>
            </w:pPr>
            <w:r>
              <w:rPr>
                <w:lang w:val="id-ID"/>
              </w:rPr>
              <w:t>Metrik ROUGE</w:t>
            </w:r>
          </w:p>
        </w:tc>
        <w:tc>
          <w:tcPr>
            <w:tcW w:w="1884" w:type="dxa"/>
            <w:tcBorders>
              <w:top w:val="single" w:sz="12" w:space="0" w:color="auto"/>
            </w:tcBorders>
            <w:vAlign w:val="center"/>
          </w:tcPr>
          <w:p w14:paraId="7E90D361" w14:textId="4716621B" w:rsidR="001B4715" w:rsidRDefault="001B4715" w:rsidP="00D477F6">
            <w:pPr>
              <w:spacing w:line="360" w:lineRule="auto"/>
              <w:jc w:val="center"/>
            </w:pPr>
            <w:r>
              <w:rPr>
                <w:lang w:val="id-ID"/>
              </w:rPr>
              <w:t>Baik</w:t>
            </w:r>
            <w:r w:rsidRPr="000E519A">
              <w:t xml:space="preserve"> sekali</w:t>
            </w:r>
          </w:p>
        </w:tc>
        <w:tc>
          <w:tcPr>
            <w:tcW w:w="1884" w:type="dxa"/>
            <w:tcBorders>
              <w:top w:val="single" w:sz="12" w:space="0" w:color="auto"/>
            </w:tcBorders>
            <w:vAlign w:val="center"/>
          </w:tcPr>
          <w:p w14:paraId="2D9467BC" w14:textId="7696CA43" w:rsidR="001B4715" w:rsidRPr="000E519A" w:rsidRDefault="001B4715" w:rsidP="00D477F6">
            <w:pPr>
              <w:spacing w:line="360" w:lineRule="auto"/>
              <w:jc w:val="center"/>
              <w:rPr>
                <w:lang w:val="id-ID"/>
              </w:rPr>
            </w:pPr>
            <w:r>
              <w:rPr>
                <w:lang w:val="id-ID"/>
              </w:rPr>
              <w:t>Baik</w:t>
            </w:r>
          </w:p>
        </w:tc>
        <w:tc>
          <w:tcPr>
            <w:tcW w:w="1884" w:type="dxa"/>
            <w:tcBorders>
              <w:top w:val="single" w:sz="12" w:space="0" w:color="auto"/>
            </w:tcBorders>
            <w:vAlign w:val="center"/>
          </w:tcPr>
          <w:p w14:paraId="144DB20A" w14:textId="50F32BF8" w:rsidR="001B4715" w:rsidRPr="000E519A" w:rsidRDefault="001B4715" w:rsidP="00D477F6">
            <w:pPr>
              <w:spacing w:line="360" w:lineRule="auto"/>
              <w:jc w:val="center"/>
            </w:pPr>
            <w:r w:rsidRPr="000E519A">
              <w:t>Sedang</w:t>
            </w:r>
          </w:p>
        </w:tc>
      </w:tr>
      <w:tr w:rsidR="000E519A" w14:paraId="6C4F4724" w14:textId="6E34211B" w:rsidTr="00372695">
        <w:trPr>
          <w:trHeight w:val="676"/>
          <w:jc w:val="center"/>
        </w:trPr>
        <w:tc>
          <w:tcPr>
            <w:tcW w:w="1518" w:type="dxa"/>
            <w:tcBorders>
              <w:top w:val="single" w:sz="12" w:space="0" w:color="auto"/>
            </w:tcBorders>
            <w:vAlign w:val="center"/>
          </w:tcPr>
          <w:p w14:paraId="54B5735F" w14:textId="1CC89909" w:rsidR="000E519A" w:rsidRPr="00D477F6" w:rsidRDefault="00D477F6" w:rsidP="00D477F6">
            <w:pPr>
              <w:spacing w:line="360" w:lineRule="auto"/>
              <w:rPr>
                <w:iCs w:val="0"/>
              </w:rPr>
            </w:pPr>
            <w:r w:rsidRPr="00D477F6">
              <w:rPr>
                <w:iCs w:val="0"/>
              </w:rPr>
              <w:t>ROUGE-1</w:t>
            </w:r>
          </w:p>
        </w:tc>
        <w:tc>
          <w:tcPr>
            <w:tcW w:w="1884" w:type="dxa"/>
            <w:tcBorders>
              <w:top w:val="single" w:sz="12" w:space="0" w:color="auto"/>
            </w:tcBorders>
            <w:vAlign w:val="center"/>
          </w:tcPr>
          <w:p w14:paraId="5017D914" w14:textId="1438CFFB" w:rsidR="000E519A" w:rsidRPr="00347B2C" w:rsidRDefault="00D477F6" w:rsidP="00D477F6">
            <w:pPr>
              <w:spacing w:line="360" w:lineRule="auto"/>
              <w:jc w:val="center"/>
            </w:pPr>
            <w:r>
              <w:t>0.5+</w:t>
            </w:r>
          </w:p>
        </w:tc>
        <w:tc>
          <w:tcPr>
            <w:tcW w:w="1884" w:type="dxa"/>
            <w:tcBorders>
              <w:top w:val="single" w:sz="12" w:space="0" w:color="auto"/>
            </w:tcBorders>
            <w:vAlign w:val="center"/>
          </w:tcPr>
          <w:p w14:paraId="0505F364" w14:textId="2CE40BBF" w:rsidR="000E519A" w:rsidRDefault="00D477F6" w:rsidP="00D477F6">
            <w:pPr>
              <w:spacing w:line="360" w:lineRule="auto"/>
              <w:jc w:val="center"/>
            </w:pPr>
            <w:r>
              <w:t>&gt;0.5</w:t>
            </w:r>
          </w:p>
        </w:tc>
        <w:tc>
          <w:tcPr>
            <w:tcW w:w="1884" w:type="dxa"/>
            <w:tcBorders>
              <w:top w:val="single" w:sz="12" w:space="0" w:color="auto"/>
            </w:tcBorders>
            <w:vAlign w:val="center"/>
          </w:tcPr>
          <w:p w14:paraId="60E6F41B" w14:textId="16944D6D" w:rsidR="000E519A" w:rsidRPr="00D477F6" w:rsidRDefault="00D477F6" w:rsidP="00D477F6">
            <w:pPr>
              <w:spacing w:line="360" w:lineRule="auto"/>
              <w:jc w:val="center"/>
              <w:rPr>
                <w:lang w:val="id-ID"/>
              </w:rPr>
            </w:pPr>
            <w:r>
              <w:rPr>
                <w:lang w:val="id-ID"/>
              </w:rPr>
              <w:t>0.4-0.5</w:t>
            </w:r>
          </w:p>
        </w:tc>
      </w:tr>
      <w:tr w:rsidR="000E519A" w14:paraId="7DF80E94" w14:textId="172F8DD9" w:rsidTr="00372695">
        <w:trPr>
          <w:trHeight w:val="614"/>
          <w:jc w:val="center"/>
        </w:trPr>
        <w:tc>
          <w:tcPr>
            <w:tcW w:w="1518" w:type="dxa"/>
            <w:vAlign w:val="center"/>
          </w:tcPr>
          <w:p w14:paraId="386913CF" w14:textId="1B05F2D2" w:rsidR="000E519A" w:rsidRPr="00D477F6" w:rsidRDefault="00D477F6" w:rsidP="00D477F6">
            <w:pPr>
              <w:spacing w:line="360" w:lineRule="auto"/>
              <w:rPr>
                <w:lang w:val="id-ID"/>
              </w:rPr>
            </w:pPr>
            <w:r w:rsidRPr="00D477F6">
              <w:t>ROUGE-</w:t>
            </w:r>
            <w:r>
              <w:rPr>
                <w:lang w:val="id-ID"/>
              </w:rPr>
              <w:t>2</w:t>
            </w:r>
          </w:p>
        </w:tc>
        <w:tc>
          <w:tcPr>
            <w:tcW w:w="1884" w:type="dxa"/>
            <w:vAlign w:val="center"/>
          </w:tcPr>
          <w:p w14:paraId="3229BD0C" w14:textId="04A3895C" w:rsidR="000E519A" w:rsidRPr="00D477F6" w:rsidRDefault="00D477F6" w:rsidP="00D477F6">
            <w:pPr>
              <w:spacing w:line="360" w:lineRule="auto"/>
              <w:jc w:val="center"/>
              <w:rPr>
                <w:lang w:val="id-ID"/>
              </w:rPr>
            </w:pPr>
            <w:r>
              <w:rPr>
                <w:lang w:val="id-ID"/>
              </w:rPr>
              <w:t>-</w:t>
            </w:r>
          </w:p>
        </w:tc>
        <w:tc>
          <w:tcPr>
            <w:tcW w:w="1884" w:type="dxa"/>
            <w:vAlign w:val="center"/>
          </w:tcPr>
          <w:p w14:paraId="30AC2C83" w14:textId="43181483" w:rsidR="000E519A" w:rsidRPr="00D477F6" w:rsidRDefault="00D477F6" w:rsidP="00D477F6">
            <w:pPr>
              <w:spacing w:line="360" w:lineRule="auto"/>
              <w:jc w:val="center"/>
              <w:rPr>
                <w:lang w:val="id-ID"/>
              </w:rPr>
            </w:pPr>
            <w:r>
              <w:rPr>
                <w:lang w:val="id-ID"/>
              </w:rPr>
              <w:t>&gt;0.4</w:t>
            </w:r>
          </w:p>
        </w:tc>
        <w:tc>
          <w:tcPr>
            <w:tcW w:w="1884" w:type="dxa"/>
            <w:vAlign w:val="center"/>
          </w:tcPr>
          <w:p w14:paraId="16616FBD" w14:textId="6C37BFC8" w:rsidR="000E519A" w:rsidRPr="00D477F6" w:rsidRDefault="00D477F6" w:rsidP="00D477F6">
            <w:pPr>
              <w:spacing w:line="360" w:lineRule="auto"/>
              <w:jc w:val="center"/>
              <w:rPr>
                <w:lang w:val="id-ID"/>
              </w:rPr>
            </w:pPr>
            <w:r>
              <w:rPr>
                <w:lang w:val="id-ID"/>
              </w:rPr>
              <w:t>0.2</w:t>
            </w:r>
            <w:r w:rsidR="009530ED">
              <w:rPr>
                <w:lang w:val="id-ID"/>
              </w:rPr>
              <w:t>-0.4</w:t>
            </w:r>
          </w:p>
        </w:tc>
      </w:tr>
      <w:tr w:rsidR="00D477F6" w14:paraId="702CD075" w14:textId="77777777" w:rsidTr="00372695">
        <w:trPr>
          <w:trHeight w:val="578"/>
          <w:jc w:val="center"/>
        </w:trPr>
        <w:tc>
          <w:tcPr>
            <w:tcW w:w="1518" w:type="dxa"/>
            <w:vAlign w:val="center"/>
          </w:tcPr>
          <w:p w14:paraId="28B750EF" w14:textId="707987F4" w:rsidR="00D477F6" w:rsidRPr="00D477F6" w:rsidRDefault="00D477F6" w:rsidP="00D477F6">
            <w:pPr>
              <w:spacing w:line="360" w:lineRule="auto"/>
              <w:rPr>
                <w:lang w:val="id-ID"/>
              </w:rPr>
            </w:pPr>
            <w:r w:rsidRPr="00D477F6">
              <w:t>ROUGE-</w:t>
            </w:r>
            <w:r>
              <w:rPr>
                <w:lang w:val="id-ID"/>
              </w:rPr>
              <w:t>L</w:t>
            </w:r>
          </w:p>
        </w:tc>
        <w:tc>
          <w:tcPr>
            <w:tcW w:w="1884" w:type="dxa"/>
            <w:vAlign w:val="center"/>
          </w:tcPr>
          <w:p w14:paraId="1BA8A8C2" w14:textId="10D94C9E" w:rsidR="00D477F6" w:rsidRPr="00D477F6" w:rsidRDefault="00D477F6" w:rsidP="00D477F6">
            <w:pPr>
              <w:spacing w:line="360" w:lineRule="auto"/>
              <w:jc w:val="center"/>
              <w:rPr>
                <w:lang w:val="id-ID"/>
              </w:rPr>
            </w:pPr>
            <w:r>
              <w:rPr>
                <w:lang w:val="id-ID"/>
              </w:rPr>
              <w:t>-</w:t>
            </w:r>
          </w:p>
        </w:tc>
        <w:tc>
          <w:tcPr>
            <w:tcW w:w="1884" w:type="dxa"/>
            <w:vAlign w:val="center"/>
          </w:tcPr>
          <w:p w14:paraId="305EDC57" w14:textId="441C334B" w:rsidR="00D477F6" w:rsidRPr="00D477F6" w:rsidRDefault="00D477F6" w:rsidP="00D477F6">
            <w:pPr>
              <w:spacing w:line="360" w:lineRule="auto"/>
              <w:jc w:val="center"/>
              <w:rPr>
                <w:lang w:val="id-ID"/>
              </w:rPr>
            </w:pPr>
            <w:r>
              <w:rPr>
                <w:lang w:val="id-ID"/>
              </w:rPr>
              <w:t>~0.4</w:t>
            </w:r>
          </w:p>
        </w:tc>
        <w:tc>
          <w:tcPr>
            <w:tcW w:w="1884" w:type="dxa"/>
            <w:vAlign w:val="center"/>
          </w:tcPr>
          <w:p w14:paraId="4237C27B" w14:textId="1C05262E" w:rsidR="00D477F6" w:rsidRPr="009530ED" w:rsidRDefault="009530ED" w:rsidP="00D477F6">
            <w:pPr>
              <w:spacing w:line="360" w:lineRule="auto"/>
              <w:jc w:val="center"/>
              <w:rPr>
                <w:lang w:val="id-ID"/>
              </w:rPr>
            </w:pPr>
            <w:r>
              <w:rPr>
                <w:lang w:val="id-ID"/>
              </w:rPr>
              <w:t>0.3-0.4</w:t>
            </w:r>
          </w:p>
        </w:tc>
      </w:tr>
    </w:tbl>
    <w:p w14:paraId="16E10A6A" w14:textId="77777777" w:rsidR="004F7EA8" w:rsidRDefault="004F7EA8" w:rsidP="00F12E3C">
      <w:pPr>
        <w:spacing w:line="360" w:lineRule="auto"/>
        <w:jc w:val="both"/>
      </w:pPr>
    </w:p>
    <w:p w14:paraId="7D87ACDF" w14:textId="66DF31A6" w:rsidR="00CE4B9F" w:rsidRDefault="00CE4B9F" w:rsidP="003F3282">
      <w:pPr>
        <w:pStyle w:val="Heading2"/>
      </w:pPr>
      <w:bookmarkStart w:id="134" w:name="_Toc175818113"/>
      <w:r w:rsidRPr="00CE4B9F">
        <w:t>Menghitung Evaluasi Sumber Daya</w:t>
      </w:r>
      <w:bookmarkEnd w:id="134"/>
    </w:p>
    <w:p w14:paraId="270D43B4" w14:textId="0D994942" w:rsidR="006C0590" w:rsidRDefault="00263D97" w:rsidP="00D1516A">
      <w:pPr>
        <w:spacing w:line="360" w:lineRule="auto"/>
        <w:ind w:firstLine="709"/>
        <w:jc w:val="both"/>
        <w:rPr>
          <w:lang w:val="id-ID"/>
        </w:rPr>
      </w:pPr>
      <w:r>
        <w:rPr>
          <w:lang w:val="id-ID"/>
        </w:rPr>
        <w:t>Pada penelitian ini peneliti</w:t>
      </w:r>
      <w:r w:rsidR="00CE4B9F" w:rsidRPr="00CE4B9F">
        <w:t xml:space="preserve"> melakukan uji waktu pada </w:t>
      </w:r>
      <w:r>
        <w:rPr>
          <w:lang w:val="id-ID"/>
        </w:rPr>
        <w:t>model Mistral 7B</w:t>
      </w:r>
      <w:r w:rsidR="00CE4B9F" w:rsidRPr="00CE4B9F">
        <w:t xml:space="preserve">, </w:t>
      </w:r>
      <w:r>
        <w:rPr>
          <w:lang w:val="id-ID"/>
        </w:rPr>
        <w:t xml:space="preserve">dengan </w:t>
      </w:r>
      <w:r w:rsidR="00CE4B9F" w:rsidRPr="00CE4B9F">
        <w:t xml:space="preserve">pengujian </w:t>
      </w:r>
      <w:r w:rsidR="00CE4B9F" w:rsidRPr="0056032B">
        <w:rPr>
          <w:i/>
          <w:iCs w:val="0"/>
        </w:rPr>
        <w:t>fine-tuning</w:t>
      </w:r>
      <w:r w:rsidR="00CE4B9F" w:rsidRPr="00CE4B9F">
        <w:t xml:space="preserve"> dan inferensi. </w:t>
      </w:r>
      <w:r>
        <w:rPr>
          <w:lang w:val="id-ID"/>
        </w:rPr>
        <w:t xml:space="preserve">Peneliti </w:t>
      </w:r>
      <w:r w:rsidR="00CE4B9F" w:rsidRPr="00CE4B9F">
        <w:t xml:space="preserve">menggunakan satu kartu grafis </w:t>
      </w:r>
      <w:r w:rsidRPr="00263D97">
        <w:t>NVIDIA Tesla T4 GPU yang tersedia di Google Colab</w:t>
      </w:r>
      <w:r w:rsidR="00CE4B9F" w:rsidRPr="00CE4B9F">
        <w:t xml:space="preserve"> untuk inferensi dan </w:t>
      </w:r>
      <w:r>
        <w:rPr>
          <w:lang w:val="id-ID"/>
        </w:rPr>
        <w:t xml:space="preserve">juga </w:t>
      </w:r>
      <w:r w:rsidR="00CE4B9F" w:rsidRPr="00CE4B9F">
        <w:t xml:space="preserve">untuk </w:t>
      </w:r>
      <w:r w:rsidR="00CE4B9F" w:rsidRPr="00263D97">
        <w:rPr>
          <w:i/>
          <w:iCs w:val="0"/>
        </w:rPr>
        <w:t>fine-tuning</w:t>
      </w:r>
      <w:r w:rsidR="00CE4B9F" w:rsidRPr="00CE4B9F">
        <w:t xml:space="preserve">. Berdasarkan uji waktu </w:t>
      </w:r>
      <w:r w:rsidR="00CE4B9F" w:rsidRPr="002731DA">
        <w:rPr>
          <w:i/>
          <w:iCs w:val="0"/>
        </w:rPr>
        <w:t>fine-tuning</w:t>
      </w:r>
      <w:r w:rsidR="007B6682">
        <w:rPr>
          <w:i/>
          <w:iCs w:val="0"/>
          <w:lang w:val="id-ID"/>
        </w:rPr>
        <w:t xml:space="preserve"> </w:t>
      </w:r>
      <w:r w:rsidR="008835FB">
        <w:rPr>
          <w:lang w:val="id-ID"/>
        </w:rPr>
        <w:t>dan</w:t>
      </w:r>
      <w:r w:rsidR="007B6682" w:rsidRPr="007B6682">
        <w:rPr>
          <w:lang w:val="id-ID"/>
        </w:rPr>
        <w:t xml:space="preserve"> </w:t>
      </w:r>
      <w:r w:rsidR="006B0375">
        <w:rPr>
          <w:lang w:val="id-ID"/>
        </w:rPr>
        <w:t xml:space="preserve">menggunakan </w:t>
      </w:r>
      <w:r w:rsidR="007B6682" w:rsidRPr="007B6682">
        <w:rPr>
          <w:lang w:val="id-ID"/>
        </w:rPr>
        <w:t>20 dataset</w:t>
      </w:r>
      <w:r w:rsidR="00CE4B9F" w:rsidRPr="00CE4B9F">
        <w:t>, seperti yang ditunjukkan pada</w:t>
      </w:r>
      <w:r w:rsidR="00560BEE">
        <w:rPr>
          <w:lang w:val="id-ID"/>
        </w:rPr>
        <w:t xml:space="preserve"> </w:t>
      </w:r>
      <w:r w:rsidR="00263A19">
        <w:rPr>
          <w:lang w:val="id-ID"/>
        </w:rPr>
        <w:fldChar w:fldCharType="begin"/>
      </w:r>
      <w:r w:rsidR="00263A19">
        <w:rPr>
          <w:lang w:val="id-ID"/>
        </w:rPr>
        <w:instrText xml:space="preserve"> REF _Ref173227232 \h </w:instrText>
      </w:r>
      <w:r w:rsidR="003F3282">
        <w:rPr>
          <w:lang w:val="id-ID"/>
        </w:rPr>
        <w:instrText xml:space="preserve"> \* MERGEFORMAT </w:instrText>
      </w:r>
      <w:r w:rsidR="00263A19">
        <w:rPr>
          <w:lang w:val="id-ID"/>
        </w:rPr>
      </w:r>
      <w:r w:rsidR="00263A19">
        <w:rPr>
          <w:lang w:val="id-ID"/>
        </w:rPr>
        <w:fldChar w:fldCharType="separate"/>
      </w:r>
      <w:r w:rsidR="00D81479">
        <w:t xml:space="preserve">Tabel </w:t>
      </w:r>
      <w:r w:rsidR="00D81479">
        <w:rPr>
          <w:noProof/>
        </w:rPr>
        <w:t>4.11</w:t>
      </w:r>
      <w:r w:rsidR="00263A19">
        <w:rPr>
          <w:lang w:val="id-ID"/>
        </w:rPr>
        <w:fldChar w:fldCharType="end"/>
      </w:r>
      <w:r w:rsidR="00CE4B9F" w:rsidRPr="00CE4B9F">
        <w:t xml:space="preserve">, </w:t>
      </w:r>
      <w:r w:rsidR="00D844C8">
        <w:rPr>
          <w:lang w:val="id-ID"/>
        </w:rPr>
        <w:t>Peneliti</w:t>
      </w:r>
      <w:r w:rsidR="00CE4B9F" w:rsidRPr="00CE4B9F">
        <w:t xml:space="preserve"> menyimpulkan bahwa pendekatan </w:t>
      </w:r>
      <w:r w:rsidR="00CE4B9F" w:rsidRPr="00D844C8">
        <w:rPr>
          <w:i/>
          <w:iCs w:val="0"/>
        </w:rPr>
        <w:t>fine-tuning</w:t>
      </w:r>
      <w:r w:rsidR="00CE4B9F" w:rsidRPr="00CE4B9F">
        <w:t xml:space="preserve"> </w:t>
      </w:r>
      <w:r w:rsidR="00D844C8">
        <w:rPr>
          <w:lang w:val="id-ID"/>
        </w:rPr>
        <w:t xml:space="preserve">dengan library </w:t>
      </w:r>
      <w:r w:rsidR="00D844C8" w:rsidRPr="008835FB">
        <w:rPr>
          <w:i/>
          <w:iCs w:val="0"/>
          <w:lang w:val="id-ID"/>
        </w:rPr>
        <w:t>unsloth</w:t>
      </w:r>
      <w:r w:rsidR="00D844C8">
        <w:rPr>
          <w:lang w:val="id-ID"/>
        </w:rPr>
        <w:t xml:space="preserve"> </w:t>
      </w:r>
      <w:r w:rsidR="00CE4B9F" w:rsidRPr="00CE4B9F">
        <w:t>efektif dan efisien, serta membutuhkan waktu yang minimal.</w:t>
      </w:r>
      <w:r w:rsidR="00D844C8">
        <w:rPr>
          <w:lang w:val="id-ID"/>
        </w:rPr>
        <w:t xml:space="preserve"> </w:t>
      </w:r>
      <w:r w:rsidR="00316070">
        <w:rPr>
          <w:lang w:val="id-ID"/>
        </w:rPr>
        <w:t>P</w:t>
      </w:r>
      <w:r w:rsidR="00D844C8" w:rsidRPr="00D844C8">
        <w:rPr>
          <w:lang w:val="id-ID"/>
        </w:rPr>
        <w:t xml:space="preserve">engujian waktu inferensi menunjukkan bahwa </w:t>
      </w:r>
      <w:r w:rsidR="00D844C8">
        <w:rPr>
          <w:lang w:val="id-ID"/>
        </w:rPr>
        <w:t>USK Mistral 7B</w:t>
      </w:r>
      <w:r w:rsidR="00D844C8" w:rsidRPr="00D844C8">
        <w:rPr>
          <w:lang w:val="id-ID"/>
        </w:rPr>
        <w:t xml:space="preserve"> tidak memerlukan daya komputasi yang berlebihan selama proses inferensi, sehingga menjadikannya sistem hemat energi dan berefisiensi untuk </w:t>
      </w:r>
      <w:r w:rsidR="00D844C8">
        <w:rPr>
          <w:lang w:val="id-ID"/>
        </w:rPr>
        <w:t>merespons pertanyaan dari pengguna</w:t>
      </w:r>
      <w:r w:rsidR="006C0590">
        <w:rPr>
          <w:lang w:val="id-ID"/>
        </w:rPr>
        <w:t xml:space="preserve"> hanya saja membutuhkan waktu 5</w:t>
      </w:r>
      <w:r w:rsidR="00D4583A">
        <w:rPr>
          <w:lang w:val="id-ID"/>
        </w:rPr>
        <w:t>-6</w:t>
      </w:r>
      <w:r w:rsidR="006C0590">
        <w:rPr>
          <w:lang w:val="id-ID"/>
        </w:rPr>
        <w:t xml:space="preserve"> menit untuk merespons pertanyaan pengguna. </w:t>
      </w:r>
      <w:r w:rsidR="00316070">
        <w:rPr>
          <w:lang w:val="id-ID"/>
        </w:rPr>
        <w:t>H</w:t>
      </w:r>
      <w:r w:rsidR="00D844C8" w:rsidRPr="00D844C8">
        <w:rPr>
          <w:lang w:val="id-ID"/>
        </w:rPr>
        <w:t>arap</w:t>
      </w:r>
      <w:r w:rsidR="00316070">
        <w:rPr>
          <w:lang w:val="id-ID"/>
        </w:rPr>
        <w:t>annya</w:t>
      </w:r>
      <w:r w:rsidR="00D844C8" w:rsidRPr="00D844C8">
        <w:rPr>
          <w:lang w:val="id-ID"/>
        </w:rPr>
        <w:t xml:space="preserve"> model ini akan menjadi sistem yang efisien </w:t>
      </w:r>
      <w:r w:rsidR="00316070">
        <w:rPr>
          <w:lang w:val="id-ID"/>
        </w:rPr>
        <w:t xml:space="preserve">dalam menangani informasi terkait administrasi akademik USK </w:t>
      </w:r>
      <w:r w:rsidR="00D844C8" w:rsidRPr="00D844C8">
        <w:rPr>
          <w:lang w:val="id-ID"/>
        </w:rPr>
        <w:t>di masa</w:t>
      </w:r>
      <w:r w:rsidR="00316070">
        <w:rPr>
          <w:lang w:val="id-ID"/>
        </w:rPr>
        <w:t xml:space="preserve"> </w:t>
      </w:r>
      <w:r w:rsidR="00D844C8" w:rsidRPr="00D844C8">
        <w:rPr>
          <w:lang w:val="id-ID"/>
        </w:rPr>
        <w:t>mendatang.</w:t>
      </w:r>
    </w:p>
    <w:p w14:paraId="1B5D408A" w14:textId="5793BB95" w:rsidR="006C0590" w:rsidRDefault="006C0590" w:rsidP="003F3282">
      <w:pPr>
        <w:pStyle w:val="Caption"/>
        <w:spacing w:line="360" w:lineRule="auto"/>
      </w:pPr>
      <w:bookmarkStart w:id="135" w:name="_Ref173227232"/>
      <w:bookmarkStart w:id="136" w:name="_Toc175818494"/>
      <w:r>
        <w:t xml:space="preserve">Tabel </w:t>
      </w:r>
      <w:r w:rsidR="00D64AFC">
        <w:fldChar w:fldCharType="begin"/>
      </w:r>
      <w:r w:rsidR="00D64AFC">
        <w:instrText xml:space="preserve"> STYLEREF 1 \s </w:instrText>
      </w:r>
      <w:r w:rsidR="00D64AFC">
        <w:fldChar w:fldCharType="separate"/>
      </w:r>
      <w:r w:rsidR="00D81479">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81479">
        <w:rPr>
          <w:noProof/>
        </w:rPr>
        <w:t>11</w:t>
      </w:r>
      <w:r w:rsidR="00D64AFC">
        <w:fldChar w:fldCharType="end"/>
      </w:r>
      <w:bookmarkEnd w:id="135"/>
      <w:r w:rsidR="000A738F">
        <w:t xml:space="preserve"> </w:t>
      </w:r>
      <w:r w:rsidR="000A738F" w:rsidRPr="000A738F">
        <w:t xml:space="preserve">Hitungan Waktu </w:t>
      </w:r>
      <w:r w:rsidR="000A738F">
        <w:t xml:space="preserve">pada </w:t>
      </w:r>
      <w:r w:rsidR="00F728BA">
        <w:t>m</w:t>
      </w:r>
      <w:r w:rsidR="000A738F">
        <w:t xml:space="preserve">odel saat </w:t>
      </w:r>
      <w:r w:rsidR="000A738F" w:rsidRPr="000A738F">
        <w:rPr>
          <w:i/>
          <w:iCs w:val="0"/>
        </w:rPr>
        <w:t>fine-tuning</w:t>
      </w:r>
      <w:r w:rsidR="000A738F">
        <w:t xml:space="preserve"> dan menjalankan RAG</w:t>
      </w:r>
      <w:bookmarkEnd w:id="136"/>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3"/>
        <w:gridCol w:w="2288"/>
        <w:gridCol w:w="1480"/>
      </w:tblGrid>
      <w:tr w:rsidR="00E67B45" w14:paraId="15F88175" w14:textId="624D4B81" w:rsidTr="00F927AA">
        <w:trPr>
          <w:trHeight w:val="628"/>
          <w:jc w:val="center"/>
        </w:trPr>
        <w:tc>
          <w:tcPr>
            <w:tcW w:w="1993" w:type="dxa"/>
            <w:tcBorders>
              <w:top w:val="single" w:sz="12" w:space="0" w:color="auto"/>
            </w:tcBorders>
            <w:vAlign w:val="center"/>
          </w:tcPr>
          <w:p w14:paraId="0E456C8C" w14:textId="6FCE3087" w:rsidR="00E67B45" w:rsidRPr="00E67B45" w:rsidRDefault="00E67B45" w:rsidP="00C15E08">
            <w:pPr>
              <w:jc w:val="center"/>
              <w:rPr>
                <w:lang w:val="id-ID"/>
              </w:rPr>
            </w:pPr>
            <w:r>
              <w:rPr>
                <w:lang w:val="id-ID"/>
              </w:rPr>
              <w:t>Model</w:t>
            </w:r>
          </w:p>
        </w:tc>
        <w:tc>
          <w:tcPr>
            <w:tcW w:w="2288" w:type="dxa"/>
            <w:tcBorders>
              <w:top w:val="single" w:sz="12" w:space="0" w:color="auto"/>
            </w:tcBorders>
            <w:vAlign w:val="center"/>
          </w:tcPr>
          <w:p w14:paraId="1861DEA6" w14:textId="62F3A77A" w:rsidR="00E67B45" w:rsidRDefault="00E67B45" w:rsidP="0000408E">
            <w:pPr>
              <w:jc w:val="center"/>
            </w:pPr>
            <w:r w:rsidRPr="00E67B45">
              <w:t xml:space="preserve">Waktu </w:t>
            </w:r>
            <w:r w:rsidRPr="00E67B45">
              <w:rPr>
                <w:i/>
                <w:iCs w:val="0"/>
                <w:lang w:val="id-ID"/>
              </w:rPr>
              <w:t>Fine-tuning</w:t>
            </w:r>
            <w:r w:rsidRPr="00E67B45">
              <w:t xml:space="preserve"> (jam)</w:t>
            </w:r>
          </w:p>
        </w:tc>
        <w:tc>
          <w:tcPr>
            <w:tcW w:w="1480" w:type="dxa"/>
            <w:tcBorders>
              <w:top w:val="single" w:sz="12" w:space="0" w:color="auto"/>
            </w:tcBorders>
            <w:vAlign w:val="center"/>
          </w:tcPr>
          <w:p w14:paraId="4A56806F" w14:textId="0C141AB7" w:rsidR="00E67B45" w:rsidRPr="00E67B45" w:rsidRDefault="00E67B45" w:rsidP="00E67B45">
            <w:pPr>
              <w:jc w:val="center"/>
            </w:pPr>
            <w:r w:rsidRPr="00E67B45">
              <w:t xml:space="preserve">Waktu </w:t>
            </w:r>
            <w:r w:rsidRPr="00E67B45">
              <w:rPr>
                <w:lang w:val="id-ID"/>
              </w:rPr>
              <w:t>RAG</w:t>
            </w:r>
            <w:r w:rsidRPr="00E67B45">
              <w:t xml:space="preserve"> (</w:t>
            </w:r>
            <w:r>
              <w:rPr>
                <w:lang w:val="id-ID"/>
              </w:rPr>
              <w:t>menit</w:t>
            </w:r>
            <w:r w:rsidRPr="00E67B45">
              <w:t>)</w:t>
            </w:r>
          </w:p>
        </w:tc>
      </w:tr>
      <w:tr w:rsidR="00E67B45" w14:paraId="384B7742" w14:textId="637452E1" w:rsidTr="00F927AA">
        <w:trPr>
          <w:trHeight w:val="505"/>
          <w:jc w:val="center"/>
        </w:trPr>
        <w:tc>
          <w:tcPr>
            <w:tcW w:w="1993" w:type="dxa"/>
            <w:tcBorders>
              <w:top w:val="single" w:sz="12" w:space="0" w:color="auto"/>
            </w:tcBorders>
            <w:vAlign w:val="center"/>
          </w:tcPr>
          <w:p w14:paraId="5266F6A8" w14:textId="658844C5" w:rsidR="00E67B45" w:rsidRPr="00E67B45" w:rsidRDefault="00E67B45" w:rsidP="0000408E">
            <w:pPr>
              <w:spacing w:line="360" w:lineRule="auto"/>
              <w:rPr>
                <w:iCs w:val="0"/>
                <w:lang w:val="id-ID"/>
              </w:rPr>
            </w:pPr>
            <w:r>
              <w:rPr>
                <w:iCs w:val="0"/>
                <w:lang w:val="id-ID"/>
              </w:rPr>
              <w:t>USK Mistral 7B</w:t>
            </w:r>
          </w:p>
        </w:tc>
        <w:tc>
          <w:tcPr>
            <w:tcW w:w="2288" w:type="dxa"/>
            <w:tcBorders>
              <w:top w:val="single" w:sz="12" w:space="0" w:color="auto"/>
            </w:tcBorders>
            <w:vAlign w:val="center"/>
          </w:tcPr>
          <w:p w14:paraId="53117A13" w14:textId="13356442" w:rsidR="00E67B45" w:rsidRPr="00E67B45" w:rsidRDefault="00E67B45" w:rsidP="00F728BA">
            <w:pPr>
              <w:spacing w:line="360" w:lineRule="auto"/>
              <w:jc w:val="center"/>
              <w:rPr>
                <w:lang w:val="id-ID"/>
              </w:rPr>
            </w:pPr>
            <w:r>
              <w:t>2</w:t>
            </w:r>
          </w:p>
        </w:tc>
        <w:tc>
          <w:tcPr>
            <w:tcW w:w="1480" w:type="dxa"/>
            <w:tcBorders>
              <w:top w:val="single" w:sz="12" w:space="0" w:color="auto"/>
            </w:tcBorders>
            <w:vAlign w:val="center"/>
          </w:tcPr>
          <w:p w14:paraId="009C7CC6" w14:textId="001B8484" w:rsidR="00E67B45" w:rsidRPr="0065076D" w:rsidRDefault="0065076D" w:rsidP="00F728BA">
            <w:pPr>
              <w:spacing w:line="360" w:lineRule="auto"/>
              <w:jc w:val="center"/>
              <w:rPr>
                <w:lang w:val="id-ID"/>
              </w:rPr>
            </w:pPr>
            <w:r>
              <w:rPr>
                <w:lang w:val="id-ID"/>
              </w:rPr>
              <w:t>5-6</w:t>
            </w:r>
          </w:p>
        </w:tc>
      </w:tr>
    </w:tbl>
    <w:p w14:paraId="7CC7B530" w14:textId="77777777" w:rsidR="00D844C8" w:rsidRPr="00CE4B9F" w:rsidRDefault="00D844C8" w:rsidP="008B2F27">
      <w:pPr>
        <w:spacing w:line="360" w:lineRule="auto"/>
      </w:pPr>
    </w:p>
    <w:p w14:paraId="16EC230B" w14:textId="09D3691D" w:rsidR="005255A8" w:rsidRPr="005255A8" w:rsidRDefault="00400E7D" w:rsidP="005255A8">
      <w:pPr>
        <w:pStyle w:val="Heading2"/>
      </w:pPr>
      <w:bookmarkStart w:id="137" w:name="_Toc175818114"/>
      <w:r w:rsidRPr="00400E7D">
        <w:t>Analisis Hasil</w:t>
      </w:r>
      <w:bookmarkEnd w:id="137"/>
    </w:p>
    <w:p w14:paraId="6A7B9EAF" w14:textId="16CD013B" w:rsidR="00B31BE3" w:rsidRDefault="00B31BE3" w:rsidP="00D94F2B">
      <w:pPr>
        <w:pStyle w:val="Heading3"/>
      </w:pPr>
      <w:r w:rsidRPr="00B31BE3">
        <w:t>Masalah Data Pelatihan</w:t>
      </w:r>
    </w:p>
    <w:p w14:paraId="0E3D03CB" w14:textId="7CD0781D" w:rsidR="009618FF" w:rsidRDefault="00B31BE3" w:rsidP="00D1516A">
      <w:pPr>
        <w:spacing w:line="360" w:lineRule="auto"/>
        <w:ind w:firstLine="709"/>
        <w:jc w:val="both"/>
      </w:pPr>
      <w:r w:rsidRPr="00B31BE3">
        <w:t xml:space="preserve">Faktor penting yang berkontribusi terhadap halusinasi LLM adalah sifat data pelatihan. LLM, seperti </w:t>
      </w:r>
      <w:r w:rsidR="00EA04CC">
        <w:rPr>
          <w:lang w:val="id-ID"/>
        </w:rPr>
        <w:t xml:space="preserve">Mistral 7B, </w:t>
      </w:r>
      <w:r w:rsidRPr="00B31BE3">
        <w:t xml:space="preserve">GPT, Falcon, dan Llama, menjalani pelatihan ekstensif tanpa pengawasan dengan kumpulan data yang besar dan beragam dari berbagai </w:t>
      </w:r>
      <w:r w:rsidRPr="00512935">
        <w:t>asal</w:t>
      </w:r>
      <w:r w:rsidR="00D9169E" w:rsidRPr="00512935">
        <w:rPr>
          <w:lang w:val="id-ID"/>
        </w:rPr>
        <w:t xml:space="preserve"> </w:t>
      </w:r>
      <w:r w:rsidR="002209BF" w:rsidRPr="00512935">
        <w:rPr>
          <w:lang w:val="id-ID"/>
        </w:rPr>
        <w:fldChar w:fldCharType="begin" w:fldLock="1"/>
      </w:r>
      <w:r w:rsidR="00274B90" w:rsidRPr="00512935">
        <w:rPr>
          <w:lang w:val="id-ID"/>
        </w:rPr>
        <w:instrText>ADDIN CSL_CITATION {"citationItems":[{"id":"ITEM-1","itemData":{"author":[{"dropping-particle":"","family":"Deval","given":"Shah","non-dropping-particle":"","parse-names":false,"suffix":""}],"id":"ITEM-1","issued":{"date-parts":[["2023"]]},"title":"The Beginner’s Guide to Hallucinations in Large Language Models","type":"webpage"},"uris":["http://www.mendeley.com/documents/?uuid=29b9f5b7-b422-4d0e-95eb-7e970c064282","http://www.mendeley.com/documents/?uuid=b654a6a3-4fed-4ded-8a6b-7207a3dd38f9"]}],"mendeley":{"formattedCitation":"(Deval, 2023)","plainTextFormattedCitation":"(Deval, 2023)","previouslyFormattedCitation":"(Deval, 2023)"},"properties":{"noteIndex":0},"schema":"https://github.com/citation-style-language/schema/raw/master/csl-citation.json"}</w:instrText>
      </w:r>
      <w:r w:rsidR="002209BF" w:rsidRPr="00512935">
        <w:rPr>
          <w:lang w:val="id-ID"/>
        </w:rPr>
        <w:fldChar w:fldCharType="separate"/>
      </w:r>
      <w:r w:rsidR="002209BF" w:rsidRPr="00512935">
        <w:rPr>
          <w:noProof/>
          <w:lang w:val="id-ID"/>
        </w:rPr>
        <w:t>(Deval, 2023)</w:t>
      </w:r>
      <w:r w:rsidR="002209BF" w:rsidRPr="00512935">
        <w:rPr>
          <w:lang w:val="id-ID"/>
        </w:rPr>
        <w:fldChar w:fldCharType="end"/>
      </w:r>
      <w:r w:rsidRPr="00512935">
        <w:t>.</w:t>
      </w:r>
      <w:r w:rsidRPr="00512935">
        <w:rPr>
          <w:lang w:val="id-ID"/>
        </w:rPr>
        <w:t xml:space="preserve"> </w:t>
      </w:r>
      <w:r w:rsidRPr="00512935">
        <w:t>Memverifikasi</w:t>
      </w:r>
      <w:r>
        <w:rPr>
          <w:lang w:val="id-ID"/>
        </w:rPr>
        <w:t xml:space="preserve"> </w:t>
      </w:r>
      <w:r w:rsidRPr="00B31BE3">
        <w:t>kebenaran faktual data ini merupakan sebuah tantangan. Saat model ini belajar menghasilkan teks, model tersebut juga dapat menemukan dan mereplikasi ketidakakuratan faktual dalam data pelatihan.</w:t>
      </w:r>
      <w:r>
        <w:rPr>
          <w:lang w:val="id-ID"/>
        </w:rPr>
        <w:t xml:space="preserve"> </w:t>
      </w:r>
      <w:r w:rsidRPr="00B31BE3">
        <w:t xml:space="preserve">Hal ini mengarah pada skenario dimana model tidak dapat membedakan antara kebenaran dan fiksi dan </w:t>
      </w:r>
      <w:r w:rsidR="00846114">
        <w:rPr>
          <w:lang w:val="id-ID"/>
        </w:rPr>
        <w:t>dapat</w:t>
      </w:r>
      <w:r w:rsidRPr="00B31BE3">
        <w:t xml:space="preserve"> menghasilkan keluaran yang menyimpang dari fakta atau penalaran logis.</w:t>
      </w:r>
      <w:r w:rsidR="00E40EC3">
        <w:t xml:space="preserve"> </w:t>
      </w:r>
      <w:r w:rsidRPr="00B31BE3">
        <w:t xml:space="preserve">LLM yang dilatih berdasarkan kumpulan data yang bersumber dari internet </w:t>
      </w:r>
      <w:r w:rsidR="00846114">
        <w:rPr>
          <w:lang w:val="id-ID"/>
        </w:rPr>
        <w:t xml:space="preserve">dapat </w:t>
      </w:r>
      <w:r w:rsidRPr="00B31BE3">
        <w:t xml:space="preserve">berisi informasi yang bias atau salah. Informasi yang salah ini dapat menyebar ke </w:t>
      </w:r>
      <w:r w:rsidRPr="00B31BE3">
        <w:lastRenderedPageBreak/>
        <w:t>keluaran model, karena model tidak dapat membedakan antara data yang akurat dan tidak akurat.</w:t>
      </w:r>
    </w:p>
    <w:p w14:paraId="0633BEC6" w14:textId="77777777" w:rsidR="00AE2369" w:rsidRDefault="00AE2369" w:rsidP="008F76F1">
      <w:pPr>
        <w:spacing w:line="360" w:lineRule="auto"/>
        <w:ind w:firstLine="432"/>
        <w:jc w:val="both"/>
      </w:pPr>
    </w:p>
    <w:p w14:paraId="2AC16E83" w14:textId="77777777" w:rsidR="00B31BE3" w:rsidRDefault="00B31BE3" w:rsidP="00D94F2B">
      <w:pPr>
        <w:pStyle w:val="Heading3"/>
      </w:pPr>
      <w:r w:rsidRPr="00B31BE3">
        <w:t>Mengurangi Halusinasi</w:t>
      </w:r>
    </w:p>
    <w:p w14:paraId="285279EA" w14:textId="77777777" w:rsidR="00B31BE3" w:rsidRDefault="00B31BE3" w:rsidP="00D1516A">
      <w:pPr>
        <w:spacing w:line="360" w:lineRule="auto"/>
        <w:ind w:firstLine="709"/>
        <w:jc w:val="both"/>
        <w:rPr>
          <w:lang w:val="id-ID"/>
        </w:rPr>
      </w:pPr>
      <w:r w:rsidRPr="00B31BE3">
        <w:t>Upaya untuk mengurangi halusinasi sangat penting untuk menjaga kredibilitas dan fungsionalitas LLM. Metode utama untuk mengidentifikasi dan mengurangi kesalahan ini melibatkan kombinasi metrik canggih dan evaluasi kritis manusia. Ini termasuk:</w:t>
      </w:r>
    </w:p>
    <w:p w14:paraId="682E5E9E" w14:textId="6AD01617" w:rsidR="00B31BE3" w:rsidRDefault="00B31BE3" w:rsidP="00D1516A">
      <w:pPr>
        <w:pStyle w:val="ListParagraph"/>
        <w:numPr>
          <w:ilvl w:val="0"/>
          <w:numId w:val="25"/>
        </w:numPr>
        <w:ind w:left="709" w:hanging="342"/>
        <w:jc w:val="both"/>
      </w:pPr>
      <w:r w:rsidRPr="00B31BE3">
        <w:t>Metrik kualitas linguistik seperti ROUGE dan BLEU</w:t>
      </w:r>
      <w:r w:rsidR="007E5E9E">
        <w:t>.</w:t>
      </w:r>
    </w:p>
    <w:p w14:paraId="11EA1885" w14:textId="325C5848" w:rsidR="00B31BE3" w:rsidRDefault="00B31BE3" w:rsidP="00D1516A">
      <w:pPr>
        <w:pStyle w:val="ListParagraph"/>
        <w:numPr>
          <w:ilvl w:val="0"/>
          <w:numId w:val="25"/>
        </w:numPr>
        <w:ind w:left="709" w:hanging="342"/>
        <w:jc w:val="both"/>
      </w:pPr>
      <w:r w:rsidRPr="00B31BE3">
        <w:t>Metrik validitas konten, yaitu berbasis IE, berbasis QA, dan berbasis NLI</w:t>
      </w:r>
      <w:r w:rsidR="00F066A2">
        <w:t xml:space="preserve"> </w:t>
      </w:r>
      <w:r w:rsidR="00F066A2">
        <w:fldChar w:fldCharType="begin" w:fldLock="1"/>
      </w:r>
      <w:r w:rsidR="002209BF">
        <w:instrText>ADDIN CSL_CITATION {"citationItems":[{"id":"ITEM-1","itemData":{"abstract":"Large Language Models (LLMs) have drawn a lot of attention due to their strong performance on a wide range of natural language tasks, since the release of ChatGPT in November 2022. LLMs' ability of general-purpose language understanding and generation is acquired by training billions of model's parameters on massive amounts of text data, as predicted by scaling laws \\cite{kaplan2020scaling,hoffmann2022training}. The research area of LLMs, while very recent, is evolving rapidly in many different ways. In this paper, we review some of the most prominent LLMs, including three popular LLM families (GPT, LLaMA, PaLM), and discuss their characteristics, contributions and limitations. We also give an overview of techniques developed to build, and augment LLMs. We then survey popular datasets prepared for LLM training, fine-tuning, and evaluation, review widely used LLM evaluation metrics, and compare the performance of several popular LLMs on a set of representative benchmarks. Finally, we conclude the paper by discussing open challenges and future research directions.","author":[{"dropping-particle":"","family":"Minaee","given":"Shervin","non-dropping-particle":"","parse-names":false,"suffix":""},{"dropping-particle":"","family":"Mikolov","given":"Tomas","non-dropping-particle":"","parse-names":false,"suffix":""},{"dropping-particle":"","family":"Nikzad","given":"Narjes","non-dropping-particle":"","parse-names":false,"suffix":""},{"dropping-particle":"","family":"Chenaghlu","given":"Meysam","non-dropping-particle":"","parse-names":false,"suffix":""},{"dropping-particle":"","family":"Socher","given":"Richard","non-dropping-particle":"","parse-names":false,"suffix":""},{"dropping-particle":"","family":"Amatriain","given":"Xavier","non-dropping-particle":"","parse-names":false,"suffix":""},{"dropping-particle":"","family":"Gao","given":"Jianfeng","non-dropping-particle":"","parse-names":false,"suffix":""}],"id":"ITEM-1","issued":{"date-parts":[["2024"]]},"title":"Large Language Models: A Survey","type":"article-journal"},"uris":["http://www.mendeley.com/documents/?uuid=0ba2f422-9aaf-4dd7-a117-87e4770e785a","http://www.mendeley.com/documents/?uuid=0cbe924e-108c-4480-9942-d3245fc644e5"]}],"mendeley":{"formattedCitation":"(Minaee et al., 2024)","plainTextFormattedCitation":"(Minaee et al., 2024)","previouslyFormattedCitation":"(Minaee et al., 2024)"},"properties":{"noteIndex":0},"schema":"https://github.com/citation-style-language/schema/raw/master/csl-citation.json"}</w:instrText>
      </w:r>
      <w:r w:rsidR="00F066A2">
        <w:fldChar w:fldCharType="separate"/>
      </w:r>
      <w:r w:rsidR="00F066A2" w:rsidRPr="00F066A2">
        <w:rPr>
          <w:noProof/>
        </w:rPr>
        <w:t>(Minaee et al., 2024)</w:t>
      </w:r>
      <w:r w:rsidR="00F066A2">
        <w:fldChar w:fldCharType="end"/>
      </w:r>
      <w:r w:rsidR="007E5E9E">
        <w:t>.</w:t>
      </w:r>
    </w:p>
    <w:p w14:paraId="748C3378" w14:textId="77317867" w:rsidR="008F76F1" w:rsidRDefault="00B31BE3" w:rsidP="00D1516A">
      <w:pPr>
        <w:pStyle w:val="ListParagraph"/>
        <w:numPr>
          <w:ilvl w:val="0"/>
          <w:numId w:val="25"/>
        </w:numPr>
        <w:spacing w:after="120"/>
        <w:ind w:left="709" w:hanging="342"/>
        <w:jc w:val="both"/>
      </w:pPr>
      <w:r w:rsidRPr="00590188">
        <w:rPr>
          <w:i/>
          <w:iCs w:val="0"/>
        </w:rPr>
        <w:t>FactScore</w:t>
      </w:r>
      <w:r w:rsidRPr="00B31BE3">
        <w:t xml:space="preserve"> untuk memeriksa keakuratan fakta individu</w:t>
      </w:r>
      <w:r w:rsidR="00D9169E">
        <w:rPr>
          <w:lang w:val="id-ID"/>
        </w:rPr>
        <w:t xml:space="preserve"> </w:t>
      </w:r>
      <w:r w:rsidR="00D9169E">
        <w:fldChar w:fldCharType="begin" w:fldLock="1"/>
      </w:r>
      <w:r w:rsidR="00274B90">
        <w:instrText>ADDIN CSL_CITATION {"citationItems":[{"id":"ITEM-1","itemData":{"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plainTextFormattedCitation":"(Deval, 2023)","previouslyFormattedCitation":"(Deval, 2023)"},"properties":{"noteIndex":0},"schema":"https://github.com/citation-style-language/schema/raw/master/csl-citation.json"}</w:instrText>
      </w:r>
      <w:r w:rsidR="00D9169E">
        <w:fldChar w:fldCharType="separate"/>
      </w:r>
      <w:r w:rsidR="00D9169E" w:rsidRPr="00D9169E">
        <w:rPr>
          <w:noProof/>
        </w:rPr>
        <w:t>(Deval, 2023)</w:t>
      </w:r>
      <w:r w:rsidR="00D9169E">
        <w:fldChar w:fldCharType="end"/>
      </w:r>
      <w:r w:rsidR="007E5E9E">
        <w:t>.</w:t>
      </w:r>
    </w:p>
    <w:p w14:paraId="193BC48A" w14:textId="77777777" w:rsidR="00AE2369" w:rsidRDefault="00AE2369" w:rsidP="00AE2369">
      <w:pPr>
        <w:pStyle w:val="ListParagraph"/>
        <w:spacing w:after="120"/>
        <w:ind w:left="567" w:firstLine="0"/>
        <w:jc w:val="both"/>
      </w:pPr>
    </w:p>
    <w:p w14:paraId="30A0E72F" w14:textId="236B6466" w:rsidR="00B31BE3" w:rsidRDefault="00B31BE3" w:rsidP="00D94F2B">
      <w:pPr>
        <w:pStyle w:val="Heading3"/>
      </w:pPr>
      <w:r w:rsidRPr="00B31BE3">
        <w:t xml:space="preserve">Metode </w:t>
      </w:r>
      <w:r w:rsidRPr="005255A8">
        <w:t>Retrieval-Augmented Generation</w:t>
      </w:r>
      <w:r w:rsidRPr="00B31BE3">
        <w:t xml:space="preserve"> (RAG)</w:t>
      </w:r>
    </w:p>
    <w:p w14:paraId="5746FD77" w14:textId="03CDD824" w:rsidR="007203BF" w:rsidRDefault="00B31BE3" w:rsidP="00D1516A">
      <w:pPr>
        <w:spacing w:line="360" w:lineRule="auto"/>
        <w:ind w:firstLine="709"/>
        <w:jc w:val="both"/>
      </w:pPr>
      <w:r w:rsidRPr="00B31BE3">
        <w:t xml:space="preserve">Metode inovatif seperti </w:t>
      </w:r>
      <w:r w:rsidRPr="00B31BE3">
        <w:rPr>
          <w:i/>
          <w:iCs w:val="0"/>
        </w:rPr>
        <w:t>SelfCheckGPT</w:t>
      </w:r>
      <w:r w:rsidRPr="00B31BE3">
        <w:t xml:space="preserve"> mendeteksi halusinasi dengan menilai konsistensi beberapa jawaban yang dihasilkan untuk pertanyaan yang sama. Selain itu, teknik seperti </w:t>
      </w:r>
      <w:r w:rsidRPr="00B31BE3">
        <w:rPr>
          <w:i/>
          <w:iCs w:val="0"/>
        </w:rPr>
        <w:t>chain-of-thought prompting</w:t>
      </w:r>
      <w:r w:rsidRPr="00B31BE3">
        <w:t xml:space="preserve"> dan </w:t>
      </w:r>
      <w:r w:rsidRPr="00B31BE3">
        <w:rPr>
          <w:i/>
          <w:iCs w:val="0"/>
        </w:rPr>
        <w:t>Retrieval-Augmented Generation</w:t>
      </w:r>
      <w:r w:rsidRPr="00B31BE3">
        <w:t xml:space="preserve"> (RAG) </w:t>
      </w:r>
      <w:r>
        <w:rPr>
          <w:lang w:val="id-ID"/>
        </w:rPr>
        <w:t xml:space="preserve">terus </w:t>
      </w:r>
      <w:r w:rsidRPr="00B31BE3">
        <w:t>dieksplorasi untuk memperkuat kemampuan model dalam memberikan informasi yang tepat dan relevan</w:t>
      </w:r>
      <w:r w:rsidR="00D9169E">
        <w:rPr>
          <w:lang w:val="id-ID"/>
        </w:rPr>
        <w:t xml:space="preserve"> </w:t>
      </w:r>
      <w:r w:rsidR="00D9169E">
        <w:rPr>
          <w:lang w:val="id-ID"/>
        </w:rPr>
        <w:fldChar w:fldCharType="begin" w:fldLock="1"/>
      </w:r>
      <w:r w:rsidR="00274B90">
        <w:rPr>
          <w:lang w:val="id-ID"/>
        </w:rPr>
        <w:instrText>ADDIN CSL_CITATION {"citationItems":[{"id":"ITEM-1","itemData":{"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plainTextFormattedCitation":"(Deval, 2023)","previouslyFormattedCitation":"(Deval, 2023)"},"properties":{"noteIndex":0},"schema":"https://github.com/citation-style-language/schema/raw/master/csl-citation.json"}</w:instrText>
      </w:r>
      <w:r w:rsidR="00D9169E">
        <w:rPr>
          <w:lang w:val="id-ID"/>
        </w:rPr>
        <w:fldChar w:fldCharType="separate"/>
      </w:r>
      <w:r w:rsidR="00D9169E" w:rsidRPr="00D9169E">
        <w:rPr>
          <w:noProof/>
          <w:lang w:val="id-ID"/>
        </w:rPr>
        <w:t>(Deval, 2023)</w:t>
      </w:r>
      <w:r w:rsidR="00D9169E">
        <w:rPr>
          <w:lang w:val="id-ID"/>
        </w:rPr>
        <w:fldChar w:fldCharType="end"/>
      </w:r>
      <w:r w:rsidRPr="00B31BE3">
        <w:t>.</w:t>
      </w:r>
    </w:p>
    <w:p w14:paraId="24347D9F" w14:textId="77777777" w:rsidR="0052206C" w:rsidRDefault="0052206C" w:rsidP="0052206C">
      <w:pPr>
        <w:spacing w:line="360" w:lineRule="auto"/>
        <w:ind w:firstLine="432"/>
        <w:jc w:val="both"/>
      </w:pPr>
    </w:p>
    <w:p w14:paraId="4FAA6274" w14:textId="256FCD77" w:rsidR="0055197F" w:rsidRDefault="0055197F" w:rsidP="00D94F2B">
      <w:pPr>
        <w:pStyle w:val="Heading3"/>
      </w:pPr>
      <w:r w:rsidRPr="0055197F">
        <w:t>Pengaruh GPU dalam Implementasi</w:t>
      </w:r>
      <w:r>
        <w:t xml:space="preserve"> LLM</w:t>
      </w:r>
    </w:p>
    <w:p w14:paraId="2A357C21" w14:textId="23BEBE42" w:rsidR="0055197F" w:rsidRDefault="0055197F" w:rsidP="00D1516A">
      <w:pPr>
        <w:spacing w:line="360" w:lineRule="auto"/>
        <w:ind w:firstLine="709"/>
        <w:jc w:val="both"/>
      </w:pPr>
      <w:r w:rsidRPr="0055197F">
        <w:t>Dalam menjalankan LLM, GPU memegang peranan penting. GPU khusus dengan VRAM tinggi dapat mempercepat komputasi yang dibutuhkan oleh model secara signifikan.</w:t>
      </w:r>
      <w:r w:rsidR="00797794">
        <w:t xml:space="preserve"> Pada penelitian ini GPU yang digunakan yaitu “</w:t>
      </w:r>
      <w:r w:rsidR="00797794" w:rsidRPr="00797794">
        <w:t>NVIDIA Tesla T4 GPU</w:t>
      </w:r>
      <w:r w:rsidR="00797794">
        <w:t>”</w:t>
      </w:r>
      <w:r w:rsidR="00797794" w:rsidRPr="00797794">
        <w:t xml:space="preserve"> yang tersedia di Google Colab</w:t>
      </w:r>
      <w:r w:rsidR="00797794">
        <w:t xml:space="preserve"> secara gratis, hasil pengujian dengan GPU ini menggunakan metode RAG membutuhkan waktu </w:t>
      </w:r>
      <w:r w:rsidR="00DF662B">
        <w:t>5</w:t>
      </w:r>
      <w:r w:rsidR="00797794">
        <w:t>-</w:t>
      </w:r>
      <w:r w:rsidR="00DF662B">
        <w:t>6</w:t>
      </w:r>
      <w:r w:rsidR="00797794">
        <w:t xml:space="preserve"> menit untuk dapat menghasilkan respons dari pertanyaan yang diajukan.</w:t>
      </w:r>
    </w:p>
    <w:p w14:paraId="6894CCD0" w14:textId="77777777" w:rsidR="00362397" w:rsidRDefault="00362397" w:rsidP="00362397">
      <w:pPr>
        <w:ind w:firstLine="432"/>
      </w:pPr>
    </w:p>
    <w:p w14:paraId="0EF85296" w14:textId="77777777" w:rsidR="00362397" w:rsidRDefault="00362397" w:rsidP="00362397">
      <w:pPr>
        <w:ind w:firstLine="432"/>
      </w:pPr>
      <w:r>
        <w:br w:type="page"/>
      </w:r>
    </w:p>
    <w:p w14:paraId="75891B21" w14:textId="77777777" w:rsidR="0078646B" w:rsidRDefault="00362397" w:rsidP="00362397">
      <w:pPr>
        <w:pStyle w:val="Heading1"/>
      </w:pPr>
      <w:bookmarkStart w:id="138" w:name="_Toc175818115"/>
      <w:r>
        <w:lastRenderedPageBreak/>
        <w:t xml:space="preserve">BAB V </w:t>
      </w:r>
      <w:r>
        <w:br/>
        <w:t>KESIMPULAN DAN SARAN</w:t>
      </w:r>
      <w:bookmarkEnd w:id="138"/>
    </w:p>
    <w:p w14:paraId="420D2B95" w14:textId="77777777" w:rsidR="0078646B" w:rsidRDefault="0078646B" w:rsidP="0078646B"/>
    <w:p w14:paraId="4E37B641" w14:textId="77777777" w:rsidR="0078646B" w:rsidRDefault="0078646B" w:rsidP="0078646B"/>
    <w:p w14:paraId="21B0B6A0" w14:textId="77777777" w:rsidR="0078646B" w:rsidRDefault="0078646B" w:rsidP="0078646B"/>
    <w:p w14:paraId="135ADE7C" w14:textId="497BB370" w:rsidR="0078646B" w:rsidRDefault="0078646B" w:rsidP="0078646B">
      <w:pPr>
        <w:pStyle w:val="Heading2"/>
        <w:rPr>
          <w:lang w:val="en-US"/>
        </w:rPr>
      </w:pPr>
      <w:bookmarkStart w:id="139" w:name="_Toc175818116"/>
      <w:r>
        <w:rPr>
          <w:lang w:val="en-US"/>
        </w:rPr>
        <w:t>Kesimpulan</w:t>
      </w:r>
      <w:bookmarkEnd w:id="139"/>
    </w:p>
    <w:p w14:paraId="4EEEDEC9" w14:textId="2B303B68" w:rsidR="00485FCE" w:rsidRPr="00512935" w:rsidRDefault="00485FCE" w:rsidP="00201A12">
      <w:pPr>
        <w:spacing w:line="360" w:lineRule="auto"/>
        <w:ind w:firstLine="709"/>
        <w:jc w:val="both"/>
        <w:rPr>
          <w:lang w:val="id-ID"/>
        </w:rPr>
      </w:pPr>
      <w:r w:rsidRPr="00512935">
        <w:rPr>
          <w:lang w:val="en-US"/>
        </w:rPr>
        <w:t>Chatbot untuk mendapatkan informasi akademik sudah berhasil dibangun dengan akurasi</w:t>
      </w:r>
      <w:r w:rsidR="00201A12" w:rsidRPr="00512935">
        <w:rPr>
          <w:lang w:val="id-ID"/>
        </w:rPr>
        <w:t xml:space="preserve"> </w:t>
      </w:r>
      <w:r w:rsidR="00201A12" w:rsidRPr="00512935">
        <w:t>skor ROUGE</w:t>
      </w:r>
      <w:r w:rsidR="00201A12" w:rsidRPr="00512935">
        <w:rPr>
          <w:lang w:val="id-ID"/>
        </w:rPr>
        <w:t xml:space="preserve"> &gt;0.5 pada ROUGE 1, ROUGE 2, dan ROUGE L. Skor ROUGE ini didapat dari pengujian menggunakan 56 pertanyaan terkait akademik di USK, Sebanyak 15 pertanyaan mendapatkan skor yang baik yaitu dengan skor &gt;0.5.</w:t>
      </w:r>
    </w:p>
    <w:p w14:paraId="469C75D9" w14:textId="32176F04" w:rsidR="00485FCE" w:rsidRPr="00512935" w:rsidRDefault="00485FCE" w:rsidP="00201A12">
      <w:pPr>
        <w:spacing w:line="360" w:lineRule="auto"/>
        <w:ind w:firstLine="709"/>
        <w:jc w:val="both"/>
        <w:rPr>
          <w:lang w:val="en-US"/>
        </w:rPr>
      </w:pPr>
      <w:r w:rsidRPr="00512935">
        <w:rPr>
          <w:lang w:val="en-US"/>
        </w:rPr>
        <w:t xml:space="preserve">Perbandingan kinerja antara </w:t>
      </w:r>
      <w:r w:rsidRPr="00512935">
        <w:rPr>
          <w:i/>
          <w:iCs w:val="0"/>
          <w:lang w:val="en-US"/>
        </w:rPr>
        <w:t>fine-tuning</w:t>
      </w:r>
      <w:r w:rsidRPr="00512935">
        <w:rPr>
          <w:lang w:val="en-US"/>
        </w:rPr>
        <w:t xml:space="preserve"> dan RAG menunjukan bahwa </w:t>
      </w:r>
      <w:r w:rsidR="00973620" w:rsidRPr="00512935">
        <w:rPr>
          <w:lang w:val="id-ID"/>
        </w:rPr>
        <w:t xml:space="preserve">skor </w:t>
      </w:r>
      <w:r w:rsidRPr="00512935">
        <w:rPr>
          <w:lang w:val="en-US"/>
        </w:rPr>
        <w:t>ROUGE 1</w:t>
      </w:r>
      <w:r w:rsidR="003961A4" w:rsidRPr="00512935">
        <w:rPr>
          <w:lang w:val="id-ID"/>
        </w:rPr>
        <w:t xml:space="preserve">, ROUGE 2, dan ROUGE L </w:t>
      </w:r>
      <w:r w:rsidRPr="00512935">
        <w:rPr>
          <w:lang w:val="en-US"/>
        </w:rPr>
        <w:t xml:space="preserve">pada </w:t>
      </w:r>
      <w:r w:rsidRPr="00512935">
        <w:rPr>
          <w:i/>
          <w:iCs w:val="0"/>
          <w:lang w:val="en-US"/>
        </w:rPr>
        <w:t>fine-tuning</w:t>
      </w:r>
      <w:r w:rsidR="003961A4" w:rsidRPr="00512935">
        <w:rPr>
          <w:i/>
          <w:iCs w:val="0"/>
          <w:lang w:val="id-ID"/>
        </w:rPr>
        <w:t xml:space="preserve"> </w:t>
      </w:r>
      <w:r w:rsidR="003961A4" w:rsidRPr="00512935">
        <w:rPr>
          <w:lang w:val="id-ID"/>
        </w:rPr>
        <w:t xml:space="preserve">mendapatkan nilai skor yang baik yaitu &gt;0.5. Skor ini didapat dengan pengujian pada </w:t>
      </w:r>
      <w:r w:rsidR="00787CAF">
        <w:rPr>
          <w:lang w:val="id-ID"/>
        </w:rPr>
        <w:t>m</w:t>
      </w:r>
      <w:r w:rsidR="003961A4" w:rsidRPr="00512935">
        <w:rPr>
          <w:lang w:val="id-ID"/>
        </w:rPr>
        <w:t xml:space="preserve">odel dengan memberikan pertanyaan yang berbeda tetapi memiliki makna yang sama. Kinerja menggunakan metode RAG menghasilkan skor pada  </w:t>
      </w:r>
      <w:r w:rsidR="003961A4" w:rsidRPr="00512935">
        <w:rPr>
          <w:lang w:val="en-US"/>
        </w:rPr>
        <w:t>ROUGE 1</w:t>
      </w:r>
      <w:r w:rsidR="003961A4" w:rsidRPr="00512935">
        <w:rPr>
          <w:lang w:val="id-ID"/>
        </w:rPr>
        <w:t>, ROUGE 2, dan ROUGE L</w:t>
      </w:r>
      <w:r w:rsidR="008D1950" w:rsidRPr="00512935">
        <w:rPr>
          <w:lang w:val="en-US"/>
        </w:rPr>
        <w:t xml:space="preserve"> dengan nilai &gt;0.5 </w:t>
      </w:r>
      <w:r w:rsidR="00C63624" w:rsidRPr="00512935">
        <w:rPr>
          <w:lang w:val="en-US"/>
        </w:rPr>
        <w:t xml:space="preserve">diuji </w:t>
      </w:r>
      <w:r w:rsidR="008D1950" w:rsidRPr="00512935">
        <w:rPr>
          <w:lang w:val="en-US"/>
        </w:rPr>
        <w:t>pada 15 dari 56 pertanyaan yang diajukan.</w:t>
      </w:r>
    </w:p>
    <w:p w14:paraId="1527131F" w14:textId="3D5F9384" w:rsidR="00EA04CC" w:rsidRPr="00CF0434" w:rsidRDefault="00485FCE" w:rsidP="00201A12">
      <w:pPr>
        <w:spacing w:line="360" w:lineRule="auto"/>
        <w:ind w:firstLine="709"/>
        <w:jc w:val="both"/>
        <w:rPr>
          <w:lang w:val="en-US"/>
        </w:rPr>
      </w:pPr>
      <w:r w:rsidRPr="00512935">
        <w:rPr>
          <w:lang w:val="en-US"/>
        </w:rPr>
        <w:t>File informasi akademik dalam bentuk pernyatan berhasil dibangun dengan jumlah pernyataan sebanyak 231 data</w:t>
      </w:r>
      <w:r w:rsidR="00947A5B" w:rsidRPr="00512935">
        <w:rPr>
          <w:lang w:val="id-ID"/>
        </w:rPr>
        <w:t xml:space="preserve"> informasi akademik di USK</w:t>
      </w:r>
      <w:r w:rsidRPr="00512935">
        <w:rPr>
          <w:lang w:val="en-US"/>
        </w:rPr>
        <w:t xml:space="preserve"> dan dokumen ini digunakan </w:t>
      </w:r>
      <w:r w:rsidR="00947A5B" w:rsidRPr="00512935">
        <w:rPr>
          <w:lang w:val="id-ID"/>
        </w:rPr>
        <w:t xml:space="preserve">pada chatbot dengan metode </w:t>
      </w:r>
      <w:r w:rsidRPr="00512935">
        <w:rPr>
          <w:lang w:val="en-US"/>
        </w:rPr>
        <w:t xml:space="preserve">RAG </w:t>
      </w:r>
      <w:r w:rsidR="00947A5B" w:rsidRPr="00512935">
        <w:rPr>
          <w:lang w:val="id-ID"/>
        </w:rPr>
        <w:t xml:space="preserve">dan hasilnya </w:t>
      </w:r>
      <w:r w:rsidR="00CF0434" w:rsidRPr="00512935">
        <w:rPr>
          <w:lang w:val="en-US"/>
        </w:rPr>
        <w:t xml:space="preserve">memberi peningkatan waktu </w:t>
      </w:r>
      <w:r w:rsidR="008404A1" w:rsidRPr="00512935">
        <w:rPr>
          <w:lang w:val="id-ID"/>
        </w:rPr>
        <w:t>pada model untuk menghasilkan respon terkait topik di bidang akademik dan</w:t>
      </w:r>
      <w:r w:rsidR="00CF0434" w:rsidRPr="00512935">
        <w:rPr>
          <w:lang w:val="en-US"/>
        </w:rPr>
        <w:t xml:space="preserve"> </w:t>
      </w:r>
      <w:r w:rsidR="00A31A72" w:rsidRPr="00512935">
        <w:rPr>
          <w:lang w:val="id-ID"/>
        </w:rPr>
        <w:t xml:space="preserve">meningkatkan </w:t>
      </w:r>
      <w:r w:rsidR="00CF0434" w:rsidRPr="00512935">
        <w:rPr>
          <w:lang w:val="en-US"/>
        </w:rPr>
        <w:t>akurasi</w:t>
      </w:r>
      <w:r w:rsidR="008404A1" w:rsidRPr="00512935">
        <w:rPr>
          <w:lang w:val="id-ID"/>
        </w:rPr>
        <w:t xml:space="preserve"> Model</w:t>
      </w:r>
      <w:r w:rsidR="00CF0434" w:rsidRPr="00512935">
        <w:rPr>
          <w:lang w:val="en-US"/>
        </w:rPr>
        <w:t>.</w:t>
      </w:r>
      <w:r w:rsidR="00EA04CC" w:rsidRPr="00EA04CC">
        <w:rPr>
          <w:lang w:val="id-ID"/>
        </w:rPr>
        <w:t xml:space="preserve"> </w:t>
      </w:r>
    </w:p>
    <w:p w14:paraId="75A6AD37" w14:textId="77777777" w:rsidR="0078646B" w:rsidRDefault="0078646B" w:rsidP="0078646B">
      <w:pPr>
        <w:ind w:firstLine="432"/>
      </w:pPr>
    </w:p>
    <w:p w14:paraId="7C88D789" w14:textId="32052F6A" w:rsidR="00812ACF" w:rsidRPr="00B4363F" w:rsidRDefault="0078646B" w:rsidP="00B4363F">
      <w:pPr>
        <w:pStyle w:val="Heading2"/>
        <w:rPr>
          <w:lang w:val="id-ID"/>
        </w:rPr>
      </w:pPr>
      <w:bookmarkStart w:id="140" w:name="_Toc175818117"/>
      <w:r>
        <w:rPr>
          <w:lang w:val="en-US"/>
        </w:rPr>
        <w:t>Saran</w:t>
      </w:r>
      <w:bookmarkEnd w:id="140"/>
    </w:p>
    <w:p w14:paraId="0CB05B7F" w14:textId="0E7F0FAF" w:rsidR="001341BD" w:rsidRPr="00EA04CC" w:rsidRDefault="00812ACF" w:rsidP="00CF0434">
      <w:pPr>
        <w:spacing w:line="360" w:lineRule="auto"/>
        <w:ind w:firstLine="709"/>
        <w:jc w:val="both"/>
        <w:rPr>
          <w:lang w:val="id-ID"/>
        </w:rPr>
      </w:pPr>
      <w:r>
        <w:t>Disarankan untuk penelitian selanjutnya</w:t>
      </w:r>
      <w:r>
        <w:rPr>
          <w:lang w:val="id-ID"/>
        </w:rPr>
        <w:t xml:space="preserve"> selain menambah dataset agar model menjadi lebih handal diperlukan pengujian pada model-model lain yang </w:t>
      </w:r>
      <w:r>
        <w:rPr>
          <w:rStyle w:val="rynqvb"/>
        </w:rPr>
        <w:t xml:space="preserve">lebih baru dengan fitur-fitur </w:t>
      </w:r>
      <w:r w:rsidR="00F833C3">
        <w:rPr>
          <w:rStyle w:val="rynqvb"/>
          <w:lang w:val="id-ID"/>
        </w:rPr>
        <w:t>yang lebih canggih</w:t>
      </w:r>
      <w:r>
        <w:rPr>
          <w:rStyle w:val="rynqvb"/>
        </w:rPr>
        <w:t xml:space="preserve">, </w:t>
      </w:r>
      <w:r>
        <w:rPr>
          <w:rStyle w:val="rynqvb"/>
          <w:lang w:val="id-ID"/>
        </w:rPr>
        <w:t xml:space="preserve">dengan </w:t>
      </w:r>
      <w:r>
        <w:rPr>
          <w:rStyle w:val="rynqvb"/>
        </w:rPr>
        <w:t xml:space="preserve">menjelajahi hal tersebut dapat </w:t>
      </w:r>
      <w:r>
        <w:rPr>
          <w:rStyle w:val="rynqvb"/>
          <w:lang w:val="id-ID"/>
        </w:rPr>
        <w:t xml:space="preserve">menemukan perbandingan pada model-model lain sehingga mendapat model yang terbaik untuk domain </w:t>
      </w:r>
      <w:r w:rsidR="004A5D3A">
        <w:rPr>
          <w:rStyle w:val="rynqvb"/>
          <w:lang w:val="id-ID"/>
        </w:rPr>
        <w:t xml:space="preserve">pelayanan </w:t>
      </w:r>
      <w:r w:rsidR="00D84FE1">
        <w:rPr>
          <w:rStyle w:val="rynqvb"/>
          <w:lang w:val="id-ID"/>
        </w:rPr>
        <w:t>administrasi akademik</w:t>
      </w:r>
      <w:r>
        <w:rPr>
          <w:rStyle w:val="rynqvb"/>
          <w:lang w:val="id-ID"/>
        </w:rPr>
        <w:t>.</w:t>
      </w:r>
    </w:p>
    <w:p w14:paraId="525B1E90" w14:textId="77777777" w:rsidR="001341BD" w:rsidRPr="00812ACF" w:rsidRDefault="001341BD" w:rsidP="00034050">
      <w:pPr>
        <w:ind w:firstLine="432"/>
        <w:jc w:val="both"/>
        <w:rPr>
          <w:lang w:val="id-ID"/>
        </w:rPr>
      </w:pPr>
    </w:p>
    <w:p w14:paraId="07CD7332" w14:textId="27E2C786" w:rsidR="005C11B9" w:rsidRPr="005C11B9" w:rsidRDefault="005C11B9" w:rsidP="0078646B">
      <w:r w:rsidRPr="005C11B9">
        <w:br w:type="page"/>
      </w:r>
    </w:p>
    <w:p w14:paraId="0098A76B" w14:textId="0F9FFD84" w:rsidR="008759E3" w:rsidRPr="00A25460" w:rsidRDefault="00AA235F" w:rsidP="00FD0788">
      <w:pPr>
        <w:pStyle w:val="Heading1"/>
        <w:numPr>
          <w:ilvl w:val="0"/>
          <w:numId w:val="0"/>
        </w:numPr>
        <w:ind w:left="432" w:hanging="432"/>
        <w:rPr>
          <w:lang w:val="en-US"/>
        </w:rPr>
      </w:pPr>
      <w:bookmarkStart w:id="141" w:name="_Toc175818118"/>
      <w:r w:rsidRPr="00A25460">
        <w:lastRenderedPageBreak/>
        <w:t>DAFTAR KEPUSTAKAAN</w:t>
      </w:r>
      <w:bookmarkEnd w:id="95"/>
      <w:bookmarkEnd w:id="141"/>
    </w:p>
    <w:p w14:paraId="0C5E76D0" w14:textId="77777777" w:rsidR="0050361A" w:rsidRPr="00A25460" w:rsidRDefault="0050361A" w:rsidP="00537026">
      <w:pPr>
        <w:pStyle w:val="ListParagraph"/>
        <w:spacing w:line="240" w:lineRule="auto"/>
        <w:ind w:left="709" w:hanging="709"/>
        <w:rPr>
          <w:rStyle w:val="Emphasis"/>
        </w:rPr>
      </w:pPr>
    </w:p>
    <w:p w14:paraId="0E051441" w14:textId="2B9D0AE7" w:rsidR="003C2084" w:rsidRPr="003C2084" w:rsidRDefault="0050361A" w:rsidP="003C2084">
      <w:pPr>
        <w:widowControl w:val="0"/>
        <w:adjustRightInd w:val="0"/>
        <w:ind w:left="480" w:hanging="480"/>
        <w:rPr>
          <w:noProof/>
        </w:rPr>
      </w:pPr>
      <w:r w:rsidRPr="00A25460">
        <w:rPr>
          <w:rStyle w:val="Emphasis"/>
        </w:rPr>
        <w:fldChar w:fldCharType="begin" w:fldLock="1"/>
      </w:r>
      <w:r w:rsidRPr="00A25460">
        <w:rPr>
          <w:rStyle w:val="Emphasis"/>
        </w:rPr>
        <w:instrText xml:space="preserve">ADDIN Mendeley Bibliography CSL_BIBLIOGRAPHY </w:instrText>
      </w:r>
      <w:r w:rsidRPr="00A25460">
        <w:rPr>
          <w:rStyle w:val="Emphasis"/>
        </w:rPr>
        <w:fldChar w:fldCharType="separate"/>
      </w:r>
      <w:r w:rsidR="003C2084" w:rsidRPr="003C2084">
        <w:rPr>
          <w:noProof/>
        </w:rPr>
        <w:t xml:space="preserve">Ainslie, J., Lee-Thorp, J., de Jong, M., Zemlyanskiy, Y., Lebrón, F., &amp; Sanghai, S. (2023). GQA: Training Generalized Multi-Query Transformer Models from Multi-Head Checkpoints. </w:t>
      </w:r>
      <w:r w:rsidR="003C2084" w:rsidRPr="003C2084">
        <w:rPr>
          <w:i/>
          <w:iCs w:val="0"/>
          <w:noProof/>
        </w:rPr>
        <w:t>EMNLP 2023 - 2023 Conference on Empirical Methods in Natural Language Processing, Proceedings</w:t>
      </w:r>
      <w:r w:rsidR="003C2084" w:rsidRPr="003C2084">
        <w:rPr>
          <w:noProof/>
        </w:rPr>
        <w:t>, 4895–4901. https://doi.org/10.18653/v1/2023.emnlp-main.298</w:t>
      </w:r>
    </w:p>
    <w:p w14:paraId="73E6C7D2" w14:textId="77777777" w:rsidR="003C2084" w:rsidRPr="003C2084" w:rsidRDefault="003C2084" w:rsidP="003C2084">
      <w:pPr>
        <w:widowControl w:val="0"/>
        <w:adjustRightInd w:val="0"/>
        <w:ind w:left="480" w:hanging="480"/>
        <w:rPr>
          <w:noProof/>
        </w:rPr>
      </w:pPr>
      <w:r w:rsidRPr="003C2084">
        <w:rPr>
          <w:noProof/>
        </w:rPr>
        <w:t xml:space="preserve">Amanat, M. U. (2024). </w:t>
      </w:r>
      <w:r w:rsidRPr="003C2084">
        <w:rPr>
          <w:i/>
          <w:iCs w:val="0"/>
          <w:noProof/>
        </w:rPr>
        <w:t>LLM evaluation with Rouge</w:t>
      </w:r>
      <w:r w:rsidRPr="003C2084">
        <w:rPr>
          <w:noProof/>
        </w:rPr>
        <w:t>. Medium.Com. https://medium.com/@MUmarAmanat/llm-evaluation-with-rouge-0ebf6cf2aed4</w:t>
      </w:r>
    </w:p>
    <w:p w14:paraId="778CBBB2" w14:textId="77777777" w:rsidR="003C2084" w:rsidRPr="003C2084" w:rsidRDefault="003C2084" w:rsidP="003C2084">
      <w:pPr>
        <w:widowControl w:val="0"/>
        <w:adjustRightInd w:val="0"/>
        <w:ind w:left="480" w:hanging="480"/>
        <w:rPr>
          <w:noProof/>
        </w:rPr>
      </w:pPr>
      <w:r w:rsidRPr="003C2084">
        <w:rPr>
          <w:noProof/>
        </w:rPr>
        <w:t xml:space="preserve">Andryanto, S. D. (2021). </w:t>
      </w:r>
      <w:r w:rsidRPr="003C2084">
        <w:rPr>
          <w:i/>
          <w:iCs w:val="0"/>
          <w:noProof/>
        </w:rPr>
        <w:t>Apa itu Chatbot? Begini Cara Kerja Asisten Digital ini</w:t>
      </w:r>
      <w:r w:rsidRPr="003C2084">
        <w:rPr>
          <w:noProof/>
        </w:rPr>
        <w:t>. Tekno.Tempo.Co. https://tekno.tempo.co/read/1536593/apa-itu-chatbot-begini-cara-kerja-asisten-digital-ini</w:t>
      </w:r>
    </w:p>
    <w:p w14:paraId="6D0997F8" w14:textId="77777777" w:rsidR="003C2084" w:rsidRPr="003C2084" w:rsidRDefault="003C2084" w:rsidP="003C2084">
      <w:pPr>
        <w:widowControl w:val="0"/>
        <w:adjustRightInd w:val="0"/>
        <w:ind w:left="480" w:hanging="480"/>
        <w:rPr>
          <w:noProof/>
        </w:rPr>
      </w:pPr>
      <w:r w:rsidRPr="003C2084">
        <w:rPr>
          <w:noProof/>
        </w:rPr>
        <w:t xml:space="preserve">Anil, R., Dai, A. M., Firat, O., Johnson, M., Lepikhin, D., Passos, A., Shakeri, S., Taropa, E., Bailey, P., Chen, Z., Chu, E., Clark, J. H., Shafey, L. El, Huang, Y., Meier-Hellstern, K., Mishra, G., Moreira, E., Omernick, M., Robinson, K., … Wu, Y. (2023). </w:t>
      </w:r>
      <w:r w:rsidRPr="003C2084">
        <w:rPr>
          <w:i/>
          <w:iCs w:val="0"/>
          <w:noProof/>
        </w:rPr>
        <w:t>PaLM 2 Technical Report</w:t>
      </w:r>
      <w:r w:rsidRPr="003C2084">
        <w:rPr>
          <w:noProof/>
        </w:rPr>
        <w:t xml:space="preserve">. </w:t>
      </w:r>
      <w:r w:rsidRPr="003C2084">
        <w:rPr>
          <w:i/>
          <w:iCs w:val="0"/>
          <w:noProof/>
        </w:rPr>
        <w:t>May</w:t>
      </w:r>
      <w:r w:rsidRPr="003C2084">
        <w:rPr>
          <w:noProof/>
        </w:rPr>
        <w:t>. http://arxiv.org/abs/2305.10403</w:t>
      </w:r>
    </w:p>
    <w:p w14:paraId="2417EC1F" w14:textId="77777777" w:rsidR="003C2084" w:rsidRPr="003C2084" w:rsidRDefault="003C2084" w:rsidP="003C2084">
      <w:pPr>
        <w:widowControl w:val="0"/>
        <w:adjustRightInd w:val="0"/>
        <w:ind w:left="480" w:hanging="480"/>
        <w:rPr>
          <w:noProof/>
        </w:rPr>
      </w:pPr>
      <w:r w:rsidRPr="003C2084">
        <w:rPr>
          <w:noProof/>
        </w:rPr>
        <w:t xml:space="preserve">Austin, J., Odena, A., Nye, M., Bosma, M., Michalewski, H., Dohan, D., Jiang, E., Cai, C., Terry, M., Le, Q., &amp; Sutton, C. (2021). </w:t>
      </w:r>
      <w:r w:rsidRPr="003C2084">
        <w:rPr>
          <w:i/>
          <w:iCs w:val="0"/>
          <w:noProof/>
        </w:rPr>
        <w:t>Program Synthesis with Large Language Models</w:t>
      </w:r>
      <w:r w:rsidRPr="003C2084">
        <w:rPr>
          <w:noProof/>
        </w:rPr>
        <w:t>. 1–34. http://arxiv.org/abs/2108.07732</w:t>
      </w:r>
    </w:p>
    <w:p w14:paraId="44CA31CF" w14:textId="77777777" w:rsidR="003C2084" w:rsidRPr="003C2084" w:rsidRDefault="003C2084" w:rsidP="003C2084">
      <w:pPr>
        <w:widowControl w:val="0"/>
        <w:adjustRightInd w:val="0"/>
        <w:ind w:left="480" w:hanging="480"/>
        <w:rPr>
          <w:noProof/>
        </w:rPr>
      </w:pPr>
      <w:r w:rsidRPr="003C2084">
        <w:rPr>
          <w:noProof/>
        </w:rPr>
        <w:t xml:space="preserve">Baker, H. P., Dwyer, E., Kalidoss, S., Hynes, K., Wolf, J., &amp; Strelzow, J. A. (2024). ChatGPT’s Ability to Assist with Clinical Documentation: A Randomized Controlled Trial. </w:t>
      </w:r>
      <w:r w:rsidRPr="003C2084">
        <w:rPr>
          <w:i/>
          <w:iCs w:val="0"/>
          <w:noProof/>
        </w:rPr>
        <w:t>Journal of the American Academy of Orthopaedic Surgeons</w:t>
      </w:r>
      <w:r w:rsidRPr="003C2084">
        <w:rPr>
          <w:noProof/>
        </w:rPr>
        <w:t xml:space="preserve">, </w:t>
      </w:r>
      <w:r w:rsidRPr="003C2084">
        <w:rPr>
          <w:i/>
          <w:iCs w:val="0"/>
          <w:noProof/>
        </w:rPr>
        <w:t>32</w:t>
      </w:r>
      <w:r w:rsidRPr="003C2084">
        <w:rPr>
          <w:noProof/>
        </w:rPr>
        <w:t>(3), 123–129. https://doi.org/10.5435/JAAOS-D-23-00474</w:t>
      </w:r>
    </w:p>
    <w:p w14:paraId="1BE5B628" w14:textId="77777777" w:rsidR="003C2084" w:rsidRPr="003C2084" w:rsidRDefault="003C2084" w:rsidP="003C2084">
      <w:pPr>
        <w:widowControl w:val="0"/>
        <w:adjustRightInd w:val="0"/>
        <w:ind w:left="480" w:hanging="480"/>
        <w:rPr>
          <w:noProof/>
        </w:rPr>
      </w:pPr>
      <w:r w:rsidRPr="003C2084">
        <w:rPr>
          <w:noProof/>
        </w:rPr>
        <w:t xml:space="preserve">Barandoni, S., Chiarello, F., Cascone, L., &amp; Puccio, S. (2024). </w:t>
      </w:r>
      <w:r w:rsidRPr="003C2084">
        <w:rPr>
          <w:i/>
          <w:iCs w:val="0"/>
          <w:noProof/>
        </w:rPr>
        <w:t>Automating Customer Needs Analysis : A Comparative Study of Large Language Models in the Travel Industry</w:t>
      </w:r>
      <w:r w:rsidRPr="003C2084">
        <w:rPr>
          <w:noProof/>
        </w:rPr>
        <w:t>.</w:t>
      </w:r>
    </w:p>
    <w:p w14:paraId="5689DBD8" w14:textId="77777777" w:rsidR="003C2084" w:rsidRPr="003C2084" w:rsidRDefault="003C2084" w:rsidP="003C2084">
      <w:pPr>
        <w:widowControl w:val="0"/>
        <w:adjustRightInd w:val="0"/>
        <w:ind w:left="480" w:hanging="480"/>
        <w:rPr>
          <w:noProof/>
        </w:rPr>
      </w:pPr>
      <w:r w:rsidRPr="003C2084">
        <w:rPr>
          <w:noProof/>
        </w:rPr>
        <w:t xml:space="preserve">Benveniste, D. (2023). </w:t>
      </w:r>
      <w:r w:rsidRPr="003C2084">
        <w:rPr>
          <w:i/>
          <w:iCs w:val="0"/>
          <w:noProof/>
        </w:rPr>
        <w:t>Augmenting LLMs: Fine-Tuning or RAG?</w:t>
      </w:r>
      <w:r w:rsidRPr="003C2084">
        <w:rPr>
          <w:noProof/>
        </w:rPr>
        <w:t xml:space="preserve"> Newsletter.Theaiedge.Io. https://newsletter.theaiedge.io/p/augmenting-llms-fine-tuning-or-rag</w:t>
      </w:r>
    </w:p>
    <w:p w14:paraId="01C3D9F8" w14:textId="77777777" w:rsidR="003C2084" w:rsidRPr="003C2084" w:rsidRDefault="003C2084" w:rsidP="003C2084">
      <w:pPr>
        <w:widowControl w:val="0"/>
        <w:adjustRightInd w:val="0"/>
        <w:ind w:left="480" w:hanging="480"/>
        <w:rPr>
          <w:noProof/>
        </w:rPr>
      </w:pPr>
      <w:r w:rsidRPr="003C2084">
        <w:rPr>
          <w:noProof/>
        </w:rPr>
        <w:t xml:space="preserve">Bhatti, A., Parmar, S., &amp; Lee, S. (2023). </w:t>
      </w:r>
      <w:r w:rsidRPr="003C2084">
        <w:rPr>
          <w:i/>
          <w:iCs w:val="0"/>
          <w:noProof/>
        </w:rPr>
        <w:t>SM70: A Large Language Model for Medical Devices</w:t>
      </w:r>
      <w:r w:rsidRPr="003C2084">
        <w:rPr>
          <w:noProof/>
        </w:rPr>
        <w:t xml:space="preserve">. </w:t>
      </w:r>
      <w:r w:rsidRPr="003C2084">
        <w:rPr>
          <w:i/>
          <w:iCs w:val="0"/>
          <w:noProof/>
        </w:rPr>
        <w:t>1</w:t>
      </w:r>
      <w:r w:rsidRPr="003C2084">
        <w:rPr>
          <w:noProof/>
        </w:rPr>
        <w:t>, 1–5.</w:t>
      </w:r>
    </w:p>
    <w:p w14:paraId="518DB32B" w14:textId="77777777" w:rsidR="003C2084" w:rsidRPr="003C2084" w:rsidRDefault="003C2084" w:rsidP="003C2084">
      <w:pPr>
        <w:widowControl w:val="0"/>
        <w:adjustRightInd w:val="0"/>
        <w:ind w:left="480" w:hanging="480"/>
        <w:rPr>
          <w:noProof/>
        </w:rPr>
      </w:pPr>
      <w:r w:rsidRPr="003C2084">
        <w:rPr>
          <w:noProof/>
        </w:rPr>
        <w:t xml:space="preserve">Bisk, Y., Zellers, R., Le Bras, R., Gao, J., &amp; Choi, Y. (2020). PIQA: Reasoning about physical commonsense in natural language. </w:t>
      </w:r>
      <w:r w:rsidRPr="003C2084">
        <w:rPr>
          <w:i/>
          <w:iCs w:val="0"/>
          <w:noProof/>
        </w:rPr>
        <w:t>AAAI 2020 - 34th AAAI Conference on Artificial Intelligence</w:t>
      </w:r>
      <w:r w:rsidRPr="003C2084">
        <w:rPr>
          <w:noProof/>
        </w:rPr>
        <w:t>, 7432–7439. https://doi.org/10.1609/aaai.v34i05.6239</w:t>
      </w:r>
    </w:p>
    <w:p w14:paraId="441F5BAE" w14:textId="77777777" w:rsidR="003C2084" w:rsidRPr="003C2084" w:rsidRDefault="003C2084" w:rsidP="003C2084">
      <w:pPr>
        <w:widowControl w:val="0"/>
        <w:adjustRightInd w:val="0"/>
        <w:ind w:left="480" w:hanging="480"/>
        <w:rPr>
          <w:noProof/>
        </w:rPr>
      </w:pPr>
      <w:r w:rsidRPr="003C2084">
        <w:rPr>
          <w:noProof/>
        </w:rPr>
        <w:t xml:space="preserve">Chen, M., Tworek, J., Jun, H., Yuan, Q., Pinto, H. P. de O., Kaplan, J., Edwards, H., Burda, Y., Joseph, N., Brockman, G., Ray, A., Puri, R., Krueger, G., Petrov, M., Khlaaf, H., Sastry, G., Mishkin, P., Chan, B., Gray, S., … Zaremba, W. (2021). </w:t>
      </w:r>
      <w:r w:rsidRPr="003C2084">
        <w:rPr>
          <w:i/>
          <w:iCs w:val="0"/>
          <w:noProof/>
        </w:rPr>
        <w:t>Evaluating Large Language Models Trained on Code</w:t>
      </w:r>
      <w:r w:rsidRPr="003C2084">
        <w:rPr>
          <w:noProof/>
        </w:rPr>
        <w:t>. http://arxiv.org/abs/2107.03374</w:t>
      </w:r>
    </w:p>
    <w:p w14:paraId="020CF1A4" w14:textId="77777777" w:rsidR="003C2084" w:rsidRPr="003C2084" w:rsidRDefault="003C2084" w:rsidP="003C2084">
      <w:pPr>
        <w:widowControl w:val="0"/>
        <w:adjustRightInd w:val="0"/>
        <w:ind w:left="480" w:hanging="480"/>
        <w:rPr>
          <w:noProof/>
        </w:rPr>
      </w:pPr>
      <w:r w:rsidRPr="003C2084">
        <w:rPr>
          <w:noProof/>
        </w:rPr>
        <w:t xml:space="preserve">Choi, E., He, H., Iyyer, M., Yatskar, M., Yih, W. T., Choi, Y., Liang, P., &amp; Zettlemoyer, L. (2018). QUAC: Question answering in context. </w:t>
      </w:r>
      <w:r w:rsidRPr="003C2084">
        <w:rPr>
          <w:i/>
          <w:iCs w:val="0"/>
          <w:noProof/>
        </w:rPr>
        <w:t>Proceedings of the 2018 Conference on Empirical Methods in Natural Language Processing, EMNLP 2018</w:t>
      </w:r>
      <w:r w:rsidRPr="003C2084">
        <w:rPr>
          <w:noProof/>
        </w:rPr>
        <w:t>, 2174–2184. https://doi.org/10.18653/v1/d18-1241</w:t>
      </w:r>
    </w:p>
    <w:p w14:paraId="459EC25F" w14:textId="77777777" w:rsidR="003C2084" w:rsidRPr="003C2084" w:rsidRDefault="003C2084" w:rsidP="003C2084">
      <w:pPr>
        <w:widowControl w:val="0"/>
        <w:adjustRightInd w:val="0"/>
        <w:ind w:left="480" w:hanging="480"/>
        <w:rPr>
          <w:noProof/>
        </w:rPr>
      </w:pPr>
      <w:r w:rsidRPr="003C2084">
        <w:rPr>
          <w:noProof/>
        </w:rPr>
        <w:t xml:space="preserve">Chowdhery, A., Narang, S., Devlin, J., Bosma, M., Mishra, G., Roberts, A., Barham, P., Chung, H. W., Sutton, C., Gehrmann, S., Schuh, P., Shi, K., Tsvyashchenko, S., Maynez, J., Rao, A., Barnes, P., Tay, Y., Shazeer, N., Prabhakaran, V., … Fiedel, N. (2022). </w:t>
      </w:r>
      <w:r w:rsidRPr="003C2084">
        <w:rPr>
          <w:i/>
          <w:iCs w:val="0"/>
          <w:noProof/>
        </w:rPr>
        <w:t>PaLM: Scaling Language Modeling with Pathways</w:t>
      </w:r>
      <w:r w:rsidRPr="003C2084">
        <w:rPr>
          <w:noProof/>
        </w:rPr>
        <w:t xml:space="preserve">. 1–87. </w:t>
      </w:r>
      <w:r w:rsidRPr="003C2084">
        <w:rPr>
          <w:noProof/>
        </w:rPr>
        <w:lastRenderedPageBreak/>
        <w:t>http://arxiv.org/abs/2204.02311</w:t>
      </w:r>
    </w:p>
    <w:p w14:paraId="76938D47" w14:textId="77777777" w:rsidR="003C2084" w:rsidRPr="003C2084" w:rsidRDefault="003C2084" w:rsidP="003C2084">
      <w:pPr>
        <w:widowControl w:val="0"/>
        <w:adjustRightInd w:val="0"/>
        <w:ind w:left="480" w:hanging="480"/>
        <w:rPr>
          <w:noProof/>
        </w:rPr>
      </w:pPr>
      <w:r w:rsidRPr="003C2084">
        <w:rPr>
          <w:noProof/>
        </w:rPr>
        <w:t xml:space="preserve">Clark, C., Lee, K., Chang, M. W., Kwiatkowski, T., Collins, M., &amp; Toutanova, K. (2019). Boolq: Exploring the surprising difficulty of natural yes/no questions. </w:t>
      </w:r>
      <w:r w:rsidRPr="003C2084">
        <w:rPr>
          <w:i/>
          <w:iCs w:val="0"/>
          <w:noProof/>
        </w:rPr>
        <w:t>NAACL HLT 2019 - 2019 Conference of the North American Chapter of the Association for Computational Linguistics: Human Language Technologies - Proceedings of the Conference</w:t>
      </w:r>
      <w:r w:rsidRPr="003C2084">
        <w:rPr>
          <w:noProof/>
        </w:rPr>
        <w:t xml:space="preserve">, </w:t>
      </w:r>
      <w:r w:rsidRPr="003C2084">
        <w:rPr>
          <w:i/>
          <w:iCs w:val="0"/>
          <w:noProof/>
        </w:rPr>
        <w:t>1</w:t>
      </w:r>
      <w:r w:rsidRPr="003C2084">
        <w:rPr>
          <w:noProof/>
        </w:rPr>
        <w:t>, 2924–2936.</w:t>
      </w:r>
    </w:p>
    <w:p w14:paraId="159FDAAD" w14:textId="77777777" w:rsidR="003C2084" w:rsidRPr="003C2084" w:rsidRDefault="003C2084" w:rsidP="003C2084">
      <w:pPr>
        <w:widowControl w:val="0"/>
        <w:adjustRightInd w:val="0"/>
        <w:ind w:left="480" w:hanging="480"/>
        <w:rPr>
          <w:noProof/>
        </w:rPr>
      </w:pPr>
      <w:r w:rsidRPr="003C2084">
        <w:rPr>
          <w:noProof/>
        </w:rPr>
        <w:t xml:space="preserve">Clark, P., Cowhey, I., Etzioni, O., Khot, T., Sabharwal, A., Schoenick, C., &amp; Tafjord, O. (2018). </w:t>
      </w:r>
      <w:r w:rsidRPr="003C2084">
        <w:rPr>
          <w:i/>
          <w:iCs w:val="0"/>
          <w:noProof/>
        </w:rPr>
        <w:t>Think you have Solved Question Answering? Try ARC, the AI2 Reasoning Challenge</w:t>
      </w:r>
      <w:r w:rsidRPr="003C2084">
        <w:rPr>
          <w:noProof/>
        </w:rPr>
        <w:t>. http://arxiv.org/abs/1803.05457</w:t>
      </w:r>
    </w:p>
    <w:p w14:paraId="3094D852" w14:textId="77777777" w:rsidR="003C2084" w:rsidRPr="003C2084" w:rsidRDefault="003C2084" w:rsidP="003C2084">
      <w:pPr>
        <w:widowControl w:val="0"/>
        <w:adjustRightInd w:val="0"/>
        <w:ind w:left="480" w:hanging="480"/>
        <w:rPr>
          <w:noProof/>
        </w:rPr>
      </w:pPr>
      <w:r w:rsidRPr="003C2084">
        <w:rPr>
          <w:noProof/>
        </w:rPr>
        <w:t xml:space="preserve">Cobbe, K., Kosaraju, V., Bavarian, M., Chen, M., Jun, H., Kaiser, L., Plappert, M., Tworek, J., Hilton, J., Nakano, R., Hesse, C., &amp; Schulman, J. (2021). </w:t>
      </w:r>
      <w:r w:rsidRPr="003C2084">
        <w:rPr>
          <w:i/>
          <w:iCs w:val="0"/>
          <w:noProof/>
        </w:rPr>
        <w:t>Training Verifiers to Solve Math Word Problems</w:t>
      </w:r>
      <w:r w:rsidRPr="003C2084">
        <w:rPr>
          <w:noProof/>
        </w:rPr>
        <w:t>. 1–22. http://arxiv.org/abs/2110.14168</w:t>
      </w:r>
    </w:p>
    <w:p w14:paraId="593B817A" w14:textId="77777777" w:rsidR="003C2084" w:rsidRPr="003C2084" w:rsidRDefault="003C2084" w:rsidP="003C2084">
      <w:pPr>
        <w:widowControl w:val="0"/>
        <w:adjustRightInd w:val="0"/>
        <w:ind w:left="480" w:hanging="480"/>
        <w:rPr>
          <w:noProof/>
        </w:rPr>
      </w:pPr>
      <w:r w:rsidRPr="003C2084">
        <w:rPr>
          <w:noProof/>
        </w:rPr>
        <w:t xml:space="preserve">data.usk.ac.id. (2024). </w:t>
      </w:r>
      <w:r w:rsidRPr="003C2084">
        <w:rPr>
          <w:i/>
          <w:iCs w:val="0"/>
          <w:noProof/>
        </w:rPr>
        <w:t>Data Mahasiswa Daftar Ulang</w:t>
      </w:r>
      <w:r w:rsidRPr="003C2084">
        <w:rPr>
          <w:noProof/>
        </w:rPr>
        <w:t>. Data.Usk.Ac.Id. https://data.usk.ac.id/mahasiswa-daftar</w:t>
      </w:r>
    </w:p>
    <w:p w14:paraId="5AE30E4B" w14:textId="77777777" w:rsidR="003C2084" w:rsidRPr="003C2084" w:rsidRDefault="003C2084" w:rsidP="003C2084">
      <w:pPr>
        <w:widowControl w:val="0"/>
        <w:adjustRightInd w:val="0"/>
        <w:ind w:left="480" w:hanging="480"/>
        <w:rPr>
          <w:noProof/>
        </w:rPr>
      </w:pPr>
      <w:r w:rsidRPr="003C2084">
        <w:rPr>
          <w:noProof/>
        </w:rPr>
        <w:t xml:space="preserve">Deval, S. (2023). </w:t>
      </w:r>
      <w:r w:rsidRPr="003C2084">
        <w:rPr>
          <w:i/>
          <w:iCs w:val="0"/>
          <w:noProof/>
        </w:rPr>
        <w:t>The Beginner’s Guide to Hallucinations in Large Language Models</w:t>
      </w:r>
      <w:r w:rsidRPr="003C2084">
        <w:rPr>
          <w:noProof/>
        </w:rPr>
        <w:t>.</w:t>
      </w:r>
    </w:p>
    <w:p w14:paraId="53A83F71" w14:textId="77777777" w:rsidR="003C2084" w:rsidRPr="003C2084" w:rsidRDefault="003C2084" w:rsidP="003C2084">
      <w:pPr>
        <w:widowControl w:val="0"/>
        <w:adjustRightInd w:val="0"/>
        <w:ind w:left="480" w:hanging="480"/>
        <w:rPr>
          <w:noProof/>
        </w:rPr>
      </w:pPr>
      <w:r w:rsidRPr="003C2084">
        <w:rPr>
          <w:noProof/>
        </w:rPr>
        <w:t xml:space="preserve">diskominfo.kedirikab.go.id. (2023). </w:t>
      </w:r>
      <w:r w:rsidRPr="003C2084">
        <w:rPr>
          <w:i/>
          <w:iCs w:val="0"/>
          <w:noProof/>
        </w:rPr>
        <w:t>Apa itu bahasa Python?</w:t>
      </w:r>
      <w:r w:rsidRPr="003C2084">
        <w:rPr>
          <w:noProof/>
        </w:rPr>
        <w:t xml:space="preserve"> Diskominfo.Kedirikab.Go.Id. https://diskominfo.kedirikab.go.id/baca/apa-itu-bahasa-python</w:t>
      </w:r>
    </w:p>
    <w:p w14:paraId="7896B6FA" w14:textId="77777777" w:rsidR="003C2084" w:rsidRPr="003C2084" w:rsidRDefault="003C2084" w:rsidP="003C2084">
      <w:pPr>
        <w:widowControl w:val="0"/>
        <w:adjustRightInd w:val="0"/>
        <w:ind w:left="480" w:hanging="480"/>
        <w:rPr>
          <w:noProof/>
        </w:rPr>
      </w:pPr>
      <w:r w:rsidRPr="003C2084">
        <w:rPr>
          <w:noProof/>
        </w:rPr>
        <w:t xml:space="preserve">docs.llamaindex.ai. (2023). </w:t>
      </w:r>
      <w:r w:rsidRPr="003C2084">
        <w:rPr>
          <w:i/>
          <w:iCs w:val="0"/>
          <w:noProof/>
        </w:rPr>
        <w:t>High-Level Concepts</w:t>
      </w:r>
      <w:r w:rsidRPr="003C2084">
        <w:rPr>
          <w:noProof/>
        </w:rPr>
        <w:t>. Docs.Llamaindex.Ai. https://docs.llamaindex.ai/en/v0.10.17/getting_started/concepts.html</w:t>
      </w:r>
    </w:p>
    <w:p w14:paraId="48F6885C" w14:textId="77777777" w:rsidR="003C2084" w:rsidRPr="003C2084" w:rsidRDefault="003C2084" w:rsidP="003C2084">
      <w:pPr>
        <w:widowControl w:val="0"/>
        <w:adjustRightInd w:val="0"/>
        <w:ind w:left="480" w:hanging="480"/>
        <w:rPr>
          <w:noProof/>
        </w:rPr>
      </w:pPr>
      <w:r w:rsidRPr="003C2084">
        <w:rPr>
          <w:noProof/>
        </w:rPr>
        <w:t xml:space="preserve">Fatyanosa, T. (2020). </w:t>
      </w:r>
      <w:r w:rsidRPr="003C2084">
        <w:rPr>
          <w:i/>
          <w:iCs w:val="0"/>
          <w:noProof/>
        </w:rPr>
        <w:t>Fine-Tuning Pre-Trained Transformer-based Language Model</w:t>
      </w:r>
      <w:r w:rsidRPr="003C2084">
        <w:rPr>
          <w:noProof/>
        </w:rPr>
        <w:t>. Medium.Com. https://fatyanosa.medium.com/fine-tuning-pre-trained-transformer-based-language-model-c542af0e7fc1</w:t>
      </w:r>
    </w:p>
    <w:p w14:paraId="34DA0EDC" w14:textId="77777777" w:rsidR="003C2084" w:rsidRPr="003C2084" w:rsidRDefault="003C2084" w:rsidP="003C2084">
      <w:pPr>
        <w:widowControl w:val="0"/>
        <w:adjustRightInd w:val="0"/>
        <w:ind w:left="480" w:hanging="480"/>
        <w:rPr>
          <w:noProof/>
        </w:rPr>
      </w:pPr>
      <w:r w:rsidRPr="003C2084">
        <w:rPr>
          <w:noProof/>
        </w:rPr>
        <w:t xml:space="preserve">Grootendorst, M. (2023). </w:t>
      </w:r>
      <w:r w:rsidRPr="003C2084">
        <w:rPr>
          <w:i/>
          <w:iCs w:val="0"/>
          <w:noProof/>
        </w:rPr>
        <w:t>Which Quantization Method is Right for You? (GPTQ vs. GGUF vs. AWQ)</w:t>
      </w:r>
      <w:r w:rsidRPr="003C2084">
        <w:rPr>
          <w:noProof/>
        </w:rPr>
        <w:t>. Maartengrootendorst.Com. https://www.maartengrootendorst.com/blog/quantization/</w:t>
      </w:r>
    </w:p>
    <w:p w14:paraId="2C78D4CE" w14:textId="77777777" w:rsidR="003C2084" w:rsidRPr="003C2084" w:rsidRDefault="003C2084" w:rsidP="003C2084">
      <w:pPr>
        <w:widowControl w:val="0"/>
        <w:adjustRightInd w:val="0"/>
        <w:ind w:left="480" w:hanging="480"/>
        <w:rPr>
          <w:noProof/>
        </w:rPr>
      </w:pPr>
      <w:r w:rsidRPr="003C2084">
        <w:rPr>
          <w:noProof/>
        </w:rPr>
        <w:t xml:space="preserve">Hendrycks, D., Burns, C., Basart, S., Zou, A., Mazeika, M., Song, D., &amp; Steinhardt, J. (2021). Measuring Massive Multitask Language Understanding. </w:t>
      </w:r>
      <w:r w:rsidRPr="003C2084">
        <w:rPr>
          <w:i/>
          <w:iCs w:val="0"/>
          <w:noProof/>
        </w:rPr>
        <w:t>ICLR 2021 - 9th International Conference on Learning Representations</w:t>
      </w:r>
      <w:r w:rsidRPr="003C2084">
        <w:rPr>
          <w:noProof/>
        </w:rPr>
        <w:t>.</w:t>
      </w:r>
    </w:p>
    <w:p w14:paraId="3288B63B" w14:textId="77777777" w:rsidR="003C2084" w:rsidRPr="003C2084" w:rsidRDefault="003C2084" w:rsidP="003C2084">
      <w:pPr>
        <w:widowControl w:val="0"/>
        <w:adjustRightInd w:val="0"/>
        <w:ind w:left="480" w:hanging="480"/>
        <w:rPr>
          <w:noProof/>
        </w:rPr>
      </w:pPr>
      <w:r w:rsidRPr="003C2084">
        <w:rPr>
          <w:noProof/>
        </w:rPr>
        <w:t xml:space="preserve">Hendrycks, D., Burns, C., Kadavath, S., Arora, A., Basart, S., Tang, E., Song, D., &amp; Steinhardt, J. (2021). </w:t>
      </w:r>
      <w:r w:rsidRPr="003C2084">
        <w:rPr>
          <w:i/>
          <w:iCs w:val="0"/>
          <w:noProof/>
        </w:rPr>
        <w:t>Measuring Mathematical Problem Solving With the MATH Dataset</w:t>
      </w:r>
      <w:r w:rsidRPr="003C2084">
        <w:rPr>
          <w:noProof/>
        </w:rPr>
        <w:t xml:space="preserve">. </w:t>
      </w:r>
      <w:r w:rsidRPr="003C2084">
        <w:rPr>
          <w:i/>
          <w:iCs w:val="0"/>
          <w:noProof/>
        </w:rPr>
        <w:t>NeurIPS</w:t>
      </w:r>
      <w:r w:rsidRPr="003C2084">
        <w:rPr>
          <w:noProof/>
        </w:rPr>
        <w:t>, 1–22. http://arxiv.org/abs/2103.03874</w:t>
      </w:r>
    </w:p>
    <w:p w14:paraId="41C3D5A4" w14:textId="77777777" w:rsidR="003C2084" w:rsidRPr="003C2084" w:rsidRDefault="003C2084" w:rsidP="003C2084">
      <w:pPr>
        <w:widowControl w:val="0"/>
        <w:adjustRightInd w:val="0"/>
        <w:ind w:left="480" w:hanging="480"/>
        <w:rPr>
          <w:noProof/>
        </w:rPr>
      </w:pPr>
      <w:r w:rsidRPr="003C2084">
        <w:rPr>
          <w:noProof/>
        </w:rPr>
        <w:t xml:space="preserve">Hu, E., Shen, Y., Wallis, P., Allen-Zhu, Z., Li, Y., Wang, S., Wang, L., &amp; Chen, W. (2022). Lora: Low-Rank Adaptation of Large Language Models. </w:t>
      </w:r>
      <w:r w:rsidRPr="003C2084">
        <w:rPr>
          <w:i/>
          <w:iCs w:val="0"/>
          <w:noProof/>
        </w:rPr>
        <w:t>ICLR 2022 - 10th International Conference on Learning Representations</w:t>
      </w:r>
      <w:r w:rsidRPr="003C2084">
        <w:rPr>
          <w:noProof/>
        </w:rPr>
        <w:t>, 1–26.</w:t>
      </w:r>
    </w:p>
    <w:p w14:paraId="10E7D71D" w14:textId="77777777" w:rsidR="003C2084" w:rsidRPr="003C2084" w:rsidRDefault="003C2084" w:rsidP="003C2084">
      <w:pPr>
        <w:widowControl w:val="0"/>
        <w:adjustRightInd w:val="0"/>
        <w:ind w:left="480" w:hanging="480"/>
        <w:rPr>
          <w:noProof/>
        </w:rPr>
      </w:pPr>
      <w:r w:rsidRPr="003C2084">
        <w:rPr>
          <w:noProof/>
        </w:rPr>
        <w:t xml:space="preserve">Huang, Q., Tao, M., Zhang, C., &amp; An, Z. (2023). </w:t>
      </w:r>
      <w:r w:rsidRPr="003C2084">
        <w:rPr>
          <w:i/>
          <w:iCs w:val="0"/>
          <w:noProof/>
        </w:rPr>
        <w:t>Lawyer LLaMA: Enhancing LLMs with Legal Knowledge</w:t>
      </w:r>
      <w:r w:rsidRPr="003C2084">
        <w:rPr>
          <w:noProof/>
        </w:rPr>
        <w:t>.</w:t>
      </w:r>
    </w:p>
    <w:p w14:paraId="2934218B" w14:textId="77777777" w:rsidR="003C2084" w:rsidRPr="003C2084" w:rsidRDefault="003C2084" w:rsidP="003C2084">
      <w:pPr>
        <w:widowControl w:val="0"/>
        <w:adjustRightInd w:val="0"/>
        <w:ind w:left="480" w:hanging="480"/>
        <w:rPr>
          <w:noProof/>
        </w:rPr>
      </w:pPr>
      <w:r w:rsidRPr="003C2084">
        <w:rPr>
          <w:noProof/>
        </w:rPr>
        <w:t xml:space="preserve">Jiang, A. Q., Sablayrolles, A., Mensch, A., Bamford, C., Chaplot, D. S., Casas, D. de las, Bressand, F., Lengyel, G., Lample, G., Saulnier, L., Lavaud, L. R., Lachaux, M.-A., Stock, P., Scao, T. Le, Lavril, T., Wang, T., Lacroix, T., &amp; Sayed, W. El. (2023). </w:t>
      </w:r>
      <w:r w:rsidRPr="003C2084">
        <w:rPr>
          <w:i/>
          <w:iCs w:val="0"/>
          <w:noProof/>
        </w:rPr>
        <w:t>Mistral 7B</w:t>
      </w:r>
      <w:r w:rsidRPr="003C2084">
        <w:rPr>
          <w:noProof/>
        </w:rPr>
        <w:t>. 1–9. http://arxiv.org/abs/2310.06825</w:t>
      </w:r>
    </w:p>
    <w:p w14:paraId="4FF79934" w14:textId="77777777" w:rsidR="003C2084" w:rsidRPr="003C2084" w:rsidRDefault="003C2084" w:rsidP="003C2084">
      <w:pPr>
        <w:widowControl w:val="0"/>
        <w:adjustRightInd w:val="0"/>
        <w:ind w:left="480" w:hanging="480"/>
        <w:rPr>
          <w:noProof/>
        </w:rPr>
      </w:pPr>
      <w:r w:rsidRPr="003C2084">
        <w:rPr>
          <w:noProof/>
        </w:rPr>
        <w:t xml:space="preserve">Jonatan, V., &amp; Igor,  and A.-A. (2023). Creation of a Chatbot Based on Natural Language Processing for Whatsapp. </w:t>
      </w:r>
      <w:r w:rsidRPr="003C2084">
        <w:rPr>
          <w:i/>
          <w:iCs w:val="0"/>
          <w:noProof/>
        </w:rPr>
        <w:t>Journal of Database Management</w:t>
      </w:r>
      <w:r w:rsidRPr="003C2084">
        <w:rPr>
          <w:noProof/>
        </w:rPr>
        <w:t xml:space="preserve">, </w:t>
      </w:r>
      <w:r w:rsidRPr="003C2084">
        <w:rPr>
          <w:i/>
          <w:iCs w:val="0"/>
          <w:noProof/>
        </w:rPr>
        <w:t>3</w:t>
      </w:r>
      <w:r w:rsidRPr="003C2084">
        <w:rPr>
          <w:noProof/>
        </w:rPr>
        <w:t>(4), 39–53. https://doi.org/10.14810/elelij.2023.12402</w:t>
      </w:r>
    </w:p>
    <w:p w14:paraId="68BD3335" w14:textId="77777777" w:rsidR="003C2084" w:rsidRPr="003C2084" w:rsidRDefault="003C2084" w:rsidP="003C2084">
      <w:pPr>
        <w:widowControl w:val="0"/>
        <w:adjustRightInd w:val="0"/>
        <w:ind w:left="480" w:hanging="480"/>
        <w:rPr>
          <w:noProof/>
        </w:rPr>
      </w:pPr>
      <w:r w:rsidRPr="003C2084">
        <w:rPr>
          <w:noProof/>
        </w:rPr>
        <w:t xml:space="preserve">Joshi, M., Choi, E., Weld, D. S., &amp; Zettlemoyer, L. (2017). TriviaQA: A large scale distantly supervised challenge dataset for reading comprehension. </w:t>
      </w:r>
      <w:r w:rsidRPr="003C2084">
        <w:rPr>
          <w:i/>
          <w:iCs w:val="0"/>
          <w:noProof/>
        </w:rPr>
        <w:t xml:space="preserve">ACL 2017 - 55th Annual Meeting of the Association for Computational Linguistics, Proceedings of </w:t>
      </w:r>
      <w:r w:rsidRPr="003C2084">
        <w:rPr>
          <w:i/>
          <w:iCs w:val="0"/>
          <w:noProof/>
        </w:rPr>
        <w:lastRenderedPageBreak/>
        <w:t>the Conference (Long Papers)</w:t>
      </w:r>
      <w:r w:rsidRPr="003C2084">
        <w:rPr>
          <w:noProof/>
        </w:rPr>
        <w:t xml:space="preserve">, </w:t>
      </w:r>
      <w:r w:rsidRPr="003C2084">
        <w:rPr>
          <w:i/>
          <w:iCs w:val="0"/>
          <w:noProof/>
        </w:rPr>
        <w:t>1</w:t>
      </w:r>
      <w:r w:rsidRPr="003C2084">
        <w:rPr>
          <w:noProof/>
        </w:rPr>
        <w:t>, 1601–1611. https://doi.org/10.18653/v1/P17-1147</w:t>
      </w:r>
    </w:p>
    <w:p w14:paraId="3D6277DB" w14:textId="77777777" w:rsidR="003C2084" w:rsidRPr="003C2084" w:rsidRDefault="003C2084" w:rsidP="003C2084">
      <w:pPr>
        <w:widowControl w:val="0"/>
        <w:adjustRightInd w:val="0"/>
        <w:ind w:left="480" w:hanging="480"/>
        <w:rPr>
          <w:noProof/>
        </w:rPr>
      </w:pPr>
      <w:r w:rsidRPr="003C2084">
        <w:rPr>
          <w:noProof/>
        </w:rPr>
        <w:t xml:space="preserve">Khan, A. A. (2023). </w:t>
      </w:r>
      <w:r w:rsidRPr="003C2084">
        <w:rPr>
          <w:i/>
          <w:iCs w:val="0"/>
          <w:noProof/>
        </w:rPr>
        <w:t>“Crafting Conversational Magic: Building an AI Language Model(LLM) App with Langchain?and Gradio.”</w:t>
      </w:r>
      <w:r w:rsidRPr="003C2084">
        <w:rPr>
          <w:noProof/>
        </w:rPr>
        <w:t xml:space="preserve"> Medium.Com. https://medium.com/@abirkhan4u/crafting-conversational-magic-building-an-ai-language-model-llm-app-with-langchain-and-gradio-496429567512</w:t>
      </w:r>
    </w:p>
    <w:p w14:paraId="059CF337" w14:textId="77777777" w:rsidR="003C2084" w:rsidRPr="003C2084" w:rsidRDefault="003C2084" w:rsidP="003C2084">
      <w:pPr>
        <w:widowControl w:val="0"/>
        <w:adjustRightInd w:val="0"/>
        <w:ind w:left="480" w:hanging="480"/>
        <w:rPr>
          <w:noProof/>
        </w:rPr>
      </w:pPr>
      <w:r w:rsidRPr="003C2084">
        <w:rPr>
          <w:noProof/>
        </w:rPr>
        <w:t xml:space="preserve">Kwiatkowski, T., Palomaki, J., Redfield, O., Collins, M., Parikh, A., Alberti, C., Epstein, D., Polosukhin, I., Devlin, J., Lee, K., Toutanova, K., Jones, L., Kelcey, M., Chang, M. W., Dai, A. M., Uszkoreit, J., Le, Q., &amp; Petrov, S. (2019). Natural Questions: A Benchmark for Question Answering Research. </w:t>
      </w:r>
      <w:r w:rsidRPr="003C2084">
        <w:rPr>
          <w:i/>
          <w:iCs w:val="0"/>
          <w:noProof/>
        </w:rPr>
        <w:t>Transactions of the Association for Computational Linguistics</w:t>
      </w:r>
      <w:r w:rsidRPr="003C2084">
        <w:rPr>
          <w:noProof/>
        </w:rPr>
        <w:t xml:space="preserve">, </w:t>
      </w:r>
      <w:r w:rsidRPr="003C2084">
        <w:rPr>
          <w:i/>
          <w:iCs w:val="0"/>
          <w:noProof/>
        </w:rPr>
        <w:t>7</w:t>
      </w:r>
      <w:r w:rsidRPr="003C2084">
        <w:rPr>
          <w:noProof/>
        </w:rPr>
        <w:t>, 453–466. https://doi.org/10.1162/tacl_a_00276</w:t>
      </w:r>
    </w:p>
    <w:p w14:paraId="712B329C" w14:textId="77777777" w:rsidR="003C2084" w:rsidRPr="003C2084" w:rsidRDefault="003C2084" w:rsidP="003C2084">
      <w:pPr>
        <w:widowControl w:val="0"/>
        <w:adjustRightInd w:val="0"/>
        <w:ind w:left="480" w:hanging="480"/>
        <w:rPr>
          <w:noProof/>
        </w:rPr>
      </w:pPr>
      <w:r w:rsidRPr="003C2084">
        <w:rPr>
          <w:noProof/>
        </w:rPr>
        <w:t xml:space="preserve">Lin, C.-Y. (2004). </w:t>
      </w:r>
      <w:r w:rsidRPr="003C2084">
        <w:rPr>
          <w:i/>
          <w:iCs w:val="0"/>
          <w:noProof/>
        </w:rPr>
        <w:t>ROUGE: A Package for Automatic Evaluation of Summaries Chin-Yew</w:t>
      </w:r>
      <w:r w:rsidRPr="003C2084">
        <w:rPr>
          <w:noProof/>
        </w:rPr>
        <w:t>. 74–81. https://doi.org/10.1253/jcj.34.1213</w:t>
      </w:r>
    </w:p>
    <w:p w14:paraId="21417C44" w14:textId="77777777" w:rsidR="003C2084" w:rsidRPr="003C2084" w:rsidRDefault="003C2084" w:rsidP="003C2084">
      <w:pPr>
        <w:widowControl w:val="0"/>
        <w:adjustRightInd w:val="0"/>
        <w:ind w:left="480" w:hanging="480"/>
        <w:rPr>
          <w:noProof/>
        </w:rPr>
      </w:pPr>
      <w:r w:rsidRPr="003C2084">
        <w:rPr>
          <w:noProof/>
        </w:rPr>
        <w:t xml:space="preserve">Loukas, L., Stogiannidis, I., Malakasiotis, P., &amp; Vassos, S. (2023). Breaking the Bank with ChatGPT: Few-Shot Text Classification for Finance. </w:t>
      </w:r>
      <w:r w:rsidRPr="003C2084">
        <w:rPr>
          <w:i/>
          <w:iCs w:val="0"/>
          <w:noProof/>
        </w:rPr>
        <w:t>FinNLP-Muffin 2023 - Joint Workshop of the 5th Financial Technology and Natural Language Processing and 2nd Multimodal AI For Financial Forecasting, in Conjunction with IJCAI 2023 - Proceedings</w:t>
      </w:r>
      <w:r w:rsidRPr="003C2084">
        <w:rPr>
          <w:noProof/>
        </w:rPr>
        <w:t>, 74–80.</w:t>
      </w:r>
    </w:p>
    <w:p w14:paraId="6848FE43" w14:textId="77777777" w:rsidR="003C2084" w:rsidRPr="003C2084" w:rsidRDefault="003C2084" w:rsidP="003C2084">
      <w:pPr>
        <w:widowControl w:val="0"/>
        <w:adjustRightInd w:val="0"/>
        <w:ind w:left="480" w:hanging="480"/>
        <w:rPr>
          <w:noProof/>
        </w:rPr>
      </w:pPr>
      <w:r w:rsidRPr="003C2084">
        <w:rPr>
          <w:noProof/>
        </w:rPr>
        <w:t xml:space="preserve">Martin, M. (2023). </w:t>
      </w:r>
      <w:r w:rsidRPr="003C2084">
        <w:rPr>
          <w:i/>
          <w:iCs w:val="0"/>
          <w:noProof/>
        </w:rPr>
        <w:t>Large Language Models (LLMs): Definition, Examples, and Benefits</w:t>
      </w:r>
      <w:r w:rsidRPr="003C2084">
        <w:rPr>
          <w:noProof/>
        </w:rPr>
        <w:t>. Smith.Ai. https://smith.ai/blog/llm-ai</w:t>
      </w:r>
    </w:p>
    <w:p w14:paraId="534F4E12" w14:textId="77777777" w:rsidR="003C2084" w:rsidRPr="003C2084" w:rsidRDefault="003C2084" w:rsidP="003C2084">
      <w:pPr>
        <w:widowControl w:val="0"/>
        <w:adjustRightInd w:val="0"/>
        <w:ind w:left="480" w:hanging="480"/>
        <w:rPr>
          <w:noProof/>
        </w:rPr>
      </w:pPr>
      <w:r w:rsidRPr="003C2084">
        <w:rPr>
          <w:noProof/>
        </w:rPr>
        <w:t xml:space="preserve">Mihaylov, T., Clark, P., Khot, T., &amp; Sabharwal, A. (2018). Can a suit of armor conduct electricity? A new dataset for open book question answering. </w:t>
      </w:r>
      <w:r w:rsidRPr="003C2084">
        <w:rPr>
          <w:i/>
          <w:iCs w:val="0"/>
          <w:noProof/>
        </w:rPr>
        <w:t>Proceedings of the 2018 Conference on Empirical Methods in Natural Language Processing, EMNLP 2018</w:t>
      </w:r>
      <w:r w:rsidRPr="003C2084">
        <w:rPr>
          <w:noProof/>
        </w:rPr>
        <w:t>, 2381–2391. https://doi.org/10.18653/v1/d18-1260</w:t>
      </w:r>
    </w:p>
    <w:p w14:paraId="2472DA70" w14:textId="77777777" w:rsidR="003C2084" w:rsidRPr="003C2084" w:rsidRDefault="003C2084" w:rsidP="003C2084">
      <w:pPr>
        <w:widowControl w:val="0"/>
        <w:adjustRightInd w:val="0"/>
        <w:ind w:left="480" w:hanging="480"/>
        <w:rPr>
          <w:noProof/>
        </w:rPr>
      </w:pPr>
      <w:r w:rsidRPr="003C2084">
        <w:rPr>
          <w:noProof/>
        </w:rPr>
        <w:t xml:space="preserve">Minaee, S., Mikolov, T., Nikzad, N., Chenaghlu, M., Socher, R., Amatriain, X., &amp; Gao, J. (2024). </w:t>
      </w:r>
      <w:r w:rsidRPr="003C2084">
        <w:rPr>
          <w:i/>
          <w:iCs w:val="0"/>
          <w:noProof/>
        </w:rPr>
        <w:t>Large Language Models: A Survey</w:t>
      </w:r>
      <w:r w:rsidRPr="003C2084">
        <w:rPr>
          <w:noProof/>
        </w:rPr>
        <w:t>. http://arxiv.org/abs/2402.06196</w:t>
      </w:r>
    </w:p>
    <w:p w14:paraId="6532C29E" w14:textId="77777777" w:rsidR="003C2084" w:rsidRPr="003C2084" w:rsidRDefault="003C2084" w:rsidP="003C2084">
      <w:pPr>
        <w:widowControl w:val="0"/>
        <w:adjustRightInd w:val="0"/>
        <w:ind w:left="480" w:hanging="480"/>
        <w:rPr>
          <w:noProof/>
        </w:rPr>
      </w:pPr>
      <w:r w:rsidRPr="003C2084">
        <w:rPr>
          <w:noProof/>
        </w:rPr>
        <w:t xml:space="preserve">Minsky, M. (1989). </w:t>
      </w:r>
      <w:r w:rsidRPr="003C2084">
        <w:rPr>
          <w:i/>
          <w:iCs w:val="0"/>
          <w:noProof/>
        </w:rPr>
        <w:t>Steps Toward Artificial Intelligence</w:t>
      </w:r>
      <w:r w:rsidRPr="003C2084">
        <w:rPr>
          <w:noProof/>
        </w:rPr>
        <w:t>. Web.Media.Mit.Edu. https://web.media.mit.edu/~minsky/papers/steps.html</w:t>
      </w:r>
    </w:p>
    <w:p w14:paraId="67610F9F" w14:textId="77777777" w:rsidR="003C2084" w:rsidRPr="003C2084" w:rsidRDefault="003C2084" w:rsidP="003C2084">
      <w:pPr>
        <w:widowControl w:val="0"/>
        <w:adjustRightInd w:val="0"/>
        <w:ind w:left="480" w:hanging="480"/>
        <w:rPr>
          <w:noProof/>
        </w:rPr>
      </w:pPr>
      <w:r w:rsidRPr="003C2084">
        <w:rPr>
          <w:noProof/>
        </w:rPr>
        <w:t xml:space="preserve">Mohamadi, S., Mujtaba, G., Le, N., Doretto, G., &amp; Adjeroh, D. A. (2023). </w:t>
      </w:r>
      <w:r w:rsidRPr="003C2084">
        <w:rPr>
          <w:i/>
          <w:iCs w:val="0"/>
          <w:noProof/>
        </w:rPr>
        <w:t>ChatGPT in the Age of Generative AI and Large Language Models: A Concise Survey</w:t>
      </w:r>
      <w:r w:rsidRPr="003C2084">
        <w:rPr>
          <w:noProof/>
        </w:rPr>
        <w:t>. 1–60. http://arxiv.org/abs/2307.04251</w:t>
      </w:r>
    </w:p>
    <w:p w14:paraId="11A13A01" w14:textId="77777777" w:rsidR="003C2084" w:rsidRPr="003C2084" w:rsidRDefault="003C2084" w:rsidP="003C2084">
      <w:pPr>
        <w:widowControl w:val="0"/>
        <w:adjustRightInd w:val="0"/>
        <w:ind w:left="480" w:hanging="480"/>
        <w:rPr>
          <w:noProof/>
        </w:rPr>
      </w:pPr>
      <w:r w:rsidRPr="003C2084">
        <w:rPr>
          <w:noProof/>
        </w:rPr>
        <w:t xml:space="preserve">Neves, M. C. (2023a). </w:t>
      </w:r>
      <w:r w:rsidRPr="003C2084">
        <w:rPr>
          <w:i/>
          <w:iCs w:val="0"/>
          <w:noProof/>
        </w:rPr>
        <w:t>What are Quantized LLMs?</w:t>
      </w:r>
      <w:r w:rsidRPr="003C2084">
        <w:rPr>
          <w:noProof/>
        </w:rPr>
        <w:t xml:space="preserve"> Https://Www.Tensorops.Ai/. https://www.tensorops.ai/post/what-are-quantized-llms</w:t>
      </w:r>
    </w:p>
    <w:p w14:paraId="713AF9C6" w14:textId="77777777" w:rsidR="003C2084" w:rsidRPr="003C2084" w:rsidRDefault="003C2084" w:rsidP="003C2084">
      <w:pPr>
        <w:widowControl w:val="0"/>
        <w:adjustRightInd w:val="0"/>
        <w:ind w:left="480" w:hanging="480"/>
        <w:rPr>
          <w:noProof/>
        </w:rPr>
      </w:pPr>
      <w:r w:rsidRPr="003C2084">
        <w:rPr>
          <w:noProof/>
        </w:rPr>
        <w:t xml:space="preserve">Neves, M. C. (2023b). </w:t>
      </w:r>
      <w:r w:rsidRPr="003C2084">
        <w:rPr>
          <w:i/>
          <w:iCs w:val="0"/>
          <w:noProof/>
        </w:rPr>
        <w:t>What are Quantized LLMs?</w:t>
      </w:r>
      <w:r w:rsidRPr="003C2084">
        <w:rPr>
          <w:noProof/>
        </w:rPr>
        <w:t xml:space="preserve"> Https://Www.Tensorops.Ai/.</w:t>
      </w:r>
    </w:p>
    <w:p w14:paraId="7E8D10B8" w14:textId="77777777" w:rsidR="003C2084" w:rsidRPr="003C2084" w:rsidRDefault="003C2084" w:rsidP="003C2084">
      <w:pPr>
        <w:widowControl w:val="0"/>
        <w:adjustRightInd w:val="0"/>
        <w:ind w:left="480" w:hanging="480"/>
        <w:rPr>
          <w:noProof/>
        </w:rPr>
      </w:pPr>
      <w:r w:rsidRPr="003C2084">
        <w:rPr>
          <w:noProof/>
        </w:rPr>
        <w:t xml:space="preserve">Rajpurkar, P., Jia, R., &amp; Liang, P. (2018). Know what you don’t know: Unanswerable questions for SQuAD. </w:t>
      </w:r>
      <w:r w:rsidRPr="003C2084">
        <w:rPr>
          <w:i/>
          <w:iCs w:val="0"/>
          <w:noProof/>
        </w:rPr>
        <w:t>ACL 2018 - 56th Annual Meeting of the Association for Computational Linguistics, Proceedings of the Conference (Long Papers)</w:t>
      </w:r>
      <w:r w:rsidRPr="003C2084">
        <w:rPr>
          <w:noProof/>
        </w:rPr>
        <w:t xml:space="preserve">, </w:t>
      </w:r>
      <w:r w:rsidRPr="003C2084">
        <w:rPr>
          <w:i/>
          <w:iCs w:val="0"/>
          <w:noProof/>
        </w:rPr>
        <w:t>2</w:t>
      </w:r>
      <w:r w:rsidRPr="003C2084">
        <w:rPr>
          <w:noProof/>
        </w:rPr>
        <w:t>, 784–789. https://doi.org/10.18653/v1/p18-2124</w:t>
      </w:r>
    </w:p>
    <w:p w14:paraId="04C7635A" w14:textId="77777777" w:rsidR="003C2084" w:rsidRPr="003C2084" w:rsidRDefault="003C2084" w:rsidP="003C2084">
      <w:pPr>
        <w:widowControl w:val="0"/>
        <w:adjustRightInd w:val="0"/>
        <w:ind w:left="480" w:hanging="480"/>
        <w:rPr>
          <w:noProof/>
        </w:rPr>
      </w:pPr>
      <w:r w:rsidRPr="003C2084">
        <w:rPr>
          <w:noProof/>
        </w:rPr>
        <w:t xml:space="preserve">Rakotoson, Loïc, Massip, Sylvain, A. A. Laleye, F. (2024). </w:t>
      </w:r>
      <w:r w:rsidRPr="003C2084">
        <w:rPr>
          <w:i/>
          <w:iCs w:val="0"/>
          <w:noProof/>
        </w:rPr>
        <w:t>Retrieval Augmented Generation Architecture</w:t>
      </w:r>
      <w:r w:rsidRPr="003C2084">
        <w:rPr>
          <w:noProof/>
        </w:rPr>
        <w:t>. Www.Researchgate.Net. https://www.researchgate.net/figure/Retrieval-Augmented-Generation-Architecture_fig1_378364457</w:t>
      </w:r>
    </w:p>
    <w:p w14:paraId="703B1496" w14:textId="77777777" w:rsidR="003C2084" w:rsidRPr="003C2084" w:rsidRDefault="003C2084" w:rsidP="003C2084">
      <w:pPr>
        <w:widowControl w:val="0"/>
        <w:adjustRightInd w:val="0"/>
        <w:ind w:left="480" w:hanging="480"/>
        <w:rPr>
          <w:noProof/>
        </w:rPr>
      </w:pPr>
      <w:r w:rsidRPr="003C2084">
        <w:rPr>
          <w:noProof/>
        </w:rPr>
        <w:t xml:space="preserve">Revou.co. (2024). </w:t>
      </w:r>
      <w:r w:rsidRPr="003C2084">
        <w:rPr>
          <w:i/>
          <w:iCs w:val="0"/>
          <w:noProof/>
        </w:rPr>
        <w:t>Apa itu Natural Language Processing (NLP)</w:t>
      </w:r>
      <w:r w:rsidRPr="003C2084">
        <w:rPr>
          <w:noProof/>
        </w:rPr>
        <w:t>. Revou.Co. https://revou.co/kosakata/natural-language-processing</w:t>
      </w:r>
    </w:p>
    <w:p w14:paraId="2591B4BB" w14:textId="77777777" w:rsidR="003C2084" w:rsidRPr="003C2084" w:rsidRDefault="003C2084" w:rsidP="003C2084">
      <w:pPr>
        <w:widowControl w:val="0"/>
        <w:adjustRightInd w:val="0"/>
        <w:ind w:left="480" w:hanging="480"/>
        <w:rPr>
          <w:noProof/>
        </w:rPr>
      </w:pPr>
      <w:r w:rsidRPr="003C2084">
        <w:rPr>
          <w:noProof/>
        </w:rPr>
        <w:t xml:space="preserve">Risyad, S. A. (2023). </w:t>
      </w:r>
      <w:r w:rsidRPr="003C2084">
        <w:rPr>
          <w:i/>
          <w:iCs w:val="0"/>
          <w:noProof/>
        </w:rPr>
        <w:t>Data Set: Pengertian, Jenis, dan Contohnya</w:t>
      </w:r>
      <w:r w:rsidRPr="003C2084">
        <w:rPr>
          <w:noProof/>
        </w:rPr>
        <w:t>. Dibimbing.Id. https://dibimbing.id/blog/detail/pengertian-data-sheet-jenis-dan-contoh</w:t>
      </w:r>
    </w:p>
    <w:p w14:paraId="61CF35AF" w14:textId="77777777" w:rsidR="003C2084" w:rsidRPr="003C2084" w:rsidRDefault="003C2084" w:rsidP="003C2084">
      <w:pPr>
        <w:widowControl w:val="0"/>
        <w:adjustRightInd w:val="0"/>
        <w:ind w:left="480" w:hanging="480"/>
        <w:rPr>
          <w:noProof/>
        </w:rPr>
      </w:pPr>
      <w:r w:rsidRPr="003C2084">
        <w:rPr>
          <w:noProof/>
        </w:rPr>
        <w:lastRenderedPageBreak/>
        <w:t xml:space="preserve">Russel, Stuart J; Norvig, P. (2010). </w:t>
      </w:r>
      <w:r w:rsidRPr="003C2084">
        <w:rPr>
          <w:i/>
          <w:iCs w:val="0"/>
          <w:noProof/>
        </w:rPr>
        <w:t>Artificial intelligence :a modern approach</w:t>
      </w:r>
      <w:r w:rsidRPr="003C2084">
        <w:rPr>
          <w:noProof/>
        </w:rPr>
        <w:t>.</w:t>
      </w:r>
    </w:p>
    <w:p w14:paraId="654B6CEA" w14:textId="77777777" w:rsidR="003C2084" w:rsidRPr="003C2084" w:rsidRDefault="003C2084" w:rsidP="003C2084">
      <w:pPr>
        <w:widowControl w:val="0"/>
        <w:adjustRightInd w:val="0"/>
        <w:ind w:left="480" w:hanging="480"/>
        <w:rPr>
          <w:noProof/>
        </w:rPr>
      </w:pPr>
      <w:r w:rsidRPr="003C2084">
        <w:rPr>
          <w:noProof/>
        </w:rPr>
        <w:t xml:space="preserve">Sakaguchi, K., Le Bras, R., Bhagavatula, C., &amp; Choi, Y. (2020). WINOGRANDE: An adversarial winograd schema challenge at scale. </w:t>
      </w:r>
      <w:r w:rsidRPr="003C2084">
        <w:rPr>
          <w:i/>
          <w:iCs w:val="0"/>
          <w:noProof/>
        </w:rPr>
        <w:t>AAAI 2020 - 34th AAAI Conference on Artificial Intelligence</w:t>
      </w:r>
      <w:r w:rsidRPr="003C2084">
        <w:rPr>
          <w:noProof/>
        </w:rPr>
        <w:t>, 8732–8734. https://doi.org/10.1609/aaai.v34i05.6399</w:t>
      </w:r>
    </w:p>
    <w:p w14:paraId="199E2DE5" w14:textId="77777777" w:rsidR="003C2084" w:rsidRPr="003C2084" w:rsidRDefault="003C2084" w:rsidP="003C2084">
      <w:pPr>
        <w:widowControl w:val="0"/>
        <w:adjustRightInd w:val="0"/>
        <w:ind w:left="480" w:hanging="480"/>
        <w:rPr>
          <w:noProof/>
        </w:rPr>
      </w:pPr>
      <w:r w:rsidRPr="003C2084">
        <w:rPr>
          <w:noProof/>
        </w:rPr>
        <w:t xml:space="preserve">Sap, M., Rashkin, H., Chen, D., Le Bras, R., &amp; Choi, Y. (2019). Social IQA: Commonsense reasoning about social interactions. </w:t>
      </w:r>
      <w:r w:rsidRPr="003C2084">
        <w:rPr>
          <w:i/>
          <w:iCs w:val="0"/>
          <w:noProof/>
        </w:rPr>
        <w:t>EMNLP-IJCNLP 2019 - 2019 Conference on Empirical Methods in Natural Language Processing and 9th International Joint Conference on Natural Language Processing, Proceedings of the Conference</w:t>
      </w:r>
      <w:r w:rsidRPr="003C2084">
        <w:rPr>
          <w:noProof/>
        </w:rPr>
        <w:t>, 4463–4473. https://doi.org/10.18653/v1/d19-1454</w:t>
      </w:r>
    </w:p>
    <w:p w14:paraId="64535858" w14:textId="77777777" w:rsidR="003C2084" w:rsidRPr="003C2084" w:rsidRDefault="003C2084" w:rsidP="003C2084">
      <w:pPr>
        <w:widowControl w:val="0"/>
        <w:adjustRightInd w:val="0"/>
        <w:ind w:left="480" w:hanging="480"/>
        <w:rPr>
          <w:noProof/>
        </w:rPr>
      </w:pPr>
      <w:r w:rsidRPr="003C2084">
        <w:rPr>
          <w:noProof/>
        </w:rPr>
        <w:t xml:space="preserve">Suzgun, M., Scales, N., Schärli, N., Gehrmann, S., Tay, Y., Chung, H. W., Chowdhery, A., Le, Q. V., Chi, E. H., Zhou, D., &amp; Wei, J. (2023). Challenging BIG-Bench Tasks and Whether Chain-of-Thought Can Solve Them. </w:t>
      </w:r>
      <w:r w:rsidRPr="003C2084">
        <w:rPr>
          <w:i/>
          <w:iCs w:val="0"/>
          <w:noProof/>
        </w:rPr>
        <w:t>Proceedings of the Annual Meeting of the Association for Computational Linguistics</w:t>
      </w:r>
      <w:r w:rsidRPr="003C2084">
        <w:rPr>
          <w:noProof/>
        </w:rPr>
        <w:t>, 13003–13051. https://doi.org/10.18653/v1/2023.findings-acl.824</w:t>
      </w:r>
    </w:p>
    <w:p w14:paraId="6C7123F9" w14:textId="77777777" w:rsidR="003C2084" w:rsidRPr="003C2084" w:rsidRDefault="003C2084" w:rsidP="003C2084">
      <w:pPr>
        <w:widowControl w:val="0"/>
        <w:adjustRightInd w:val="0"/>
        <w:ind w:left="480" w:hanging="480"/>
        <w:rPr>
          <w:noProof/>
        </w:rPr>
      </w:pPr>
      <w:r w:rsidRPr="003C2084">
        <w:rPr>
          <w:noProof/>
        </w:rPr>
        <w:t xml:space="preserve">Talmor, A., Herzig, J., Lourie, N., &amp; Berant, J. (2019). CommonSenseqa: A question answering challenge targeting commonsense knowledge. </w:t>
      </w:r>
      <w:r w:rsidRPr="003C2084">
        <w:rPr>
          <w:i/>
          <w:iCs w:val="0"/>
          <w:noProof/>
        </w:rPr>
        <w:t>NAACL HLT 2019 - 2019 Conference of the North American Chapter of the Association for Computational Linguistics: Human Language Technologies - Proceedings of the Conference</w:t>
      </w:r>
      <w:r w:rsidRPr="003C2084">
        <w:rPr>
          <w:noProof/>
        </w:rPr>
        <w:t xml:space="preserve">, </w:t>
      </w:r>
      <w:r w:rsidRPr="003C2084">
        <w:rPr>
          <w:i/>
          <w:iCs w:val="0"/>
          <w:noProof/>
        </w:rPr>
        <w:t>1</w:t>
      </w:r>
      <w:r w:rsidRPr="003C2084">
        <w:rPr>
          <w:noProof/>
        </w:rPr>
        <w:t>, 4149–4158.</w:t>
      </w:r>
    </w:p>
    <w:p w14:paraId="4B7DF8E6" w14:textId="77777777" w:rsidR="003C2084" w:rsidRPr="003C2084" w:rsidRDefault="003C2084" w:rsidP="003C2084">
      <w:pPr>
        <w:widowControl w:val="0"/>
        <w:adjustRightInd w:val="0"/>
        <w:ind w:left="480" w:hanging="480"/>
        <w:rPr>
          <w:noProof/>
        </w:rPr>
      </w:pPr>
      <w:r w:rsidRPr="003C2084">
        <w:rPr>
          <w:noProof/>
        </w:rPr>
        <w:t xml:space="preserve">Touvron, H., Martin, L., Stone, K., Albert, P., Almahairi, A., Babaei, Y., Bashlykov, N., Batra, S., Bhargava, P., Bhosale, S., Bikel, D., Blecher, L., Ferrer, C. C., Chen, M., Cucurull, G., Esiobu, D., Fernandes, J., Fu, J., Fu, W., … Scialom, T. (2023). </w:t>
      </w:r>
      <w:r w:rsidRPr="003C2084">
        <w:rPr>
          <w:i/>
          <w:iCs w:val="0"/>
          <w:noProof/>
        </w:rPr>
        <w:t>Llama 2: Open Foundation and Fine-Tuned Chat Models</w:t>
      </w:r>
      <w:r w:rsidRPr="003C2084">
        <w:rPr>
          <w:noProof/>
        </w:rPr>
        <w:t>. http://arxiv.org/abs/2307.09288</w:t>
      </w:r>
    </w:p>
    <w:p w14:paraId="3AC269B2" w14:textId="77777777" w:rsidR="003C2084" w:rsidRPr="003C2084" w:rsidRDefault="003C2084" w:rsidP="003C2084">
      <w:pPr>
        <w:widowControl w:val="0"/>
        <w:adjustRightInd w:val="0"/>
        <w:ind w:left="480" w:hanging="480"/>
        <w:rPr>
          <w:noProof/>
        </w:rPr>
      </w:pPr>
      <w:r w:rsidRPr="003C2084">
        <w:rPr>
          <w:noProof/>
        </w:rPr>
        <w:t xml:space="preserve">Trozze, A., Davies, T., &amp; Kleinberg, B. (2023). </w:t>
      </w:r>
      <w:r w:rsidRPr="003C2084">
        <w:rPr>
          <w:i/>
          <w:iCs w:val="0"/>
          <w:noProof/>
        </w:rPr>
        <w:t>Large Language Models in Cryptocurrency Securities Cases: Can ChatGPT Replace Lawyers?</w:t>
      </w:r>
      <w:r w:rsidRPr="003C2084">
        <w:rPr>
          <w:noProof/>
        </w:rPr>
        <w:t xml:space="preserve"> 1–49. http://arxiv.org/abs/2308.06032</w:t>
      </w:r>
    </w:p>
    <w:p w14:paraId="4F5D98D8" w14:textId="77777777" w:rsidR="003C2084" w:rsidRPr="003C2084" w:rsidRDefault="003C2084" w:rsidP="003C2084">
      <w:pPr>
        <w:widowControl w:val="0"/>
        <w:adjustRightInd w:val="0"/>
        <w:ind w:left="480" w:hanging="480"/>
        <w:rPr>
          <w:noProof/>
        </w:rPr>
      </w:pPr>
      <w:r w:rsidRPr="003C2084">
        <w:rPr>
          <w:noProof/>
        </w:rPr>
        <w:t xml:space="preserve">ult.usk.ac.id. (2024). </w:t>
      </w:r>
      <w:r w:rsidRPr="003C2084">
        <w:rPr>
          <w:i/>
          <w:iCs w:val="0"/>
          <w:noProof/>
        </w:rPr>
        <w:t>Unit Layanan Terpadu USK</w:t>
      </w:r>
      <w:r w:rsidRPr="003C2084">
        <w:rPr>
          <w:noProof/>
        </w:rPr>
        <w:t>. Ult.Usk.Ac.Id. http://ult.usk.ac.id/</w:t>
      </w:r>
    </w:p>
    <w:p w14:paraId="54BD85BC" w14:textId="77777777" w:rsidR="003C2084" w:rsidRPr="003C2084" w:rsidRDefault="003C2084" w:rsidP="003C2084">
      <w:pPr>
        <w:widowControl w:val="0"/>
        <w:adjustRightInd w:val="0"/>
        <w:ind w:left="480" w:hanging="480"/>
        <w:rPr>
          <w:noProof/>
        </w:rPr>
      </w:pPr>
      <w:r w:rsidRPr="003C2084">
        <w:rPr>
          <w:noProof/>
        </w:rPr>
        <w:t xml:space="preserve">V., K. (2024). </w:t>
      </w:r>
      <w:r w:rsidRPr="003C2084">
        <w:rPr>
          <w:i/>
          <w:iCs w:val="0"/>
          <w:noProof/>
        </w:rPr>
        <w:t>Fine-Tuning Large Language Models with Unsloth</w:t>
      </w:r>
      <w:r w:rsidRPr="003C2084">
        <w:rPr>
          <w:noProof/>
        </w:rPr>
        <w:t>. Medium.Com. https://medium.com/@kushalvala/fine-tuning-large-language-models-with-unsloth-380216a76108</w:t>
      </w:r>
    </w:p>
    <w:p w14:paraId="05C07363" w14:textId="77777777" w:rsidR="003C2084" w:rsidRPr="003C2084" w:rsidRDefault="003C2084" w:rsidP="003C2084">
      <w:pPr>
        <w:widowControl w:val="0"/>
        <w:adjustRightInd w:val="0"/>
        <w:ind w:left="480" w:hanging="480"/>
        <w:rPr>
          <w:noProof/>
        </w:rPr>
      </w:pPr>
      <w:r w:rsidRPr="003C2084">
        <w:rPr>
          <w:noProof/>
        </w:rPr>
        <w:t xml:space="preserve">Walker II, S. M. (2024). </w:t>
      </w:r>
      <w:r w:rsidRPr="003C2084">
        <w:rPr>
          <w:i/>
          <w:iCs w:val="0"/>
          <w:noProof/>
        </w:rPr>
        <w:t>What is the ROUGE Score (Recall-Oriented Understudy for Gisting Evaluation)?</w:t>
      </w:r>
      <w:r w:rsidRPr="003C2084">
        <w:rPr>
          <w:noProof/>
        </w:rPr>
        <w:t xml:space="preserve"> Klu.Ai. https://klu.ai/glossary/rouge-score</w:t>
      </w:r>
    </w:p>
    <w:p w14:paraId="43175AA2" w14:textId="77777777" w:rsidR="003C2084" w:rsidRPr="003C2084" w:rsidRDefault="003C2084" w:rsidP="003C2084">
      <w:pPr>
        <w:widowControl w:val="0"/>
        <w:adjustRightInd w:val="0"/>
        <w:ind w:left="480" w:hanging="480"/>
        <w:rPr>
          <w:noProof/>
        </w:rPr>
      </w:pPr>
      <w:r w:rsidRPr="003C2084">
        <w:rPr>
          <w:noProof/>
        </w:rPr>
        <w:t xml:space="preserve">Wicaksono, K. T. (2023). </w:t>
      </w:r>
      <w:r w:rsidRPr="003C2084">
        <w:rPr>
          <w:i/>
          <w:iCs w:val="0"/>
          <w:noProof/>
        </w:rPr>
        <w:t>Memahami Retrieval Augmented Generation (RAG) Melalui Rencana Pembangunan LaporMacet.com</w:t>
      </w:r>
      <w:r w:rsidRPr="003C2084">
        <w:rPr>
          <w:noProof/>
        </w:rPr>
        <w:t>. Medium.Com. https://kukuhtw.medium.com/memahami-retrieval-augmented-generation-rag-melalui-rencana-pembangunan-lapormacet-com-5990a76edda7</w:t>
      </w:r>
    </w:p>
    <w:p w14:paraId="71FCBF22" w14:textId="77777777" w:rsidR="003C2084" w:rsidRPr="003C2084" w:rsidRDefault="003C2084" w:rsidP="003C2084">
      <w:pPr>
        <w:widowControl w:val="0"/>
        <w:adjustRightInd w:val="0"/>
        <w:ind w:left="480" w:hanging="480"/>
        <w:rPr>
          <w:noProof/>
        </w:rPr>
      </w:pPr>
      <w:r w:rsidRPr="003C2084">
        <w:rPr>
          <w:noProof/>
        </w:rPr>
        <w:t xml:space="preserve">www.gradio.app. (2024). </w:t>
      </w:r>
      <w:r w:rsidRPr="003C2084">
        <w:rPr>
          <w:i/>
          <w:iCs w:val="0"/>
          <w:noProof/>
        </w:rPr>
        <w:t>Gradio</w:t>
      </w:r>
      <w:r w:rsidRPr="003C2084">
        <w:rPr>
          <w:noProof/>
        </w:rPr>
        <w:t>. Www.Gradio.App. https://www.gradio.app/</w:t>
      </w:r>
    </w:p>
    <w:p w14:paraId="083D63BB" w14:textId="77777777" w:rsidR="003C2084" w:rsidRPr="003C2084" w:rsidRDefault="003C2084" w:rsidP="003C2084">
      <w:pPr>
        <w:widowControl w:val="0"/>
        <w:adjustRightInd w:val="0"/>
        <w:ind w:left="480" w:hanging="480"/>
        <w:rPr>
          <w:noProof/>
        </w:rPr>
      </w:pPr>
      <w:r w:rsidRPr="003C2084">
        <w:rPr>
          <w:noProof/>
        </w:rPr>
        <w:t xml:space="preserve">www.wiz.ai. (2023a). </w:t>
      </w:r>
      <w:r w:rsidRPr="003C2084">
        <w:rPr>
          <w:i/>
          <w:iCs w:val="0"/>
          <w:noProof/>
        </w:rPr>
        <w:t>Menelaah : Bagaimana LLM (Large Language Models) bekerja</w:t>
      </w:r>
      <w:r w:rsidRPr="003C2084">
        <w:rPr>
          <w:noProof/>
        </w:rPr>
        <w:t>. Www.Wiz.Ai. https://www.wiz.ai/menelaah-bagaimana-llm-large-language-models-bekerja/</w:t>
      </w:r>
    </w:p>
    <w:p w14:paraId="3627B176" w14:textId="77777777" w:rsidR="003C2084" w:rsidRPr="003C2084" w:rsidRDefault="003C2084" w:rsidP="003C2084">
      <w:pPr>
        <w:widowControl w:val="0"/>
        <w:adjustRightInd w:val="0"/>
        <w:ind w:left="480" w:hanging="480"/>
        <w:rPr>
          <w:noProof/>
        </w:rPr>
      </w:pPr>
      <w:r w:rsidRPr="003C2084">
        <w:rPr>
          <w:noProof/>
        </w:rPr>
        <w:t xml:space="preserve">www.wiz.ai. (2023b). </w:t>
      </w:r>
      <w:r w:rsidRPr="003C2084">
        <w:rPr>
          <w:i/>
          <w:iCs w:val="0"/>
          <w:noProof/>
        </w:rPr>
        <w:t>Menelaah : Bagaimana LLM (Large Language Models) bekerja</w:t>
      </w:r>
      <w:r w:rsidRPr="003C2084">
        <w:rPr>
          <w:noProof/>
        </w:rPr>
        <w:t>. Www.Wiz.Ai.</w:t>
      </w:r>
    </w:p>
    <w:p w14:paraId="2BCFBC02" w14:textId="77777777" w:rsidR="003C2084" w:rsidRPr="003C2084" w:rsidRDefault="003C2084" w:rsidP="003C2084">
      <w:pPr>
        <w:widowControl w:val="0"/>
        <w:adjustRightInd w:val="0"/>
        <w:ind w:left="480" w:hanging="480"/>
        <w:rPr>
          <w:noProof/>
        </w:rPr>
      </w:pPr>
      <w:r w:rsidRPr="003C2084">
        <w:rPr>
          <w:noProof/>
        </w:rPr>
        <w:t xml:space="preserve">Zellers, R., Holtzman, A., Bisk, Y., Farhadi, A., &amp; Choi, Y. (2020). Hellaswag: Can a machine really finish your sentence? </w:t>
      </w:r>
      <w:r w:rsidRPr="003C2084">
        <w:rPr>
          <w:i/>
          <w:iCs w:val="0"/>
          <w:noProof/>
        </w:rPr>
        <w:t>ACL 2019 - 57th Annual Meeting of the Association for Computational Linguistics, Proceedings of the Conference</w:t>
      </w:r>
      <w:r w:rsidRPr="003C2084">
        <w:rPr>
          <w:noProof/>
        </w:rPr>
        <w:t>, 4791–</w:t>
      </w:r>
      <w:r w:rsidRPr="003C2084">
        <w:rPr>
          <w:noProof/>
        </w:rPr>
        <w:lastRenderedPageBreak/>
        <w:t>4800. https://doi.org/10.18653/v1/p19-1472</w:t>
      </w:r>
    </w:p>
    <w:p w14:paraId="5B6C5EC8" w14:textId="77777777" w:rsidR="003C2084" w:rsidRPr="003C2084" w:rsidRDefault="003C2084" w:rsidP="003C2084">
      <w:pPr>
        <w:widowControl w:val="0"/>
        <w:adjustRightInd w:val="0"/>
        <w:ind w:left="480" w:hanging="480"/>
        <w:rPr>
          <w:noProof/>
        </w:rPr>
      </w:pPr>
      <w:r w:rsidRPr="003C2084">
        <w:rPr>
          <w:noProof/>
        </w:rPr>
        <w:t xml:space="preserve">Zhao, H., Ling, Q., Pan, Y., Zhong, T., Hu, J.-Y., Yao, J., Xiao, F., Xiao, Z., Zhang, Y., Xu, S.-H., Wu, S.-N., Kang, M., Wu, Z., Liu, Z., Jiang, X., Liu, T., &amp; Shao, Y. (2023). Ophtha-LLaMA2: A Large Language Model for Ophthalmology. </w:t>
      </w:r>
      <w:r w:rsidRPr="003C2084">
        <w:rPr>
          <w:i/>
          <w:iCs w:val="0"/>
          <w:noProof/>
        </w:rPr>
        <w:t>ArXiv [Preprint]</w:t>
      </w:r>
      <w:r w:rsidRPr="003C2084">
        <w:rPr>
          <w:noProof/>
        </w:rPr>
        <w:t>, 1–19. http://arxiv.org/abs/2312.04906</w:t>
      </w:r>
    </w:p>
    <w:p w14:paraId="677D187D" w14:textId="77777777" w:rsidR="003C2084" w:rsidRPr="003C2084" w:rsidRDefault="003C2084" w:rsidP="003C2084">
      <w:pPr>
        <w:widowControl w:val="0"/>
        <w:adjustRightInd w:val="0"/>
        <w:ind w:left="480" w:hanging="480"/>
        <w:rPr>
          <w:noProof/>
        </w:rPr>
      </w:pPr>
      <w:r w:rsidRPr="003C2084">
        <w:rPr>
          <w:noProof/>
        </w:rPr>
        <w:t xml:space="preserve">Zhong, W., Cui, R., Guo, Y., Liang, Y., Lu, S., Wang, Y., Saied, A., Chen, W., &amp; Duan, N. (2023). </w:t>
      </w:r>
      <w:r w:rsidRPr="003C2084">
        <w:rPr>
          <w:i/>
          <w:iCs w:val="0"/>
          <w:noProof/>
        </w:rPr>
        <w:t>AGIEval: A Human-Centric Benchmark for Evaluating Foundation Models</w:t>
      </w:r>
      <w:r w:rsidRPr="003C2084">
        <w:rPr>
          <w:noProof/>
        </w:rPr>
        <w:t>. http://arxiv.org/abs/2304.06364</w:t>
      </w:r>
    </w:p>
    <w:p w14:paraId="5294842E" w14:textId="3290EEB0" w:rsidR="008759E3" w:rsidRPr="00537026" w:rsidRDefault="0050361A" w:rsidP="007A7C47">
      <w:pPr>
        <w:pStyle w:val="ListParagraph"/>
        <w:ind w:left="709" w:hanging="709"/>
        <w:rPr>
          <w:rStyle w:val="Emphasis"/>
        </w:rPr>
      </w:pPr>
      <w:r w:rsidRPr="00A25460">
        <w:rPr>
          <w:rStyle w:val="Emphasis"/>
        </w:rPr>
        <w:fldChar w:fldCharType="end"/>
      </w:r>
    </w:p>
    <w:p w14:paraId="70D9C66C" w14:textId="77777777" w:rsidR="00DD23F7" w:rsidRDefault="00DD23F7" w:rsidP="00597828">
      <w:r>
        <w:br w:type="page"/>
      </w:r>
    </w:p>
    <w:p w14:paraId="64AAB63E" w14:textId="7AE5FE4E" w:rsidR="00DD23F7" w:rsidRPr="002706A6" w:rsidRDefault="002706A6" w:rsidP="00DD23F7">
      <w:pPr>
        <w:pStyle w:val="Caption"/>
        <w:spacing w:line="360" w:lineRule="auto"/>
        <w:jc w:val="left"/>
        <w:rPr>
          <w:color w:val="FFFFFF" w:themeColor="background1"/>
          <w:lang w:val="en-US"/>
        </w:rPr>
      </w:pPr>
      <w:r w:rsidRPr="002706A6">
        <w:rPr>
          <w:color w:val="FFFFFF" w:themeColor="background1"/>
          <w:lang w:val="en-US"/>
        </w:rPr>
        <w:lastRenderedPageBreak/>
        <w:t>LAMPIRAN</w:t>
      </w:r>
    </w:p>
    <w:p w14:paraId="4D54A64D" w14:textId="317863D4" w:rsidR="00DD23F7" w:rsidRPr="00DD23F7" w:rsidRDefault="00DD23F7" w:rsidP="00EA142F">
      <w:pPr>
        <w:pStyle w:val="Caption"/>
        <w:spacing w:line="360" w:lineRule="auto"/>
        <w:rPr>
          <w:lang w:val="en-US"/>
        </w:rPr>
      </w:pPr>
      <w:bookmarkStart w:id="142" w:name="_Ref175480312"/>
      <w:bookmarkStart w:id="143" w:name="_Toc175818194"/>
      <w:r w:rsidRPr="00DE5777">
        <w:t xml:space="preserve">Lampiran </w:t>
      </w:r>
      <w:r w:rsidRPr="00DE5777">
        <w:fldChar w:fldCharType="begin"/>
      </w:r>
      <w:r w:rsidRPr="00DE5777">
        <w:instrText xml:space="preserve"> SEQ Lampiran \* ARABIC </w:instrText>
      </w:r>
      <w:r w:rsidRPr="00DE5777">
        <w:fldChar w:fldCharType="separate"/>
      </w:r>
      <w:r w:rsidR="00D81479">
        <w:rPr>
          <w:noProof/>
        </w:rPr>
        <w:t>1</w:t>
      </w:r>
      <w:r w:rsidRPr="00DE5777">
        <w:fldChar w:fldCharType="end"/>
      </w:r>
      <w:bookmarkEnd w:id="142"/>
      <w:r w:rsidRPr="00DE5777">
        <w:rPr>
          <w:lang w:val="en-US"/>
        </w:rPr>
        <w:t xml:space="preserve">. </w:t>
      </w:r>
      <w:r w:rsidR="001B581F" w:rsidRPr="00DE5777">
        <w:rPr>
          <w:lang w:val="en-US"/>
        </w:rPr>
        <w:t xml:space="preserve">20 </w:t>
      </w:r>
      <w:r w:rsidRPr="00DE5777">
        <w:rPr>
          <w:lang w:val="en-US"/>
        </w:rPr>
        <w:t>sampel dataset QnA di USK</w:t>
      </w:r>
      <w:bookmarkEnd w:id="143"/>
    </w:p>
    <w:tbl>
      <w:tblPr>
        <w:tblStyle w:val="TableGrid"/>
        <w:tblW w:w="0" w:type="auto"/>
        <w:tblLook w:val="04A0" w:firstRow="1" w:lastRow="0" w:firstColumn="1" w:lastColumn="0" w:noHBand="0" w:noVBand="1"/>
      </w:tblPr>
      <w:tblGrid>
        <w:gridCol w:w="510"/>
        <w:gridCol w:w="1216"/>
        <w:gridCol w:w="2120"/>
        <w:gridCol w:w="4875"/>
      </w:tblGrid>
      <w:tr w:rsidR="00DD23F7" w14:paraId="10BC2339" w14:textId="77777777" w:rsidTr="00386FF7">
        <w:tc>
          <w:tcPr>
            <w:tcW w:w="0" w:type="auto"/>
            <w:vAlign w:val="center"/>
          </w:tcPr>
          <w:p w14:paraId="4A86A197" w14:textId="77777777" w:rsidR="00DD23F7" w:rsidRDefault="00DD23F7" w:rsidP="00386FF7">
            <w:pPr>
              <w:spacing w:line="360" w:lineRule="auto"/>
              <w:jc w:val="center"/>
              <w:rPr>
                <w:lang w:val="en-US"/>
              </w:rPr>
            </w:pPr>
            <w:r>
              <w:rPr>
                <w:lang w:val="en-US"/>
              </w:rPr>
              <w:t>No</w:t>
            </w:r>
          </w:p>
        </w:tc>
        <w:tc>
          <w:tcPr>
            <w:tcW w:w="0" w:type="auto"/>
            <w:vAlign w:val="center"/>
          </w:tcPr>
          <w:p w14:paraId="29F1EEC8" w14:textId="77777777" w:rsidR="00DD23F7" w:rsidRDefault="00DD23F7" w:rsidP="00386FF7">
            <w:pPr>
              <w:spacing w:line="360" w:lineRule="auto"/>
              <w:jc w:val="center"/>
              <w:rPr>
                <w:lang w:val="en-US"/>
              </w:rPr>
            </w:pPr>
            <w:r>
              <w:rPr>
                <w:lang w:val="en-US"/>
              </w:rPr>
              <w:t>Label</w:t>
            </w:r>
          </w:p>
        </w:tc>
        <w:tc>
          <w:tcPr>
            <w:tcW w:w="0" w:type="auto"/>
            <w:vAlign w:val="center"/>
          </w:tcPr>
          <w:p w14:paraId="41623431" w14:textId="77777777" w:rsidR="00DD23F7" w:rsidRDefault="00DD23F7" w:rsidP="00386FF7">
            <w:pPr>
              <w:spacing w:line="360" w:lineRule="auto"/>
              <w:jc w:val="center"/>
              <w:rPr>
                <w:lang w:val="en-US"/>
              </w:rPr>
            </w:pPr>
            <w:r>
              <w:rPr>
                <w:lang w:val="en-US"/>
              </w:rPr>
              <w:t>Pertanyaan</w:t>
            </w:r>
          </w:p>
        </w:tc>
        <w:tc>
          <w:tcPr>
            <w:tcW w:w="0" w:type="auto"/>
            <w:vAlign w:val="center"/>
          </w:tcPr>
          <w:p w14:paraId="6F7904DA" w14:textId="77777777" w:rsidR="00DD23F7" w:rsidRDefault="00DD23F7" w:rsidP="00386FF7">
            <w:pPr>
              <w:spacing w:line="360" w:lineRule="auto"/>
              <w:jc w:val="center"/>
              <w:rPr>
                <w:lang w:val="en-US"/>
              </w:rPr>
            </w:pPr>
            <w:r>
              <w:rPr>
                <w:lang w:val="en-US"/>
              </w:rPr>
              <w:t>Jawaban</w:t>
            </w:r>
          </w:p>
        </w:tc>
      </w:tr>
      <w:tr w:rsidR="00DD23F7" w14:paraId="3988F167" w14:textId="77777777" w:rsidTr="00386FF7">
        <w:tc>
          <w:tcPr>
            <w:tcW w:w="0" w:type="auto"/>
            <w:vAlign w:val="center"/>
          </w:tcPr>
          <w:p w14:paraId="1C9FF749" w14:textId="77777777" w:rsidR="00DD23F7" w:rsidRDefault="00DD23F7" w:rsidP="00386FF7">
            <w:pPr>
              <w:spacing w:line="360" w:lineRule="auto"/>
              <w:jc w:val="center"/>
              <w:rPr>
                <w:lang w:val="en-US"/>
              </w:rPr>
            </w:pPr>
            <w:r>
              <w:rPr>
                <w:lang w:val="en-US"/>
              </w:rPr>
              <w:t>1</w:t>
            </w:r>
          </w:p>
        </w:tc>
        <w:tc>
          <w:tcPr>
            <w:tcW w:w="0" w:type="auto"/>
            <w:vAlign w:val="center"/>
          </w:tcPr>
          <w:p w14:paraId="3FDE5A20" w14:textId="77777777" w:rsidR="00DD23F7" w:rsidRDefault="00DD23F7" w:rsidP="00386FF7">
            <w:pPr>
              <w:spacing w:line="360" w:lineRule="auto"/>
              <w:jc w:val="center"/>
              <w:rPr>
                <w:lang w:val="en-US"/>
              </w:rPr>
            </w:pPr>
            <w:r>
              <w:t>Umum</w:t>
            </w:r>
          </w:p>
        </w:tc>
        <w:tc>
          <w:tcPr>
            <w:tcW w:w="0" w:type="auto"/>
          </w:tcPr>
          <w:p w14:paraId="503456B7" w14:textId="2F09914B" w:rsidR="00DD23F7" w:rsidRDefault="00DD23F7" w:rsidP="00386FF7">
            <w:pPr>
              <w:spacing w:line="360" w:lineRule="auto"/>
              <w:rPr>
                <w:lang w:val="en-US"/>
              </w:rPr>
            </w:pPr>
            <w:r>
              <w:t>Bagaimana cara mendapatkan sertifikat akreditasi</w:t>
            </w:r>
            <w:r w:rsidR="00F716FF">
              <w:rPr>
                <w:lang w:val="id-ID"/>
              </w:rPr>
              <w:t xml:space="preserve"> </w:t>
            </w:r>
            <w:r>
              <w:t>universitas?</w:t>
            </w:r>
          </w:p>
        </w:tc>
        <w:tc>
          <w:tcPr>
            <w:tcW w:w="0" w:type="auto"/>
            <w:vAlign w:val="center"/>
          </w:tcPr>
          <w:p w14:paraId="02EF8333" w14:textId="6AADF828" w:rsidR="00DD23F7" w:rsidRDefault="00DD23F7" w:rsidP="00386FF7">
            <w:pPr>
              <w:spacing w:line="360" w:lineRule="auto"/>
              <w:rPr>
                <w:lang w:val="en-US"/>
              </w:rPr>
            </w:pPr>
            <w:r>
              <w:t>Untuk sertifikat akreditasi silakan download disini ya https://lpm.usk.ac.id/, untuk sertifikat akreditasi y</w:t>
            </w:r>
            <w:r w:rsidR="008962B5">
              <w:rPr>
                <w:lang w:val="id-ID"/>
              </w:rPr>
              <w:t>an</w:t>
            </w:r>
            <w:r>
              <w:t>g terbaru tidak perlu dilegalisir karena sudah ada QR Code</w:t>
            </w:r>
          </w:p>
        </w:tc>
      </w:tr>
      <w:tr w:rsidR="00DD23F7" w14:paraId="65A0802F" w14:textId="77777777" w:rsidTr="00386FF7">
        <w:tc>
          <w:tcPr>
            <w:tcW w:w="0" w:type="auto"/>
            <w:vAlign w:val="center"/>
          </w:tcPr>
          <w:p w14:paraId="55A1C6E6" w14:textId="77777777" w:rsidR="00DD23F7" w:rsidRDefault="00DD23F7" w:rsidP="00386FF7">
            <w:pPr>
              <w:spacing w:line="360" w:lineRule="auto"/>
              <w:jc w:val="center"/>
              <w:rPr>
                <w:lang w:val="en-US"/>
              </w:rPr>
            </w:pPr>
            <w:r>
              <w:rPr>
                <w:lang w:val="en-US"/>
              </w:rPr>
              <w:t>2</w:t>
            </w:r>
          </w:p>
        </w:tc>
        <w:tc>
          <w:tcPr>
            <w:tcW w:w="0" w:type="auto"/>
            <w:vAlign w:val="center"/>
          </w:tcPr>
          <w:p w14:paraId="3A58452A" w14:textId="77777777" w:rsidR="00DD23F7" w:rsidRDefault="00DD23F7" w:rsidP="00386FF7">
            <w:pPr>
              <w:spacing w:line="360" w:lineRule="auto"/>
              <w:jc w:val="center"/>
            </w:pPr>
            <w:r>
              <w:t>Umum</w:t>
            </w:r>
          </w:p>
        </w:tc>
        <w:tc>
          <w:tcPr>
            <w:tcW w:w="0" w:type="auto"/>
          </w:tcPr>
          <w:p w14:paraId="67622D67" w14:textId="77777777" w:rsidR="00DD23F7" w:rsidRDefault="00DD23F7" w:rsidP="00386FF7">
            <w:pPr>
              <w:spacing w:line="360" w:lineRule="auto"/>
            </w:pPr>
            <w:r>
              <w:t>Bagaimana jika lupa password untuk pengisian krs online?</w:t>
            </w:r>
          </w:p>
        </w:tc>
        <w:tc>
          <w:tcPr>
            <w:tcW w:w="0" w:type="auto"/>
          </w:tcPr>
          <w:p w14:paraId="3C74BDC2" w14:textId="22841689" w:rsidR="00DD23F7" w:rsidRDefault="00DD23F7" w:rsidP="00386FF7">
            <w:pPr>
              <w:spacing w:line="360" w:lineRule="auto"/>
            </w:pPr>
            <w:r>
              <w:t>Terkait dengan riset kata sandi KRS Online, Anda bisa membuat permohonan melalui laman website Kami di: ult.usk.ac.id atau langsung melalui link google form: https://forms.gle/Xq6ThdgQNhWYhbat8. Jika ada kendala, Anda bisa menghubungi Kami via email di ult@usk.ac.id (khusus untuk riset password KRS, riset password email domain USK, perbaikan biodata KRS, dan perbaikan data PDDIKTI)</w:t>
            </w:r>
          </w:p>
        </w:tc>
      </w:tr>
      <w:tr w:rsidR="00DD23F7" w14:paraId="2E15F961" w14:textId="77777777" w:rsidTr="00386FF7">
        <w:tc>
          <w:tcPr>
            <w:tcW w:w="0" w:type="auto"/>
            <w:vAlign w:val="center"/>
          </w:tcPr>
          <w:p w14:paraId="59627A91" w14:textId="77777777" w:rsidR="00DD23F7" w:rsidRDefault="00DD23F7" w:rsidP="00386FF7">
            <w:pPr>
              <w:spacing w:line="360" w:lineRule="auto"/>
              <w:jc w:val="center"/>
              <w:rPr>
                <w:lang w:val="en-US"/>
              </w:rPr>
            </w:pPr>
            <w:r>
              <w:rPr>
                <w:lang w:val="en-US"/>
              </w:rPr>
              <w:t>3</w:t>
            </w:r>
          </w:p>
        </w:tc>
        <w:tc>
          <w:tcPr>
            <w:tcW w:w="0" w:type="auto"/>
            <w:vAlign w:val="center"/>
          </w:tcPr>
          <w:p w14:paraId="3204F14E" w14:textId="77777777" w:rsidR="00DD23F7" w:rsidRDefault="00DD23F7" w:rsidP="00386FF7">
            <w:pPr>
              <w:spacing w:line="360" w:lineRule="auto"/>
              <w:jc w:val="center"/>
            </w:pPr>
            <w:r>
              <w:t>UKT</w:t>
            </w:r>
          </w:p>
        </w:tc>
        <w:tc>
          <w:tcPr>
            <w:tcW w:w="0" w:type="auto"/>
          </w:tcPr>
          <w:p w14:paraId="02AA1502" w14:textId="548810AF" w:rsidR="00DD23F7" w:rsidRDefault="00DD23F7" w:rsidP="00386FF7">
            <w:pPr>
              <w:spacing w:line="360" w:lineRule="auto"/>
            </w:pPr>
            <w:r>
              <w:t xml:space="preserve">Bagaimana cara membayar </w:t>
            </w:r>
            <w:r w:rsidR="00845DB5">
              <w:rPr>
                <w:lang w:val="id-ID"/>
              </w:rPr>
              <w:t>UKT</w:t>
            </w:r>
            <w:r>
              <w:t xml:space="preserve"> untuk jalur </w:t>
            </w:r>
            <w:r w:rsidR="00845DB5">
              <w:rPr>
                <w:lang w:val="id-ID"/>
              </w:rPr>
              <w:t>SMMPTN B</w:t>
            </w:r>
            <w:r>
              <w:t xml:space="preserve">arat, dan </w:t>
            </w:r>
            <w:r w:rsidR="007A0B66">
              <w:rPr>
                <w:lang w:val="id-ID"/>
              </w:rPr>
              <w:t>UKT</w:t>
            </w:r>
            <w:r>
              <w:t xml:space="preserve"> nya apakah di bayar sekalian dengan IPI nya?</w:t>
            </w:r>
          </w:p>
        </w:tc>
        <w:tc>
          <w:tcPr>
            <w:tcW w:w="0" w:type="auto"/>
          </w:tcPr>
          <w:p w14:paraId="51F48EC5" w14:textId="2BCCF195" w:rsidR="00DD23F7" w:rsidRDefault="00DD23F7" w:rsidP="00386FF7">
            <w:pPr>
              <w:spacing w:line="360" w:lineRule="auto"/>
            </w:pPr>
            <w:r>
              <w:t xml:space="preserve">Silahkan langsung bayar ke Bank, dan masalah IPI tidak boleh di cicil kecuali hanya </w:t>
            </w:r>
            <w:r w:rsidR="00B8193F">
              <w:rPr>
                <w:lang w:val="id-ID"/>
              </w:rPr>
              <w:t>F</w:t>
            </w:r>
            <w:r>
              <w:t xml:space="preserve">akultas </w:t>
            </w:r>
            <w:r w:rsidR="00B8193F">
              <w:rPr>
                <w:lang w:val="id-ID"/>
              </w:rPr>
              <w:t>K</w:t>
            </w:r>
            <w:r>
              <w:t>edokteran saja</w:t>
            </w:r>
          </w:p>
        </w:tc>
      </w:tr>
      <w:tr w:rsidR="00DD23F7" w14:paraId="4CA6A6AF" w14:textId="77777777" w:rsidTr="00386FF7">
        <w:tc>
          <w:tcPr>
            <w:tcW w:w="0" w:type="auto"/>
            <w:vAlign w:val="center"/>
          </w:tcPr>
          <w:p w14:paraId="1C0CD89B" w14:textId="77777777" w:rsidR="00DD23F7" w:rsidRDefault="00DD23F7" w:rsidP="00386FF7">
            <w:pPr>
              <w:spacing w:line="360" w:lineRule="auto"/>
              <w:jc w:val="center"/>
              <w:rPr>
                <w:lang w:val="en-US"/>
              </w:rPr>
            </w:pPr>
            <w:r>
              <w:rPr>
                <w:lang w:val="en-US"/>
              </w:rPr>
              <w:t>4</w:t>
            </w:r>
          </w:p>
        </w:tc>
        <w:tc>
          <w:tcPr>
            <w:tcW w:w="0" w:type="auto"/>
            <w:vAlign w:val="center"/>
          </w:tcPr>
          <w:p w14:paraId="33DE6809" w14:textId="77777777" w:rsidR="00DD23F7" w:rsidRDefault="00DD23F7" w:rsidP="00386FF7">
            <w:pPr>
              <w:spacing w:line="360" w:lineRule="auto"/>
              <w:jc w:val="center"/>
            </w:pPr>
            <w:r>
              <w:t>UKT</w:t>
            </w:r>
          </w:p>
        </w:tc>
        <w:tc>
          <w:tcPr>
            <w:tcW w:w="0" w:type="auto"/>
          </w:tcPr>
          <w:p w14:paraId="7649DDCF" w14:textId="1770483B" w:rsidR="00DD23F7" w:rsidRDefault="00DD23F7" w:rsidP="00386FF7">
            <w:pPr>
              <w:spacing w:line="360" w:lineRule="auto"/>
            </w:pPr>
            <w:r>
              <w:t xml:space="preserve">Kapan jadwal sanggahan </w:t>
            </w:r>
            <w:r w:rsidR="00760925">
              <w:rPr>
                <w:lang w:val="id-ID"/>
              </w:rPr>
              <w:t>UKT</w:t>
            </w:r>
            <w:r>
              <w:t xml:space="preserve"> bagi mahasiswa?</w:t>
            </w:r>
          </w:p>
        </w:tc>
        <w:tc>
          <w:tcPr>
            <w:tcW w:w="0" w:type="auto"/>
          </w:tcPr>
          <w:p w14:paraId="0ACF456A" w14:textId="26087999" w:rsidR="00DD23F7" w:rsidRDefault="00DD23F7" w:rsidP="00386FF7">
            <w:pPr>
              <w:spacing w:line="360" w:lineRule="auto"/>
            </w:pPr>
            <w:r>
              <w:t>Untuk data UKT y</w:t>
            </w:r>
            <w:r w:rsidR="008962B5">
              <w:rPr>
                <w:lang w:val="id-ID"/>
              </w:rPr>
              <w:t>an</w:t>
            </w:r>
            <w:r>
              <w:t>g sudah dibuat tidak bisa diubah kembali dan data UKT itu tidak menjadi masalah y</w:t>
            </w:r>
            <w:r w:rsidR="008962B5">
              <w:rPr>
                <w:lang w:val="id-ID"/>
              </w:rPr>
              <w:t>an</w:t>
            </w:r>
            <w:r>
              <w:t xml:space="preserve">g penting data KRS benar semua dan mengenai banding </w:t>
            </w:r>
            <w:r w:rsidR="001E6278">
              <w:rPr>
                <w:lang w:val="id-ID"/>
              </w:rPr>
              <w:t>UKT</w:t>
            </w:r>
            <w:r>
              <w:t xml:space="preserve"> nanti akan dibuka oleh bagian </w:t>
            </w:r>
            <w:r w:rsidR="00BF2E1A">
              <w:rPr>
                <w:lang w:val="id-ID"/>
              </w:rPr>
              <w:t>K</w:t>
            </w:r>
            <w:r>
              <w:t>euangan, silakan pantau infonya di web usk.ac.id</w:t>
            </w:r>
          </w:p>
        </w:tc>
      </w:tr>
      <w:tr w:rsidR="00DD23F7" w14:paraId="0FF490C1" w14:textId="77777777" w:rsidTr="00386FF7">
        <w:tc>
          <w:tcPr>
            <w:tcW w:w="0" w:type="auto"/>
            <w:vAlign w:val="center"/>
          </w:tcPr>
          <w:p w14:paraId="305563BD" w14:textId="77777777" w:rsidR="00DD23F7" w:rsidRDefault="00DD23F7" w:rsidP="00386FF7">
            <w:pPr>
              <w:spacing w:line="360" w:lineRule="auto"/>
              <w:jc w:val="center"/>
              <w:rPr>
                <w:lang w:val="en-US"/>
              </w:rPr>
            </w:pPr>
            <w:r>
              <w:rPr>
                <w:lang w:val="en-US"/>
              </w:rPr>
              <w:lastRenderedPageBreak/>
              <w:t>5</w:t>
            </w:r>
          </w:p>
        </w:tc>
        <w:tc>
          <w:tcPr>
            <w:tcW w:w="0" w:type="auto"/>
            <w:vAlign w:val="center"/>
          </w:tcPr>
          <w:p w14:paraId="56E00D2B" w14:textId="77777777" w:rsidR="00DD23F7" w:rsidRDefault="00DD23F7" w:rsidP="00386FF7">
            <w:pPr>
              <w:spacing w:line="360" w:lineRule="auto"/>
              <w:jc w:val="center"/>
            </w:pPr>
            <w:r>
              <w:t>Akademik</w:t>
            </w:r>
          </w:p>
        </w:tc>
        <w:tc>
          <w:tcPr>
            <w:tcW w:w="0" w:type="auto"/>
          </w:tcPr>
          <w:p w14:paraId="6C661DB5" w14:textId="77777777" w:rsidR="00DD23F7" w:rsidRDefault="00DD23F7" w:rsidP="00386FF7">
            <w:pPr>
              <w:spacing w:line="360" w:lineRule="auto"/>
            </w:pPr>
            <w:r>
              <w:t>Bagaimana cara membuat Surat Keterangan Aktif Kuliah?</w:t>
            </w:r>
          </w:p>
        </w:tc>
        <w:tc>
          <w:tcPr>
            <w:tcW w:w="0" w:type="auto"/>
          </w:tcPr>
          <w:p w14:paraId="248EA8F5" w14:textId="77777777" w:rsidR="00DD23F7" w:rsidRDefault="00DD23F7" w:rsidP="00386FF7">
            <w:pPr>
              <w:spacing w:line="360" w:lineRule="auto"/>
            </w:pPr>
            <w:r>
              <w:t>Terkait masalah Surat keterangan Aktif Kuliah silahkan mengurus ke bagian Registrasi Akademik</w:t>
            </w:r>
          </w:p>
        </w:tc>
      </w:tr>
      <w:tr w:rsidR="00DD23F7" w14:paraId="72B7DB26" w14:textId="77777777" w:rsidTr="00386FF7">
        <w:tc>
          <w:tcPr>
            <w:tcW w:w="0" w:type="auto"/>
            <w:vAlign w:val="center"/>
          </w:tcPr>
          <w:p w14:paraId="3461F61C" w14:textId="77777777" w:rsidR="00DD23F7" w:rsidRDefault="00DD23F7" w:rsidP="00386FF7">
            <w:pPr>
              <w:spacing w:line="360" w:lineRule="auto"/>
              <w:jc w:val="center"/>
              <w:rPr>
                <w:lang w:val="en-US"/>
              </w:rPr>
            </w:pPr>
            <w:r>
              <w:rPr>
                <w:lang w:val="en-US"/>
              </w:rPr>
              <w:t>6</w:t>
            </w:r>
          </w:p>
        </w:tc>
        <w:tc>
          <w:tcPr>
            <w:tcW w:w="0" w:type="auto"/>
            <w:vAlign w:val="center"/>
          </w:tcPr>
          <w:p w14:paraId="2D2B5A47" w14:textId="77777777" w:rsidR="00DD23F7" w:rsidRDefault="00DD23F7" w:rsidP="00386FF7">
            <w:pPr>
              <w:spacing w:line="360" w:lineRule="auto"/>
              <w:jc w:val="center"/>
            </w:pPr>
            <w:r>
              <w:t>Umum</w:t>
            </w:r>
          </w:p>
        </w:tc>
        <w:tc>
          <w:tcPr>
            <w:tcW w:w="0" w:type="auto"/>
          </w:tcPr>
          <w:p w14:paraId="733321EB" w14:textId="77777777" w:rsidR="00DD23F7" w:rsidRDefault="00DD23F7" w:rsidP="00386FF7">
            <w:pPr>
              <w:spacing w:line="360" w:lineRule="auto"/>
            </w:pPr>
            <w:r>
              <w:t>Dimana informasi mengenai jadwal daftar ulang mahasiswa baru jalur SNBP dan SNBT?</w:t>
            </w:r>
          </w:p>
        </w:tc>
        <w:tc>
          <w:tcPr>
            <w:tcW w:w="0" w:type="auto"/>
          </w:tcPr>
          <w:p w14:paraId="0BA92332" w14:textId="77777777" w:rsidR="00DD23F7" w:rsidRDefault="00DD23F7" w:rsidP="00386FF7">
            <w:pPr>
              <w:spacing w:line="360" w:lineRule="auto"/>
            </w:pPr>
            <w:r>
              <w:t>Link jadwal pendaftaran ulang calon Mahasiswa Baru jalur SNBP dan SNBT https://usk.ac.id/tahapan-pendaftaran-ulang-jadwal-dan-tata-cara-calon-mahasiswa-jalur-snbt-2023/. Mohon dibaca dengan seksama agar tidak ada informasi yang tertinggal.</w:t>
            </w:r>
          </w:p>
        </w:tc>
      </w:tr>
      <w:tr w:rsidR="00DD23F7" w14:paraId="02A619D3" w14:textId="77777777" w:rsidTr="00386FF7">
        <w:tc>
          <w:tcPr>
            <w:tcW w:w="0" w:type="auto"/>
            <w:vAlign w:val="center"/>
          </w:tcPr>
          <w:p w14:paraId="125F4488" w14:textId="77777777" w:rsidR="00DD23F7" w:rsidRDefault="00DD23F7" w:rsidP="00386FF7">
            <w:pPr>
              <w:spacing w:line="360" w:lineRule="auto"/>
              <w:jc w:val="center"/>
              <w:rPr>
                <w:lang w:val="en-US"/>
              </w:rPr>
            </w:pPr>
            <w:r>
              <w:rPr>
                <w:lang w:val="en-US"/>
              </w:rPr>
              <w:t>7</w:t>
            </w:r>
          </w:p>
        </w:tc>
        <w:tc>
          <w:tcPr>
            <w:tcW w:w="0" w:type="auto"/>
            <w:vAlign w:val="center"/>
          </w:tcPr>
          <w:p w14:paraId="6BD4D578" w14:textId="77777777" w:rsidR="00DD23F7" w:rsidRDefault="00DD23F7" w:rsidP="00386FF7">
            <w:pPr>
              <w:spacing w:line="360" w:lineRule="auto"/>
              <w:jc w:val="center"/>
            </w:pPr>
            <w:r>
              <w:t>UKT</w:t>
            </w:r>
          </w:p>
        </w:tc>
        <w:tc>
          <w:tcPr>
            <w:tcW w:w="0" w:type="auto"/>
          </w:tcPr>
          <w:p w14:paraId="5F0E420C" w14:textId="77777777" w:rsidR="00DD23F7" w:rsidRDefault="00DD23F7" w:rsidP="00386FF7">
            <w:pPr>
              <w:spacing w:line="360" w:lineRule="auto"/>
            </w:pPr>
            <w:r>
              <w:t>Kenapa di dalam pengisian UKTB dinyatakan belum lolos validasi?</w:t>
            </w:r>
          </w:p>
        </w:tc>
        <w:tc>
          <w:tcPr>
            <w:tcW w:w="0" w:type="auto"/>
          </w:tcPr>
          <w:p w14:paraId="41089E1A" w14:textId="77777777" w:rsidR="00DD23F7" w:rsidRDefault="00DD23F7" w:rsidP="00386FF7">
            <w:pPr>
              <w:spacing w:line="360" w:lineRule="auto"/>
            </w:pPr>
            <w:r>
              <w:t>Kolom validasi ini, harus menunggu sampai Status Buta Warna berubah menjadi Warna Hijau</w:t>
            </w:r>
          </w:p>
        </w:tc>
      </w:tr>
      <w:tr w:rsidR="00DD23F7" w14:paraId="2E7F1556" w14:textId="77777777" w:rsidTr="00386FF7">
        <w:tc>
          <w:tcPr>
            <w:tcW w:w="0" w:type="auto"/>
            <w:vAlign w:val="center"/>
          </w:tcPr>
          <w:p w14:paraId="393966FB" w14:textId="77777777" w:rsidR="00DD23F7" w:rsidRDefault="00DD23F7" w:rsidP="00386FF7">
            <w:pPr>
              <w:spacing w:line="360" w:lineRule="auto"/>
              <w:jc w:val="center"/>
              <w:rPr>
                <w:lang w:val="en-US"/>
              </w:rPr>
            </w:pPr>
            <w:r>
              <w:rPr>
                <w:lang w:val="en-US"/>
              </w:rPr>
              <w:t>8</w:t>
            </w:r>
          </w:p>
        </w:tc>
        <w:tc>
          <w:tcPr>
            <w:tcW w:w="0" w:type="auto"/>
            <w:vAlign w:val="center"/>
          </w:tcPr>
          <w:p w14:paraId="6A306EEB" w14:textId="77777777" w:rsidR="00DD23F7" w:rsidRDefault="00DD23F7" w:rsidP="00386FF7">
            <w:pPr>
              <w:spacing w:line="360" w:lineRule="auto"/>
              <w:jc w:val="center"/>
            </w:pPr>
            <w:r>
              <w:t>Umum</w:t>
            </w:r>
          </w:p>
        </w:tc>
        <w:tc>
          <w:tcPr>
            <w:tcW w:w="0" w:type="auto"/>
          </w:tcPr>
          <w:p w14:paraId="5F1C2601" w14:textId="77777777" w:rsidR="00DD23F7" w:rsidRDefault="00DD23F7" w:rsidP="00386FF7">
            <w:pPr>
              <w:spacing w:line="360" w:lineRule="auto"/>
            </w:pPr>
            <w:r>
              <w:t>Apakah boleh jika menggunakan sertifikat TOEFL dari penyelenggara tes selain USK?</w:t>
            </w:r>
          </w:p>
        </w:tc>
        <w:tc>
          <w:tcPr>
            <w:tcW w:w="0" w:type="auto"/>
          </w:tcPr>
          <w:p w14:paraId="55EADF23" w14:textId="77777777" w:rsidR="00DD23F7" w:rsidRDefault="00DD23F7" w:rsidP="00386FF7">
            <w:pPr>
              <w:spacing w:line="360" w:lineRule="auto"/>
            </w:pPr>
            <w:r>
              <w:t>Sertifikat yang diakui oleh USK adalah ITP dan akan divalidasi dengan pihak pusat ITP. Untuk prosesnya dapat memperlihatkan bukti fisik dan akan divalidasi oleh Lab Bahasa.</w:t>
            </w:r>
          </w:p>
        </w:tc>
      </w:tr>
      <w:tr w:rsidR="00DD23F7" w14:paraId="10A10E3C" w14:textId="77777777" w:rsidTr="00386FF7">
        <w:tc>
          <w:tcPr>
            <w:tcW w:w="0" w:type="auto"/>
            <w:vAlign w:val="center"/>
          </w:tcPr>
          <w:p w14:paraId="5C6252FE" w14:textId="77777777" w:rsidR="00DD23F7" w:rsidRDefault="00DD23F7" w:rsidP="00386FF7">
            <w:pPr>
              <w:spacing w:line="360" w:lineRule="auto"/>
              <w:jc w:val="center"/>
              <w:rPr>
                <w:lang w:val="en-US"/>
              </w:rPr>
            </w:pPr>
            <w:r>
              <w:rPr>
                <w:lang w:val="en-US"/>
              </w:rPr>
              <w:t>9</w:t>
            </w:r>
          </w:p>
        </w:tc>
        <w:tc>
          <w:tcPr>
            <w:tcW w:w="0" w:type="auto"/>
            <w:vAlign w:val="center"/>
          </w:tcPr>
          <w:p w14:paraId="4316B071" w14:textId="77777777" w:rsidR="00DD23F7" w:rsidRDefault="00DD23F7" w:rsidP="00386FF7">
            <w:pPr>
              <w:spacing w:line="360" w:lineRule="auto"/>
              <w:jc w:val="center"/>
            </w:pPr>
            <w:r>
              <w:t>Umum</w:t>
            </w:r>
          </w:p>
        </w:tc>
        <w:tc>
          <w:tcPr>
            <w:tcW w:w="0" w:type="auto"/>
          </w:tcPr>
          <w:p w14:paraId="587BB48B" w14:textId="4FC410A3" w:rsidR="00DD23F7" w:rsidRDefault="00DD23F7" w:rsidP="00386FF7">
            <w:pPr>
              <w:spacing w:line="360" w:lineRule="auto"/>
            </w:pPr>
            <w:r>
              <w:t>Bagaimana cara mendaftar Bimbingan/Kelas TOEFL?</w:t>
            </w:r>
          </w:p>
        </w:tc>
        <w:tc>
          <w:tcPr>
            <w:tcW w:w="0" w:type="auto"/>
          </w:tcPr>
          <w:p w14:paraId="1CCA1C01" w14:textId="6421B6FD" w:rsidR="00DD23F7" w:rsidRDefault="00DD23F7" w:rsidP="00386FF7">
            <w:pPr>
              <w:spacing w:line="360" w:lineRule="auto"/>
            </w:pPr>
            <w:r>
              <w:t>Silahkan CP ke WA Only UPT. Bahasa secara online di 081375386018,</w:t>
            </w:r>
            <w:r w:rsidR="00BC0E6A">
              <w:rPr>
                <w:lang w:val="id-ID"/>
              </w:rPr>
              <w:t xml:space="preserve"> </w:t>
            </w:r>
            <w:r>
              <w:t>Pelatihan akan dibuka jika sudah memenuhi kuota kelas, Pendaftaran TOEFL wajib menyertakan Surat Pengantar yang dikeluarkan oleh Prodi masing-masing.</w:t>
            </w:r>
          </w:p>
        </w:tc>
      </w:tr>
      <w:tr w:rsidR="00DD23F7" w14:paraId="3E978692" w14:textId="77777777" w:rsidTr="00386FF7">
        <w:tc>
          <w:tcPr>
            <w:tcW w:w="0" w:type="auto"/>
            <w:vAlign w:val="center"/>
          </w:tcPr>
          <w:p w14:paraId="0DABCC4C" w14:textId="77777777" w:rsidR="00DD23F7" w:rsidRDefault="00DD23F7" w:rsidP="00386FF7">
            <w:pPr>
              <w:spacing w:line="360" w:lineRule="auto"/>
              <w:jc w:val="center"/>
              <w:rPr>
                <w:lang w:val="en-US"/>
              </w:rPr>
            </w:pPr>
            <w:r>
              <w:rPr>
                <w:lang w:val="en-US"/>
              </w:rPr>
              <w:t>10</w:t>
            </w:r>
          </w:p>
        </w:tc>
        <w:tc>
          <w:tcPr>
            <w:tcW w:w="0" w:type="auto"/>
            <w:vAlign w:val="center"/>
          </w:tcPr>
          <w:p w14:paraId="12C93171" w14:textId="77777777" w:rsidR="00DD23F7" w:rsidRDefault="00DD23F7" w:rsidP="00386FF7">
            <w:pPr>
              <w:spacing w:line="360" w:lineRule="auto"/>
              <w:jc w:val="center"/>
            </w:pPr>
            <w:r>
              <w:t>Umum</w:t>
            </w:r>
          </w:p>
        </w:tc>
        <w:tc>
          <w:tcPr>
            <w:tcW w:w="0" w:type="auto"/>
          </w:tcPr>
          <w:p w14:paraId="4B7A6782" w14:textId="77777777" w:rsidR="00DD23F7" w:rsidRDefault="00DD23F7" w:rsidP="00386FF7">
            <w:pPr>
              <w:spacing w:line="360" w:lineRule="auto"/>
            </w:pPr>
            <w:r>
              <w:t>Apakah mahasiswa bisa pindah ke Fakultas Lain?</w:t>
            </w:r>
          </w:p>
        </w:tc>
        <w:tc>
          <w:tcPr>
            <w:tcW w:w="0" w:type="auto"/>
          </w:tcPr>
          <w:p w14:paraId="31E1CD8E" w14:textId="04BD2463" w:rsidR="00DD23F7" w:rsidRDefault="00DD23F7" w:rsidP="00386FF7">
            <w:pPr>
              <w:spacing w:line="360" w:lineRule="auto"/>
            </w:pPr>
            <w:r>
              <w:t xml:space="preserve">Mahasiswa tidak bisa pindah Fakultas. Yang boleh pindah hanya </w:t>
            </w:r>
            <w:r w:rsidR="005D6AF4">
              <w:rPr>
                <w:lang w:val="id-ID"/>
              </w:rPr>
              <w:t>p</w:t>
            </w:r>
            <w:r>
              <w:t>ro</w:t>
            </w:r>
            <w:r w:rsidR="003054C5">
              <w:rPr>
                <w:lang w:val="id-ID"/>
              </w:rPr>
              <w:t xml:space="preserve">gram </w:t>
            </w:r>
            <w:r w:rsidR="005D6AF4">
              <w:rPr>
                <w:lang w:val="id-ID"/>
              </w:rPr>
              <w:t>s</w:t>
            </w:r>
            <w:r w:rsidR="003054C5">
              <w:rPr>
                <w:lang w:val="id-ID"/>
              </w:rPr>
              <w:t>tu</w:t>
            </w:r>
            <w:r>
              <w:t>di saja </w:t>
            </w:r>
          </w:p>
        </w:tc>
      </w:tr>
      <w:tr w:rsidR="00DD23F7" w14:paraId="5658B5DB" w14:textId="77777777" w:rsidTr="00386FF7">
        <w:tc>
          <w:tcPr>
            <w:tcW w:w="0" w:type="auto"/>
            <w:vAlign w:val="center"/>
          </w:tcPr>
          <w:p w14:paraId="56125B8A" w14:textId="77777777" w:rsidR="00DD23F7" w:rsidRDefault="00DD23F7" w:rsidP="00386FF7">
            <w:pPr>
              <w:spacing w:line="360" w:lineRule="auto"/>
              <w:jc w:val="center"/>
              <w:rPr>
                <w:lang w:val="en-US"/>
              </w:rPr>
            </w:pPr>
            <w:r>
              <w:rPr>
                <w:lang w:val="en-US"/>
              </w:rPr>
              <w:t>11</w:t>
            </w:r>
          </w:p>
        </w:tc>
        <w:tc>
          <w:tcPr>
            <w:tcW w:w="0" w:type="auto"/>
            <w:vAlign w:val="center"/>
          </w:tcPr>
          <w:p w14:paraId="194EA86F" w14:textId="77777777" w:rsidR="00DD23F7" w:rsidRDefault="00DD23F7" w:rsidP="00386FF7">
            <w:pPr>
              <w:spacing w:line="360" w:lineRule="auto"/>
              <w:jc w:val="center"/>
            </w:pPr>
            <w:r>
              <w:t>Akademik</w:t>
            </w:r>
          </w:p>
        </w:tc>
        <w:tc>
          <w:tcPr>
            <w:tcW w:w="0" w:type="auto"/>
          </w:tcPr>
          <w:p w14:paraId="79A061FE" w14:textId="77777777" w:rsidR="00DD23F7" w:rsidRDefault="00DD23F7" w:rsidP="00386FF7">
            <w:pPr>
              <w:spacing w:line="360" w:lineRule="auto"/>
            </w:pPr>
            <w:r>
              <w:t> Bagaimana cara mengurus cuti perkuliahan?</w:t>
            </w:r>
          </w:p>
        </w:tc>
        <w:tc>
          <w:tcPr>
            <w:tcW w:w="0" w:type="auto"/>
          </w:tcPr>
          <w:p w14:paraId="18DC4BE8" w14:textId="77777777" w:rsidR="00DD23F7" w:rsidRDefault="00DD23F7" w:rsidP="00386FF7">
            <w:pPr>
              <w:spacing w:line="360" w:lineRule="auto"/>
            </w:pPr>
            <w:r>
              <w:t>Pengurusan cuti semester dilakukan di bagian Akademik Fakultas masing-masing</w:t>
            </w:r>
          </w:p>
        </w:tc>
      </w:tr>
      <w:tr w:rsidR="00DD23F7" w14:paraId="08C47BBC" w14:textId="77777777" w:rsidTr="00386FF7">
        <w:tc>
          <w:tcPr>
            <w:tcW w:w="0" w:type="auto"/>
            <w:vAlign w:val="center"/>
          </w:tcPr>
          <w:p w14:paraId="244583B4" w14:textId="77777777" w:rsidR="00DD23F7" w:rsidRDefault="00DD23F7" w:rsidP="00386FF7">
            <w:pPr>
              <w:spacing w:line="360" w:lineRule="auto"/>
              <w:jc w:val="center"/>
              <w:rPr>
                <w:lang w:val="en-US"/>
              </w:rPr>
            </w:pPr>
            <w:r>
              <w:rPr>
                <w:lang w:val="en-US"/>
              </w:rPr>
              <w:t>12</w:t>
            </w:r>
          </w:p>
        </w:tc>
        <w:tc>
          <w:tcPr>
            <w:tcW w:w="0" w:type="auto"/>
            <w:vAlign w:val="center"/>
          </w:tcPr>
          <w:p w14:paraId="19DA4E82" w14:textId="77777777" w:rsidR="00DD23F7" w:rsidRDefault="00DD23F7" w:rsidP="00386FF7">
            <w:pPr>
              <w:spacing w:line="360" w:lineRule="auto"/>
              <w:jc w:val="center"/>
            </w:pPr>
            <w:r>
              <w:t>Akademik</w:t>
            </w:r>
          </w:p>
        </w:tc>
        <w:tc>
          <w:tcPr>
            <w:tcW w:w="0" w:type="auto"/>
          </w:tcPr>
          <w:p w14:paraId="67029AF4" w14:textId="77777777" w:rsidR="00DD23F7" w:rsidRDefault="00DD23F7" w:rsidP="00386FF7">
            <w:pPr>
              <w:spacing w:line="360" w:lineRule="auto"/>
            </w:pPr>
            <w:r>
              <w:t xml:space="preserve">Bagaimana cara </w:t>
            </w:r>
            <w:r>
              <w:lastRenderedPageBreak/>
              <w:t>Cetak KTM?</w:t>
            </w:r>
          </w:p>
        </w:tc>
        <w:tc>
          <w:tcPr>
            <w:tcW w:w="0" w:type="auto"/>
          </w:tcPr>
          <w:p w14:paraId="05FA5CA0" w14:textId="77777777" w:rsidR="00732952" w:rsidRDefault="00DD23F7" w:rsidP="00386FF7">
            <w:pPr>
              <w:spacing w:line="360" w:lineRule="auto"/>
            </w:pPr>
            <w:r>
              <w:lastRenderedPageBreak/>
              <w:t xml:space="preserve">KTM dapat dicetak di laman </w:t>
            </w:r>
          </w:p>
          <w:p w14:paraId="69FF78A7" w14:textId="561886DB" w:rsidR="00DD23F7" w:rsidRDefault="00DD23F7" w:rsidP="00386FF7">
            <w:pPr>
              <w:spacing w:line="360" w:lineRule="auto"/>
            </w:pPr>
            <w:r>
              <w:lastRenderedPageBreak/>
              <w:t>berkas-akademik.usk.ac.id </w:t>
            </w:r>
          </w:p>
        </w:tc>
      </w:tr>
      <w:tr w:rsidR="00DD23F7" w14:paraId="57483A7B" w14:textId="77777777" w:rsidTr="00386FF7">
        <w:tc>
          <w:tcPr>
            <w:tcW w:w="0" w:type="auto"/>
            <w:vAlign w:val="center"/>
          </w:tcPr>
          <w:p w14:paraId="74CB7F56" w14:textId="77777777" w:rsidR="00DD23F7" w:rsidRDefault="00DD23F7" w:rsidP="00386FF7">
            <w:pPr>
              <w:spacing w:line="360" w:lineRule="auto"/>
              <w:jc w:val="center"/>
              <w:rPr>
                <w:lang w:val="en-US"/>
              </w:rPr>
            </w:pPr>
            <w:r>
              <w:rPr>
                <w:lang w:val="en-US"/>
              </w:rPr>
              <w:lastRenderedPageBreak/>
              <w:t>13</w:t>
            </w:r>
          </w:p>
        </w:tc>
        <w:tc>
          <w:tcPr>
            <w:tcW w:w="0" w:type="auto"/>
            <w:vAlign w:val="center"/>
          </w:tcPr>
          <w:p w14:paraId="3DE0EE3E" w14:textId="77777777" w:rsidR="00DD23F7" w:rsidRDefault="00DD23F7" w:rsidP="00386FF7">
            <w:pPr>
              <w:spacing w:line="360" w:lineRule="auto"/>
              <w:jc w:val="center"/>
            </w:pPr>
            <w:r>
              <w:t>Umum</w:t>
            </w:r>
          </w:p>
        </w:tc>
        <w:tc>
          <w:tcPr>
            <w:tcW w:w="0" w:type="auto"/>
          </w:tcPr>
          <w:p w14:paraId="79209EDB" w14:textId="77777777" w:rsidR="00DD23F7" w:rsidRDefault="00DD23F7" w:rsidP="00386FF7">
            <w:pPr>
              <w:spacing w:line="360" w:lineRule="auto"/>
            </w:pPr>
            <w:r>
              <w:t>Bagaimana Jika Alamat KK dan KTP berbeda dengan alamat tempat tinggal sekarang?</w:t>
            </w:r>
          </w:p>
        </w:tc>
        <w:tc>
          <w:tcPr>
            <w:tcW w:w="0" w:type="auto"/>
          </w:tcPr>
          <w:p w14:paraId="737B2BB2" w14:textId="77777777" w:rsidR="00DD23F7" w:rsidRDefault="00DD23F7" w:rsidP="00386FF7">
            <w:pPr>
              <w:spacing w:line="360" w:lineRule="auto"/>
            </w:pPr>
            <w:r>
              <w:t>Tetap gunakan alamat yang sekarang yang menjadi tempat tinggal Anda. Jika nanti ada permasalahan, maka tim verifikasi sendiri yang akan menghubungi untuk meminta penjelasan mengenai perbedaan alamat sekarang dan di KTP &amp; KK</w:t>
            </w:r>
          </w:p>
        </w:tc>
      </w:tr>
      <w:tr w:rsidR="00DD23F7" w14:paraId="1BD96E9B" w14:textId="77777777" w:rsidTr="00386FF7">
        <w:tc>
          <w:tcPr>
            <w:tcW w:w="0" w:type="auto"/>
            <w:vAlign w:val="center"/>
          </w:tcPr>
          <w:p w14:paraId="08F87367" w14:textId="77777777" w:rsidR="00DD23F7" w:rsidRDefault="00DD23F7" w:rsidP="00386FF7">
            <w:pPr>
              <w:spacing w:line="360" w:lineRule="auto"/>
              <w:jc w:val="center"/>
              <w:rPr>
                <w:lang w:val="en-US"/>
              </w:rPr>
            </w:pPr>
            <w:r>
              <w:rPr>
                <w:lang w:val="en-US"/>
              </w:rPr>
              <w:t>14</w:t>
            </w:r>
          </w:p>
        </w:tc>
        <w:tc>
          <w:tcPr>
            <w:tcW w:w="0" w:type="auto"/>
            <w:vAlign w:val="center"/>
          </w:tcPr>
          <w:p w14:paraId="3E6FED6A" w14:textId="77777777" w:rsidR="00DD23F7" w:rsidRDefault="00DD23F7" w:rsidP="00386FF7">
            <w:pPr>
              <w:spacing w:line="360" w:lineRule="auto"/>
              <w:jc w:val="center"/>
            </w:pPr>
            <w:r>
              <w:t>UKT</w:t>
            </w:r>
          </w:p>
        </w:tc>
        <w:tc>
          <w:tcPr>
            <w:tcW w:w="0" w:type="auto"/>
          </w:tcPr>
          <w:p w14:paraId="66F3E1C8" w14:textId="76F7844C" w:rsidR="00DD23F7" w:rsidRDefault="00DD23F7" w:rsidP="00386FF7">
            <w:pPr>
              <w:spacing w:line="360" w:lineRule="auto"/>
            </w:pPr>
            <w:r>
              <w:t xml:space="preserve">Kenapa </w:t>
            </w:r>
            <w:r w:rsidR="007B5C7C">
              <w:rPr>
                <w:lang w:val="id-ID"/>
              </w:rPr>
              <w:t>UKTB</w:t>
            </w:r>
            <w:r>
              <w:t xml:space="preserve"> bisa sangat mahal?</w:t>
            </w:r>
          </w:p>
        </w:tc>
        <w:tc>
          <w:tcPr>
            <w:tcW w:w="0" w:type="auto"/>
          </w:tcPr>
          <w:p w14:paraId="3529B389" w14:textId="0F80D327" w:rsidR="00DD23F7" w:rsidRDefault="00DD23F7" w:rsidP="00386FF7">
            <w:pPr>
              <w:spacing w:line="360" w:lineRule="auto"/>
            </w:pPr>
            <w:r>
              <w:t>Sistem membaca apa yang Anda isi. Jika merasa keberatan, silahkan ikut peninjauan UKT. informasinya tersedia di laman: usk.ac.id. Untuk UKT semester ini tetap harus dibayarkan agar tidak dianggap mengundurkan diri</w:t>
            </w:r>
          </w:p>
        </w:tc>
      </w:tr>
      <w:tr w:rsidR="00DD23F7" w14:paraId="12B7AFD6" w14:textId="77777777" w:rsidTr="00386FF7">
        <w:tc>
          <w:tcPr>
            <w:tcW w:w="0" w:type="auto"/>
            <w:vAlign w:val="center"/>
          </w:tcPr>
          <w:p w14:paraId="7F74EFFE" w14:textId="77777777" w:rsidR="00DD23F7" w:rsidRDefault="00DD23F7" w:rsidP="00386FF7">
            <w:pPr>
              <w:spacing w:line="360" w:lineRule="auto"/>
              <w:jc w:val="center"/>
              <w:rPr>
                <w:lang w:val="en-US"/>
              </w:rPr>
            </w:pPr>
            <w:r>
              <w:rPr>
                <w:lang w:val="en-US"/>
              </w:rPr>
              <w:t>15</w:t>
            </w:r>
          </w:p>
        </w:tc>
        <w:tc>
          <w:tcPr>
            <w:tcW w:w="0" w:type="auto"/>
            <w:vAlign w:val="center"/>
          </w:tcPr>
          <w:p w14:paraId="4427F29D" w14:textId="77777777" w:rsidR="00DD23F7" w:rsidRDefault="00DD23F7" w:rsidP="00386FF7">
            <w:pPr>
              <w:spacing w:line="360" w:lineRule="auto"/>
              <w:jc w:val="center"/>
            </w:pPr>
            <w:r>
              <w:t>UKT</w:t>
            </w:r>
          </w:p>
        </w:tc>
        <w:tc>
          <w:tcPr>
            <w:tcW w:w="0" w:type="auto"/>
          </w:tcPr>
          <w:p w14:paraId="4B9336F1" w14:textId="60F0107C" w:rsidR="00DD23F7" w:rsidRDefault="00DD23F7" w:rsidP="00386FF7">
            <w:pPr>
              <w:spacing w:line="360" w:lineRule="auto"/>
            </w:pPr>
            <w:r>
              <w:t>Bagaimana jika terlambat melakukan pembayaran Uang Kuliah?</w:t>
            </w:r>
          </w:p>
        </w:tc>
        <w:tc>
          <w:tcPr>
            <w:tcW w:w="0" w:type="auto"/>
          </w:tcPr>
          <w:p w14:paraId="69AFA772" w14:textId="0AE6AB1E" w:rsidR="00DD23F7" w:rsidRDefault="00DD23F7" w:rsidP="00386FF7">
            <w:pPr>
              <w:spacing w:line="360" w:lineRule="auto"/>
            </w:pPr>
            <w:r>
              <w:t xml:space="preserve">Jika telat melakukan pembayaran UKT, Silahkan ke bagian </w:t>
            </w:r>
            <w:r w:rsidR="00A53521">
              <w:rPr>
                <w:lang w:val="id-ID"/>
              </w:rPr>
              <w:t>A</w:t>
            </w:r>
            <w:r>
              <w:t>kademik untuk meminta dibuatkan surat dari WD 1 yang ditujukan ke WR 1 dimana isi suratnya yaitu minta dibukakan kembali pembayaran UKT.</w:t>
            </w:r>
          </w:p>
        </w:tc>
      </w:tr>
      <w:tr w:rsidR="00DD23F7" w14:paraId="52D6C43C" w14:textId="77777777" w:rsidTr="00386FF7">
        <w:tc>
          <w:tcPr>
            <w:tcW w:w="0" w:type="auto"/>
            <w:vAlign w:val="center"/>
          </w:tcPr>
          <w:p w14:paraId="2BE15C0A" w14:textId="77777777" w:rsidR="00DD23F7" w:rsidRDefault="00DD23F7" w:rsidP="00386FF7">
            <w:pPr>
              <w:spacing w:line="360" w:lineRule="auto"/>
              <w:jc w:val="center"/>
              <w:rPr>
                <w:lang w:val="en-US"/>
              </w:rPr>
            </w:pPr>
            <w:r>
              <w:rPr>
                <w:lang w:val="en-US"/>
              </w:rPr>
              <w:t>16</w:t>
            </w:r>
          </w:p>
        </w:tc>
        <w:tc>
          <w:tcPr>
            <w:tcW w:w="0" w:type="auto"/>
            <w:vAlign w:val="center"/>
          </w:tcPr>
          <w:p w14:paraId="7F94C76B" w14:textId="77777777" w:rsidR="00DD23F7" w:rsidRDefault="00DD23F7" w:rsidP="00386FF7">
            <w:pPr>
              <w:spacing w:line="360" w:lineRule="auto"/>
              <w:jc w:val="center"/>
            </w:pPr>
            <w:r>
              <w:t>Umum</w:t>
            </w:r>
          </w:p>
        </w:tc>
        <w:tc>
          <w:tcPr>
            <w:tcW w:w="0" w:type="auto"/>
          </w:tcPr>
          <w:p w14:paraId="09B34145" w14:textId="77777777" w:rsidR="00DD23F7" w:rsidRDefault="00DD23F7" w:rsidP="00386FF7">
            <w:pPr>
              <w:spacing w:line="360" w:lineRule="auto"/>
            </w:pPr>
            <w:r>
              <w:t>Bagaimana jika Deposit uang toga belum dikembalikan?</w:t>
            </w:r>
          </w:p>
        </w:tc>
        <w:tc>
          <w:tcPr>
            <w:tcW w:w="0" w:type="auto"/>
          </w:tcPr>
          <w:p w14:paraId="3CDBAF09" w14:textId="6982FFBA" w:rsidR="00DD23F7" w:rsidRDefault="00DD23F7" w:rsidP="00386FF7">
            <w:pPr>
              <w:spacing w:line="360" w:lineRule="auto"/>
            </w:pPr>
            <w:r>
              <w:t>Setelah mengisi data pada link yang telah diberikan, mohon bersabar karena pasti akan di transfer oleh pihak Keuangan USK. Saat ini memang sedang dalam tahap proses pen-transferan.</w:t>
            </w:r>
          </w:p>
        </w:tc>
      </w:tr>
      <w:tr w:rsidR="00DD23F7" w14:paraId="78B96443" w14:textId="77777777" w:rsidTr="00386FF7">
        <w:tc>
          <w:tcPr>
            <w:tcW w:w="0" w:type="auto"/>
            <w:vAlign w:val="center"/>
          </w:tcPr>
          <w:p w14:paraId="14331514" w14:textId="77777777" w:rsidR="00DD23F7" w:rsidRDefault="00DD23F7" w:rsidP="00386FF7">
            <w:pPr>
              <w:spacing w:line="360" w:lineRule="auto"/>
              <w:jc w:val="center"/>
              <w:rPr>
                <w:lang w:val="en-US"/>
              </w:rPr>
            </w:pPr>
            <w:r>
              <w:rPr>
                <w:lang w:val="en-US"/>
              </w:rPr>
              <w:t>17</w:t>
            </w:r>
          </w:p>
        </w:tc>
        <w:tc>
          <w:tcPr>
            <w:tcW w:w="0" w:type="auto"/>
            <w:vAlign w:val="center"/>
          </w:tcPr>
          <w:p w14:paraId="06BC6D98" w14:textId="77777777" w:rsidR="00DD23F7" w:rsidRPr="00714B4A" w:rsidRDefault="00DD23F7" w:rsidP="00386FF7">
            <w:pPr>
              <w:spacing w:line="360" w:lineRule="auto"/>
              <w:jc w:val="center"/>
              <w:rPr>
                <w:lang w:val="en-US"/>
              </w:rPr>
            </w:pPr>
            <w:r>
              <w:t>Umum</w:t>
            </w:r>
          </w:p>
        </w:tc>
        <w:tc>
          <w:tcPr>
            <w:tcW w:w="0" w:type="auto"/>
          </w:tcPr>
          <w:p w14:paraId="05C52515" w14:textId="77777777" w:rsidR="00DD23F7" w:rsidRPr="00714B4A" w:rsidRDefault="00DD23F7" w:rsidP="00386FF7">
            <w:pPr>
              <w:spacing w:line="360" w:lineRule="auto"/>
              <w:rPr>
                <w:lang w:val="en-US"/>
              </w:rPr>
            </w:pPr>
            <w:r>
              <w:t>Bagaimana jika kehilangan bukti SPP 6 semester terakhir?</w:t>
            </w:r>
          </w:p>
        </w:tc>
        <w:tc>
          <w:tcPr>
            <w:tcW w:w="0" w:type="auto"/>
          </w:tcPr>
          <w:p w14:paraId="772C4754" w14:textId="77777777" w:rsidR="00DD23F7" w:rsidRPr="00714B4A" w:rsidRDefault="00DD23F7" w:rsidP="00386FF7">
            <w:pPr>
              <w:spacing w:line="360" w:lineRule="auto"/>
              <w:rPr>
                <w:lang w:val="en-US"/>
              </w:rPr>
            </w:pPr>
            <w:r>
              <w:t>Silahkan membuat permohonan melalui laman website di ult.usk.ac.id. Jika ingin dibuatkan slip SPP pengganti hanya 1 atau 2 semester saja, maka tidak perlu bayar. Lebih dari itu maka harus membayar sebesar Rp 2.000/lembar atau per semester</w:t>
            </w:r>
          </w:p>
        </w:tc>
      </w:tr>
      <w:tr w:rsidR="00DD23F7" w14:paraId="7D9700A0" w14:textId="77777777" w:rsidTr="00386FF7">
        <w:tc>
          <w:tcPr>
            <w:tcW w:w="0" w:type="auto"/>
            <w:vAlign w:val="center"/>
          </w:tcPr>
          <w:p w14:paraId="7B485D31" w14:textId="77777777" w:rsidR="00DD23F7" w:rsidRDefault="00DD23F7" w:rsidP="00386FF7">
            <w:pPr>
              <w:spacing w:line="360" w:lineRule="auto"/>
              <w:jc w:val="center"/>
              <w:rPr>
                <w:lang w:val="en-US"/>
              </w:rPr>
            </w:pPr>
            <w:r>
              <w:rPr>
                <w:lang w:val="en-US"/>
              </w:rPr>
              <w:t>18</w:t>
            </w:r>
          </w:p>
        </w:tc>
        <w:tc>
          <w:tcPr>
            <w:tcW w:w="0" w:type="auto"/>
            <w:vAlign w:val="center"/>
          </w:tcPr>
          <w:p w14:paraId="222C0E93" w14:textId="77777777" w:rsidR="00DD23F7" w:rsidRDefault="00DD23F7" w:rsidP="00386FF7">
            <w:pPr>
              <w:spacing w:line="360" w:lineRule="auto"/>
              <w:jc w:val="center"/>
            </w:pPr>
            <w:r>
              <w:t>Umum</w:t>
            </w:r>
          </w:p>
        </w:tc>
        <w:tc>
          <w:tcPr>
            <w:tcW w:w="0" w:type="auto"/>
          </w:tcPr>
          <w:p w14:paraId="0F37D4ED" w14:textId="77777777" w:rsidR="00DD23F7" w:rsidRDefault="00DD23F7" w:rsidP="00386FF7">
            <w:pPr>
              <w:spacing w:line="360" w:lineRule="auto"/>
            </w:pPr>
            <w:r>
              <w:t>Bagaimana cara membuat slip SPP pengganti?</w:t>
            </w:r>
          </w:p>
        </w:tc>
        <w:tc>
          <w:tcPr>
            <w:tcW w:w="0" w:type="auto"/>
          </w:tcPr>
          <w:p w14:paraId="6BF0526D" w14:textId="078567C9" w:rsidR="00DD23F7" w:rsidRDefault="00DD23F7" w:rsidP="00386FF7">
            <w:pPr>
              <w:spacing w:line="360" w:lineRule="auto"/>
            </w:pPr>
            <w:r>
              <w:t xml:space="preserve">Terkait dengan pembuatan slip </w:t>
            </w:r>
            <w:r w:rsidR="00B43F64">
              <w:rPr>
                <w:lang w:val="id-ID"/>
              </w:rPr>
              <w:t>SPP</w:t>
            </w:r>
            <w:r>
              <w:t xml:space="preserve"> pengganti dapat membayar sebesar Rp 18.000,-. Berikut Kami lampirkan nomor rekening: Nama Bank : </w:t>
            </w:r>
            <w:r>
              <w:lastRenderedPageBreak/>
              <w:t>Bank Syariah Indonesia No. Rekening : 914-471-111-122-001-6 Bukti pembayarannya, upload di laman website Kami : ult.unsyiah.ac.id Pilih Layanan kemudian pilih Slip SPP Pengganti untuk jadwal pengambilan Slip SPP silahkan hubungi Unit Layanan Terpadu.</w:t>
            </w:r>
          </w:p>
        </w:tc>
      </w:tr>
      <w:tr w:rsidR="00DD23F7" w14:paraId="2BB56049" w14:textId="77777777" w:rsidTr="00386FF7">
        <w:tc>
          <w:tcPr>
            <w:tcW w:w="0" w:type="auto"/>
            <w:vAlign w:val="center"/>
          </w:tcPr>
          <w:p w14:paraId="25000305" w14:textId="77777777" w:rsidR="00DD23F7" w:rsidRDefault="00DD23F7" w:rsidP="00386FF7">
            <w:pPr>
              <w:spacing w:line="360" w:lineRule="auto"/>
              <w:jc w:val="center"/>
              <w:rPr>
                <w:lang w:val="en-US"/>
              </w:rPr>
            </w:pPr>
            <w:r>
              <w:rPr>
                <w:lang w:val="en-US"/>
              </w:rPr>
              <w:lastRenderedPageBreak/>
              <w:t>19</w:t>
            </w:r>
          </w:p>
        </w:tc>
        <w:tc>
          <w:tcPr>
            <w:tcW w:w="0" w:type="auto"/>
            <w:vAlign w:val="center"/>
          </w:tcPr>
          <w:p w14:paraId="0C80AB44" w14:textId="77777777" w:rsidR="00DD23F7" w:rsidRDefault="00DD23F7" w:rsidP="00386FF7">
            <w:pPr>
              <w:spacing w:line="360" w:lineRule="auto"/>
              <w:jc w:val="center"/>
            </w:pPr>
            <w:r>
              <w:t>Umum</w:t>
            </w:r>
          </w:p>
        </w:tc>
        <w:tc>
          <w:tcPr>
            <w:tcW w:w="0" w:type="auto"/>
          </w:tcPr>
          <w:p w14:paraId="3F36F804" w14:textId="77777777" w:rsidR="00DD23F7" w:rsidRDefault="00DD23F7" w:rsidP="00386FF7">
            <w:pPr>
              <w:spacing w:line="360" w:lineRule="auto"/>
            </w:pPr>
            <w:r>
              <w:t>Bagaimana cara membuat surat rekomendasi kampus untuk pengurusan beasiswa?</w:t>
            </w:r>
          </w:p>
        </w:tc>
        <w:tc>
          <w:tcPr>
            <w:tcW w:w="0" w:type="auto"/>
          </w:tcPr>
          <w:p w14:paraId="3AD580A7" w14:textId="77777777" w:rsidR="00DD23F7" w:rsidRDefault="00DD23F7" w:rsidP="00386FF7">
            <w:pPr>
              <w:spacing w:line="360" w:lineRule="auto"/>
            </w:pPr>
            <w:r>
              <w:t>Pembuatan surat rekomendasi kampus dapat dilakukan di bagian Kemahasiswaan pada Fakultas masing-masing</w:t>
            </w:r>
          </w:p>
        </w:tc>
      </w:tr>
      <w:tr w:rsidR="00DD23F7" w14:paraId="484EFCA3" w14:textId="77777777" w:rsidTr="00386FF7">
        <w:tc>
          <w:tcPr>
            <w:tcW w:w="0" w:type="auto"/>
            <w:vAlign w:val="center"/>
          </w:tcPr>
          <w:p w14:paraId="683B8D49" w14:textId="77777777" w:rsidR="00DD23F7" w:rsidRDefault="00DD23F7" w:rsidP="00386FF7">
            <w:pPr>
              <w:spacing w:line="360" w:lineRule="auto"/>
              <w:jc w:val="center"/>
              <w:rPr>
                <w:lang w:val="en-US"/>
              </w:rPr>
            </w:pPr>
            <w:r>
              <w:rPr>
                <w:lang w:val="en-US"/>
              </w:rPr>
              <w:t>20</w:t>
            </w:r>
          </w:p>
        </w:tc>
        <w:tc>
          <w:tcPr>
            <w:tcW w:w="0" w:type="auto"/>
            <w:vAlign w:val="center"/>
          </w:tcPr>
          <w:p w14:paraId="4FA80F46" w14:textId="77777777" w:rsidR="00DD23F7" w:rsidRDefault="00DD23F7" w:rsidP="00386FF7">
            <w:pPr>
              <w:spacing w:line="360" w:lineRule="auto"/>
              <w:jc w:val="center"/>
            </w:pPr>
            <w:r>
              <w:t>Umum</w:t>
            </w:r>
          </w:p>
        </w:tc>
        <w:tc>
          <w:tcPr>
            <w:tcW w:w="0" w:type="auto"/>
          </w:tcPr>
          <w:p w14:paraId="7D5EBD87" w14:textId="77777777" w:rsidR="00DD23F7" w:rsidRDefault="00DD23F7" w:rsidP="00386FF7">
            <w:pPr>
              <w:spacing w:line="360" w:lineRule="auto"/>
            </w:pPr>
            <w:r>
              <w:t>Bagaimana jika KRS belum difinalisasi oleh dosen wali?</w:t>
            </w:r>
          </w:p>
        </w:tc>
        <w:tc>
          <w:tcPr>
            <w:tcW w:w="0" w:type="auto"/>
          </w:tcPr>
          <w:p w14:paraId="3699E0B9" w14:textId="77777777" w:rsidR="00DD23F7" w:rsidRDefault="00DD23F7" w:rsidP="00386FF7">
            <w:pPr>
              <w:spacing w:line="360" w:lineRule="auto"/>
            </w:pPr>
            <w:r>
              <w:t>Dapat melapor hal ini pada program studi masing-masing</w:t>
            </w:r>
          </w:p>
        </w:tc>
      </w:tr>
    </w:tbl>
    <w:p w14:paraId="0119816B" w14:textId="6A642FC6" w:rsidR="00311F95" w:rsidRDefault="00311F95" w:rsidP="00597828">
      <w:r>
        <w:br w:type="page"/>
      </w:r>
    </w:p>
    <w:p w14:paraId="0A2ACE2E" w14:textId="00BD32BF" w:rsidR="00EA142F" w:rsidRPr="00EA142F" w:rsidRDefault="00EA142F" w:rsidP="0099069D">
      <w:pPr>
        <w:pStyle w:val="Caption"/>
        <w:spacing w:line="360" w:lineRule="auto"/>
        <w:rPr>
          <w:lang w:val="en-US"/>
        </w:rPr>
      </w:pPr>
      <w:bookmarkStart w:id="144" w:name="_Ref175481486"/>
      <w:bookmarkStart w:id="145" w:name="_Toc175818195"/>
      <w:r w:rsidRPr="00DE5777">
        <w:lastRenderedPageBreak/>
        <w:t xml:space="preserve">Lampiran </w:t>
      </w:r>
      <w:r w:rsidRPr="00DE5777">
        <w:fldChar w:fldCharType="begin"/>
      </w:r>
      <w:r w:rsidRPr="00DE5777">
        <w:instrText xml:space="preserve"> SEQ Lampiran \* ARABIC </w:instrText>
      </w:r>
      <w:r w:rsidRPr="00DE5777">
        <w:fldChar w:fldCharType="separate"/>
      </w:r>
      <w:r w:rsidR="00D81479">
        <w:rPr>
          <w:noProof/>
        </w:rPr>
        <w:t>2</w:t>
      </w:r>
      <w:r w:rsidRPr="00DE5777">
        <w:fldChar w:fldCharType="end"/>
      </w:r>
      <w:bookmarkEnd w:id="144"/>
      <w:r w:rsidRPr="00DE5777">
        <w:rPr>
          <w:lang w:val="en-US"/>
        </w:rPr>
        <w:t xml:space="preserve">. </w:t>
      </w:r>
      <w:r w:rsidR="001407A2" w:rsidRPr="00DE5777">
        <w:rPr>
          <w:lang w:val="en-US"/>
        </w:rPr>
        <w:t>Sampel dataset pada metode RAG</w:t>
      </w:r>
      <w:bookmarkEnd w:id="145"/>
    </w:p>
    <w:tbl>
      <w:tblPr>
        <w:tblStyle w:val="TableGrid"/>
        <w:tblW w:w="0" w:type="auto"/>
        <w:tblLook w:val="04A0" w:firstRow="1" w:lastRow="0" w:firstColumn="1" w:lastColumn="0" w:noHBand="0" w:noVBand="1"/>
      </w:tblPr>
      <w:tblGrid>
        <w:gridCol w:w="959"/>
        <w:gridCol w:w="7762"/>
      </w:tblGrid>
      <w:tr w:rsidR="003C0971" w14:paraId="3690AFE5" w14:textId="77777777" w:rsidTr="00EA142F">
        <w:trPr>
          <w:trHeight w:val="575"/>
        </w:trPr>
        <w:tc>
          <w:tcPr>
            <w:tcW w:w="959" w:type="dxa"/>
            <w:vAlign w:val="center"/>
          </w:tcPr>
          <w:p w14:paraId="211A9B74" w14:textId="11828724" w:rsidR="003C0971" w:rsidRPr="003C0971" w:rsidRDefault="003C0971" w:rsidP="00EA142F">
            <w:pPr>
              <w:spacing w:line="360" w:lineRule="auto"/>
              <w:jc w:val="center"/>
            </w:pPr>
            <w:r w:rsidRPr="003C0971">
              <w:t>No</w:t>
            </w:r>
          </w:p>
        </w:tc>
        <w:tc>
          <w:tcPr>
            <w:tcW w:w="7762" w:type="dxa"/>
            <w:vAlign w:val="center"/>
          </w:tcPr>
          <w:p w14:paraId="14CA7900" w14:textId="45220CD5" w:rsidR="003C0971" w:rsidRPr="003C0971" w:rsidRDefault="003C0971" w:rsidP="00EA142F">
            <w:pPr>
              <w:spacing w:line="360" w:lineRule="auto"/>
              <w:jc w:val="center"/>
            </w:pPr>
            <w:r w:rsidRPr="003C0971">
              <w:t>Data Informasi</w:t>
            </w:r>
            <w:r w:rsidR="00395F2C">
              <w:t xml:space="preserve"> USK</w:t>
            </w:r>
          </w:p>
        </w:tc>
      </w:tr>
      <w:tr w:rsidR="003C0971" w14:paraId="45B0DA0F" w14:textId="77777777" w:rsidTr="003C0971">
        <w:tc>
          <w:tcPr>
            <w:tcW w:w="959" w:type="dxa"/>
            <w:vAlign w:val="center"/>
          </w:tcPr>
          <w:p w14:paraId="67B8B530" w14:textId="6FC21476" w:rsidR="003C0971" w:rsidRPr="003C0971" w:rsidRDefault="003C0971" w:rsidP="003C0971">
            <w:pPr>
              <w:spacing w:line="360" w:lineRule="auto"/>
              <w:jc w:val="center"/>
            </w:pPr>
            <w:r>
              <w:t>1</w:t>
            </w:r>
          </w:p>
        </w:tc>
        <w:tc>
          <w:tcPr>
            <w:tcW w:w="7762" w:type="dxa"/>
          </w:tcPr>
          <w:p w14:paraId="340BD9D7" w14:textId="4C4ED82E" w:rsidR="003C0971" w:rsidRPr="003C0971" w:rsidRDefault="003C0971" w:rsidP="003C0971">
            <w:pPr>
              <w:spacing w:line="360" w:lineRule="auto"/>
              <w:jc w:val="both"/>
            </w:pPr>
            <w:r w:rsidRPr="003C0971">
              <w:rPr>
                <w:color w:val="000000"/>
              </w:rPr>
              <w:t xml:space="preserve">KTM yang belum dapat dicetak dapat dilihat melalui laman website </w:t>
            </w:r>
            <w:hyperlink r:id="rId33" w:history="1">
              <w:r w:rsidRPr="003C0971">
                <w:rPr>
                  <w:rStyle w:val="Hyperlink"/>
                  <w:color w:val="1155CC"/>
                </w:rPr>
                <w:t>https://berkas-akademik.usk.ac.id/</w:t>
              </w:r>
            </w:hyperlink>
            <w:r w:rsidRPr="003C0971">
              <w:rPr>
                <w:color w:val="000000"/>
              </w:rPr>
              <w:t xml:space="preserve"> untuk mengecek kesesuain data atau melapor ke Bagian Unit Layanan Terpadu (ULT) di Biro USK.</w:t>
            </w:r>
          </w:p>
        </w:tc>
      </w:tr>
      <w:tr w:rsidR="003C0971" w14:paraId="613EEB73" w14:textId="77777777" w:rsidTr="003C0971">
        <w:tc>
          <w:tcPr>
            <w:tcW w:w="959" w:type="dxa"/>
            <w:vAlign w:val="center"/>
          </w:tcPr>
          <w:p w14:paraId="2CAA39D5" w14:textId="6F5BBAA6" w:rsidR="003C0971" w:rsidRDefault="003C0971" w:rsidP="003C0971">
            <w:pPr>
              <w:jc w:val="center"/>
            </w:pPr>
            <w:r>
              <w:t>2</w:t>
            </w:r>
          </w:p>
        </w:tc>
        <w:tc>
          <w:tcPr>
            <w:tcW w:w="7762" w:type="dxa"/>
          </w:tcPr>
          <w:p w14:paraId="197965B1" w14:textId="7D2CABC0" w:rsidR="003C0971" w:rsidRPr="00EA142F" w:rsidRDefault="00EA142F" w:rsidP="00EA142F">
            <w:pPr>
              <w:spacing w:line="360" w:lineRule="auto"/>
            </w:pPr>
            <w:r w:rsidRPr="00EA142F">
              <w:rPr>
                <w:color w:val="000000"/>
              </w:rPr>
              <w:t>Keterlambatan dalam pembayaran Uang Kuliah Atau UKT dapat meminta ke fakultas untuk dibuatkan surat dari WD 1 yang ditujukan ke WR 1 dimana isi surat tersebut berisi permohonan untuk meminta dibukakan kembali pembayaran UKT kemudian surat tersebut diberikan ke bagian Tata Usaha di Biro Rektor USK.</w:t>
            </w:r>
          </w:p>
        </w:tc>
      </w:tr>
      <w:tr w:rsidR="00EA142F" w14:paraId="1A7EAC4E" w14:textId="77777777" w:rsidTr="003C0971">
        <w:tc>
          <w:tcPr>
            <w:tcW w:w="959" w:type="dxa"/>
            <w:vAlign w:val="center"/>
          </w:tcPr>
          <w:p w14:paraId="0147AA18" w14:textId="08A4F91B" w:rsidR="00EA142F" w:rsidRDefault="00EA142F" w:rsidP="003C0971">
            <w:pPr>
              <w:jc w:val="center"/>
            </w:pPr>
            <w:r>
              <w:t>3</w:t>
            </w:r>
          </w:p>
        </w:tc>
        <w:tc>
          <w:tcPr>
            <w:tcW w:w="7762" w:type="dxa"/>
          </w:tcPr>
          <w:p w14:paraId="35550A73" w14:textId="61029EB3" w:rsidR="00EA142F" w:rsidRPr="00EA142F" w:rsidRDefault="00EA142F" w:rsidP="00EA142F">
            <w:pPr>
              <w:spacing w:line="360" w:lineRule="auto"/>
              <w:rPr>
                <w:color w:val="000000"/>
              </w:rPr>
            </w:pPr>
            <w:r w:rsidRPr="00EA142F">
              <w:rPr>
                <w:color w:val="000000"/>
              </w:rPr>
              <w:t>Pengajuan surat rekomendasi kampus dapat dilakukan di bagian Kemahasiswaan</w:t>
            </w:r>
          </w:p>
        </w:tc>
      </w:tr>
      <w:tr w:rsidR="00EA142F" w14:paraId="36A27889" w14:textId="77777777" w:rsidTr="003C0971">
        <w:tc>
          <w:tcPr>
            <w:tcW w:w="959" w:type="dxa"/>
            <w:vAlign w:val="center"/>
          </w:tcPr>
          <w:p w14:paraId="285A6AAC" w14:textId="2695C228" w:rsidR="00EA142F" w:rsidRDefault="0048417E" w:rsidP="003C0971">
            <w:pPr>
              <w:jc w:val="center"/>
            </w:pPr>
            <w:r>
              <w:t>4</w:t>
            </w:r>
          </w:p>
        </w:tc>
        <w:tc>
          <w:tcPr>
            <w:tcW w:w="7762" w:type="dxa"/>
          </w:tcPr>
          <w:p w14:paraId="2FBB11B1" w14:textId="7F245E93" w:rsidR="00EA142F" w:rsidRPr="0048417E" w:rsidRDefault="0048417E" w:rsidP="00EA142F">
            <w:pPr>
              <w:spacing w:line="360" w:lineRule="auto"/>
              <w:rPr>
                <w:color w:val="000000"/>
              </w:rPr>
            </w:pPr>
            <w:r w:rsidRPr="0048417E">
              <w:rPr>
                <w:color w:val="000000"/>
              </w:rPr>
              <w:t>KRS yang belum terfinalisasi dapat melapor melalui admin pada Program Studi masing masing.</w:t>
            </w:r>
          </w:p>
        </w:tc>
      </w:tr>
      <w:tr w:rsidR="0048417E" w14:paraId="03BD0AD4" w14:textId="77777777" w:rsidTr="003C0971">
        <w:tc>
          <w:tcPr>
            <w:tcW w:w="959" w:type="dxa"/>
            <w:vAlign w:val="center"/>
          </w:tcPr>
          <w:p w14:paraId="2B90B2AB" w14:textId="3BD3CCAE" w:rsidR="0048417E" w:rsidRDefault="0086673A" w:rsidP="003C0971">
            <w:pPr>
              <w:jc w:val="center"/>
            </w:pPr>
            <w:r>
              <w:t>5</w:t>
            </w:r>
          </w:p>
        </w:tc>
        <w:tc>
          <w:tcPr>
            <w:tcW w:w="7762" w:type="dxa"/>
          </w:tcPr>
          <w:p w14:paraId="69232130" w14:textId="119468FB" w:rsidR="0048417E" w:rsidRPr="0086673A" w:rsidRDefault="0086673A" w:rsidP="00EA142F">
            <w:pPr>
              <w:spacing w:line="360" w:lineRule="auto"/>
              <w:rPr>
                <w:color w:val="000000"/>
              </w:rPr>
            </w:pPr>
            <w:r w:rsidRPr="0086673A">
              <w:rPr>
                <w:color w:val="000000"/>
              </w:rPr>
              <w:t xml:space="preserve">Link informasi mengenai biaya kuliah atau UKTB di USK Mahasiswa dapat mengunjungi pada link berikut ini  </w:t>
            </w:r>
            <w:hyperlink r:id="rId34" w:history="1">
              <w:r w:rsidRPr="0086673A">
                <w:rPr>
                  <w:rStyle w:val="Hyperlink"/>
                  <w:color w:val="1155CC"/>
                </w:rPr>
                <w:t>https://usk.ac.id/download/uktb-mahasiswa-s1-jalur-snbp-snbt-dan-mandiri-usk-2023/</w:t>
              </w:r>
            </w:hyperlink>
          </w:p>
        </w:tc>
      </w:tr>
      <w:tr w:rsidR="00476FB6" w14:paraId="6910E8CE" w14:textId="77777777" w:rsidTr="003C0971">
        <w:tc>
          <w:tcPr>
            <w:tcW w:w="959" w:type="dxa"/>
            <w:vAlign w:val="center"/>
          </w:tcPr>
          <w:p w14:paraId="28C76CA7" w14:textId="4049EDEF" w:rsidR="00476FB6" w:rsidRDefault="00476FB6" w:rsidP="003C0971">
            <w:pPr>
              <w:jc w:val="center"/>
            </w:pPr>
            <w:r>
              <w:t>6</w:t>
            </w:r>
          </w:p>
        </w:tc>
        <w:tc>
          <w:tcPr>
            <w:tcW w:w="7762" w:type="dxa"/>
          </w:tcPr>
          <w:p w14:paraId="05A0134B" w14:textId="214E48B5" w:rsidR="00476FB6" w:rsidRPr="00476FB6" w:rsidRDefault="00476FB6" w:rsidP="00EA142F">
            <w:pPr>
              <w:spacing w:line="360" w:lineRule="auto"/>
              <w:rPr>
                <w:color w:val="000000"/>
              </w:rPr>
            </w:pPr>
            <w:r w:rsidRPr="00476FB6">
              <w:rPr>
                <w:color w:val="000000"/>
              </w:rPr>
              <w:t>Pemesanan Almamater USK untuk Mahasiswa Baru informasinya sila</w:t>
            </w:r>
            <w:r w:rsidR="000B3973">
              <w:rPr>
                <w:color w:val="000000"/>
                <w:lang w:val="id-ID"/>
              </w:rPr>
              <w:t>h</w:t>
            </w:r>
            <w:r w:rsidRPr="00476FB6">
              <w:rPr>
                <w:color w:val="000000"/>
              </w:rPr>
              <w:t xml:space="preserve">kan untuk mengunjungi laman </w:t>
            </w:r>
            <w:hyperlink r:id="rId35" w:history="1">
              <w:r w:rsidR="002D1309" w:rsidRPr="00C07875">
                <w:rPr>
                  <w:rStyle w:val="Hyperlink"/>
                </w:rPr>
                <w:t>https://pakarmaru.usk.ac.id/</w:t>
              </w:r>
            </w:hyperlink>
            <w:r w:rsidR="002D1309">
              <w:rPr>
                <w:color w:val="000000"/>
              </w:rPr>
              <w:t xml:space="preserve"> </w:t>
            </w:r>
            <w:r w:rsidRPr="00476FB6">
              <w:rPr>
                <w:color w:val="000000"/>
              </w:rPr>
              <w:t>atau konsultasi ke ULT</w:t>
            </w:r>
          </w:p>
        </w:tc>
      </w:tr>
      <w:tr w:rsidR="00BE5CD7" w14:paraId="0E1D98E4" w14:textId="77777777" w:rsidTr="003C0971">
        <w:tc>
          <w:tcPr>
            <w:tcW w:w="959" w:type="dxa"/>
            <w:vAlign w:val="center"/>
          </w:tcPr>
          <w:p w14:paraId="6F9381DC" w14:textId="5E91275D" w:rsidR="00BE5CD7" w:rsidRDefault="00BE5CD7" w:rsidP="003C0971">
            <w:pPr>
              <w:jc w:val="center"/>
            </w:pPr>
            <w:r>
              <w:t>7</w:t>
            </w:r>
          </w:p>
        </w:tc>
        <w:tc>
          <w:tcPr>
            <w:tcW w:w="7762" w:type="dxa"/>
          </w:tcPr>
          <w:p w14:paraId="08E9D85A" w14:textId="7AC6C0C6" w:rsidR="00BE5CD7" w:rsidRPr="00BE5CD7" w:rsidRDefault="00BE5CD7" w:rsidP="00EA142F">
            <w:pPr>
              <w:spacing w:line="360" w:lineRule="auto"/>
              <w:rPr>
                <w:color w:val="000000"/>
              </w:rPr>
            </w:pPr>
            <w:r w:rsidRPr="00BE5CD7">
              <w:rPr>
                <w:color w:val="000000"/>
              </w:rPr>
              <w:t>Pengajuan permohonan Letter of Admission/Acceptance (LoA) dapat mengirimkan berkas ke email “</w:t>
            </w:r>
            <w:hyperlink r:id="rId36" w:history="1">
              <w:r w:rsidRPr="00BE5CD7">
                <w:rPr>
                  <w:rStyle w:val="Hyperlink"/>
                  <w:color w:val="1155CC"/>
                </w:rPr>
                <w:t>persuratan@usk.ac.id</w:t>
              </w:r>
            </w:hyperlink>
            <w:r w:rsidRPr="00BE5CD7">
              <w:rPr>
                <w:color w:val="000000"/>
              </w:rPr>
              <w:t>”</w:t>
            </w:r>
          </w:p>
        </w:tc>
      </w:tr>
      <w:tr w:rsidR="00076CCE" w14:paraId="1E990035" w14:textId="77777777" w:rsidTr="003C0971">
        <w:tc>
          <w:tcPr>
            <w:tcW w:w="959" w:type="dxa"/>
            <w:vAlign w:val="center"/>
          </w:tcPr>
          <w:p w14:paraId="3425189E" w14:textId="70F2E776" w:rsidR="00076CCE" w:rsidRDefault="00076CCE" w:rsidP="003C0971">
            <w:pPr>
              <w:jc w:val="center"/>
            </w:pPr>
            <w:r>
              <w:t>8</w:t>
            </w:r>
          </w:p>
        </w:tc>
        <w:tc>
          <w:tcPr>
            <w:tcW w:w="7762" w:type="dxa"/>
          </w:tcPr>
          <w:p w14:paraId="0E2E3AF8" w14:textId="5AEEFEE2" w:rsidR="00076CCE" w:rsidRPr="00076CCE" w:rsidRDefault="00076CCE" w:rsidP="00EA142F">
            <w:pPr>
              <w:spacing w:line="360" w:lineRule="auto"/>
              <w:rPr>
                <w:color w:val="000000"/>
              </w:rPr>
            </w:pPr>
            <w:r w:rsidRPr="00076CCE">
              <w:rPr>
                <w:color w:val="000C20"/>
              </w:rPr>
              <w:t>Data nama/tanggal lahir/alamat orang tua dapat diperbaiki pada saat pengisian biodata online pada KRS Online.</w:t>
            </w:r>
          </w:p>
        </w:tc>
      </w:tr>
      <w:tr w:rsidR="00076CCE" w14:paraId="28AC0DCF" w14:textId="77777777" w:rsidTr="003C0971">
        <w:tc>
          <w:tcPr>
            <w:tcW w:w="959" w:type="dxa"/>
            <w:vAlign w:val="center"/>
          </w:tcPr>
          <w:p w14:paraId="199B771E" w14:textId="25F14E60" w:rsidR="00076CCE" w:rsidRDefault="00076CCE" w:rsidP="003C0971">
            <w:pPr>
              <w:jc w:val="center"/>
            </w:pPr>
            <w:r>
              <w:t>9</w:t>
            </w:r>
          </w:p>
        </w:tc>
        <w:tc>
          <w:tcPr>
            <w:tcW w:w="7762" w:type="dxa"/>
          </w:tcPr>
          <w:p w14:paraId="7C356D39" w14:textId="22D570F2" w:rsidR="00076CCE" w:rsidRPr="00076CCE" w:rsidRDefault="00076CCE" w:rsidP="00EA142F">
            <w:pPr>
              <w:spacing w:line="360" w:lineRule="auto"/>
              <w:rPr>
                <w:color w:val="000C20"/>
              </w:rPr>
            </w:pPr>
            <w:r w:rsidRPr="00076CCE">
              <w:rPr>
                <w:color w:val="000C20"/>
              </w:rPr>
              <w:t>Jika merasa keberatan dengan besaran UKTB maka silahkan untuk melakukan verifikasi data UKTB pada jadwal yang telah ditentukan (lihat jadwal dan tempat di website usk.ac.id) dengan membawa bukti/dokumen pendukung.</w:t>
            </w:r>
          </w:p>
        </w:tc>
      </w:tr>
      <w:tr w:rsidR="00076CCE" w14:paraId="0F120267" w14:textId="77777777" w:rsidTr="003C0971">
        <w:tc>
          <w:tcPr>
            <w:tcW w:w="959" w:type="dxa"/>
            <w:vAlign w:val="center"/>
          </w:tcPr>
          <w:p w14:paraId="5E4668CE" w14:textId="414780E5" w:rsidR="00076CCE" w:rsidRDefault="00076CCE" w:rsidP="003C0971">
            <w:pPr>
              <w:jc w:val="center"/>
            </w:pPr>
            <w:r>
              <w:t>10</w:t>
            </w:r>
          </w:p>
        </w:tc>
        <w:tc>
          <w:tcPr>
            <w:tcW w:w="7762" w:type="dxa"/>
          </w:tcPr>
          <w:p w14:paraId="4E2F7E6D" w14:textId="7EF6DA9C" w:rsidR="00076CCE" w:rsidRPr="00076CCE" w:rsidRDefault="00076CCE" w:rsidP="00EA142F">
            <w:pPr>
              <w:spacing w:line="360" w:lineRule="auto"/>
              <w:rPr>
                <w:color w:val="000C20"/>
              </w:rPr>
            </w:pPr>
            <w:r w:rsidRPr="00076CCE">
              <w:rPr>
                <w:color w:val="000C20"/>
              </w:rPr>
              <w:t>Pembayaran uang kuliah dapat dilakukan satu hari setelah melakukan pengisian UKTB, dengan membawa nomor pendaftaran SNMPTN jika dilakukan via teller bank mitra USK.</w:t>
            </w:r>
          </w:p>
        </w:tc>
      </w:tr>
    </w:tbl>
    <w:p w14:paraId="2089AF19" w14:textId="77777777" w:rsidR="00DD23F7" w:rsidRPr="00AA692D" w:rsidRDefault="00DD23F7" w:rsidP="00597828"/>
    <w:sectPr w:rsidR="00DD23F7" w:rsidRPr="00AA692D" w:rsidSect="00DD23F7">
      <w:footerReference w:type="default" r:id="rId37"/>
      <w:type w:val="continuous"/>
      <w:pgSz w:w="11907" w:h="16840" w:code="9"/>
      <w:pgMar w:top="1985" w:right="1701" w:bottom="1701" w:left="1701" w:header="567"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9A2BDB" w14:textId="77777777" w:rsidR="00C560C5" w:rsidRDefault="00C560C5" w:rsidP="009574DC">
      <w:r>
        <w:separator/>
      </w:r>
    </w:p>
    <w:p w14:paraId="5A9167EB" w14:textId="77777777" w:rsidR="00C560C5" w:rsidRDefault="00C560C5" w:rsidP="009574DC"/>
    <w:p w14:paraId="174C89C6" w14:textId="77777777" w:rsidR="00C560C5" w:rsidRDefault="00C560C5" w:rsidP="009574DC"/>
  </w:endnote>
  <w:endnote w:type="continuationSeparator" w:id="0">
    <w:p w14:paraId="4AA8CF7B" w14:textId="77777777" w:rsidR="00C560C5" w:rsidRDefault="00C560C5" w:rsidP="009574DC">
      <w:r>
        <w:continuationSeparator/>
      </w:r>
    </w:p>
    <w:p w14:paraId="492C8D81" w14:textId="77777777" w:rsidR="00C560C5" w:rsidRDefault="00C560C5" w:rsidP="009574DC"/>
    <w:p w14:paraId="4D3D7650" w14:textId="77777777" w:rsidR="00C560C5" w:rsidRDefault="00C560C5" w:rsidP="009574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9B52D8"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0C603A9" w14:textId="77777777" w:rsidR="00AA3656" w:rsidRDefault="00AA3656" w:rsidP="009574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0D075"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0</w:t>
    </w:r>
    <w:r>
      <w:rPr>
        <w:rStyle w:val="PageNumber"/>
      </w:rPr>
      <w:fldChar w:fldCharType="end"/>
    </w:r>
  </w:p>
  <w:p w14:paraId="0F8A0BBF" w14:textId="77777777" w:rsidR="00AA3656" w:rsidRPr="003B63FE" w:rsidRDefault="00AA3656" w:rsidP="009574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FFBC4"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x</w:t>
    </w:r>
    <w:r>
      <w:rPr>
        <w:rStyle w:val="PageNumber"/>
      </w:rPr>
      <w:fldChar w:fldCharType="end"/>
    </w:r>
  </w:p>
  <w:p w14:paraId="282B8490" w14:textId="77777777" w:rsidR="00AA3656" w:rsidRPr="00E17BFE" w:rsidRDefault="00AA3656" w:rsidP="009574D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80D9CD"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4</w:t>
    </w:r>
    <w:r>
      <w:rPr>
        <w:rStyle w:val="PageNumber"/>
      </w:rPr>
      <w:fldChar w:fldCharType="end"/>
    </w:r>
  </w:p>
  <w:p w14:paraId="4C305AF3" w14:textId="77777777" w:rsidR="00AA3656" w:rsidRPr="00E17BFE" w:rsidRDefault="00AA3656" w:rsidP="00957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39455B" w14:textId="77777777" w:rsidR="00C560C5" w:rsidRDefault="00C560C5" w:rsidP="009574DC">
      <w:r>
        <w:separator/>
      </w:r>
    </w:p>
    <w:p w14:paraId="36269923" w14:textId="77777777" w:rsidR="00C560C5" w:rsidRDefault="00C560C5" w:rsidP="009574DC"/>
    <w:p w14:paraId="01CDAED5" w14:textId="77777777" w:rsidR="00C560C5" w:rsidRDefault="00C560C5" w:rsidP="009574DC"/>
  </w:footnote>
  <w:footnote w:type="continuationSeparator" w:id="0">
    <w:p w14:paraId="2F12AF83" w14:textId="77777777" w:rsidR="00C560C5" w:rsidRDefault="00C560C5" w:rsidP="009574DC">
      <w:r>
        <w:continuationSeparator/>
      </w:r>
    </w:p>
    <w:p w14:paraId="7AE3F9D2" w14:textId="77777777" w:rsidR="00C560C5" w:rsidRDefault="00C560C5" w:rsidP="009574DC"/>
    <w:p w14:paraId="16F3E733" w14:textId="77777777" w:rsidR="00C560C5" w:rsidRDefault="00C560C5" w:rsidP="009574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6269F2" w14:textId="77777777" w:rsidR="00AA3656" w:rsidRDefault="00AA3656" w:rsidP="009574DC">
    <w:pPr>
      <w:pStyle w:val="Header"/>
      <w:rPr>
        <w:rStyle w:val="PageNumber"/>
      </w:rPr>
    </w:pPr>
  </w:p>
  <w:p w14:paraId="2F873DA9" w14:textId="77777777" w:rsidR="00AA3656" w:rsidRDefault="00AA3656" w:rsidP="009574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741958"/>
    <w:multiLevelType w:val="hybridMultilevel"/>
    <w:tmpl w:val="E7647F1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FF31ECB"/>
    <w:multiLevelType w:val="hybridMultilevel"/>
    <w:tmpl w:val="0F32500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1CF5352"/>
    <w:multiLevelType w:val="hybridMultilevel"/>
    <w:tmpl w:val="932201D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6AC025A"/>
    <w:multiLevelType w:val="multilevel"/>
    <w:tmpl w:val="74D479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F9B3570"/>
    <w:multiLevelType w:val="hybridMultilevel"/>
    <w:tmpl w:val="8D8CDEB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 w15:restartNumberingAfterBreak="0">
    <w:nsid w:val="22316A97"/>
    <w:multiLevelType w:val="hybridMultilevel"/>
    <w:tmpl w:val="D222F21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6" w15:restartNumberingAfterBreak="0">
    <w:nsid w:val="22B0736A"/>
    <w:multiLevelType w:val="hybridMultilevel"/>
    <w:tmpl w:val="12BE5EAA"/>
    <w:lvl w:ilvl="0" w:tplc="38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2D2E753C"/>
    <w:multiLevelType w:val="hybridMultilevel"/>
    <w:tmpl w:val="7B6EBE98"/>
    <w:lvl w:ilvl="0" w:tplc="0421000B">
      <w:start w:val="1"/>
      <w:numFmt w:val="bullet"/>
      <w:lvlText w:val=""/>
      <w:lvlJc w:val="left"/>
      <w:pPr>
        <w:ind w:left="1152" w:hanging="360"/>
      </w:pPr>
      <w:rPr>
        <w:rFonts w:ascii="Wingdings" w:hAnsi="Wingdings"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8" w15:restartNumberingAfterBreak="0">
    <w:nsid w:val="2E0819FE"/>
    <w:multiLevelType w:val="hybridMultilevel"/>
    <w:tmpl w:val="609CB628"/>
    <w:lvl w:ilvl="0" w:tplc="38090019">
      <w:start w:val="1"/>
      <w:numFmt w:val="lowerLetter"/>
      <w:lvlText w:val="%1."/>
      <w:lvlJc w:val="left"/>
      <w:pPr>
        <w:ind w:left="1296" w:hanging="360"/>
      </w:pPr>
      <w:rPr>
        <w:rFonts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9" w15:restartNumberingAfterBreak="0">
    <w:nsid w:val="31391D39"/>
    <w:multiLevelType w:val="hybridMultilevel"/>
    <w:tmpl w:val="7EC6F07C"/>
    <w:lvl w:ilvl="0" w:tplc="3809000F">
      <w:start w:val="1"/>
      <w:numFmt w:val="decimal"/>
      <w:lvlText w:val="%1."/>
      <w:lvlJc w:val="left"/>
      <w:pPr>
        <w:ind w:left="1152" w:hanging="360"/>
      </w:p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10" w15:restartNumberingAfterBreak="0">
    <w:nsid w:val="387063A5"/>
    <w:multiLevelType w:val="hybridMultilevel"/>
    <w:tmpl w:val="0EA4141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87100D4"/>
    <w:multiLevelType w:val="multilevel"/>
    <w:tmpl w:val="54547706"/>
    <w:lvl w:ilvl="0">
      <w:start w:val="1"/>
      <w:numFmt w:val="decimal"/>
      <w:suff w:val="space"/>
      <w:lvlText w:val="%1"/>
      <w:lvlJc w:val="left"/>
      <w:pPr>
        <w:ind w:left="432" w:hanging="432"/>
      </w:pPr>
      <w:rPr>
        <w:rFonts w:hint="default"/>
        <w:color w:val="FFFFFF" w:themeColor="background1"/>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AC014D0"/>
    <w:multiLevelType w:val="hybridMultilevel"/>
    <w:tmpl w:val="23BE732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3" w15:restartNumberingAfterBreak="0">
    <w:nsid w:val="454073A9"/>
    <w:multiLevelType w:val="hybridMultilevel"/>
    <w:tmpl w:val="C83AF3A0"/>
    <w:lvl w:ilvl="0" w:tplc="38090019">
      <w:start w:val="1"/>
      <w:numFmt w:val="low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47E156E0"/>
    <w:multiLevelType w:val="hybridMultilevel"/>
    <w:tmpl w:val="1E782226"/>
    <w:lvl w:ilvl="0" w:tplc="0809000F">
      <w:start w:val="1"/>
      <w:numFmt w:val="decimal"/>
      <w:lvlText w:val="%1."/>
      <w:lvlJc w:val="left"/>
      <w:pPr>
        <w:tabs>
          <w:tab w:val="num" w:pos="502"/>
        </w:tabs>
        <w:ind w:left="502" w:hanging="360"/>
      </w:pPr>
      <w:rPr>
        <w:rFonts w:hint="default"/>
      </w:rPr>
    </w:lvl>
    <w:lvl w:ilvl="1" w:tplc="04090003">
      <w:start w:val="1"/>
      <w:numFmt w:val="bullet"/>
      <w:lvlText w:val="o"/>
      <w:lvlJc w:val="left"/>
      <w:pPr>
        <w:tabs>
          <w:tab w:val="num" w:pos="1222"/>
        </w:tabs>
        <w:ind w:left="1222" w:hanging="360"/>
      </w:pPr>
      <w:rPr>
        <w:rFonts w:ascii="Courier New" w:hAnsi="Courier New" w:cs="Courier New" w:hint="default"/>
      </w:rPr>
    </w:lvl>
    <w:lvl w:ilvl="2" w:tplc="04090005">
      <w:start w:val="1"/>
      <w:numFmt w:val="bullet"/>
      <w:lvlText w:val=""/>
      <w:lvlJc w:val="left"/>
      <w:pPr>
        <w:tabs>
          <w:tab w:val="num" w:pos="1942"/>
        </w:tabs>
        <w:ind w:left="1942" w:hanging="360"/>
      </w:pPr>
      <w:rPr>
        <w:rFonts w:ascii="Wingdings" w:hAnsi="Wingdings" w:cs="Wingdings" w:hint="default"/>
      </w:rPr>
    </w:lvl>
    <w:lvl w:ilvl="3" w:tplc="04090001">
      <w:start w:val="1"/>
      <w:numFmt w:val="bullet"/>
      <w:lvlText w:val=""/>
      <w:lvlJc w:val="left"/>
      <w:pPr>
        <w:tabs>
          <w:tab w:val="num" w:pos="2662"/>
        </w:tabs>
        <w:ind w:left="2662" w:hanging="360"/>
      </w:pPr>
      <w:rPr>
        <w:rFonts w:ascii="Symbol" w:hAnsi="Symbol" w:cs="Symbol" w:hint="default"/>
      </w:rPr>
    </w:lvl>
    <w:lvl w:ilvl="4" w:tplc="04090003">
      <w:start w:val="1"/>
      <w:numFmt w:val="bullet"/>
      <w:lvlText w:val="o"/>
      <w:lvlJc w:val="left"/>
      <w:pPr>
        <w:tabs>
          <w:tab w:val="num" w:pos="3382"/>
        </w:tabs>
        <w:ind w:left="3382" w:hanging="360"/>
      </w:pPr>
      <w:rPr>
        <w:rFonts w:ascii="Courier New" w:hAnsi="Courier New" w:cs="Courier New" w:hint="default"/>
      </w:rPr>
    </w:lvl>
    <w:lvl w:ilvl="5" w:tplc="04090005">
      <w:start w:val="1"/>
      <w:numFmt w:val="bullet"/>
      <w:lvlText w:val=""/>
      <w:lvlJc w:val="left"/>
      <w:pPr>
        <w:tabs>
          <w:tab w:val="num" w:pos="4102"/>
        </w:tabs>
        <w:ind w:left="4102" w:hanging="360"/>
      </w:pPr>
      <w:rPr>
        <w:rFonts w:ascii="Wingdings" w:hAnsi="Wingdings" w:cs="Wingdings" w:hint="default"/>
      </w:rPr>
    </w:lvl>
    <w:lvl w:ilvl="6" w:tplc="04090001">
      <w:start w:val="1"/>
      <w:numFmt w:val="bullet"/>
      <w:lvlText w:val=""/>
      <w:lvlJc w:val="left"/>
      <w:pPr>
        <w:tabs>
          <w:tab w:val="num" w:pos="4822"/>
        </w:tabs>
        <w:ind w:left="4822" w:hanging="360"/>
      </w:pPr>
      <w:rPr>
        <w:rFonts w:ascii="Symbol" w:hAnsi="Symbol" w:cs="Symbol" w:hint="default"/>
      </w:rPr>
    </w:lvl>
    <w:lvl w:ilvl="7" w:tplc="04090003">
      <w:start w:val="1"/>
      <w:numFmt w:val="bullet"/>
      <w:lvlText w:val="o"/>
      <w:lvlJc w:val="left"/>
      <w:pPr>
        <w:tabs>
          <w:tab w:val="num" w:pos="5542"/>
        </w:tabs>
        <w:ind w:left="5542" w:hanging="360"/>
      </w:pPr>
      <w:rPr>
        <w:rFonts w:ascii="Courier New" w:hAnsi="Courier New" w:cs="Courier New" w:hint="default"/>
      </w:rPr>
    </w:lvl>
    <w:lvl w:ilvl="8" w:tplc="04090005">
      <w:start w:val="1"/>
      <w:numFmt w:val="bullet"/>
      <w:lvlText w:val=""/>
      <w:lvlJc w:val="left"/>
      <w:pPr>
        <w:tabs>
          <w:tab w:val="num" w:pos="6262"/>
        </w:tabs>
        <w:ind w:left="6262" w:hanging="360"/>
      </w:pPr>
      <w:rPr>
        <w:rFonts w:ascii="Wingdings" w:hAnsi="Wingdings" w:cs="Wingdings" w:hint="default"/>
      </w:rPr>
    </w:lvl>
  </w:abstractNum>
  <w:abstractNum w:abstractNumId="15" w15:restartNumberingAfterBreak="0">
    <w:nsid w:val="4EF605C0"/>
    <w:multiLevelType w:val="hybridMultilevel"/>
    <w:tmpl w:val="AEEE7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416784"/>
    <w:multiLevelType w:val="multilevel"/>
    <w:tmpl w:val="0944CE4E"/>
    <w:lvl w:ilvl="0">
      <w:start w:val="1"/>
      <w:numFmt w:val="decimal"/>
      <w:lvlText w:val="%1."/>
      <w:lvlJc w:val="left"/>
      <w:pPr>
        <w:ind w:left="2156" w:hanging="360"/>
      </w:pPr>
      <w:rPr>
        <w:u w:val="none"/>
      </w:rPr>
    </w:lvl>
    <w:lvl w:ilvl="1">
      <w:start w:val="1"/>
      <w:numFmt w:val="lowerLetter"/>
      <w:lvlText w:val="%2."/>
      <w:lvlJc w:val="left"/>
      <w:pPr>
        <w:ind w:left="2876" w:hanging="360"/>
      </w:pPr>
      <w:rPr>
        <w:u w:val="none"/>
      </w:rPr>
    </w:lvl>
    <w:lvl w:ilvl="2">
      <w:start w:val="1"/>
      <w:numFmt w:val="lowerRoman"/>
      <w:lvlText w:val="%3."/>
      <w:lvlJc w:val="right"/>
      <w:pPr>
        <w:ind w:left="3596" w:hanging="360"/>
      </w:pPr>
      <w:rPr>
        <w:u w:val="none"/>
      </w:rPr>
    </w:lvl>
    <w:lvl w:ilvl="3">
      <w:start w:val="1"/>
      <w:numFmt w:val="decimal"/>
      <w:lvlText w:val="%4."/>
      <w:lvlJc w:val="left"/>
      <w:pPr>
        <w:ind w:left="4316" w:hanging="360"/>
      </w:pPr>
      <w:rPr>
        <w:u w:val="none"/>
      </w:rPr>
    </w:lvl>
    <w:lvl w:ilvl="4">
      <w:start w:val="1"/>
      <w:numFmt w:val="lowerLetter"/>
      <w:lvlText w:val="%5."/>
      <w:lvlJc w:val="left"/>
      <w:pPr>
        <w:ind w:left="5036" w:hanging="360"/>
      </w:pPr>
      <w:rPr>
        <w:u w:val="none"/>
      </w:rPr>
    </w:lvl>
    <w:lvl w:ilvl="5">
      <w:start w:val="1"/>
      <w:numFmt w:val="lowerRoman"/>
      <w:lvlText w:val="%6."/>
      <w:lvlJc w:val="right"/>
      <w:pPr>
        <w:ind w:left="5756" w:hanging="360"/>
      </w:pPr>
      <w:rPr>
        <w:u w:val="none"/>
      </w:rPr>
    </w:lvl>
    <w:lvl w:ilvl="6">
      <w:start w:val="1"/>
      <w:numFmt w:val="decimal"/>
      <w:lvlText w:val="%7."/>
      <w:lvlJc w:val="left"/>
      <w:pPr>
        <w:ind w:left="6476" w:hanging="360"/>
      </w:pPr>
      <w:rPr>
        <w:u w:val="none"/>
      </w:rPr>
    </w:lvl>
    <w:lvl w:ilvl="7">
      <w:start w:val="1"/>
      <w:numFmt w:val="lowerLetter"/>
      <w:lvlText w:val="%8."/>
      <w:lvlJc w:val="left"/>
      <w:pPr>
        <w:ind w:left="7196" w:hanging="360"/>
      </w:pPr>
      <w:rPr>
        <w:u w:val="none"/>
      </w:rPr>
    </w:lvl>
    <w:lvl w:ilvl="8">
      <w:start w:val="1"/>
      <w:numFmt w:val="lowerRoman"/>
      <w:lvlText w:val="%9."/>
      <w:lvlJc w:val="right"/>
      <w:pPr>
        <w:ind w:left="7916" w:hanging="360"/>
      </w:pPr>
      <w:rPr>
        <w:u w:val="none"/>
      </w:rPr>
    </w:lvl>
  </w:abstractNum>
  <w:abstractNum w:abstractNumId="17" w15:restartNumberingAfterBreak="0">
    <w:nsid w:val="5E3E4AAA"/>
    <w:multiLevelType w:val="multilevel"/>
    <w:tmpl w:val="5F5822E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8" w15:restartNumberingAfterBreak="0">
    <w:nsid w:val="6192574F"/>
    <w:multiLevelType w:val="hybridMultilevel"/>
    <w:tmpl w:val="7CB224F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19" w15:restartNumberingAfterBreak="0">
    <w:nsid w:val="62E37C34"/>
    <w:multiLevelType w:val="hybridMultilevel"/>
    <w:tmpl w:val="948C682E"/>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0" w15:restartNumberingAfterBreak="0">
    <w:nsid w:val="633C4E62"/>
    <w:multiLevelType w:val="hybridMultilevel"/>
    <w:tmpl w:val="644E6396"/>
    <w:lvl w:ilvl="0" w:tplc="38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4BC4BEC"/>
    <w:multiLevelType w:val="multilevel"/>
    <w:tmpl w:val="BFB8A944"/>
    <w:lvl w:ilvl="0">
      <w:start w:val="1"/>
      <w:numFmt w:val="decimal"/>
      <w:pStyle w:val="Heading1"/>
      <w:lvlText w:val="%1"/>
      <w:lvlJc w:val="left"/>
      <w:pPr>
        <w:ind w:left="432" w:hanging="432"/>
      </w:pPr>
      <w:rPr>
        <w:rFonts w:hint="default"/>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2" w15:restartNumberingAfterBreak="0">
    <w:nsid w:val="6B0F7515"/>
    <w:multiLevelType w:val="hybridMultilevel"/>
    <w:tmpl w:val="8466AC3C"/>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3" w15:restartNumberingAfterBreak="0">
    <w:nsid w:val="6D1051E3"/>
    <w:multiLevelType w:val="hybridMultilevel"/>
    <w:tmpl w:val="3BEC2B5C"/>
    <w:lvl w:ilvl="0" w:tplc="38090019">
      <w:start w:val="1"/>
      <w:numFmt w:val="lowerLetter"/>
      <w:lvlText w:val="%1."/>
      <w:lvlJc w:val="left"/>
      <w:pPr>
        <w:ind w:left="927" w:hanging="360"/>
      </w:pPr>
    </w:lvl>
    <w:lvl w:ilvl="1" w:tplc="C5167D28">
      <w:numFmt w:val="bullet"/>
      <w:lvlText w:val="•"/>
      <w:lvlJc w:val="left"/>
      <w:pPr>
        <w:ind w:left="1647" w:hanging="360"/>
      </w:pPr>
      <w:rPr>
        <w:rFonts w:ascii="Times New Roman" w:eastAsia="Times New Roman" w:hAnsi="Times New Roman" w:cs="Times New Roman"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4" w15:restartNumberingAfterBreak="0">
    <w:nsid w:val="722F459C"/>
    <w:multiLevelType w:val="hybridMultilevel"/>
    <w:tmpl w:val="1D9E8DAA"/>
    <w:lvl w:ilvl="0" w:tplc="38090019">
      <w:start w:val="1"/>
      <w:numFmt w:val="lowerLetter"/>
      <w:lvlText w:val="%1."/>
      <w:lvlJc w:val="left"/>
      <w:pPr>
        <w:ind w:left="1152" w:hanging="360"/>
      </w:pPr>
      <w:rPr>
        <w:rFonts w:hint="default"/>
      </w:rPr>
    </w:lvl>
    <w:lvl w:ilvl="1" w:tplc="FFFFFFFF" w:tentative="1">
      <w:start w:val="1"/>
      <w:numFmt w:val="bullet"/>
      <w:lvlText w:val="o"/>
      <w:lvlJc w:val="left"/>
      <w:pPr>
        <w:ind w:left="1872" w:hanging="360"/>
      </w:pPr>
      <w:rPr>
        <w:rFonts w:ascii="Courier New" w:hAnsi="Courier New" w:cs="Courier New" w:hint="default"/>
      </w:rPr>
    </w:lvl>
    <w:lvl w:ilvl="2" w:tplc="FFFFFFFF" w:tentative="1">
      <w:start w:val="1"/>
      <w:numFmt w:val="bullet"/>
      <w:lvlText w:val=""/>
      <w:lvlJc w:val="left"/>
      <w:pPr>
        <w:ind w:left="2592" w:hanging="360"/>
      </w:pPr>
      <w:rPr>
        <w:rFonts w:ascii="Wingdings" w:hAnsi="Wingdings" w:hint="default"/>
      </w:rPr>
    </w:lvl>
    <w:lvl w:ilvl="3" w:tplc="FFFFFFFF" w:tentative="1">
      <w:start w:val="1"/>
      <w:numFmt w:val="bullet"/>
      <w:lvlText w:val=""/>
      <w:lvlJc w:val="left"/>
      <w:pPr>
        <w:ind w:left="3312" w:hanging="360"/>
      </w:pPr>
      <w:rPr>
        <w:rFonts w:ascii="Symbol" w:hAnsi="Symbol" w:hint="default"/>
      </w:rPr>
    </w:lvl>
    <w:lvl w:ilvl="4" w:tplc="FFFFFFFF" w:tentative="1">
      <w:start w:val="1"/>
      <w:numFmt w:val="bullet"/>
      <w:lvlText w:val="o"/>
      <w:lvlJc w:val="left"/>
      <w:pPr>
        <w:ind w:left="4032" w:hanging="360"/>
      </w:pPr>
      <w:rPr>
        <w:rFonts w:ascii="Courier New" w:hAnsi="Courier New" w:cs="Courier New" w:hint="default"/>
      </w:rPr>
    </w:lvl>
    <w:lvl w:ilvl="5" w:tplc="FFFFFFFF" w:tentative="1">
      <w:start w:val="1"/>
      <w:numFmt w:val="bullet"/>
      <w:lvlText w:val=""/>
      <w:lvlJc w:val="left"/>
      <w:pPr>
        <w:ind w:left="4752" w:hanging="360"/>
      </w:pPr>
      <w:rPr>
        <w:rFonts w:ascii="Wingdings" w:hAnsi="Wingdings" w:hint="default"/>
      </w:rPr>
    </w:lvl>
    <w:lvl w:ilvl="6" w:tplc="FFFFFFFF" w:tentative="1">
      <w:start w:val="1"/>
      <w:numFmt w:val="bullet"/>
      <w:lvlText w:val=""/>
      <w:lvlJc w:val="left"/>
      <w:pPr>
        <w:ind w:left="5472" w:hanging="360"/>
      </w:pPr>
      <w:rPr>
        <w:rFonts w:ascii="Symbol" w:hAnsi="Symbol" w:hint="default"/>
      </w:rPr>
    </w:lvl>
    <w:lvl w:ilvl="7" w:tplc="FFFFFFFF" w:tentative="1">
      <w:start w:val="1"/>
      <w:numFmt w:val="bullet"/>
      <w:lvlText w:val="o"/>
      <w:lvlJc w:val="left"/>
      <w:pPr>
        <w:ind w:left="6192" w:hanging="360"/>
      </w:pPr>
      <w:rPr>
        <w:rFonts w:ascii="Courier New" w:hAnsi="Courier New" w:cs="Courier New" w:hint="default"/>
      </w:rPr>
    </w:lvl>
    <w:lvl w:ilvl="8" w:tplc="FFFFFFFF" w:tentative="1">
      <w:start w:val="1"/>
      <w:numFmt w:val="bullet"/>
      <w:lvlText w:val=""/>
      <w:lvlJc w:val="left"/>
      <w:pPr>
        <w:ind w:left="6912" w:hanging="360"/>
      </w:pPr>
      <w:rPr>
        <w:rFonts w:ascii="Wingdings" w:hAnsi="Wingdings" w:hint="default"/>
      </w:rPr>
    </w:lvl>
  </w:abstractNum>
  <w:num w:numId="1">
    <w:abstractNumId w:val="14"/>
  </w:num>
  <w:num w:numId="2">
    <w:abstractNumId w:val="15"/>
  </w:num>
  <w:num w:numId="3">
    <w:abstractNumId w:val="11"/>
  </w:num>
  <w:num w:numId="4">
    <w:abstractNumId w:val="16"/>
  </w:num>
  <w:num w:numId="5">
    <w:abstractNumId w:val="20"/>
  </w:num>
  <w:num w:numId="6">
    <w:abstractNumId w:val="3"/>
  </w:num>
  <w:num w:numId="7">
    <w:abstractNumId w:val="17"/>
  </w:num>
  <w:num w:numId="8">
    <w:abstractNumId w:val="19"/>
  </w:num>
  <w:num w:numId="9">
    <w:abstractNumId w:val="23"/>
  </w:num>
  <w:num w:numId="10">
    <w:abstractNumId w:val="12"/>
  </w:num>
  <w:num w:numId="11">
    <w:abstractNumId w:val="21"/>
  </w:num>
  <w:num w:numId="12">
    <w:abstractNumId w:val="13"/>
  </w:num>
  <w:num w:numId="13">
    <w:abstractNumId w:val="2"/>
  </w:num>
  <w:num w:numId="14">
    <w:abstractNumId w:val="6"/>
  </w:num>
  <w:num w:numId="15">
    <w:abstractNumId w:val="9"/>
  </w:num>
  <w:num w:numId="16">
    <w:abstractNumId w:val="5"/>
  </w:num>
  <w:num w:numId="17">
    <w:abstractNumId w:val="0"/>
  </w:num>
  <w:num w:numId="18">
    <w:abstractNumId w:val="7"/>
  </w:num>
  <w:num w:numId="19">
    <w:abstractNumId w:val="8"/>
  </w:num>
  <w:num w:numId="20">
    <w:abstractNumId w:val="4"/>
  </w:num>
  <w:num w:numId="21">
    <w:abstractNumId w:val="18"/>
  </w:num>
  <w:num w:numId="22">
    <w:abstractNumId w:val="22"/>
  </w:num>
  <w:num w:numId="23">
    <w:abstractNumId w:val="10"/>
  </w:num>
  <w:num w:numId="24">
    <w:abstractNumId w:val="1"/>
  </w:num>
  <w:num w:numId="25">
    <w:abstractNumId w:val="2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632CF"/>
    <w:rsid w:val="000010E9"/>
    <w:rsid w:val="00001EC4"/>
    <w:rsid w:val="00002D6C"/>
    <w:rsid w:val="0000354E"/>
    <w:rsid w:val="0000385C"/>
    <w:rsid w:val="00003BAA"/>
    <w:rsid w:val="00003C9B"/>
    <w:rsid w:val="00004F6C"/>
    <w:rsid w:val="000051F5"/>
    <w:rsid w:val="00006828"/>
    <w:rsid w:val="000072EA"/>
    <w:rsid w:val="000076A3"/>
    <w:rsid w:val="000111C8"/>
    <w:rsid w:val="000113AD"/>
    <w:rsid w:val="00013BA3"/>
    <w:rsid w:val="00014529"/>
    <w:rsid w:val="00017842"/>
    <w:rsid w:val="0002061F"/>
    <w:rsid w:val="00021539"/>
    <w:rsid w:val="00021CDC"/>
    <w:rsid w:val="00022C33"/>
    <w:rsid w:val="00025A6A"/>
    <w:rsid w:val="00026251"/>
    <w:rsid w:val="00027314"/>
    <w:rsid w:val="00027F11"/>
    <w:rsid w:val="00030113"/>
    <w:rsid w:val="00031136"/>
    <w:rsid w:val="0003132A"/>
    <w:rsid w:val="00032C78"/>
    <w:rsid w:val="00032E5B"/>
    <w:rsid w:val="00034050"/>
    <w:rsid w:val="0003553F"/>
    <w:rsid w:val="0003793C"/>
    <w:rsid w:val="000404A9"/>
    <w:rsid w:val="00040792"/>
    <w:rsid w:val="00041789"/>
    <w:rsid w:val="00041F30"/>
    <w:rsid w:val="0004374A"/>
    <w:rsid w:val="00043C6B"/>
    <w:rsid w:val="00043D51"/>
    <w:rsid w:val="00044EC7"/>
    <w:rsid w:val="00045A4E"/>
    <w:rsid w:val="00045FCE"/>
    <w:rsid w:val="00046DE2"/>
    <w:rsid w:val="00050E17"/>
    <w:rsid w:val="00052344"/>
    <w:rsid w:val="00052A09"/>
    <w:rsid w:val="0005436A"/>
    <w:rsid w:val="00054587"/>
    <w:rsid w:val="0005693F"/>
    <w:rsid w:val="000570AF"/>
    <w:rsid w:val="00057D4A"/>
    <w:rsid w:val="00061531"/>
    <w:rsid w:val="0006301D"/>
    <w:rsid w:val="00063E6B"/>
    <w:rsid w:val="0006400B"/>
    <w:rsid w:val="0006545C"/>
    <w:rsid w:val="00066459"/>
    <w:rsid w:val="00066854"/>
    <w:rsid w:val="000677FC"/>
    <w:rsid w:val="00067BAE"/>
    <w:rsid w:val="000700B5"/>
    <w:rsid w:val="00071FED"/>
    <w:rsid w:val="00072114"/>
    <w:rsid w:val="0007231B"/>
    <w:rsid w:val="00076586"/>
    <w:rsid w:val="00076B15"/>
    <w:rsid w:val="00076CCE"/>
    <w:rsid w:val="000800DC"/>
    <w:rsid w:val="00080819"/>
    <w:rsid w:val="00080927"/>
    <w:rsid w:val="00081A30"/>
    <w:rsid w:val="00083F0D"/>
    <w:rsid w:val="000843AD"/>
    <w:rsid w:val="0008659D"/>
    <w:rsid w:val="00090CB8"/>
    <w:rsid w:val="0009169A"/>
    <w:rsid w:val="00091FF7"/>
    <w:rsid w:val="000923AE"/>
    <w:rsid w:val="0009383E"/>
    <w:rsid w:val="00093EDD"/>
    <w:rsid w:val="0009651A"/>
    <w:rsid w:val="00096879"/>
    <w:rsid w:val="00096952"/>
    <w:rsid w:val="00097089"/>
    <w:rsid w:val="00097A12"/>
    <w:rsid w:val="00097F5D"/>
    <w:rsid w:val="000A0715"/>
    <w:rsid w:val="000A0ADC"/>
    <w:rsid w:val="000A19CD"/>
    <w:rsid w:val="000A2251"/>
    <w:rsid w:val="000A2298"/>
    <w:rsid w:val="000A3DCF"/>
    <w:rsid w:val="000A4BEE"/>
    <w:rsid w:val="000A4C8F"/>
    <w:rsid w:val="000A4D26"/>
    <w:rsid w:val="000A6974"/>
    <w:rsid w:val="000A6CD7"/>
    <w:rsid w:val="000A71CA"/>
    <w:rsid w:val="000A738F"/>
    <w:rsid w:val="000B1D37"/>
    <w:rsid w:val="000B3973"/>
    <w:rsid w:val="000B459E"/>
    <w:rsid w:val="000B46B2"/>
    <w:rsid w:val="000B5778"/>
    <w:rsid w:val="000B6A96"/>
    <w:rsid w:val="000B7207"/>
    <w:rsid w:val="000C0114"/>
    <w:rsid w:val="000C105A"/>
    <w:rsid w:val="000C468A"/>
    <w:rsid w:val="000C5088"/>
    <w:rsid w:val="000C5B0D"/>
    <w:rsid w:val="000C5C42"/>
    <w:rsid w:val="000C6C68"/>
    <w:rsid w:val="000C740C"/>
    <w:rsid w:val="000D241B"/>
    <w:rsid w:val="000D2C9C"/>
    <w:rsid w:val="000D2DB9"/>
    <w:rsid w:val="000D4633"/>
    <w:rsid w:val="000D5732"/>
    <w:rsid w:val="000E124D"/>
    <w:rsid w:val="000E3A0A"/>
    <w:rsid w:val="000E3BEE"/>
    <w:rsid w:val="000E4C75"/>
    <w:rsid w:val="000E519A"/>
    <w:rsid w:val="000E68F9"/>
    <w:rsid w:val="000E7809"/>
    <w:rsid w:val="000E7A5B"/>
    <w:rsid w:val="000F120F"/>
    <w:rsid w:val="000F24FF"/>
    <w:rsid w:val="000F26FB"/>
    <w:rsid w:val="000F6464"/>
    <w:rsid w:val="000F6DB3"/>
    <w:rsid w:val="000F784F"/>
    <w:rsid w:val="001004CC"/>
    <w:rsid w:val="00102EBB"/>
    <w:rsid w:val="001040A4"/>
    <w:rsid w:val="00104CE4"/>
    <w:rsid w:val="001066D2"/>
    <w:rsid w:val="001067CD"/>
    <w:rsid w:val="00107AD5"/>
    <w:rsid w:val="00107F13"/>
    <w:rsid w:val="00107F62"/>
    <w:rsid w:val="00110BDA"/>
    <w:rsid w:val="001110BD"/>
    <w:rsid w:val="00113D4C"/>
    <w:rsid w:val="001161A1"/>
    <w:rsid w:val="0011703F"/>
    <w:rsid w:val="00120056"/>
    <w:rsid w:val="00120366"/>
    <w:rsid w:val="001224A0"/>
    <w:rsid w:val="00122F46"/>
    <w:rsid w:val="00125295"/>
    <w:rsid w:val="0012559E"/>
    <w:rsid w:val="001268BA"/>
    <w:rsid w:val="0012790F"/>
    <w:rsid w:val="00127D1B"/>
    <w:rsid w:val="00130C9C"/>
    <w:rsid w:val="00131F66"/>
    <w:rsid w:val="001321BF"/>
    <w:rsid w:val="001341BD"/>
    <w:rsid w:val="001363C1"/>
    <w:rsid w:val="001369C0"/>
    <w:rsid w:val="001371EC"/>
    <w:rsid w:val="00137386"/>
    <w:rsid w:val="001403BD"/>
    <w:rsid w:val="001407A2"/>
    <w:rsid w:val="00141564"/>
    <w:rsid w:val="00141D13"/>
    <w:rsid w:val="00142DDE"/>
    <w:rsid w:val="00142FFB"/>
    <w:rsid w:val="00143D07"/>
    <w:rsid w:val="001452DD"/>
    <w:rsid w:val="0014569C"/>
    <w:rsid w:val="0014698E"/>
    <w:rsid w:val="00146A27"/>
    <w:rsid w:val="00146B94"/>
    <w:rsid w:val="00147914"/>
    <w:rsid w:val="00147F52"/>
    <w:rsid w:val="00150C0D"/>
    <w:rsid w:val="0015194B"/>
    <w:rsid w:val="00151FB0"/>
    <w:rsid w:val="00153151"/>
    <w:rsid w:val="001534CA"/>
    <w:rsid w:val="001553C7"/>
    <w:rsid w:val="00155578"/>
    <w:rsid w:val="00155B13"/>
    <w:rsid w:val="00156BAC"/>
    <w:rsid w:val="00157570"/>
    <w:rsid w:val="00160632"/>
    <w:rsid w:val="00160AA0"/>
    <w:rsid w:val="00160D41"/>
    <w:rsid w:val="00161BE8"/>
    <w:rsid w:val="00161DF5"/>
    <w:rsid w:val="00162E53"/>
    <w:rsid w:val="0016546F"/>
    <w:rsid w:val="0017237F"/>
    <w:rsid w:val="001729F5"/>
    <w:rsid w:val="00173310"/>
    <w:rsid w:val="00173333"/>
    <w:rsid w:val="00173912"/>
    <w:rsid w:val="001741AA"/>
    <w:rsid w:val="00174A85"/>
    <w:rsid w:val="001750AE"/>
    <w:rsid w:val="00176300"/>
    <w:rsid w:val="001767D8"/>
    <w:rsid w:val="0018084C"/>
    <w:rsid w:val="00182BC9"/>
    <w:rsid w:val="00182FEA"/>
    <w:rsid w:val="00183CB5"/>
    <w:rsid w:val="00184B1F"/>
    <w:rsid w:val="00185C33"/>
    <w:rsid w:val="00186498"/>
    <w:rsid w:val="00187A51"/>
    <w:rsid w:val="00187B14"/>
    <w:rsid w:val="00187CE5"/>
    <w:rsid w:val="00190527"/>
    <w:rsid w:val="00192F0E"/>
    <w:rsid w:val="001933C2"/>
    <w:rsid w:val="001936C0"/>
    <w:rsid w:val="00193D2E"/>
    <w:rsid w:val="0019546A"/>
    <w:rsid w:val="001A0575"/>
    <w:rsid w:val="001A0668"/>
    <w:rsid w:val="001A27EC"/>
    <w:rsid w:val="001A2FD1"/>
    <w:rsid w:val="001A38DF"/>
    <w:rsid w:val="001A4266"/>
    <w:rsid w:val="001A4B51"/>
    <w:rsid w:val="001A4C97"/>
    <w:rsid w:val="001A5257"/>
    <w:rsid w:val="001A5B69"/>
    <w:rsid w:val="001A6389"/>
    <w:rsid w:val="001A6BBE"/>
    <w:rsid w:val="001B04A2"/>
    <w:rsid w:val="001B18D6"/>
    <w:rsid w:val="001B458D"/>
    <w:rsid w:val="001B4715"/>
    <w:rsid w:val="001B53AE"/>
    <w:rsid w:val="001B581F"/>
    <w:rsid w:val="001C249C"/>
    <w:rsid w:val="001C44FC"/>
    <w:rsid w:val="001C59B6"/>
    <w:rsid w:val="001C645A"/>
    <w:rsid w:val="001C775D"/>
    <w:rsid w:val="001C7964"/>
    <w:rsid w:val="001D18B4"/>
    <w:rsid w:val="001D1B55"/>
    <w:rsid w:val="001D1BBE"/>
    <w:rsid w:val="001D2130"/>
    <w:rsid w:val="001D23E8"/>
    <w:rsid w:val="001D2527"/>
    <w:rsid w:val="001D2E03"/>
    <w:rsid w:val="001D4133"/>
    <w:rsid w:val="001D4215"/>
    <w:rsid w:val="001D4389"/>
    <w:rsid w:val="001D5DA5"/>
    <w:rsid w:val="001D6223"/>
    <w:rsid w:val="001D7F78"/>
    <w:rsid w:val="001D7F94"/>
    <w:rsid w:val="001E0172"/>
    <w:rsid w:val="001E0302"/>
    <w:rsid w:val="001E0BAD"/>
    <w:rsid w:val="001E1104"/>
    <w:rsid w:val="001E1BBD"/>
    <w:rsid w:val="001E3170"/>
    <w:rsid w:val="001E38E9"/>
    <w:rsid w:val="001E5596"/>
    <w:rsid w:val="001E6278"/>
    <w:rsid w:val="001F0AFA"/>
    <w:rsid w:val="001F1095"/>
    <w:rsid w:val="001F2FDD"/>
    <w:rsid w:val="001F30DD"/>
    <w:rsid w:val="001F5570"/>
    <w:rsid w:val="001F60D5"/>
    <w:rsid w:val="001F6657"/>
    <w:rsid w:val="001F675F"/>
    <w:rsid w:val="00200C1E"/>
    <w:rsid w:val="00201508"/>
    <w:rsid w:val="00201A12"/>
    <w:rsid w:val="00202A3E"/>
    <w:rsid w:val="00204631"/>
    <w:rsid w:val="00204A47"/>
    <w:rsid w:val="00204F56"/>
    <w:rsid w:val="00206ECE"/>
    <w:rsid w:val="002074F9"/>
    <w:rsid w:val="0020771F"/>
    <w:rsid w:val="002079F0"/>
    <w:rsid w:val="00207D73"/>
    <w:rsid w:val="00210368"/>
    <w:rsid w:val="002108D0"/>
    <w:rsid w:val="002108FB"/>
    <w:rsid w:val="00213A5A"/>
    <w:rsid w:val="00214C5F"/>
    <w:rsid w:val="00214DF1"/>
    <w:rsid w:val="00215E93"/>
    <w:rsid w:val="00217045"/>
    <w:rsid w:val="0021749A"/>
    <w:rsid w:val="002179CD"/>
    <w:rsid w:val="00220202"/>
    <w:rsid w:val="002205D6"/>
    <w:rsid w:val="00220785"/>
    <w:rsid w:val="0022099D"/>
    <w:rsid w:val="002209BF"/>
    <w:rsid w:val="00220DE3"/>
    <w:rsid w:val="0022146E"/>
    <w:rsid w:val="0022183D"/>
    <w:rsid w:val="00221D50"/>
    <w:rsid w:val="00224854"/>
    <w:rsid w:val="00231FA6"/>
    <w:rsid w:val="00232325"/>
    <w:rsid w:val="00232413"/>
    <w:rsid w:val="00232537"/>
    <w:rsid w:val="00232800"/>
    <w:rsid w:val="002349DD"/>
    <w:rsid w:val="00235233"/>
    <w:rsid w:val="002355E9"/>
    <w:rsid w:val="00235A29"/>
    <w:rsid w:val="00236172"/>
    <w:rsid w:val="00240780"/>
    <w:rsid w:val="00240C79"/>
    <w:rsid w:val="002417A0"/>
    <w:rsid w:val="00242D9B"/>
    <w:rsid w:val="00245355"/>
    <w:rsid w:val="00246078"/>
    <w:rsid w:val="0024738F"/>
    <w:rsid w:val="00247FAC"/>
    <w:rsid w:val="002519C5"/>
    <w:rsid w:val="00254200"/>
    <w:rsid w:val="00254277"/>
    <w:rsid w:val="00255339"/>
    <w:rsid w:val="00255E88"/>
    <w:rsid w:val="002606F4"/>
    <w:rsid w:val="00260E41"/>
    <w:rsid w:val="00261701"/>
    <w:rsid w:val="002619C5"/>
    <w:rsid w:val="00261D55"/>
    <w:rsid w:val="0026392C"/>
    <w:rsid w:val="00263A19"/>
    <w:rsid w:val="00263D97"/>
    <w:rsid w:val="00263F10"/>
    <w:rsid w:val="00264EA8"/>
    <w:rsid w:val="00265DD2"/>
    <w:rsid w:val="00266E68"/>
    <w:rsid w:val="00267482"/>
    <w:rsid w:val="002706A6"/>
    <w:rsid w:val="00270D73"/>
    <w:rsid w:val="00271CA6"/>
    <w:rsid w:val="0027276A"/>
    <w:rsid w:val="002731DA"/>
    <w:rsid w:val="00273B9C"/>
    <w:rsid w:val="00274460"/>
    <w:rsid w:val="00274B90"/>
    <w:rsid w:val="002767AA"/>
    <w:rsid w:val="00276980"/>
    <w:rsid w:val="00277206"/>
    <w:rsid w:val="002773C5"/>
    <w:rsid w:val="00281776"/>
    <w:rsid w:val="00281D34"/>
    <w:rsid w:val="002823A4"/>
    <w:rsid w:val="00282F50"/>
    <w:rsid w:val="00283A00"/>
    <w:rsid w:val="00284FAF"/>
    <w:rsid w:val="00285632"/>
    <w:rsid w:val="0028609B"/>
    <w:rsid w:val="00286FC3"/>
    <w:rsid w:val="002906EB"/>
    <w:rsid w:val="00290898"/>
    <w:rsid w:val="0029177C"/>
    <w:rsid w:val="002928F2"/>
    <w:rsid w:val="0029426D"/>
    <w:rsid w:val="00295564"/>
    <w:rsid w:val="00295B37"/>
    <w:rsid w:val="00297DDA"/>
    <w:rsid w:val="002A0D21"/>
    <w:rsid w:val="002A1665"/>
    <w:rsid w:val="002A2223"/>
    <w:rsid w:val="002A32CF"/>
    <w:rsid w:val="002A383E"/>
    <w:rsid w:val="002A4149"/>
    <w:rsid w:val="002A4FBF"/>
    <w:rsid w:val="002A6F34"/>
    <w:rsid w:val="002A7717"/>
    <w:rsid w:val="002B230C"/>
    <w:rsid w:val="002B3D23"/>
    <w:rsid w:val="002B4FF3"/>
    <w:rsid w:val="002B61A4"/>
    <w:rsid w:val="002B623A"/>
    <w:rsid w:val="002B7B52"/>
    <w:rsid w:val="002B7E62"/>
    <w:rsid w:val="002C00C5"/>
    <w:rsid w:val="002C00D5"/>
    <w:rsid w:val="002C025F"/>
    <w:rsid w:val="002C078E"/>
    <w:rsid w:val="002C0F7D"/>
    <w:rsid w:val="002C1296"/>
    <w:rsid w:val="002C2434"/>
    <w:rsid w:val="002C3163"/>
    <w:rsid w:val="002C33CD"/>
    <w:rsid w:val="002C41DC"/>
    <w:rsid w:val="002C6B0C"/>
    <w:rsid w:val="002C6EB1"/>
    <w:rsid w:val="002D0BC1"/>
    <w:rsid w:val="002D0EC6"/>
    <w:rsid w:val="002D1309"/>
    <w:rsid w:val="002D2B11"/>
    <w:rsid w:val="002D554C"/>
    <w:rsid w:val="002D6AAC"/>
    <w:rsid w:val="002D7EF5"/>
    <w:rsid w:val="002E2891"/>
    <w:rsid w:val="002E2B9D"/>
    <w:rsid w:val="002E39B0"/>
    <w:rsid w:val="002E3DFB"/>
    <w:rsid w:val="002E5792"/>
    <w:rsid w:val="002E6761"/>
    <w:rsid w:val="002F0E16"/>
    <w:rsid w:val="002F1358"/>
    <w:rsid w:val="002F3F06"/>
    <w:rsid w:val="002F5D73"/>
    <w:rsid w:val="002F6421"/>
    <w:rsid w:val="002F6BA5"/>
    <w:rsid w:val="002F7436"/>
    <w:rsid w:val="0030152D"/>
    <w:rsid w:val="00301985"/>
    <w:rsid w:val="00302F2F"/>
    <w:rsid w:val="00303274"/>
    <w:rsid w:val="00304FAB"/>
    <w:rsid w:val="003054C5"/>
    <w:rsid w:val="00311AA5"/>
    <w:rsid w:val="00311D91"/>
    <w:rsid w:val="00311E3F"/>
    <w:rsid w:val="00311F95"/>
    <w:rsid w:val="003132B7"/>
    <w:rsid w:val="003134D3"/>
    <w:rsid w:val="00313821"/>
    <w:rsid w:val="00313F12"/>
    <w:rsid w:val="00314ED7"/>
    <w:rsid w:val="00315CC9"/>
    <w:rsid w:val="00315FEA"/>
    <w:rsid w:val="00316070"/>
    <w:rsid w:val="0031743E"/>
    <w:rsid w:val="0032072A"/>
    <w:rsid w:val="003225A9"/>
    <w:rsid w:val="00322994"/>
    <w:rsid w:val="00322F1E"/>
    <w:rsid w:val="00323192"/>
    <w:rsid w:val="00324C2A"/>
    <w:rsid w:val="0032699B"/>
    <w:rsid w:val="00326CBB"/>
    <w:rsid w:val="00327106"/>
    <w:rsid w:val="00327404"/>
    <w:rsid w:val="00331D82"/>
    <w:rsid w:val="00332FAD"/>
    <w:rsid w:val="00333CB1"/>
    <w:rsid w:val="00334831"/>
    <w:rsid w:val="00335978"/>
    <w:rsid w:val="003371C0"/>
    <w:rsid w:val="003412FB"/>
    <w:rsid w:val="00342B35"/>
    <w:rsid w:val="003453C6"/>
    <w:rsid w:val="003458AC"/>
    <w:rsid w:val="0034601D"/>
    <w:rsid w:val="00347B2C"/>
    <w:rsid w:val="00350B3B"/>
    <w:rsid w:val="00351582"/>
    <w:rsid w:val="003520C6"/>
    <w:rsid w:val="003521EE"/>
    <w:rsid w:val="00354CE9"/>
    <w:rsid w:val="003558E8"/>
    <w:rsid w:val="00360C4C"/>
    <w:rsid w:val="00362397"/>
    <w:rsid w:val="00363A73"/>
    <w:rsid w:val="00364FE7"/>
    <w:rsid w:val="00366A33"/>
    <w:rsid w:val="00366AED"/>
    <w:rsid w:val="00367CCB"/>
    <w:rsid w:val="00370853"/>
    <w:rsid w:val="00370899"/>
    <w:rsid w:val="00371A01"/>
    <w:rsid w:val="00372695"/>
    <w:rsid w:val="003729F7"/>
    <w:rsid w:val="003733CE"/>
    <w:rsid w:val="00374866"/>
    <w:rsid w:val="00375BBF"/>
    <w:rsid w:val="00376E13"/>
    <w:rsid w:val="00376E33"/>
    <w:rsid w:val="0037775E"/>
    <w:rsid w:val="00382423"/>
    <w:rsid w:val="003824E4"/>
    <w:rsid w:val="00382C7D"/>
    <w:rsid w:val="00383477"/>
    <w:rsid w:val="00385495"/>
    <w:rsid w:val="00385E4C"/>
    <w:rsid w:val="00386364"/>
    <w:rsid w:val="0038667F"/>
    <w:rsid w:val="00391C94"/>
    <w:rsid w:val="00392351"/>
    <w:rsid w:val="00395479"/>
    <w:rsid w:val="00395F2C"/>
    <w:rsid w:val="003961A4"/>
    <w:rsid w:val="00396FB8"/>
    <w:rsid w:val="003A0135"/>
    <w:rsid w:val="003A14B9"/>
    <w:rsid w:val="003A25C9"/>
    <w:rsid w:val="003A29FC"/>
    <w:rsid w:val="003A2A26"/>
    <w:rsid w:val="003A3F27"/>
    <w:rsid w:val="003A40AD"/>
    <w:rsid w:val="003A5E69"/>
    <w:rsid w:val="003A6827"/>
    <w:rsid w:val="003B4810"/>
    <w:rsid w:val="003B4EF3"/>
    <w:rsid w:val="003B5556"/>
    <w:rsid w:val="003B56E4"/>
    <w:rsid w:val="003B5974"/>
    <w:rsid w:val="003B634B"/>
    <w:rsid w:val="003B63FE"/>
    <w:rsid w:val="003C0330"/>
    <w:rsid w:val="003C0971"/>
    <w:rsid w:val="003C0CD5"/>
    <w:rsid w:val="003C0D58"/>
    <w:rsid w:val="003C2084"/>
    <w:rsid w:val="003C29BF"/>
    <w:rsid w:val="003C5917"/>
    <w:rsid w:val="003C7BA6"/>
    <w:rsid w:val="003C7DA9"/>
    <w:rsid w:val="003D0B3B"/>
    <w:rsid w:val="003D5614"/>
    <w:rsid w:val="003D5E3D"/>
    <w:rsid w:val="003D687A"/>
    <w:rsid w:val="003D6A8F"/>
    <w:rsid w:val="003E09A0"/>
    <w:rsid w:val="003E129D"/>
    <w:rsid w:val="003E12E4"/>
    <w:rsid w:val="003E37F6"/>
    <w:rsid w:val="003E4154"/>
    <w:rsid w:val="003E57BE"/>
    <w:rsid w:val="003E597B"/>
    <w:rsid w:val="003E60CD"/>
    <w:rsid w:val="003E6206"/>
    <w:rsid w:val="003E6395"/>
    <w:rsid w:val="003E6779"/>
    <w:rsid w:val="003E6AAC"/>
    <w:rsid w:val="003E7041"/>
    <w:rsid w:val="003E7A74"/>
    <w:rsid w:val="003F0E65"/>
    <w:rsid w:val="003F0FB3"/>
    <w:rsid w:val="003F12D5"/>
    <w:rsid w:val="003F2DFC"/>
    <w:rsid w:val="003F3282"/>
    <w:rsid w:val="003F4B65"/>
    <w:rsid w:val="003F62E4"/>
    <w:rsid w:val="003F6657"/>
    <w:rsid w:val="003F6877"/>
    <w:rsid w:val="003F695E"/>
    <w:rsid w:val="00400077"/>
    <w:rsid w:val="00400E7D"/>
    <w:rsid w:val="004033FF"/>
    <w:rsid w:val="00403B75"/>
    <w:rsid w:val="00403E5A"/>
    <w:rsid w:val="004054B6"/>
    <w:rsid w:val="00405ACB"/>
    <w:rsid w:val="00405DE0"/>
    <w:rsid w:val="004076CD"/>
    <w:rsid w:val="004101BA"/>
    <w:rsid w:val="00410CE3"/>
    <w:rsid w:val="0041138A"/>
    <w:rsid w:val="00411D15"/>
    <w:rsid w:val="004131A8"/>
    <w:rsid w:val="0041351A"/>
    <w:rsid w:val="00414417"/>
    <w:rsid w:val="00415063"/>
    <w:rsid w:val="004166C7"/>
    <w:rsid w:val="00420B26"/>
    <w:rsid w:val="00420D2C"/>
    <w:rsid w:val="00421AF8"/>
    <w:rsid w:val="00426C4C"/>
    <w:rsid w:val="00430501"/>
    <w:rsid w:val="00430C0C"/>
    <w:rsid w:val="004315E1"/>
    <w:rsid w:val="0043262B"/>
    <w:rsid w:val="004330B2"/>
    <w:rsid w:val="004339FD"/>
    <w:rsid w:val="00434227"/>
    <w:rsid w:val="00435097"/>
    <w:rsid w:val="0043607B"/>
    <w:rsid w:val="00436D87"/>
    <w:rsid w:val="004372CA"/>
    <w:rsid w:val="00437678"/>
    <w:rsid w:val="00437832"/>
    <w:rsid w:val="00441B17"/>
    <w:rsid w:val="00442625"/>
    <w:rsid w:val="004426A1"/>
    <w:rsid w:val="00443460"/>
    <w:rsid w:val="00446ABA"/>
    <w:rsid w:val="00450A37"/>
    <w:rsid w:val="00450DF0"/>
    <w:rsid w:val="0045183C"/>
    <w:rsid w:val="00451ABE"/>
    <w:rsid w:val="00452329"/>
    <w:rsid w:val="004532A3"/>
    <w:rsid w:val="00453BB6"/>
    <w:rsid w:val="00453BC0"/>
    <w:rsid w:val="004541F5"/>
    <w:rsid w:val="00455F0D"/>
    <w:rsid w:val="00456036"/>
    <w:rsid w:val="004560B4"/>
    <w:rsid w:val="00456EC1"/>
    <w:rsid w:val="00457DF3"/>
    <w:rsid w:val="0046085E"/>
    <w:rsid w:val="00460A5A"/>
    <w:rsid w:val="00462ABA"/>
    <w:rsid w:val="004632CF"/>
    <w:rsid w:val="004633FC"/>
    <w:rsid w:val="00464579"/>
    <w:rsid w:val="004658AD"/>
    <w:rsid w:val="0046607A"/>
    <w:rsid w:val="00466725"/>
    <w:rsid w:val="004717B0"/>
    <w:rsid w:val="00471C75"/>
    <w:rsid w:val="00472B0B"/>
    <w:rsid w:val="00472DAC"/>
    <w:rsid w:val="0047467B"/>
    <w:rsid w:val="00474EA6"/>
    <w:rsid w:val="00475EED"/>
    <w:rsid w:val="00476FB6"/>
    <w:rsid w:val="004806AB"/>
    <w:rsid w:val="0048417E"/>
    <w:rsid w:val="004857BE"/>
    <w:rsid w:val="00485D22"/>
    <w:rsid w:val="00485FCE"/>
    <w:rsid w:val="004860E4"/>
    <w:rsid w:val="004863A5"/>
    <w:rsid w:val="0048690A"/>
    <w:rsid w:val="00490D12"/>
    <w:rsid w:val="004914CF"/>
    <w:rsid w:val="0049156D"/>
    <w:rsid w:val="00495D4F"/>
    <w:rsid w:val="00496216"/>
    <w:rsid w:val="004969FA"/>
    <w:rsid w:val="00497D17"/>
    <w:rsid w:val="004A3242"/>
    <w:rsid w:val="004A3D5A"/>
    <w:rsid w:val="004A3F52"/>
    <w:rsid w:val="004A5D3A"/>
    <w:rsid w:val="004B1D30"/>
    <w:rsid w:val="004B3F28"/>
    <w:rsid w:val="004B4715"/>
    <w:rsid w:val="004B5A91"/>
    <w:rsid w:val="004C0323"/>
    <w:rsid w:val="004C0ABF"/>
    <w:rsid w:val="004C0B70"/>
    <w:rsid w:val="004C0B93"/>
    <w:rsid w:val="004C13C1"/>
    <w:rsid w:val="004C177D"/>
    <w:rsid w:val="004C37CE"/>
    <w:rsid w:val="004C54C3"/>
    <w:rsid w:val="004C6BCF"/>
    <w:rsid w:val="004D055F"/>
    <w:rsid w:val="004D0627"/>
    <w:rsid w:val="004D0A1B"/>
    <w:rsid w:val="004D1D9D"/>
    <w:rsid w:val="004D2A05"/>
    <w:rsid w:val="004D3B64"/>
    <w:rsid w:val="004D5354"/>
    <w:rsid w:val="004D7A2C"/>
    <w:rsid w:val="004E0B70"/>
    <w:rsid w:val="004E1164"/>
    <w:rsid w:val="004E1854"/>
    <w:rsid w:val="004E1CA1"/>
    <w:rsid w:val="004E20A7"/>
    <w:rsid w:val="004E3AA1"/>
    <w:rsid w:val="004E3D36"/>
    <w:rsid w:val="004E42B7"/>
    <w:rsid w:val="004E650A"/>
    <w:rsid w:val="004E7E47"/>
    <w:rsid w:val="004F015D"/>
    <w:rsid w:val="004F07A8"/>
    <w:rsid w:val="004F0977"/>
    <w:rsid w:val="004F0E17"/>
    <w:rsid w:val="004F1998"/>
    <w:rsid w:val="004F1E5D"/>
    <w:rsid w:val="004F3459"/>
    <w:rsid w:val="004F3F8E"/>
    <w:rsid w:val="004F4CE0"/>
    <w:rsid w:val="004F4F19"/>
    <w:rsid w:val="004F6BF6"/>
    <w:rsid w:val="004F7723"/>
    <w:rsid w:val="004F7EA8"/>
    <w:rsid w:val="00501764"/>
    <w:rsid w:val="00501A8A"/>
    <w:rsid w:val="0050361A"/>
    <w:rsid w:val="00503BA8"/>
    <w:rsid w:val="0050581A"/>
    <w:rsid w:val="00505DAC"/>
    <w:rsid w:val="00506332"/>
    <w:rsid w:val="00506866"/>
    <w:rsid w:val="005108E2"/>
    <w:rsid w:val="00511AF0"/>
    <w:rsid w:val="00511CA0"/>
    <w:rsid w:val="00512935"/>
    <w:rsid w:val="00512FF4"/>
    <w:rsid w:val="005157C5"/>
    <w:rsid w:val="00515C5C"/>
    <w:rsid w:val="00516A1B"/>
    <w:rsid w:val="0052206C"/>
    <w:rsid w:val="00522C4A"/>
    <w:rsid w:val="005232F2"/>
    <w:rsid w:val="00523E9F"/>
    <w:rsid w:val="0052474E"/>
    <w:rsid w:val="00524D22"/>
    <w:rsid w:val="00524F37"/>
    <w:rsid w:val="005255A8"/>
    <w:rsid w:val="00526E45"/>
    <w:rsid w:val="005276BD"/>
    <w:rsid w:val="0053235E"/>
    <w:rsid w:val="00532B33"/>
    <w:rsid w:val="005335E0"/>
    <w:rsid w:val="005339B9"/>
    <w:rsid w:val="005350B4"/>
    <w:rsid w:val="005351F6"/>
    <w:rsid w:val="00535749"/>
    <w:rsid w:val="00535950"/>
    <w:rsid w:val="00535954"/>
    <w:rsid w:val="00537026"/>
    <w:rsid w:val="005373D6"/>
    <w:rsid w:val="00541800"/>
    <w:rsid w:val="00541AA3"/>
    <w:rsid w:val="00546060"/>
    <w:rsid w:val="00551384"/>
    <w:rsid w:val="0055197F"/>
    <w:rsid w:val="00552749"/>
    <w:rsid w:val="00552860"/>
    <w:rsid w:val="00553836"/>
    <w:rsid w:val="005542AE"/>
    <w:rsid w:val="0055469E"/>
    <w:rsid w:val="005555D4"/>
    <w:rsid w:val="00556092"/>
    <w:rsid w:val="005570C9"/>
    <w:rsid w:val="0056032B"/>
    <w:rsid w:val="005608E2"/>
    <w:rsid w:val="00560BEE"/>
    <w:rsid w:val="005627C8"/>
    <w:rsid w:val="005631FD"/>
    <w:rsid w:val="0056464D"/>
    <w:rsid w:val="005668D7"/>
    <w:rsid w:val="00567ECE"/>
    <w:rsid w:val="005761A2"/>
    <w:rsid w:val="00576F6F"/>
    <w:rsid w:val="00580B86"/>
    <w:rsid w:val="005818B2"/>
    <w:rsid w:val="005830CF"/>
    <w:rsid w:val="005838C7"/>
    <w:rsid w:val="00584711"/>
    <w:rsid w:val="00585CD5"/>
    <w:rsid w:val="00586A99"/>
    <w:rsid w:val="00587C5E"/>
    <w:rsid w:val="00590188"/>
    <w:rsid w:val="00590674"/>
    <w:rsid w:val="0059096A"/>
    <w:rsid w:val="005925FA"/>
    <w:rsid w:val="005930DA"/>
    <w:rsid w:val="00593387"/>
    <w:rsid w:val="005934D4"/>
    <w:rsid w:val="00594244"/>
    <w:rsid w:val="00594C77"/>
    <w:rsid w:val="00595ABF"/>
    <w:rsid w:val="005961E1"/>
    <w:rsid w:val="00596951"/>
    <w:rsid w:val="00596DB0"/>
    <w:rsid w:val="00597615"/>
    <w:rsid w:val="00597828"/>
    <w:rsid w:val="005A12C8"/>
    <w:rsid w:val="005A3650"/>
    <w:rsid w:val="005A37D9"/>
    <w:rsid w:val="005A4E3E"/>
    <w:rsid w:val="005A5F0E"/>
    <w:rsid w:val="005A6CD5"/>
    <w:rsid w:val="005A6F0F"/>
    <w:rsid w:val="005A723B"/>
    <w:rsid w:val="005A7F90"/>
    <w:rsid w:val="005B1F43"/>
    <w:rsid w:val="005B23F6"/>
    <w:rsid w:val="005B2F4E"/>
    <w:rsid w:val="005B3458"/>
    <w:rsid w:val="005B37B6"/>
    <w:rsid w:val="005B4E49"/>
    <w:rsid w:val="005B5B7E"/>
    <w:rsid w:val="005B6C57"/>
    <w:rsid w:val="005B7E38"/>
    <w:rsid w:val="005C03E3"/>
    <w:rsid w:val="005C11B9"/>
    <w:rsid w:val="005C1280"/>
    <w:rsid w:val="005C1644"/>
    <w:rsid w:val="005C38C8"/>
    <w:rsid w:val="005C4567"/>
    <w:rsid w:val="005C5286"/>
    <w:rsid w:val="005C630B"/>
    <w:rsid w:val="005C7687"/>
    <w:rsid w:val="005C768E"/>
    <w:rsid w:val="005C76E8"/>
    <w:rsid w:val="005C7D2E"/>
    <w:rsid w:val="005D0AA8"/>
    <w:rsid w:val="005D0BCC"/>
    <w:rsid w:val="005D0D20"/>
    <w:rsid w:val="005D2086"/>
    <w:rsid w:val="005D2A81"/>
    <w:rsid w:val="005D59FF"/>
    <w:rsid w:val="005D64F7"/>
    <w:rsid w:val="005D6AF4"/>
    <w:rsid w:val="005E110A"/>
    <w:rsid w:val="005E1BF7"/>
    <w:rsid w:val="005E2D52"/>
    <w:rsid w:val="005E322B"/>
    <w:rsid w:val="005E41BF"/>
    <w:rsid w:val="005E4851"/>
    <w:rsid w:val="005E525D"/>
    <w:rsid w:val="005E780D"/>
    <w:rsid w:val="005F38C2"/>
    <w:rsid w:val="005F6336"/>
    <w:rsid w:val="005F705F"/>
    <w:rsid w:val="00600353"/>
    <w:rsid w:val="006018A3"/>
    <w:rsid w:val="006026D1"/>
    <w:rsid w:val="00606A2B"/>
    <w:rsid w:val="00607DA5"/>
    <w:rsid w:val="00607FE2"/>
    <w:rsid w:val="0061103F"/>
    <w:rsid w:val="00611541"/>
    <w:rsid w:val="00611A55"/>
    <w:rsid w:val="006122C2"/>
    <w:rsid w:val="00612535"/>
    <w:rsid w:val="00614195"/>
    <w:rsid w:val="0061420B"/>
    <w:rsid w:val="00614822"/>
    <w:rsid w:val="006159D1"/>
    <w:rsid w:val="00617F7E"/>
    <w:rsid w:val="006202D7"/>
    <w:rsid w:val="00622833"/>
    <w:rsid w:val="006234C6"/>
    <w:rsid w:val="00623C37"/>
    <w:rsid w:val="0062422E"/>
    <w:rsid w:val="00624A09"/>
    <w:rsid w:val="00624CB9"/>
    <w:rsid w:val="006253AF"/>
    <w:rsid w:val="00625B8A"/>
    <w:rsid w:val="00627523"/>
    <w:rsid w:val="00634EA2"/>
    <w:rsid w:val="00635505"/>
    <w:rsid w:val="00636766"/>
    <w:rsid w:val="00637685"/>
    <w:rsid w:val="006376A2"/>
    <w:rsid w:val="00637F02"/>
    <w:rsid w:val="00641BEE"/>
    <w:rsid w:val="00641CAD"/>
    <w:rsid w:val="00642805"/>
    <w:rsid w:val="006441B2"/>
    <w:rsid w:val="00644391"/>
    <w:rsid w:val="006460DD"/>
    <w:rsid w:val="006462CA"/>
    <w:rsid w:val="00646DB9"/>
    <w:rsid w:val="00647950"/>
    <w:rsid w:val="0065076D"/>
    <w:rsid w:val="00650867"/>
    <w:rsid w:val="006512BF"/>
    <w:rsid w:val="00651F20"/>
    <w:rsid w:val="006521B6"/>
    <w:rsid w:val="00652F2A"/>
    <w:rsid w:val="00653381"/>
    <w:rsid w:val="00654422"/>
    <w:rsid w:val="00654C5D"/>
    <w:rsid w:val="006550FA"/>
    <w:rsid w:val="00655321"/>
    <w:rsid w:val="0065607B"/>
    <w:rsid w:val="006626AF"/>
    <w:rsid w:val="0066475C"/>
    <w:rsid w:val="006655D6"/>
    <w:rsid w:val="00665D04"/>
    <w:rsid w:val="00666B83"/>
    <w:rsid w:val="006704F3"/>
    <w:rsid w:val="00671AFC"/>
    <w:rsid w:val="00673792"/>
    <w:rsid w:val="0067389B"/>
    <w:rsid w:val="00673DBE"/>
    <w:rsid w:val="00674ACE"/>
    <w:rsid w:val="00675E50"/>
    <w:rsid w:val="006769E1"/>
    <w:rsid w:val="00677556"/>
    <w:rsid w:val="006821A5"/>
    <w:rsid w:val="00683C98"/>
    <w:rsid w:val="00683F5C"/>
    <w:rsid w:val="0068542C"/>
    <w:rsid w:val="00686D6D"/>
    <w:rsid w:val="006907A4"/>
    <w:rsid w:val="00691529"/>
    <w:rsid w:val="00694127"/>
    <w:rsid w:val="00695AD4"/>
    <w:rsid w:val="00695B71"/>
    <w:rsid w:val="00695E80"/>
    <w:rsid w:val="006967C0"/>
    <w:rsid w:val="00696C3F"/>
    <w:rsid w:val="00696D51"/>
    <w:rsid w:val="0069718C"/>
    <w:rsid w:val="00697327"/>
    <w:rsid w:val="00697577"/>
    <w:rsid w:val="006979D4"/>
    <w:rsid w:val="006A4D72"/>
    <w:rsid w:val="006A4D8D"/>
    <w:rsid w:val="006A573B"/>
    <w:rsid w:val="006A6210"/>
    <w:rsid w:val="006A6970"/>
    <w:rsid w:val="006A7DAE"/>
    <w:rsid w:val="006B0375"/>
    <w:rsid w:val="006B0CF6"/>
    <w:rsid w:val="006B11F4"/>
    <w:rsid w:val="006B5148"/>
    <w:rsid w:val="006B5922"/>
    <w:rsid w:val="006B5FD7"/>
    <w:rsid w:val="006B603B"/>
    <w:rsid w:val="006B6D8A"/>
    <w:rsid w:val="006B7222"/>
    <w:rsid w:val="006B7C3F"/>
    <w:rsid w:val="006B7F22"/>
    <w:rsid w:val="006C0590"/>
    <w:rsid w:val="006C1062"/>
    <w:rsid w:val="006C1241"/>
    <w:rsid w:val="006C161A"/>
    <w:rsid w:val="006C1AD2"/>
    <w:rsid w:val="006C2E85"/>
    <w:rsid w:val="006C372C"/>
    <w:rsid w:val="006C3F9A"/>
    <w:rsid w:val="006C4104"/>
    <w:rsid w:val="006C5319"/>
    <w:rsid w:val="006C624B"/>
    <w:rsid w:val="006C6565"/>
    <w:rsid w:val="006D1371"/>
    <w:rsid w:val="006D34D3"/>
    <w:rsid w:val="006D4982"/>
    <w:rsid w:val="006D662A"/>
    <w:rsid w:val="006E0B33"/>
    <w:rsid w:val="006E1909"/>
    <w:rsid w:val="006E2007"/>
    <w:rsid w:val="006E257C"/>
    <w:rsid w:val="006E2972"/>
    <w:rsid w:val="006E3ECD"/>
    <w:rsid w:val="006E6CCD"/>
    <w:rsid w:val="006E71BC"/>
    <w:rsid w:val="006E75DC"/>
    <w:rsid w:val="006F1464"/>
    <w:rsid w:val="006F326C"/>
    <w:rsid w:val="006F3A30"/>
    <w:rsid w:val="006F44A8"/>
    <w:rsid w:val="006F45C9"/>
    <w:rsid w:val="006F5FB6"/>
    <w:rsid w:val="006F66A0"/>
    <w:rsid w:val="006F69A0"/>
    <w:rsid w:val="00703A51"/>
    <w:rsid w:val="00704E5D"/>
    <w:rsid w:val="007053E4"/>
    <w:rsid w:val="00707262"/>
    <w:rsid w:val="00710B64"/>
    <w:rsid w:val="007112B1"/>
    <w:rsid w:val="00711B28"/>
    <w:rsid w:val="007127BE"/>
    <w:rsid w:val="00712D33"/>
    <w:rsid w:val="00713C78"/>
    <w:rsid w:val="00714537"/>
    <w:rsid w:val="00714B4A"/>
    <w:rsid w:val="00715491"/>
    <w:rsid w:val="00717C24"/>
    <w:rsid w:val="007203BF"/>
    <w:rsid w:val="00720758"/>
    <w:rsid w:val="007218C8"/>
    <w:rsid w:val="00722733"/>
    <w:rsid w:val="0072418A"/>
    <w:rsid w:val="00724715"/>
    <w:rsid w:val="00725163"/>
    <w:rsid w:val="007256A0"/>
    <w:rsid w:val="00725FDB"/>
    <w:rsid w:val="00727485"/>
    <w:rsid w:val="00731439"/>
    <w:rsid w:val="00731CDC"/>
    <w:rsid w:val="00731E4C"/>
    <w:rsid w:val="00732952"/>
    <w:rsid w:val="00733EE6"/>
    <w:rsid w:val="00734998"/>
    <w:rsid w:val="0073511B"/>
    <w:rsid w:val="00735222"/>
    <w:rsid w:val="00736924"/>
    <w:rsid w:val="00736DDA"/>
    <w:rsid w:val="00737EE7"/>
    <w:rsid w:val="00740C97"/>
    <w:rsid w:val="007417B8"/>
    <w:rsid w:val="00741E0D"/>
    <w:rsid w:val="00743101"/>
    <w:rsid w:val="00745106"/>
    <w:rsid w:val="0074570F"/>
    <w:rsid w:val="00745BB2"/>
    <w:rsid w:val="00745CB9"/>
    <w:rsid w:val="00745E84"/>
    <w:rsid w:val="00745FDA"/>
    <w:rsid w:val="00746E6D"/>
    <w:rsid w:val="00750176"/>
    <w:rsid w:val="00752A79"/>
    <w:rsid w:val="007556AF"/>
    <w:rsid w:val="0075764E"/>
    <w:rsid w:val="0075775A"/>
    <w:rsid w:val="00757B0D"/>
    <w:rsid w:val="007601E2"/>
    <w:rsid w:val="00760925"/>
    <w:rsid w:val="00761273"/>
    <w:rsid w:val="00761D72"/>
    <w:rsid w:val="007621FF"/>
    <w:rsid w:val="00764265"/>
    <w:rsid w:val="00765EC7"/>
    <w:rsid w:val="00767D56"/>
    <w:rsid w:val="007704B1"/>
    <w:rsid w:val="00770DAF"/>
    <w:rsid w:val="00771078"/>
    <w:rsid w:val="00771EF6"/>
    <w:rsid w:val="00772987"/>
    <w:rsid w:val="00775781"/>
    <w:rsid w:val="007777AB"/>
    <w:rsid w:val="00780517"/>
    <w:rsid w:val="00780C7B"/>
    <w:rsid w:val="00780D4A"/>
    <w:rsid w:val="00781443"/>
    <w:rsid w:val="00782DA2"/>
    <w:rsid w:val="00784053"/>
    <w:rsid w:val="00784E2F"/>
    <w:rsid w:val="007852E8"/>
    <w:rsid w:val="00785382"/>
    <w:rsid w:val="0078646B"/>
    <w:rsid w:val="00787CAF"/>
    <w:rsid w:val="00793730"/>
    <w:rsid w:val="00793CF2"/>
    <w:rsid w:val="00793D12"/>
    <w:rsid w:val="0079402D"/>
    <w:rsid w:val="0079487E"/>
    <w:rsid w:val="00794E49"/>
    <w:rsid w:val="00795824"/>
    <w:rsid w:val="00796152"/>
    <w:rsid w:val="00797626"/>
    <w:rsid w:val="00797794"/>
    <w:rsid w:val="00797ECD"/>
    <w:rsid w:val="007A0B66"/>
    <w:rsid w:val="007A13B3"/>
    <w:rsid w:val="007A1F81"/>
    <w:rsid w:val="007A38BE"/>
    <w:rsid w:val="007A4526"/>
    <w:rsid w:val="007A6D0B"/>
    <w:rsid w:val="007A6E8E"/>
    <w:rsid w:val="007A7C47"/>
    <w:rsid w:val="007A7E39"/>
    <w:rsid w:val="007B2B61"/>
    <w:rsid w:val="007B2F27"/>
    <w:rsid w:val="007B35D9"/>
    <w:rsid w:val="007B39C0"/>
    <w:rsid w:val="007B5C7C"/>
    <w:rsid w:val="007B6682"/>
    <w:rsid w:val="007B6862"/>
    <w:rsid w:val="007B6EED"/>
    <w:rsid w:val="007B7104"/>
    <w:rsid w:val="007B7496"/>
    <w:rsid w:val="007C03F9"/>
    <w:rsid w:val="007C04DD"/>
    <w:rsid w:val="007C0A92"/>
    <w:rsid w:val="007C0BE5"/>
    <w:rsid w:val="007C1DBB"/>
    <w:rsid w:val="007C3240"/>
    <w:rsid w:val="007C331B"/>
    <w:rsid w:val="007C4008"/>
    <w:rsid w:val="007C4301"/>
    <w:rsid w:val="007C55D1"/>
    <w:rsid w:val="007C5972"/>
    <w:rsid w:val="007C5BA6"/>
    <w:rsid w:val="007C733F"/>
    <w:rsid w:val="007C7C9A"/>
    <w:rsid w:val="007D164B"/>
    <w:rsid w:val="007D28C3"/>
    <w:rsid w:val="007D3318"/>
    <w:rsid w:val="007D4C68"/>
    <w:rsid w:val="007D6FEC"/>
    <w:rsid w:val="007D7313"/>
    <w:rsid w:val="007E3313"/>
    <w:rsid w:val="007E3BBD"/>
    <w:rsid w:val="007E44E6"/>
    <w:rsid w:val="007E4BEE"/>
    <w:rsid w:val="007E5040"/>
    <w:rsid w:val="007E53AD"/>
    <w:rsid w:val="007E5CFA"/>
    <w:rsid w:val="007E5D5D"/>
    <w:rsid w:val="007E5E9E"/>
    <w:rsid w:val="007E683E"/>
    <w:rsid w:val="007E69FD"/>
    <w:rsid w:val="007E6A0F"/>
    <w:rsid w:val="007F0CBC"/>
    <w:rsid w:val="007F0E30"/>
    <w:rsid w:val="007F23CE"/>
    <w:rsid w:val="007F2ACB"/>
    <w:rsid w:val="007F30AD"/>
    <w:rsid w:val="008013D5"/>
    <w:rsid w:val="008026FD"/>
    <w:rsid w:val="008027B7"/>
    <w:rsid w:val="00803A17"/>
    <w:rsid w:val="008047E9"/>
    <w:rsid w:val="00804AFE"/>
    <w:rsid w:val="00805C5D"/>
    <w:rsid w:val="008061D5"/>
    <w:rsid w:val="00806BF2"/>
    <w:rsid w:val="00807352"/>
    <w:rsid w:val="0080778A"/>
    <w:rsid w:val="008104B6"/>
    <w:rsid w:val="00810FA0"/>
    <w:rsid w:val="0081151A"/>
    <w:rsid w:val="00812ACF"/>
    <w:rsid w:val="00812CCC"/>
    <w:rsid w:val="008138A8"/>
    <w:rsid w:val="008143DE"/>
    <w:rsid w:val="00814730"/>
    <w:rsid w:val="008155D9"/>
    <w:rsid w:val="00815A63"/>
    <w:rsid w:val="00816CBB"/>
    <w:rsid w:val="00820BED"/>
    <w:rsid w:val="00824145"/>
    <w:rsid w:val="0082559A"/>
    <w:rsid w:val="00825A94"/>
    <w:rsid w:val="00825CFA"/>
    <w:rsid w:val="00830298"/>
    <w:rsid w:val="008306CE"/>
    <w:rsid w:val="00830A35"/>
    <w:rsid w:val="0083249D"/>
    <w:rsid w:val="00834B8A"/>
    <w:rsid w:val="00835D11"/>
    <w:rsid w:val="0083665D"/>
    <w:rsid w:val="00836C98"/>
    <w:rsid w:val="0083759E"/>
    <w:rsid w:val="00837B4A"/>
    <w:rsid w:val="00837B5C"/>
    <w:rsid w:val="00837C13"/>
    <w:rsid w:val="00837D08"/>
    <w:rsid w:val="008404A1"/>
    <w:rsid w:val="008408BF"/>
    <w:rsid w:val="00842732"/>
    <w:rsid w:val="00842FD9"/>
    <w:rsid w:val="008434CE"/>
    <w:rsid w:val="0084471D"/>
    <w:rsid w:val="0084558A"/>
    <w:rsid w:val="00845ABF"/>
    <w:rsid w:val="00845DB5"/>
    <w:rsid w:val="00846114"/>
    <w:rsid w:val="0084663E"/>
    <w:rsid w:val="0085084D"/>
    <w:rsid w:val="008511F6"/>
    <w:rsid w:val="0085144C"/>
    <w:rsid w:val="00853981"/>
    <w:rsid w:val="00854554"/>
    <w:rsid w:val="008561AC"/>
    <w:rsid w:val="008564A9"/>
    <w:rsid w:val="00856AC9"/>
    <w:rsid w:val="00857048"/>
    <w:rsid w:val="00857CFB"/>
    <w:rsid w:val="0086019E"/>
    <w:rsid w:val="00860630"/>
    <w:rsid w:val="00861996"/>
    <w:rsid w:val="00861C21"/>
    <w:rsid w:val="00862B60"/>
    <w:rsid w:val="00864255"/>
    <w:rsid w:val="0086673A"/>
    <w:rsid w:val="0087031E"/>
    <w:rsid w:val="0087034C"/>
    <w:rsid w:val="00871AD6"/>
    <w:rsid w:val="00873BE7"/>
    <w:rsid w:val="00875520"/>
    <w:rsid w:val="008759E3"/>
    <w:rsid w:val="00876D2A"/>
    <w:rsid w:val="00876D35"/>
    <w:rsid w:val="00877AD6"/>
    <w:rsid w:val="00882CD9"/>
    <w:rsid w:val="008834C8"/>
    <w:rsid w:val="008835BC"/>
    <w:rsid w:val="008835E9"/>
    <w:rsid w:val="008835FB"/>
    <w:rsid w:val="0088371D"/>
    <w:rsid w:val="00885434"/>
    <w:rsid w:val="00885793"/>
    <w:rsid w:val="00885D93"/>
    <w:rsid w:val="008874CB"/>
    <w:rsid w:val="00890734"/>
    <w:rsid w:val="00890791"/>
    <w:rsid w:val="00890D73"/>
    <w:rsid w:val="00890E59"/>
    <w:rsid w:val="00890F44"/>
    <w:rsid w:val="008917A3"/>
    <w:rsid w:val="00891F04"/>
    <w:rsid w:val="00893247"/>
    <w:rsid w:val="00894059"/>
    <w:rsid w:val="00894558"/>
    <w:rsid w:val="00894787"/>
    <w:rsid w:val="00895758"/>
    <w:rsid w:val="008962B5"/>
    <w:rsid w:val="00896E6F"/>
    <w:rsid w:val="00897874"/>
    <w:rsid w:val="008A08DF"/>
    <w:rsid w:val="008A0C24"/>
    <w:rsid w:val="008A2620"/>
    <w:rsid w:val="008A355A"/>
    <w:rsid w:val="008A3C15"/>
    <w:rsid w:val="008A49D1"/>
    <w:rsid w:val="008A6392"/>
    <w:rsid w:val="008B0972"/>
    <w:rsid w:val="008B0E2C"/>
    <w:rsid w:val="008B1D1A"/>
    <w:rsid w:val="008B2117"/>
    <w:rsid w:val="008B2F27"/>
    <w:rsid w:val="008B4CAC"/>
    <w:rsid w:val="008B4D25"/>
    <w:rsid w:val="008B6288"/>
    <w:rsid w:val="008B6A64"/>
    <w:rsid w:val="008B73BC"/>
    <w:rsid w:val="008B76EB"/>
    <w:rsid w:val="008C1B41"/>
    <w:rsid w:val="008C2BCE"/>
    <w:rsid w:val="008C3B2A"/>
    <w:rsid w:val="008C695F"/>
    <w:rsid w:val="008C7F33"/>
    <w:rsid w:val="008D1950"/>
    <w:rsid w:val="008D204C"/>
    <w:rsid w:val="008D2C66"/>
    <w:rsid w:val="008D35EE"/>
    <w:rsid w:val="008D65F1"/>
    <w:rsid w:val="008D673C"/>
    <w:rsid w:val="008D74BD"/>
    <w:rsid w:val="008E2FAB"/>
    <w:rsid w:val="008E4228"/>
    <w:rsid w:val="008E58BA"/>
    <w:rsid w:val="008E5D83"/>
    <w:rsid w:val="008E5F2E"/>
    <w:rsid w:val="008E6012"/>
    <w:rsid w:val="008E7D6D"/>
    <w:rsid w:val="008F0287"/>
    <w:rsid w:val="008F05EC"/>
    <w:rsid w:val="008F1B32"/>
    <w:rsid w:val="008F263C"/>
    <w:rsid w:val="008F393C"/>
    <w:rsid w:val="008F3E38"/>
    <w:rsid w:val="008F6874"/>
    <w:rsid w:val="008F76F1"/>
    <w:rsid w:val="00900334"/>
    <w:rsid w:val="0090059F"/>
    <w:rsid w:val="00900A4F"/>
    <w:rsid w:val="00902611"/>
    <w:rsid w:val="00910D8C"/>
    <w:rsid w:val="00912D5E"/>
    <w:rsid w:val="00913FFA"/>
    <w:rsid w:val="00914CA7"/>
    <w:rsid w:val="00914F59"/>
    <w:rsid w:val="00915986"/>
    <w:rsid w:val="00916145"/>
    <w:rsid w:val="00916811"/>
    <w:rsid w:val="0091697D"/>
    <w:rsid w:val="0091715F"/>
    <w:rsid w:val="009176D2"/>
    <w:rsid w:val="009176EC"/>
    <w:rsid w:val="00920A97"/>
    <w:rsid w:val="0092138C"/>
    <w:rsid w:val="009229F7"/>
    <w:rsid w:val="00923F89"/>
    <w:rsid w:val="00925E90"/>
    <w:rsid w:val="00926E5F"/>
    <w:rsid w:val="009270D4"/>
    <w:rsid w:val="00927827"/>
    <w:rsid w:val="00927A14"/>
    <w:rsid w:val="009318EE"/>
    <w:rsid w:val="00931A87"/>
    <w:rsid w:val="009323BD"/>
    <w:rsid w:val="009369B3"/>
    <w:rsid w:val="00940CE1"/>
    <w:rsid w:val="00940E53"/>
    <w:rsid w:val="0094155F"/>
    <w:rsid w:val="00945422"/>
    <w:rsid w:val="00947A5B"/>
    <w:rsid w:val="00947E27"/>
    <w:rsid w:val="00950DA7"/>
    <w:rsid w:val="00951887"/>
    <w:rsid w:val="00951CF4"/>
    <w:rsid w:val="00952BFC"/>
    <w:rsid w:val="009530ED"/>
    <w:rsid w:val="0095436F"/>
    <w:rsid w:val="0095441E"/>
    <w:rsid w:val="00954E66"/>
    <w:rsid w:val="009551B5"/>
    <w:rsid w:val="009555E6"/>
    <w:rsid w:val="00956C0E"/>
    <w:rsid w:val="009574DC"/>
    <w:rsid w:val="009618FF"/>
    <w:rsid w:val="0096605B"/>
    <w:rsid w:val="00972602"/>
    <w:rsid w:val="00972926"/>
    <w:rsid w:val="00973620"/>
    <w:rsid w:val="00973CD9"/>
    <w:rsid w:val="0097507D"/>
    <w:rsid w:val="00975EC6"/>
    <w:rsid w:val="0098208B"/>
    <w:rsid w:val="0098269A"/>
    <w:rsid w:val="00982ABB"/>
    <w:rsid w:val="00982B8B"/>
    <w:rsid w:val="009853D0"/>
    <w:rsid w:val="00985D63"/>
    <w:rsid w:val="00985D99"/>
    <w:rsid w:val="00985EEE"/>
    <w:rsid w:val="00987933"/>
    <w:rsid w:val="0099069D"/>
    <w:rsid w:val="009924A0"/>
    <w:rsid w:val="00992731"/>
    <w:rsid w:val="00992DEF"/>
    <w:rsid w:val="00995B73"/>
    <w:rsid w:val="009967AB"/>
    <w:rsid w:val="009A046C"/>
    <w:rsid w:val="009A3B07"/>
    <w:rsid w:val="009A556D"/>
    <w:rsid w:val="009A5FE6"/>
    <w:rsid w:val="009A63BC"/>
    <w:rsid w:val="009A66F7"/>
    <w:rsid w:val="009A7634"/>
    <w:rsid w:val="009A775D"/>
    <w:rsid w:val="009A7E15"/>
    <w:rsid w:val="009B0377"/>
    <w:rsid w:val="009B1CF8"/>
    <w:rsid w:val="009B3A63"/>
    <w:rsid w:val="009B3D60"/>
    <w:rsid w:val="009B3FE3"/>
    <w:rsid w:val="009B4C2C"/>
    <w:rsid w:val="009B5B31"/>
    <w:rsid w:val="009B60C6"/>
    <w:rsid w:val="009B71F3"/>
    <w:rsid w:val="009B752C"/>
    <w:rsid w:val="009B7741"/>
    <w:rsid w:val="009C04F1"/>
    <w:rsid w:val="009C1E29"/>
    <w:rsid w:val="009C2983"/>
    <w:rsid w:val="009C3BE4"/>
    <w:rsid w:val="009C3F96"/>
    <w:rsid w:val="009C447C"/>
    <w:rsid w:val="009C4DB4"/>
    <w:rsid w:val="009C5133"/>
    <w:rsid w:val="009C7CD3"/>
    <w:rsid w:val="009D149F"/>
    <w:rsid w:val="009D2D3E"/>
    <w:rsid w:val="009D346D"/>
    <w:rsid w:val="009D43B0"/>
    <w:rsid w:val="009D5961"/>
    <w:rsid w:val="009D5DB3"/>
    <w:rsid w:val="009D6083"/>
    <w:rsid w:val="009E2E4C"/>
    <w:rsid w:val="009E4F35"/>
    <w:rsid w:val="009E5229"/>
    <w:rsid w:val="009E5EE7"/>
    <w:rsid w:val="009E6462"/>
    <w:rsid w:val="009E7E2E"/>
    <w:rsid w:val="009F0189"/>
    <w:rsid w:val="009F0931"/>
    <w:rsid w:val="009F0C9C"/>
    <w:rsid w:val="009F10F5"/>
    <w:rsid w:val="009F2CED"/>
    <w:rsid w:val="009F3503"/>
    <w:rsid w:val="009F5B4E"/>
    <w:rsid w:val="009F6BF8"/>
    <w:rsid w:val="009F765F"/>
    <w:rsid w:val="00A00CD4"/>
    <w:rsid w:val="00A01C79"/>
    <w:rsid w:val="00A0434E"/>
    <w:rsid w:val="00A0593D"/>
    <w:rsid w:val="00A059B8"/>
    <w:rsid w:val="00A06952"/>
    <w:rsid w:val="00A073FE"/>
    <w:rsid w:val="00A07BA4"/>
    <w:rsid w:val="00A10B48"/>
    <w:rsid w:val="00A10CBC"/>
    <w:rsid w:val="00A11203"/>
    <w:rsid w:val="00A1153D"/>
    <w:rsid w:val="00A11550"/>
    <w:rsid w:val="00A125A5"/>
    <w:rsid w:val="00A13029"/>
    <w:rsid w:val="00A13511"/>
    <w:rsid w:val="00A14C6A"/>
    <w:rsid w:val="00A1557D"/>
    <w:rsid w:val="00A16189"/>
    <w:rsid w:val="00A2036A"/>
    <w:rsid w:val="00A208DD"/>
    <w:rsid w:val="00A20B11"/>
    <w:rsid w:val="00A21ED9"/>
    <w:rsid w:val="00A230A9"/>
    <w:rsid w:val="00A237CC"/>
    <w:rsid w:val="00A23963"/>
    <w:rsid w:val="00A2464A"/>
    <w:rsid w:val="00A24768"/>
    <w:rsid w:val="00A25460"/>
    <w:rsid w:val="00A26B8F"/>
    <w:rsid w:val="00A2795A"/>
    <w:rsid w:val="00A30207"/>
    <w:rsid w:val="00A30404"/>
    <w:rsid w:val="00A30519"/>
    <w:rsid w:val="00A31A72"/>
    <w:rsid w:val="00A32CDA"/>
    <w:rsid w:val="00A3308B"/>
    <w:rsid w:val="00A34130"/>
    <w:rsid w:val="00A3617E"/>
    <w:rsid w:val="00A41585"/>
    <w:rsid w:val="00A41D6A"/>
    <w:rsid w:val="00A4247E"/>
    <w:rsid w:val="00A43034"/>
    <w:rsid w:val="00A432DB"/>
    <w:rsid w:val="00A43F35"/>
    <w:rsid w:val="00A44B5A"/>
    <w:rsid w:val="00A450C9"/>
    <w:rsid w:val="00A457E9"/>
    <w:rsid w:val="00A45B8B"/>
    <w:rsid w:val="00A4623C"/>
    <w:rsid w:val="00A517A7"/>
    <w:rsid w:val="00A519B5"/>
    <w:rsid w:val="00A51C67"/>
    <w:rsid w:val="00A53521"/>
    <w:rsid w:val="00A569EF"/>
    <w:rsid w:val="00A56F0A"/>
    <w:rsid w:val="00A5759C"/>
    <w:rsid w:val="00A613A6"/>
    <w:rsid w:val="00A62BE0"/>
    <w:rsid w:val="00A62F38"/>
    <w:rsid w:val="00A6408D"/>
    <w:rsid w:val="00A64C91"/>
    <w:rsid w:val="00A66D8A"/>
    <w:rsid w:val="00A71E67"/>
    <w:rsid w:val="00A74097"/>
    <w:rsid w:val="00A744EA"/>
    <w:rsid w:val="00A74766"/>
    <w:rsid w:val="00A766A5"/>
    <w:rsid w:val="00A76C8D"/>
    <w:rsid w:val="00A76F5C"/>
    <w:rsid w:val="00A77CA6"/>
    <w:rsid w:val="00A77FB2"/>
    <w:rsid w:val="00A81628"/>
    <w:rsid w:val="00A818E9"/>
    <w:rsid w:val="00A8286C"/>
    <w:rsid w:val="00A82E21"/>
    <w:rsid w:val="00A82E92"/>
    <w:rsid w:val="00A8302C"/>
    <w:rsid w:val="00A830CB"/>
    <w:rsid w:val="00A8667E"/>
    <w:rsid w:val="00A91557"/>
    <w:rsid w:val="00A92543"/>
    <w:rsid w:val="00A92901"/>
    <w:rsid w:val="00A9496C"/>
    <w:rsid w:val="00A9509A"/>
    <w:rsid w:val="00A95FB3"/>
    <w:rsid w:val="00AA235F"/>
    <w:rsid w:val="00AA2432"/>
    <w:rsid w:val="00AA2C64"/>
    <w:rsid w:val="00AA2FF6"/>
    <w:rsid w:val="00AA3656"/>
    <w:rsid w:val="00AA4061"/>
    <w:rsid w:val="00AA470F"/>
    <w:rsid w:val="00AA692D"/>
    <w:rsid w:val="00AA7AD2"/>
    <w:rsid w:val="00AA7C5F"/>
    <w:rsid w:val="00AA7CCE"/>
    <w:rsid w:val="00AB0963"/>
    <w:rsid w:val="00AB1145"/>
    <w:rsid w:val="00AB18C3"/>
    <w:rsid w:val="00AB2F70"/>
    <w:rsid w:val="00AB2FB9"/>
    <w:rsid w:val="00AB35C9"/>
    <w:rsid w:val="00AB56DC"/>
    <w:rsid w:val="00AB5D3F"/>
    <w:rsid w:val="00AB651A"/>
    <w:rsid w:val="00AB6872"/>
    <w:rsid w:val="00AB7DF0"/>
    <w:rsid w:val="00AC0033"/>
    <w:rsid w:val="00AC10C1"/>
    <w:rsid w:val="00AC1B84"/>
    <w:rsid w:val="00AC2589"/>
    <w:rsid w:val="00AC30C7"/>
    <w:rsid w:val="00AC376C"/>
    <w:rsid w:val="00AC3851"/>
    <w:rsid w:val="00AC3A2C"/>
    <w:rsid w:val="00AC4305"/>
    <w:rsid w:val="00AC4D07"/>
    <w:rsid w:val="00AC6A46"/>
    <w:rsid w:val="00AC6B02"/>
    <w:rsid w:val="00AC6CCA"/>
    <w:rsid w:val="00AC761F"/>
    <w:rsid w:val="00AD0BAB"/>
    <w:rsid w:val="00AD16AA"/>
    <w:rsid w:val="00AD3185"/>
    <w:rsid w:val="00AD3632"/>
    <w:rsid w:val="00AD4388"/>
    <w:rsid w:val="00AD4910"/>
    <w:rsid w:val="00AD4A6F"/>
    <w:rsid w:val="00AD508E"/>
    <w:rsid w:val="00AD6375"/>
    <w:rsid w:val="00AD69A9"/>
    <w:rsid w:val="00AD7D35"/>
    <w:rsid w:val="00AD7FC7"/>
    <w:rsid w:val="00AE06C4"/>
    <w:rsid w:val="00AE0B18"/>
    <w:rsid w:val="00AE0CDD"/>
    <w:rsid w:val="00AE1427"/>
    <w:rsid w:val="00AE1C72"/>
    <w:rsid w:val="00AE2369"/>
    <w:rsid w:val="00AE24E8"/>
    <w:rsid w:val="00AE4400"/>
    <w:rsid w:val="00AE45B2"/>
    <w:rsid w:val="00AE60EF"/>
    <w:rsid w:val="00AE6EA6"/>
    <w:rsid w:val="00AF0B17"/>
    <w:rsid w:val="00AF0EBD"/>
    <w:rsid w:val="00AF1D98"/>
    <w:rsid w:val="00AF1DFC"/>
    <w:rsid w:val="00AF211D"/>
    <w:rsid w:val="00AF3862"/>
    <w:rsid w:val="00AF3A78"/>
    <w:rsid w:val="00AF43B1"/>
    <w:rsid w:val="00AF49BC"/>
    <w:rsid w:val="00AF6413"/>
    <w:rsid w:val="00B003F2"/>
    <w:rsid w:val="00B00CCA"/>
    <w:rsid w:val="00B04AC6"/>
    <w:rsid w:val="00B05CBF"/>
    <w:rsid w:val="00B06720"/>
    <w:rsid w:val="00B07643"/>
    <w:rsid w:val="00B07CDF"/>
    <w:rsid w:val="00B10296"/>
    <w:rsid w:val="00B107C8"/>
    <w:rsid w:val="00B110B3"/>
    <w:rsid w:val="00B11295"/>
    <w:rsid w:val="00B11DF1"/>
    <w:rsid w:val="00B1319E"/>
    <w:rsid w:val="00B154EC"/>
    <w:rsid w:val="00B1560C"/>
    <w:rsid w:val="00B16510"/>
    <w:rsid w:val="00B168C3"/>
    <w:rsid w:val="00B16EE7"/>
    <w:rsid w:val="00B17EEB"/>
    <w:rsid w:val="00B21A9E"/>
    <w:rsid w:val="00B231B9"/>
    <w:rsid w:val="00B24634"/>
    <w:rsid w:val="00B25F50"/>
    <w:rsid w:val="00B26E9B"/>
    <w:rsid w:val="00B27352"/>
    <w:rsid w:val="00B27653"/>
    <w:rsid w:val="00B27872"/>
    <w:rsid w:val="00B30A78"/>
    <w:rsid w:val="00B30DFA"/>
    <w:rsid w:val="00B31BE3"/>
    <w:rsid w:val="00B31D2A"/>
    <w:rsid w:val="00B320FA"/>
    <w:rsid w:val="00B33870"/>
    <w:rsid w:val="00B3408F"/>
    <w:rsid w:val="00B34D21"/>
    <w:rsid w:val="00B34DFF"/>
    <w:rsid w:val="00B356D0"/>
    <w:rsid w:val="00B36860"/>
    <w:rsid w:val="00B37A83"/>
    <w:rsid w:val="00B37AAF"/>
    <w:rsid w:val="00B37F2A"/>
    <w:rsid w:val="00B4090E"/>
    <w:rsid w:val="00B4135A"/>
    <w:rsid w:val="00B419B8"/>
    <w:rsid w:val="00B4225E"/>
    <w:rsid w:val="00B42E95"/>
    <w:rsid w:val="00B42F95"/>
    <w:rsid w:val="00B43010"/>
    <w:rsid w:val="00B4363F"/>
    <w:rsid w:val="00B43F64"/>
    <w:rsid w:val="00B44C5D"/>
    <w:rsid w:val="00B45C01"/>
    <w:rsid w:val="00B4607A"/>
    <w:rsid w:val="00B477D2"/>
    <w:rsid w:val="00B50A27"/>
    <w:rsid w:val="00B51846"/>
    <w:rsid w:val="00B57C84"/>
    <w:rsid w:val="00B6084D"/>
    <w:rsid w:val="00B6388A"/>
    <w:rsid w:val="00B63F70"/>
    <w:rsid w:val="00B65094"/>
    <w:rsid w:val="00B652CF"/>
    <w:rsid w:val="00B6583A"/>
    <w:rsid w:val="00B66963"/>
    <w:rsid w:val="00B66B9A"/>
    <w:rsid w:val="00B670BD"/>
    <w:rsid w:val="00B67481"/>
    <w:rsid w:val="00B6774C"/>
    <w:rsid w:val="00B679B2"/>
    <w:rsid w:val="00B7118D"/>
    <w:rsid w:val="00B711A7"/>
    <w:rsid w:val="00B726DE"/>
    <w:rsid w:val="00B73C97"/>
    <w:rsid w:val="00B74171"/>
    <w:rsid w:val="00B76161"/>
    <w:rsid w:val="00B763BC"/>
    <w:rsid w:val="00B76F54"/>
    <w:rsid w:val="00B80639"/>
    <w:rsid w:val="00B809F3"/>
    <w:rsid w:val="00B8193F"/>
    <w:rsid w:val="00B825DD"/>
    <w:rsid w:val="00B82B06"/>
    <w:rsid w:val="00B836C5"/>
    <w:rsid w:val="00B83748"/>
    <w:rsid w:val="00B83B49"/>
    <w:rsid w:val="00B84A79"/>
    <w:rsid w:val="00B85828"/>
    <w:rsid w:val="00B85833"/>
    <w:rsid w:val="00B85CB5"/>
    <w:rsid w:val="00B85CF3"/>
    <w:rsid w:val="00B85D40"/>
    <w:rsid w:val="00B8678E"/>
    <w:rsid w:val="00B86A3A"/>
    <w:rsid w:val="00B87474"/>
    <w:rsid w:val="00B921B8"/>
    <w:rsid w:val="00B93EF1"/>
    <w:rsid w:val="00B94A6E"/>
    <w:rsid w:val="00B95CCF"/>
    <w:rsid w:val="00B95D21"/>
    <w:rsid w:val="00B97013"/>
    <w:rsid w:val="00B9719C"/>
    <w:rsid w:val="00B9782B"/>
    <w:rsid w:val="00BA0A4B"/>
    <w:rsid w:val="00BA2B21"/>
    <w:rsid w:val="00BA3F6C"/>
    <w:rsid w:val="00BA4956"/>
    <w:rsid w:val="00BA4E90"/>
    <w:rsid w:val="00BA58A2"/>
    <w:rsid w:val="00BB0058"/>
    <w:rsid w:val="00BB0356"/>
    <w:rsid w:val="00BB193F"/>
    <w:rsid w:val="00BB2090"/>
    <w:rsid w:val="00BB2122"/>
    <w:rsid w:val="00BB5EA0"/>
    <w:rsid w:val="00BB619F"/>
    <w:rsid w:val="00BB6A0E"/>
    <w:rsid w:val="00BB7E41"/>
    <w:rsid w:val="00BC02F6"/>
    <w:rsid w:val="00BC0E6A"/>
    <w:rsid w:val="00BC12DD"/>
    <w:rsid w:val="00BC2D1B"/>
    <w:rsid w:val="00BC3DED"/>
    <w:rsid w:val="00BC5D6D"/>
    <w:rsid w:val="00BC5E1F"/>
    <w:rsid w:val="00BC6970"/>
    <w:rsid w:val="00BC7817"/>
    <w:rsid w:val="00BC798C"/>
    <w:rsid w:val="00BD0A7C"/>
    <w:rsid w:val="00BD1108"/>
    <w:rsid w:val="00BD1DE9"/>
    <w:rsid w:val="00BD1F21"/>
    <w:rsid w:val="00BD2CB6"/>
    <w:rsid w:val="00BD38E9"/>
    <w:rsid w:val="00BD4DE4"/>
    <w:rsid w:val="00BD4FE3"/>
    <w:rsid w:val="00BD6AB3"/>
    <w:rsid w:val="00BE0632"/>
    <w:rsid w:val="00BE2313"/>
    <w:rsid w:val="00BE3362"/>
    <w:rsid w:val="00BE5237"/>
    <w:rsid w:val="00BE57B5"/>
    <w:rsid w:val="00BE5CD7"/>
    <w:rsid w:val="00BF030C"/>
    <w:rsid w:val="00BF0BB8"/>
    <w:rsid w:val="00BF0EE1"/>
    <w:rsid w:val="00BF1FD9"/>
    <w:rsid w:val="00BF2E1A"/>
    <w:rsid w:val="00BF406E"/>
    <w:rsid w:val="00BF6739"/>
    <w:rsid w:val="00C0083F"/>
    <w:rsid w:val="00C01FBE"/>
    <w:rsid w:val="00C05A48"/>
    <w:rsid w:val="00C07931"/>
    <w:rsid w:val="00C10ECC"/>
    <w:rsid w:val="00C111CB"/>
    <w:rsid w:val="00C11D3E"/>
    <w:rsid w:val="00C125FF"/>
    <w:rsid w:val="00C13EA9"/>
    <w:rsid w:val="00C14C76"/>
    <w:rsid w:val="00C14D87"/>
    <w:rsid w:val="00C15D40"/>
    <w:rsid w:val="00C15E08"/>
    <w:rsid w:val="00C1678D"/>
    <w:rsid w:val="00C167A3"/>
    <w:rsid w:val="00C17E64"/>
    <w:rsid w:val="00C20336"/>
    <w:rsid w:val="00C2034A"/>
    <w:rsid w:val="00C20E7B"/>
    <w:rsid w:val="00C216FA"/>
    <w:rsid w:val="00C21BF6"/>
    <w:rsid w:val="00C225F2"/>
    <w:rsid w:val="00C22B40"/>
    <w:rsid w:val="00C23EB8"/>
    <w:rsid w:val="00C2496B"/>
    <w:rsid w:val="00C2515C"/>
    <w:rsid w:val="00C252FC"/>
    <w:rsid w:val="00C25AB9"/>
    <w:rsid w:val="00C25F3B"/>
    <w:rsid w:val="00C26558"/>
    <w:rsid w:val="00C2756E"/>
    <w:rsid w:val="00C311D5"/>
    <w:rsid w:val="00C31863"/>
    <w:rsid w:val="00C32968"/>
    <w:rsid w:val="00C35075"/>
    <w:rsid w:val="00C3575E"/>
    <w:rsid w:val="00C35833"/>
    <w:rsid w:val="00C36093"/>
    <w:rsid w:val="00C40771"/>
    <w:rsid w:val="00C4131F"/>
    <w:rsid w:val="00C42385"/>
    <w:rsid w:val="00C43640"/>
    <w:rsid w:val="00C437BE"/>
    <w:rsid w:val="00C43E10"/>
    <w:rsid w:val="00C44FC4"/>
    <w:rsid w:val="00C475E5"/>
    <w:rsid w:val="00C5083E"/>
    <w:rsid w:val="00C511B1"/>
    <w:rsid w:val="00C5166B"/>
    <w:rsid w:val="00C517C0"/>
    <w:rsid w:val="00C51F91"/>
    <w:rsid w:val="00C527BA"/>
    <w:rsid w:val="00C53E3B"/>
    <w:rsid w:val="00C5433C"/>
    <w:rsid w:val="00C544A3"/>
    <w:rsid w:val="00C545CB"/>
    <w:rsid w:val="00C54735"/>
    <w:rsid w:val="00C55327"/>
    <w:rsid w:val="00C560C5"/>
    <w:rsid w:val="00C5674D"/>
    <w:rsid w:val="00C5778B"/>
    <w:rsid w:val="00C579FF"/>
    <w:rsid w:val="00C60F7B"/>
    <w:rsid w:val="00C615C6"/>
    <w:rsid w:val="00C62377"/>
    <w:rsid w:val="00C62ACA"/>
    <w:rsid w:val="00C63624"/>
    <w:rsid w:val="00C643D1"/>
    <w:rsid w:val="00C66C0B"/>
    <w:rsid w:val="00C70815"/>
    <w:rsid w:val="00C733DA"/>
    <w:rsid w:val="00C743DE"/>
    <w:rsid w:val="00C74E12"/>
    <w:rsid w:val="00C80363"/>
    <w:rsid w:val="00C8228F"/>
    <w:rsid w:val="00C82CF4"/>
    <w:rsid w:val="00C831D4"/>
    <w:rsid w:val="00C8386C"/>
    <w:rsid w:val="00C85A8B"/>
    <w:rsid w:val="00C86FB6"/>
    <w:rsid w:val="00C900FD"/>
    <w:rsid w:val="00C90F27"/>
    <w:rsid w:val="00C92779"/>
    <w:rsid w:val="00C930B5"/>
    <w:rsid w:val="00C93A9C"/>
    <w:rsid w:val="00C94D22"/>
    <w:rsid w:val="00C951DC"/>
    <w:rsid w:val="00C95B95"/>
    <w:rsid w:val="00C97355"/>
    <w:rsid w:val="00CA0574"/>
    <w:rsid w:val="00CA1687"/>
    <w:rsid w:val="00CA35E6"/>
    <w:rsid w:val="00CA4400"/>
    <w:rsid w:val="00CA4608"/>
    <w:rsid w:val="00CA5238"/>
    <w:rsid w:val="00CA57D4"/>
    <w:rsid w:val="00CA7A5E"/>
    <w:rsid w:val="00CA7BE3"/>
    <w:rsid w:val="00CB1A66"/>
    <w:rsid w:val="00CB26B4"/>
    <w:rsid w:val="00CB3762"/>
    <w:rsid w:val="00CB769B"/>
    <w:rsid w:val="00CC1BAE"/>
    <w:rsid w:val="00CC2105"/>
    <w:rsid w:val="00CC259E"/>
    <w:rsid w:val="00CC3218"/>
    <w:rsid w:val="00CC3232"/>
    <w:rsid w:val="00CC3707"/>
    <w:rsid w:val="00CC3B38"/>
    <w:rsid w:val="00CC3E92"/>
    <w:rsid w:val="00CC3F90"/>
    <w:rsid w:val="00CC4588"/>
    <w:rsid w:val="00CC5CF0"/>
    <w:rsid w:val="00CC71EE"/>
    <w:rsid w:val="00CC7831"/>
    <w:rsid w:val="00CD0EA6"/>
    <w:rsid w:val="00CD0F58"/>
    <w:rsid w:val="00CD33C3"/>
    <w:rsid w:val="00CD37E9"/>
    <w:rsid w:val="00CD398F"/>
    <w:rsid w:val="00CD3AEE"/>
    <w:rsid w:val="00CD3CAD"/>
    <w:rsid w:val="00CD4C35"/>
    <w:rsid w:val="00CD504B"/>
    <w:rsid w:val="00CD6833"/>
    <w:rsid w:val="00CD76ED"/>
    <w:rsid w:val="00CD7906"/>
    <w:rsid w:val="00CD7F21"/>
    <w:rsid w:val="00CE3B10"/>
    <w:rsid w:val="00CE4709"/>
    <w:rsid w:val="00CE4B9F"/>
    <w:rsid w:val="00CE6C7C"/>
    <w:rsid w:val="00CE7461"/>
    <w:rsid w:val="00CF0434"/>
    <w:rsid w:val="00CF0CF4"/>
    <w:rsid w:val="00CF18D9"/>
    <w:rsid w:val="00CF1D62"/>
    <w:rsid w:val="00CF21A6"/>
    <w:rsid w:val="00CF2BF0"/>
    <w:rsid w:val="00CF41F4"/>
    <w:rsid w:val="00CF5467"/>
    <w:rsid w:val="00CF5829"/>
    <w:rsid w:val="00CF5CB7"/>
    <w:rsid w:val="00D0123D"/>
    <w:rsid w:val="00D0166A"/>
    <w:rsid w:val="00D01F84"/>
    <w:rsid w:val="00D024BD"/>
    <w:rsid w:val="00D02CEB"/>
    <w:rsid w:val="00D02CF1"/>
    <w:rsid w:val="00D03E7F"/>
    <w:rsid w:val="00D070EC"/>
    <w:rsid w:val="00D105BA"/>
    <w:rsid w:val="00D10DFA"/>
    <w:rsid w:val="00D11C22"/>
    <w:rsid w:val="00D13881"/>
    <w:rsid w:val="00D14FDB"/>
    <w:rsid w:val="00D1516A"/>
    <w:rsid w:val="00D15283"/>
    <w:rsid w:val="00D1757B"/>
    <w:rsid w:val="00D17D44"/>
    <w:rsid w:val="00D2109F"/>
    <w:rsid w:val="00D21303"/>
    <w:rsid w:val="00D24091"/>
    <w:rsid w:val="00D2466A"/>
    <w:rsid w:val="00D25E5A"/>
    <w:rsid w:val="00D2627C"/>
    <w:rsid w:val="00D262C6"/>
    <w:rsid w:val="00D274DB"/>
    <w:rsid w:val="00D30BD5"/>
    <w:rsid w:val="00D31585"/>
    <w:rsid w:val="00D318DB"/>
    <w:rsid w:val="00D3416D"/>
    <w:rsid w:val="00D3473A"/>
    <w:rsid w:val="00D36DB5"/>
    <w:rsid w:val="00D379EB"/>
    <w:rsid w:val="00D40491"/>
    <w:rsid w:val="00D407A0"/>
    <w:rsid w:val="00D41C87"/>
    <w:rsid w:val="00D41E37"/>
    <w:rsid w:val="00D42C35"/>
    <w:rsid w:val="00D42E65"/>
    <w:rsid w:val="00D43999"/>
    <w:rsid w:val="00D4583A"/>
    <w:rsid w:val="00D461C0"/>
    <w:rsid w:val="00D463F2"/>
    <w:rsid w:val="00D46FE0"/>
    <w:rsid w:val="00D477F6"/>
    <w:rsid w:val="00D47DF0"/>
    <w:rsid w:val="00D50356"/>
    <w:rsid w:val="00D511FC"/>
    <w:rsid w:val="00D53495"/>
    <w:rsid w:val="00D53C2E"/>
    <w:rsid w:val="00D561E1"/>
    <w:rsid w:val="00D575F8"/>
    <w:rsid w:val="00D612EF"/>
    <w:rsid w:val="00D63EEC"/>
    <w:rsid w:val="00D6418E"/>
    <w:rsid w:val="00D64AFC"/>
    <w:rsid w:val="00D650C8"/>
    <w:rsid w:val="00D65CF2"/>
    <w:rsid w:val="00D67537"/>
    <w:rsid w:val="00D67F37"/>
    <w:rsid w:val="00D70446"/>
    <w:rsid w:val="00D713C9"/>
    <w:rsid w:val="00D71995"/>
    <w:rsid w:val="00D71DDA"/>
    <w:rsid w:val="00D725ED"/>
    <w:rsid w:val="00D72C2D"/>
    <w:rsid w:val="00D74D3A"/>
    <w:rsid w:val="00D7573F"/>
    <w:rsid w:val="00D759B3"/>
    <w:rsid w:val="00D765CE"/>
    <w:rsid w:val="00D767B9"/>
    <w:rsid w:val="00D768DD"/>
    <w:rsid w:val="00D80EB1"/>
    <w:rsid w:val="00D81479"/>
    <w:rsid w:val="00D81AE8"/>
    <w:rsid w:val="00D824CE"/>
    <w:rsid w:val="00D8441F"/>
    <w:rsid w:val="00D844C8"/>
    <w:rsid w:val="00D84FE1"/>
    <w:rsid w:val="00D87063"/>
    <w:rsid w:val="00D872AE"/>
    <w:rsid w:val="00D9169E"/>
    <w:rsid w:val="00D91C3E"/>
    <w:rsid w:val="00D92257"/>
    <w:rsid w:val="00D92605"/>
    <w:rsid w:val="00D9416B"/>
    <w:rsid w:val="00D9488A"/>
    <w:rsid w:val="00D94AE0"/>
    <w:rsid w:val="00D94F2B"/>
    <w:rsid w:val="00D94F40"/>
    <w:rsid w:val="00D96421"/>
    <w:rsid w:val="00D974B8"/>
    <w:rsid w:val="00DA0EF0"/>
    <w:rsid w:val="00DA10F5"/>
    <w:rsid w:val="00DA1697"/>
    <w:rsid w:val="00DA1813"/>
    <w:rsid w:val="00DA4551"/>
    <w:rsid w:val="00DA53AD"/>
    <w:rsid w:val="00DA59E9"/>
    <w:rsid w:val="00DB0094"/>
    <w:rsid w:val="00DB2BE3"/>
    <w:rsid w:val="00DB3EB1"/>
    <w:rsid w:val="00DB3F1A"/>
    <w:rsid w:val="00DB4BE9"/>
    <w:rsid w:val="00DB50C7"/>
    <w:rsid w:val="00DB6478"/>
    <w:rsid w:val="00DB67BC"/>
    <w:rsid w:val="00DB6B96"/>
    <w:rsid w:val="00DB7D85"/>
    <w:rsid w:val="00DC1E6C"/>
    <w:rsid w:val="00DC253A"/>
    <w:rsid w:val="00DC3BE7"/>
    <w:rsid w:val="00DC488D"/>
    <w:rsid w:val="00DC5433"/>
    <w:rsid w:val="00DD07F9"/>
    <w:rsid w:val="00DD11F9"/>
    <w:rsid w:val="00DD1A4E"/>
    <w:rsid w:val="00DD23F7"/>
    <w:rsid w:val="00DD4667"/>
    <w:rsid w:val="00DD5C7A"/>
    <w:rsid w:val="00DD6010"/>
    <w:rsid w:val="00DD6722"/>
    <w:rsid w:val="00DD6A9C"/>
    <w:rsid w:val="00DD7CAA"/>
    <w:rsid w:val="00DD7F5D"/>
    <w:rsid w:val="00DE24F2"/>
    <w:rsid w:val="00DE5777"/>
    <w:rsid w:val="00DE7F06"/>
    <w:rsid w:val="00DF0101"/>
    <w:rsid w:val="00DF1383"/>
    <w:rsid w:val="00DF1B02"/>
    <w:rsid w:val="00DF4D30"/>
    <w:rsid w:val="00DF5492"/>
    <w:rsid w:val="00DF5952"/>
    <w:rsid w:val="00DF662B"/>
    <w:rsid w:val="00DF74C2"/>
    <w:rsid w:val="00DF780D"/>
    <w:rsid w:val="00E00768"/>
    <w:rsid w:val="00E018E0"/>
    <w:rsid w:val="00E0553C"/>
    <w:rsid w:val="00E0674E"/>
    <w:rsid w:val="00E06CE2"/>
    <w:rsid w:val="00E11B3E"/>
    <w:rsid w:val="00E11F26"/>
    <w:rsid w:val="00E133E5"/>
    <w:rsid w:val="00E15A45"/>
    <w:rsid w:val="00E15C84"/>
    <w:rsid w:val="00E163F8"/>
    <w:rsid w:val="00E16790"/>
    <w:rsid w:val="00E179FF"/>
    <w:rsid w:val="00E17BFE"/>
    <w:rsid w:val="00E20D9C"/>
    <w:rsid w:val="00E21347"/>
    <w:rsid w:val="00E2145A"/>
    <w:rsid w:val="00E21487"/>
    <w:rsid w:val="00E221E0"/>
    <w:rsid w:val="00E23EF2"/>
    <w:rsid w:val="00E2434E"/>
    <w:rsid w:val="00E24F72"/>
    <w:rsid w:val="00E27744"/>
    <w:rsid w:val="00E30756"/>
    <w:rsid w:val="00E30B55"/>
    <w:rsid w:val="00E30BEC"/>
    <w:rsid w:val="00E3156A"/>
    <w:rsid w:val="00E32034"/>
    <w:rsid w:val="00E32041"/>
    <w:rsid w:val="00E327A6"/>
    <w:rsid w:val="00E32CE6"/>
    <w:rsid w:val="00E34A02"/>
    <w:rsid w:val="00E359B6"/>
    <w:rsid w:val="00E35F5D"/>
    <w:rsid w:val="00E404D6"/>
    <w:rsid w:val="00E40C23"/>
    <w:rsid w:val="00E40EC3"/>
    <w:rsid w:val="00E41D70"/>
    <w:rsid w:val="00E4222C"/>
    <w:rsid w:val="00E45E23"/>
    <w:rsid w:val="00E4614D"/>
    <w:rsid w:val="00E464A7"/>
    <w:rsid w:val="00E470F9"/>
    <w:rsid w:val="00E5028C"/>
    <w:rsid w:val="00E5261A"/>
    <w:rsid w:val="00E52A1F"/>
    <w:rsid w:val="00E53E90"/>
    <w:rsid w:val="00E547E2"/>
    <w:rsid w:val="00E55ACE"/>
    <w:rsid w:val="00E56EA7"/>
    <w:rsid w:val="00E573BB"/>
    <w:rsid w:val="00E57756"/>
    <w:rsid w:val="00E61278"/>
    <w:rsid w:val="00E61E0E"/>
    <w:rsid w:val="00E62267"/>
    <w:rsid w:val="00E63459"/>
    <w:rsid w:val="00E63E51"/>
    <w:rsid w:val="00E64192"/>
    <w:rsid w:val="00E64736"/>
    <w:rsid w:val="00E658FD"/>
    <w:rsid w:val="00E664B3"/>
    <w:rsid w:val="00E67B45"/>
    <w:rsid w:val="00E67D73"/>
    <w:rsid w:val="00E701C6"/>
    <w:rsid w:val="00E703F8"/>
    <w:rsid w:val="00E70B1F"/>
    <w:rsid w:val="00E70F54"/>
    <w:rsid w:val="00E711F8"/>
    <w:rsid w:val="00E71444"/>
    <w:rsid w:val="00E7319E"/>
    <w:rsid w:val="00E732D4"/>
    <w:rsid w:val="00E73896"/>
    <w:rsid w:val="00E73A19"/>
    <w:rsid w:val="00E73A63"/>
    <w:rsid w:val="00E75D5A"/>
    <w:rsid w:val="00E75E11"/>
    <w:rsid w:val="00E77501"/>
    <w:rsid w:val="00E81675"/>
    <w:rsid w:val="00E81D5A"/>
    <w:rsid w:val="00E8268E"/>
    <w:rsid w:val="00E82863"/>
    <w:rsid w:val="00E83D09"/>
    <w:rsid w:val="00E86A98"/>
    <w:rsid w:val="00E90B29"/>
    <w:rsid w:val="00E90EF1"/>
    <w:rsid w:val="00E926E9"/>
    <w:rsid w:val="00E939CA"/>
    <w:rsid w:val="00E96B21"/>
    <w:rsid w:val="00E96F4A"/>
    <w:rsid w:val="00EA0115"/>
    <w:rsid w:val="00EA04CC"/>
    <w:rsid w:val="00EA142F"/>
    <w:rsid w:val="00EA16EA"/>
    <w:rsid w:val="00EA1911"/>
    <w:rsid w:val="00EA2110"/>
    <w:rsid w:val="00EA244A"/>
    <w:rsid w:val="00EA377B"/>
    <w:rsid w:val="00EA3EA1"/>
    <w:rsid w:val="00EA40A5"/>
    <w:rsid w:val="00EA5414"/>
    <w:rsid w:val="00EB193D"/>
    <w:rsid w:val="00EB1F1B"/>
    <w:rsid w:val="00EB1FC7"/>
    <w:rsid w:val="00EB2473"/>
    <w:rsid w:val="00EB519D"/>
    <w:rsid w:val="00EB5F1D"/>
    <w:rsid w:val="00EB688F"/>
    <w:rsid w:val="00EB6E62"/>
    <w:rsid w:val="00EB6F29"/>
    <w:rsid w:val="00EC36CB"/>
    <w:rsid w:val="00EC5207"/>
    <w:rsid w:val="00EC62DE"/>
    <w:rsid w:val="00EC6A6E"/>
    <w:rsid w:val="00EC7A9C"/>
    <w:rsid w:val="00ED0EB0"/>
    <w:rsid w:val="00ED3568"/>
    <w:rsid w:val="00ED3EE7"/>
    <w:rsid w:val="00ED4A01"/>
    <w:rsid w:val="00ED4D1B"/>
    <w:rsid w:val="00ED50E3"/>
    <w:rsid w:val="00ED5DAC"/>
    <w:rsid w:val="00ED6046"/>
    <w:rsid w:val="00ED6686"/>
    <w:rsid w:val="00EE16C5"/>
    <w:rsid w:val="00EE211D"/>
    <w:rsid w:val="00EE2C47"/>
    <w:rsid w:val="00EE3245"/>
    <w:rsid w:val="00EE3A9A"/>
    <w:rsid w:val="00EE400F"/>
    <w:rsid w:val="00EE46BD"/>
    <w:rsid w:val="00EE4A5E"/>
    <w:rsid w:val="00EE511A"/>
    <w:rsid w:val="00EE5864"/>
    <w:rsid w:val="00EF0E82"/>
    <w:rsid w:val="00EF3901"/>
    <w:rsid w:val="00EF3E30"/>
    <w:rsid w:val="00EF40ED"/>
    <w:rsid w:val="00EF5BE0"/>
    <w:rsid w:val="00EF792B"/>
    <w:rsid w:val="00F0065F"/>
    <w:rsid w:val="00F008D4"/>
    <w:rsid w:val="00F02338"/>
    <w:rsid w:val="00F066A2"/>
    <w:rsid w:val="00F0760A"/>
    <w:rsid w:val="00F07C4A"/>
    <w:rsid w:val="00F12E3C"/>
    <w:rsid w:val="00F130B8"/>
    <w:rsid w:val="00F13278"/>
    <w:rsid w:val="00F14DF9"/>
    <w:rsid w:val="00F1569C"/>
    <w:rsid w:val="00F15A88"/>
    <w:rsid w:val="00F232E3"/>
    <w:rsid w:val="00F2524E"/>
    <w:rsid w:val="00F26045"/>
    <w:rsid w:val="00F2647F"/>
    <w:rsid w:val="00F2676D"/>
    <w:rsid w:val="00F273A7"/>
    <w:rsid w:val="00F31F2C"/>
    <w:rsid w:val="00F323D8"/>
    <w:rsid w:val="00F32D6C"/>
    <w:rsid w:val="00F3354D"/>
    <w:rsid w:val="00F33675"/>
    <w:rsid w:val="00F34079"/>
    <w:rsid w:val="00F34E2D"/>
    <w:rsid w:val="00F3548F"/>
    <w:rsid w:val="00F35FD4"/>
    <w:rsid w:val="00F3701B"/>
    <w:rsid w:val="00F37A8E"/>
    <w:rsid w:val="00F37F26"/>
    <w:rsid w:val="00F40C8A"/>
    <w:rsid w:val="00F415EA"/>
    <w:rsid w:val="00F42596"/>
    <w:rsid w:val="00F4422E"/>
    <w:rsid w:val="00F46900"/>
    <w:rsid w:val="00F50FA1"/>
    <w:rsid w:val="00F517C7"/>
    <w:rsid w:val="00F527EC"/>
    <w:rsid w:val="00F53E18"/>
    <w:rsid w:val="00F54B07"/>
    <w:rsid w:val="00F55E06"/>
    <w:rsid w:val="00F569AE"/>
    <w:rsid w:val="00F610E7"/>
    <w:rsid w:val="00F62E66"/>
    <w:rsid w:val="00F63F0C"/>
    <w:rsid w:val="00F64043"/>
    <w:rsid w:val="00F6415C"/>
    <w:rsid w:val="00F655F8"/>
    <w:rsid w:val="00F67282"/>
    <w:rsid w:val="00F716FF"/>
    <w:rsid w:val="00F728BA"/>
    <w:rsid w:val="00F74E72"/>
    <w:rsid w:val="00F769CE"/>
    <w:rsid w:val="00F76D38"/>
    <w:rsid w:val="00F801C1"/>
    <w:rsid w:val="00F81406"/>
    <w:rsid w:val="00F8208E"/>
    <w:rsid w:val="00F8242C"/>
    <w:rsid w:val="00F833C3"/>
    <w:rsid w:val="00F8357D"/>
    <w:rsid w:val="00F837DE"/>
    <w:rsid w:val="00F83F9D"/>
    <w:rsid w:val="00F84E39"/>
    <w:rsid w:val="00F86C4E"/>
    <w:rsid w:val="00F90DBC"/>
    <w:rsid w:val="00F90FE6"/>
    <w:rsid w:val="00F9101C"/>
    <w:rsid w:val="00F91DED"/>
    <w:rsid w:val="00F927AA"/>
    <w:rsid w:val="00F92BF8"/>
    <w:rsid w:val="00F92CC6"/>
    <w:rsid w:val="00F9384D"/>
    <w:rsid w:val="00F93E6D"/>
    <w:rsid w:val="00F9648A"/>
    <w:rsid w:val="00FA0889"/>
    <w:rsid w:val="00FA3F50"/>
    <w:rsid w:val="00FA4216"/>
    <w:rsid w:val="00FA4F24"/>
    <w:rsid w:val="00FA546F"/>
    <w:rsid w:val="00FA6014"/>
    <w:rsid w:val="00FA62D9"/>
    <w:rsid w:val="00FA77AA"/>
    <w:rsid w:val="00FA7FBD"/>
    <w:rsid w:val="00FB17A9"/>
    <w:rsid w:val="00FB47A8"/>
    <w:rsid w:val="00FB6723"/>
    <w:rsid w:val="00FB70DA"/>
    <w:rsid w:val="00FC0111"/>
    <w:rsid w:val="00FC03DA"/>
    <w:rsid w:val="00FC10B1"/>
    <w:rsid w:val="00FC1DD7"/>
    <w:rsid w:val="00FC5BD4"/>
    <w:rsid w:val="00FC615C"/>
    <w:rsid w:val="00FC69CC"/>
    <w:rsid w:val="00FC6D36"/>
    <w:rsid w:val="00FC75A9"/>
    <w:rsid w:val="00FC7B5E"/>
    <w:rsid w:val="00FD0788"/>
    <w:rsid w:val="00FD1487"/>
    <w:rsid w:val="00FD5136"/>
    <w:rsid w:val="00FD51E1"/>
    <w:rsid w:val="00FE0465"/>
    <w:rsid w:val="00FE0AD8"/>
    <w:rsid w:val="00FE0B67"/>
    <w:rsid w:val="00FE0FC0"/>
    <w:rsid w:val="00FE20CE"/>
    <w:rsid w:val="00FE2284"/>
    <w:rsid w:val="00FE2A8B"/>
    <w:rsid w:val="00FE4023"/>
    <w:rsid w:val="00FE45DA"/>
    <w:rsid w:val="00FE4F7F"/>
    <w:rsid w:val="00FF07B4"/>
    <w:rsid w:val="00FF12C4"/>
    <w:rsid w:val="00FF1EED"/>
    <w:rsid w:val="00FF207D"/>
    <w:rsid w:val="00FF2E44"/>
    <w:rsid w:val="00FF367E"/>
    <w:rsid w:val="00FF4F14"/>
    <w:rsid w:val="00FF6DF0"/>
    <w:rsid w:val="00FF770D"/>
    <w:rsid w:val="00FF788E"/>
    <w:rsid w:val="00FF79EC"/>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4E71C2B5"/>
  <w14:defaultImageDpi w14:val="330"/>
  <w15:docId w15:val="{3B58A490-5669-4C2D-9AF8-BF04E197C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17C24"/>
    <w:pPr>
      <w:autoSpaceDE w:val="0"/>
      <w:autoSpaceDN w:val="0"/>
    </w:pPr>
    <w:rPr>
      <w:bCs/>
      <w:iCs/>
      <w:sz w:val="24"/>
      <w:szCs w:val="24"/>
      <w:lang w:val="en-GB"/>
    </w:rPr>
  </w:style>
  <w:style w:type="paragraph" w:styleId="Heading1">
    <w:name w:val="heading 1"/>
    <w:basedOn w:val="Normal"/>
    <w:next w:val="Normal"/>
    <w:uiPriority w:val="9"/>
    <w:qFormat/>
    <w:rsid w:val="00186498"/>
    <w:pPr>
      <w:numPr>
        <w:numId w:val="11"/>
      </w:numPr>
      <w:jc w:val="center"/>
      <w:outlineLvl w:val="0"/>
    </w:pPr>
    <w:rPr>
      <w:b/>
      <w:sz w:val="28"/>
      <w:szCs w:val="28"/>
      <w:lang w:val="id-ID"/>
    </w:rPr>
  </w:style>
  <w:style w:type="paragraph" w:styleId="Heading2">
    <w:name w:val="heading 2"/>
    <w:basedOn w:val="BodyText2"/>
    <w:next w:val="Normal"/>
    <w:uiPriority w:val="9"/>
    <w:qFormat/>
    <w:rsid w:val="005E2D52"/>
    <w:pPr>
      <w:numPr>
        <w:ilvl w:val="1"/>
        <w:numId w:val="11"/>
      </w:numPr>
      <w:spacing w:line="360" w:lineRule="auto"/>
      <w:outlineLvl w:val="1"/>
    </w:pPr>
    <w:rPr>
      <w:rFonts w:ascii="Times New Roman" w:hAnsi="Times New Roman" w:cs="Times New Roman"/>
      <w:i w:val="0"/>
      <w:iCs/>
      <w:sz w:val="24"/>
      <w:szCs w:val="24"/>
    </w:rPr>
  </w:style>
  <w:style w:type="paragraph" w:styleId="Heading3">
    <w:name w:val="heading 3"/>
    <w:basedOn w:val="Normal"/>
    <w:next w:val="Normal"/>
    <w:uiPriority w:val="9"/>
    <w:qFormat/>
    <w:rsid w:val="0055469E"/>
    <w:pPr>
      <w:keepNext/>
      <w:numPr>
        <w:ilvl w:val="2"/>
        <w:numId w:val="11"/>
      </w:numPr>
      <w:spacing w:line="360" w:lineRule="auto"/>
      <w:outlineLvl w:val="2"/>
    </w:pPr>
    <w:rPr>
      <w:rFonts w:cs="Arial"/>
      <w:b/>
      <w:bCs w:val="0"/>
      <w:szCs w:val="28"/>
    </w:rPr>
  </w:style>
  <w:style w:type="paragraph" w:styleId="Heading4">
    <w:name w:val="heading 4"/>
    <w:basedOn w:val="Normal"/>
    <w:next w:val="Normal"/>
    <w:uiPriority w:val="9"/>
    <w:qFormat/>
    <w:rsid w:val="0015194B"/>
    <w:pPr>
      <w:keepNext/>
      <w:numPr>
        <w:ilvl w:val="3"/>
        <w:numId w:val="11"/>
      </w:numPr>
      <w:jc w:val="center"/>
      <w:outlineLvl w:val="3"/>
    </w:pPr>
    <w:rPr>
      <w:b/>
      <w:bCs w:val="0"/>
      <w:color w:val="FFFFFF" w:themeColor="background1"/>
    </w:rPr>
  </w:style>
  <w:style w:type="paragraph" w:styleId="Heading5">
    <w:name w:val="heading 5"/>
    <w:basedOn w:val="Normal"/>
    <w:next w:val="Normal"/>
    <w:uiPriority w:val="9"/>
    <w:qFormat/>
    <w:pPr>
      <w:keepNext/>
      <w:numPr>
        <w:ilvl w:val="4"/>
        <w:numId w:val="11"/>
      </w:numPr>
      <w:jc w:val="center"/>
      <w:outlineLvl w:val="4"/>
    </w:pPr>
  </w:style>
  <w:style w:type="paragraph" w:styleId="Heading6">
    <w:name w:val="heading 6"/>
    <w:basedOn w:val="Normal"/>
    <w:next w:val="Normal"/>
    <w:uiPriority w:val="9"/>
    <w:qFormat/>
    <w:pPr>
      <w:keepNext/>
      <w:numPr>
        <w:ilvl w:val="5"/>
        <w:numId w:val="11"/>
      </w:numPr>
      <w:outlineLvl w:val="5"/>
    </w:pPr>
    <w:rPr>
      <w:rFonts w:ascii="Arial" w:hAnsi="Arial" w:cs="Arial"/>
      <w:sz w:val="32"/>
      <w:szCs w:val="32"/>
    </w:rPr>
  </w:style>
  <w:style w:type="paragraph" w:styleId="Heading7">
    <w:name w:val="heading 7"/>
    <w:basedOn w:val="Normal"/>
    <w:next w:val="Normal"/>
    <w:qFormat/>
    <w:pPr>
      <w:keepNext/>
      <w:numPr>
        <w:ilvl w:val="6"/>
        <w:numId w:val="11"/>
      </w:numPr>
      <w:outlineLvl w:val="6"/>
    </w:pPr>
  </w:style>
  <w:style w:type="paragraph" w:styleId="Heading8">
    <w:name w:val="heading 8"/>
    <w:basedOn w:val="Normal"/>
    <w:next w:val="Normal"/>
    <w:qFormat/>
    <w:pPr>
      <w:keepNext/>
      <w:numPr>
        <w:ilvl w:val="7"/>
        <w:numId w:val="11"/>
      </w:numPr>
      <w:spacing w:line="360" w:lineRule="auto"/>
      <w:outlineLvl w:val="7"/>
    </w:pPr>
  </w:style>
  <w:style w:type="paragraph" w:styleId="Heading9">
    <w:name w:val="heading 9"/>
    <w:basedOn w:val="Normal"/>
    <w:next w:val="Normal"/>
    <w:qFormat/>
    <w:rsid w:val="00050E17"/>
    <w:pPr>
      <w:keepNext/>
      <w:numPr>
        <w:ilvl w:val="8"/>
        <w:numId w:val="11"/>
      </w:numPr>
      <w:jc w:val="center"/>
      <w:outlineLvl w:val="8"/>
    </w:pPr>
    <w:rPr>
      <w:rFonts w:ascii="Arial" w:hAnsi="Arial" w:cs="Arial"/>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itle - Type"/>
    <w:basedOn w:val="Heading2"/>
    <w:qFormat/>
    <w:rsid w:val="0079487E"/>
    <w:pPr>
      <w:spacing w:line="240" w:lineRule="auto"/>
      <w:jc w:val="center"/>
    </w:pPr>
    <w:rPr>
      <w:sz w:val="32"/>
      <w:szCs w:val="32"/>
    </w:rPr>
  </w:style>
  <w:style w:type="paragraph" w:styleId="BodyText2">
    <w:name w:val="Body Text 2"/>
    <w:basedOn w:val="Normal"/>
    <w:link w:val="BodyText2Char"/>
    <w:rPr>
      <w:rFonts w:ascii="Arial" w:hAnsi="Arial" w:cs="Arial"/>
      <w:b/>
      <w:bCs w:val="0"/>
      <w:i/>
      <w:iCs w:val="0"/>
      <w:sz w:val="16"/>
      <w:szCs w:val="16"/>
    </w:rPr>
  </w:style>
  <w:style w:type="paragraph" w:styleId="BodyText">
    <w:name w:val="Body Text"/>
    <w:basedOn w:val="Normal"/>
    <w:pPr>
      <w:spacing w:line="360" w:lineRule="auto"/>
    </w:pPr>
    <w:rPr>
      <w:rFonts w:ascii="Arial" w:hAnsi="Arial" w:cs="Arial"/>
    </w:rPr>
  </w:style>
  <w:style w:type="paragraph" w:styleId="BodyTextIndent2">
    <w:name w:val="Body Text Indent 2"/>
    <w:basedOn w:val="Normal"/>
    <w:pPr>
      <w:spacing w:line="360" w:lineRule="auto"/>
      <w:ind w:left="567" w:hanging="567"/>
    </w:pPr>
    <w:rPr>
      <w:rFonts w:ascii="Arial" w:hAnsi="Arial" w:cs="Arial"/>
    </w:rPr>
  </w:style>
  <w:style w:type="paragraph" w:styleId="BodyTextIndent3">
    <w:name w:val="Body Text Indent 3"/>
    <w:basedOn w:val="Normal"/>
    <w:pPr>
      <w:spacing w:line="360" w:lineRule="auto"/>
      <w:ind w:left="709" w:hanging="709"/>
    </w:pPr>
    <w:rPr>
      <w:rFonts w:ascii="Arial" w:hAnsi="Arial" w:cs="Arial"/>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Header">
    <w:name w:val="header"/>
    <w:basedOn w:val="Normal"/>
    <w:link w:val="HeaderChar"/>
    <w:pPr>
      <w:tabs>
        <w:tab w:val="center" w:pos="4320"/>
        <w:tab w:val="right" w:pos="8640"/>
      </w:tabs>
    </w:pPr>
  </w:style>
  <w:style w:type="paragraph" w:styleId="DocumentMap">
    <w:name w:val="Document Map"/>
    <w:basedOn w:val="Normal"/>
    <w:semiHidden/>
    <w:pPr>
      <w:shd w:val="clear" w:color="auto" w:fill="000080"/>
    </w:pPr>
    <w:rPr>
      <w:rFonts w:ascii="Tahoma" w:hAnsi="Tahoma" w:cs="Tahoma"/>
    </w:rPr>
  </w:style>
  <w:style w:type="character" w:styleId="CommentReference">
    <w:name w:val="annotation reference"/>
    <w:semiHidden/>
    <w:rsid w:val="00403B75"/>
    <w:rPr>
      <w:sz w:val="16"/>
      <w:szCs w:val="16"/>
    </w:rPr>
  </w:style>
  <w:style w:type="paragraph" w:styleId="CommentText">
    <w:name w:val="annotation text"/>
    <w:basedOn w:val="Normal"/>
    <w:semiHidden/>
    <w:rsid w:val="00403B75"/>
  </w:style>
  <w:style w:type="paragraph" w:styleId="CommentSubject">
    <w:name w:val="annotation subject"/>
    <w:basedOn w:val="CommentText"/>
    <w:next w:val="CommentText"/>
    <w:semiHidden/>
    <w:rsid w:val="00403B75"/>
    <w:rPr>
      <w:b/>
      <w:bCs w:val="0"/>
    </w:rPr>
  </w:style>
  <w:style w:type="paragraph" w:styleId="BalloonText">
    <w:name w:val="Balloon Text"/>
    <w:basedOn w:val="Normal"/>
    <w:semiHidden/>
    <w:rsid w:val="00403B75"/>
    <w:rPr>
      <w:rFonts w:ascii="Tahoma" w:hAnsi="Tahoma" w:cs="Tahoma"/>
      <w:sz w:val="16"/>
      <w:szCs w:val="16"/>
    </w:rPr>
  </w:style>
  <w:style w:type="character" w:customStyle="1" w:styleId="HeaderChar">
    <w:name w:val="Header Char"/>
    <w:link w:val="Header"/>
    <w:semiHidden/>
    <w:rsid w:val="00F8208E"/>
    <w:rPr>
      <w:lang w:val="en-US" w:eastAsia="en-US" w:bidi="ar-SA"/>
    </w:rPr>
  </w:style>
  <w:style w:type="character" w:customStyle="1" w:styleId="FooterChar">
    <w:name w:val="Footer Char"/>
    <w:basedOn w:val="DefaultParagraphFont"/>
    <w:link w:val="Footer"/>
    <w:uiPriority w:val="99"/>
    <w:rsid w:val="00DF5492"/>
  </w:style>
  <w:style w:type="character" w:customStyle="1" w:styleId="CharChar3">
    <w:name w:val="Char Char3"/>
    <w:rsid w:val="00E41D70"/>
    <w:rPr>
      <w:sz w:val="24"/>
      <w:szCs w:val="24"/>
      <w:lang w:val="en-GB"/>
    </w:rPr>
  </w:style>
  <w:style w:type="character" w:styleId="Hyperlink">
    <w:name w:val="Hyperlink"/>
    <w:uiPriority w:val="99"/>
    <w:unhideWhenUsed/>
    <w:rsid w:val="00B83748"/>
    <w:rPr>
      <w:color w:val="0563C1"/>
      <w:u w:val="single"/>
    </w:rPr>
  </w:style>
  <w:style w:type="paragraph" w:styleId="Caption">
    <w:name w:val="caption"/>
    <w:basedOn w:val="Normal"/>
    <w:next w:val="Normal"/>
    <w:link w:val="CaptionChar"/>
    <w:qFormat/>
    <w:rsid w:val="00206ECE"/>
    <w:pPr>
      <w:keepNext/>
      <w:jc w:val="center"/>
    </w:pPr>
    <w:rPr>
      <w:szCs w:val="18"/>
      <w:lang w:val="id-ID"/>
    </w:rPr>
  </w:style>
  <w:style w:type="paragraph" w:styleId="ListParagraph">
    <w:name w:val="List Paragraph"/>
    <w:basedOn w:val="Normal"/>
    <w:link w:val="ListParagraphChar"/>
    <w:uiPriority w:val="34"/>
    <w:qFormat/>
    <w:rsid w:val="008C1B41"/>
    <w:pPr>
      <w:spacing w:line="360" w:lineRule="auto"/>
      <w:ind w:firstLine="720"/>
      <w:contextualSpacing/>
    </w:pPr>
  </w:style>
  <w:style w:type="paragraph" w:styleId="BodyText3">
    <w:name w:val="Body Text 3"/>
    <w:basedOn w:val="Normal"/>
    <w:link w:val="BodyText3Char"/>
    <w:rsid w:val="00367CCB"/>
    <w:pPr>
      <w:spacing w:after="120"/>
    </w:pPr>
    <w:rPr>
      <w:sz w:val="16"/>
      <w:szCs w:val="16"/>
    </w:rPr>
  </w:style>
  <w:style w:type="character" w:customStyle="1" w:styleId="BodyText3Char">
    <w:name w:val="Body Text 3 Char"/>
    <w:basedOn w:val="DefaultParagraphFont"/>
    <w:link w:val="BodyText3"/>
    <w:rsid w:val="00367CCB"/>
    <w:rPr>
      <w:sz w:val="16"/>
      <w:szCs w:val="16"/>
      <w:lang w:val="en-US"/>
    </w:rPr>
  </w:style>
  <w:style w:type="paragraph" w:styleId="EndnoteText">
    <w:name w:val="endnote text"/>
    <w:basedOn w:val="Normal"/>
    <w:link w:val="EndnoteTextChar"/>
    <w:rsid w:val="009C04F1"/>
  </w:style>
  <w:style w:type="character" w:customStyle="1" w:styleId="EndnoteTextChar">
    <w:name w:val="Endnote Text Char"/>
    <w:basedOn w:val="DefaultParagraphFont"/>
    <w:link w:val="EndnoteText"/>
    <w:rsid w:val="009C04F1"/>
    <w:rPr>
      <w:sz w:val="24"/>
      <w:szCs w:val="24"/>
      <w:lang w:val="en-GB"/>
    </w:rPr>
  </w:style>
  <w:style w:type="character" w:styleId="EndnoteReference">
    <w:name w:val="endnote reference"/>
    <w:basedOn w:val="DefaultParagraphFont"/>
    <w:rsid w:val="009C04F1"/>
    <w:rPr>
      <w:vertAlign w:val="superscript"/>
    </w:rPr>
  </w:style>
  <w:style w:type="character" w:customStyle="1" w:styleId="ListParagraphChar">
    <w:name w:val="List Paragraph Char"/>
    <w:basedOn w:val="DefaultParagraphFont"/>
    <w:link w:val="ListParagraph"/>
    <w:uiPriority w:val="34"/>
    <w:locked/>
    <w:rsid w:val="008C1B41"/>
    <w:rPr>
      <w:sz w:val="24"/>
      <w:szCs w:val="24"/>
      <w:lang w:val="en-GB"/>
    </w:rPr>
  </w:style>
  <w:style w:type="character" w:styleId="Emphasis">
    <w:name w:val="Emphasis"/>
    <w:aliases w:val="References"/>
    <w:uiPriority w:val="20"/>
    <w:qFormat/>
    <w:rsid w:val="00537026"/>
    <w:rPr>
      <w:rFonts w:eastAsiaTheme="minorEastAsia"/>
      <w:lang w:val="en-ID"/>
    </w:rPr>
  </w:style>
  <w:style w:type="character" w:styleId="BookTitle">
    <w:name w:val="Book Title"/>
    <w:aliases w:val="Title - Research"/>
    <w:autoRedefine/>
    <w:uiPriority w:val="33"/>
    <w:qFormat/>
    <w:rsid w:val="004C37CE"/>
    <w:rPr>
      <w:rFonts w:ascii="Times New Roman" w:hAnsi="Times New Roman" w:cs="Times New Roman"/>
      <w:sz w:val="32"/>
      <w:szCs w:val="32"/>
    </w:rPr>
  </w:style>
  <w:style w:type="paragraph" w:styleId="Subtitle">
    <w:name w:val="Subtitle"/>
    <w:aliases w:val="Title - Declare"/>
    <w:basedOn w:val="BodyText2"/>
    <w:next w:val="Normal"/>
    <w:link w:val="SubtitleChar"/>
    <w:qFormat/>
    <w:rsid w:val="007E44E6"/>
    <w:pPr>
      <w:jc w:val="center"/>
    </w:pPr>
    <w:rPr>
      <w:rFonts w:ascii="Times New Roman" w:hAnsi="Times New Roman" w:cs="Times New Roman"/>
      <w:b w:val="0"/>
      <w:bCs/>
      <w:i w:val="0"/>
      <w:iCs/>
      <w:sz w:val="24"/>
      <w:szCs w:val="24"/>
    </w:rPr>
  </w:style>
  <w:style w:type="character" w:customStyle="1" w:styleId="SubtitleChar">
    <w:name w:val="Subtitle Char"/>
    <w:aliases w:val="Title - Declare Char"/>
    <w:basedOn w:val="DefaultParagraphFont"/>
    <w:link w:val="Subtitle"/>
    <w:rsid w:val="007E44E6"/>
    <w:rPr>
      <w:sz w:val="24"/>
      <w:szCs w:val="24"/>
      <w:lang w:val="en-GB"/>
    </w:rPr>
  </w:style>
  <w:style w:type="character" w:styleId="Strong">
    <w:name w:val="Strong"/>
    <w:qFormat/>
    <w:rsid w:val="007E44E6"/>
    <w:rPr>
      <w:rFonts w:ascii="Times New Roman" w:hAnsi="Times New Roman" w:cs="Times New Roman"/>
      <w:sz w:val="28"/>
      <w:szCs w:val="28"/>
    </w:rPr>
  </w:style>
  <w:style w:type="character" w:styleId="IntenseEmphasis">
    <w:name w:val="Intense Emphasis"/>
    <w:autoRedefine/>
    <w:uiPriority w:val="21"/>
    <w:qFormat/>
    <w:rsid w:val="00050E17"/>
    <w:rPr>
      <w:rFonts w:ascii="Times New Roman" w:hAnsi="Times New Roman" w:cs="Times New Roman"/>
    </w:rPr>
  </w:style>
  <w:style w:type="paragraph" w:styleId="NoSpacing">
    <w:name w:val="No Spacing"/>
    <w:aliases w:val="Author Name"/>
    <w:basedOn w:val="BodyText2"/>
    <w:uiPriority w:val="1"/>
    <w:qFormat/>
    <w:rsid w:val="005E1BF7"/>
    <w:pPr>
      <w:jc w:val="center"/>
    </w:pPr>
    <w:rPr>
      <w:rFonts w:ascii="Times New Roman" w:hAnsi="Times New Roman" w:cs="Times New Roman"/>
      <w:i w:val="0"/>
      <w:iCs/>
      <w:sz w:val="28"/>
      <w:szCs w:val="28"/>
      <w:u w:val="single"/>
    </w:rPr>
  </w:style>
  <w:style w:type="character" w:styleId="SubtleEmphasis">
    <w:name w:val="Subtle Emphasis"/>
    <w:aliases w:val="Author NPM"/>
    <w:uiPriority w:val="19"/>
    <w:qFormat/>
    <w:rsid w:val="009574DC"/>
    <w:rPr>
      <w:rFonts w:ascii="Times New Roman" w:hAnsi="Times New Roman" w:cs="Times New Roman"/>
      <w:sz w:val="28"/>
      <w:szCs w:val="28"/>
    </w:rPr>
  </w:style>
  <w:style w:type="paragraph" w:styleId="Quote">
    <w:name w:val="Quote"/>
    <w:aliases w:val="Abstrak"/>
    <w:basedOn w:val="BodyText2"/>
    <w:next w:val="Normal"/>
    <w:link w:val="QuoteChar"/>
    <w:uiPriority w:val="29"/>
    <w:qFormat/>
    <w:rsid w:val="000843AD"/>
    <w:rPr>
      <w:rFonts w:ascii="Times New Roman" w:hAnsi="Times New Roman" w:cs="Times New Roman"/>
      <w:b w:val="0"/>
      <w:sz w:val="24"/>
      <w:szCs w:val="24"/>
    </w:rPr>
  </w:style>
  <w:style w:type="character" w:customStyle="1" w:styleId="QuoteChar">
    <w:name w:val="Quote Char"/>
    <w:aliases w:val="Abstrak Char"/>
    <w:basedOn w:val="DefaultParagraphFont"/>
    <w:link w:val="Quote"/>
    <w:uiPriority w:val="29"/>
    <w:rsid w:val="000843AD"/>
    <w:rPr>
      <w:i/>
      <w:sz w:val="24"/>
      <w:szCs w:val="24"/>
      <w:lang w:val="en-GB"/>
    </w:rPr>
  </w:style>
  <w:style w:type="table" w:styleId="TableGrid">
    <w:name w:val="Table Grid"/>
    <w:basedOn w:val="TableNormal"/>
    <w:rsid w:val="000404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rsid w:val="004A3F52"/>
    <w:pPr>
      <w:autoSpaceDE w:val="0"/>
      <w:autoSpaceDN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StylePr>
    <w:tblStylePr w:type="lastCol">
      <w:rPr>
        <w:i/>
        <w:iCs/>
      </w:rPr>
    </w:tblStylePr>
  </w:style>
  <w:style w:type="paragraph" w:customStyle="1" w:styleId="Cover1">
    <w:name w:val="Cover 1"/>
    <w:basedOn w:val="Normal"/>
    <w:link w:val="Cover1Char"/>
    <w:qFormat/>
    <w:rsid w:val="003E7A74"/>
    <w:pPr>
      <w:jc w:val="center"/>
    </w:pPr>
    <w:rPr>
      <w:b/>
      <w:sz w:val="40"/>
      <w:szCs w:val="40"/>
    </w:rPr>
  </w:style>
  <w:style w:type="paragraph" w:customStyle="1" w:styleId="Cover2">
    <w:name w:val="Cover 2"/>
    <w:basedOn w:val="Normal"/>
    <w:link w:val="Cover2Char"/>
    <w:qFormat/>
    <w:rsid w:val="003E7A74"/>
    <w:pPr>
      <w:jc w:val="center"/>
    </w:pPr>
    <w:rPr>
      <w:b/>
      <w:sz w:val="32"/>
    </w:rPr>
  </w:style>
  <w:style w:type="character" w:customStyle="1" w:styleId="Cover1Char">
    <w:name w:val="Cover 1 Char"/>
    <w:basedOn w:val="DefaultParagraphFont"/>
    <w:link w:val="Cover1"/>
    <w:rsid w:val="003E7A74"/>
    <w:rPr>
      <w:b/>
      <w:bCs/>
      <w:iCs/>
      <w:sz w:val="40"/>
      <w:szCs w:val="40"/>
      <w:lang w:val="en-GB"/>
    </w:rPr>
  </w:style>
  <w:style w:type="paragraph" w:customStyle="1" w:styleId="Cover3">
    <w:name w:val="Cover 3"/>
    <w:basedOn w:val="Normal"/>
    <w:link w:val="Cover3Char"/>
    <w:qFormat/>
    <w:rsid w:val="00885D93"/>
    <w:pPr>
      <w:jc w:val="center"/>
    </w:pPr>
    <w:rPr>
      <w:b/>
      <w:sz w:val="28"/>
    </w:rPr>
  </w:style>
  <w:style w:type="character" w:customStyle="1" w:styleId="Cover2Char">
    <w:name w:val="Cover 2 Char"/>
    <w:basedOn w:val="DefaultParagraphFont"/>
    <w:link w:val="Cover2"/>
    <w:rsid w:val="003E7A74"/>
    <w:rPr>
      <w:b/>
      <w:bCs/>
      <w:iCs/>
      <w:sz w:val="32"/>
      <w:szCs w:val="24"/>
      <w:lang w:val="en-GB"/>
    </w:rPr>
  </w:style>
  <w:style w:type="paragraph" w:styleId="TOC2">
    <w:name w:val="toc 2"/>
    <w:basedOn w:val="Normal"/>
    <w:next w:val="Normal"/>
    <w:autoRedefine/>
    <w:uiPriority w:val="39"/>
    <w:unhideWhenUsed/>
    <w:rsid w:val="004806AB"/>
    <w:pPr>
      <w:tabs>
        <w:tab w:val="left" w:pos="1418"/>
        <w:tab w:val="left" w:leader="dot" w:pos="7371"/>
        <w:tab w:val="right" w:pos="7938"/>
      </w:tabs>
      <w:spacing w:line="360" w:lineRule="auto"/>
      <w:ind w:left="851"/>
    </w:pPr>
  </w:style>
  <w:style w:type="character" w:customStyle="1" w:styleId="Cover3Char">
    <w:name w:val="Cover 3 Char"/>
    <w:basedOn w:val="DefaultParagraphFont"/>
    <w:link w:val="Cover3"/>
    <w:rsid w:val="00885D93"/>
    <w:rPr>
      <w:b/>
      <w:bCs/>
      <w:iCs/>
      <w:sz w:val="28"/>
      <w:szCs w:val="24"/>
      <w:lang w:val="en-GB"/>
    </w:rPr>
  </w:style>
  <w:style w:type="paragraph" w:styleId="TOC1">
    <w:name w:val="toc 1"/>
    <w:basedOn w:val="Normal"/>
    <w:next w:val="Normal"/>
    <w:autoRedefine/>
    <w:uiPriority w:val="39"/>
    <w:unhideWhenUsed/>
    <w:rsid w:val="004806AB"/>
    <w:pPr>
      <w:tabs>
        <w:tab w:val="left" w:pos="567"/>
        <w:tab w:val="left" w:leader="dot" w:pos="7371"/>
        <w:tab w:val="right" w:pos="7797"/>
      </w:tabs>
      <w:spacing w:line="360" w:lineRule="auto"/>
    </w:pPr>
  </w:style>
  <w:style w:type="paragraph" w:styleId="TableofFigures">
    <w:name w:val="table of figures"/>
    <w:basedOn w:val="Normal"/>
    <w:next w:val="Normal"/>
    <w:uiPriority w:val="99"/>
    <w:unhideWhenUsed/>
    <w:rsid w:val="007E5D5D"/>
  </w:style>
  <w:style w:type="character" w:customStyle="1" w:styleId="BodyText2Char">
    <w:name w:val="Body Text 2 Char"/>
    <w:basedOn w:val="DefaultParagraphFont"/>
    <w:link w:val="BodyText2"/>
    <w:rsid w:val="00882CD9"/>
    <w:rPr>
      <w:rFonts w:ascii="Arial" w:hAnsi="Arial" w:cs="Arial"/>
      <w:b/>
      <w:i/>
      <w:sz w:val="16"/>
      <w:szCs w:val="16"/>
      <w:lang w:val="en-GB"/>
    </w:rPr>
  </w:style>
  <w:style w:type="character" w:customStyle="1" w:styleId="CaptionChar">
    <w:name w:val="Caption Char"/>
    <w:basedOn w:val="BodyText2Char"/>
    <w:link w:val="Caption"/>
    <w:rsid w:val="00206ECE"/>
    <w:rPr>
      <w:rFonts w:ascii="Arial" w:hAnsi="Arial" w:cs="Arial"/>
      <w:b w:val="0"/>
      <w:bCs/>
      <w:i w:val="0"/>
      <w:iCs/>
      <w:sz w:val="24"/>
      <w:szCs w:val="18"/>
      <w:lang w:val="id-ID"/>
    </w:rPr>
  </w:style>
  <w:style w:type="paragraph" w:customStyle="1" w:styleId="Caption1">
    <w:name w:val="Caption 1"/>
    <w:basedOn w:val="Caption"/>
    <w:link w:val="Caption1Char"/>
    <w:qFormat/>
    <w:rsid w:val="00BC5E1F"/>
    <w:rPr>
      <w:i/>
      <w:color w:val="808080" w:themeColor="background1" w:themeShade="80"/>
      <w:sz w:val="18"/>
    </w:rPr>
  </w:style>
  <w:style w:type="character" w:customStyle="1" w:styleId="Caption1Char">
    <w:name w:val="Caption 1 Char"/>
    <w:basedOn w:val="CaptionChar"/>
    <w:link w:val="Caption1"/>
    <w:rsid w:val="00BC5E1F"/>
    <w:rPr>
      <w:rFonts w:ascii="Arial" w:hAnsi="Arial" w:cs="Arial"/>
      <w:b w:val="0"/>
      <w:bCs/>
      <w:i/>
      <w:iCs/>
      <w:color w:val="808080" w:themeColor="background1" w:themeShade="80"/>
      <w:sz w:val="18"/>
      <w:szCs w:val="18"/>
      <w:lang w:val="id-ID"/>
    </w:rPr>
  </w:style>
  <w:style w:type="paragraph" w:styleId="TOCHeading">
    <w:name w:val="TOC Heading"/>
    <w:basedOn w:val="Heading1"/>
    <w:next w:val="Normal"/>
    <w:uiPriority w:val="39"/>
    <w:unhideWhenUsed/>
    <w:qFormat/>
    <w:rsid w:val="001F0AFA"/>
    <w:pPr>
      <w:keepNext/>
      <w:keepLines/>
      <w:autoSpaceDE/>
      <w:autoSpaceDN/>
      <w:spacing w:before="240" w:line="259" w:lineRule="auto"/>
      <w:jc w:val="left"/>
      <w:outlineLvl w:val="9"/>
    </w:pPr>
    <w:rPr>
      <w:rFonts w:asciiTheme="majorHAnsi" w:eastAsiaTheme="majorEastAsia" w:hAnsiTheme="majorHAnsi" w:cstheme="majorBidi"/>
      <w:b w:val="0"/>
      <w:bCs w:val="0"/>
      <w:iCs w:val="0"/>
      <w:color w:val="365F91" w:themeColor="accent1" w:themeShade="BF"/>
      <w:sz w:val="32"/>
      <w:szCs w:val="32"/>
      <w:lang w:val="en-US"/>
    </w:rPr>
  </w:style>
  <w:style w:type="paragraph" w:styleId="TOC3">
    <w:name w:val="toc 3"/>
    <w:basedOn w:val="Normal"/>
    <w:next w:val="Normal"/>
    <w:autoRedefine/>
    <w:uiPriority w:val="39"/>
    <w:unhideWhenUsed/>
    <w:rsid w:val="004806AB"/>
    <w:pPr>
      <w:tabs>
        <w:tab w:val="left" w:pos="992"/>
        <w:tab w:val="right" w:pos="2268"/>
        <w:tab w:val="left" w:leader="dot" w:pos="7371"/>
      </w:tabs>
      <w:spacing w:line="360" w:lineRule="auto"/>
      <w:ind w:left="851"/>
    </w:pPr>
  </w:style>
  <w:style w:type="paragraph" w:customStyle="1" w:styleId="Referensi">
    <w:name w:val="Referensi"/>
    <w:basedOn w:val="Normal"/>
    <w:link w:val="ReferensiChar"/>
    <w:qFormat/>
    <w:rsid w:val="00AE06C4"/>
    <w:pPr>
      <w:tabs>
        <w:tab w:val="left" w:pos="720"/>
      </w:tabs>
      <w:autoSpaceDE/>
      <w:autoSpaceDN/>
      <w:spacing w:after="240" w:line="259" w:lineRule="auto"/>
      <w:jc w:val="both"/>
    </w:pPr>
    <w:rPr>
      <w:rFonts w:eastAsiaTheme="minorHAnsi" w:cstheme="minorBidi"/>
      <w:bCs w:val="0"/>
      <w:iCs w:val="0"/>
      <w:szCs w:val="22"/>
      <w:lang w:val="en-US"/>
    </w:rPr>
  </w:style>
  <w:style w:type="character" w:customStyle="1" w:styleId="ReferensiChar">
    <w:name w:val="Referensi Char"/>
    <w:basedOn w:val="DefaultParagraphFont"/>
    <w:link w:val="Referensi"/>
    <w:rsid w:val="00AE06C4"/>
    <w:rPr>
      <w:rFonts w:eastAsiaTheme="minorHAnsi" w:cstheme="minorBidi"/>
      <w:sz w:val="24"/>
      <w:szCs w:val="22"/>
      <w:lang w:val="en-US"/>
    </w:rPr>
  </w:style>
  <w:style w:type="character" w:styleId="UnresolvedMention">
    <w:name w:val="Unresolved Mention"/>
    <w:basedOn w:val="DefaultParagraphFont"/>
    <w:uiPriority w:val="99"/>
    <w:semiHidden/>
    <w:unhideWhenUsed/>
    <w:rsid w:val="00F76D38"/>
    <w:rPr>
      <w:color w:val="605E5C"/>
      <w:shd w:val="clear" w:color="auto" w:fill="E1DFDD"/>
    </w:rPr>
  </w:style>
  <w:style w:type="character" w:styleId="FollowedHyperlink">
    <w:name w:val="FollowedHyperlink"/>
    <w:basedOn w:val="DefaultParagraphFont"/>
    <w:rsid w:val="004D2A05"/>
    <w:rPr>
      <w:color w:val="800080" w:themeColor="followedHyperlink"/>
      <w:u w:val="single"/>
    </w:rPr>
  </w:style>
  <w:style w:type="character" w:customStyle="1" w:styleId="rynqvb">
    <w:name w:val="rynqvb"/>
    <w:basedOn w:val="DefaultParagraphFont"/>
    <w:rsid w:val="00812ACF"/>
  </w:style>
  <w:style w:type="paragraph" w:customStyle="1" w:styleId="pw-post-body-paragraph">
    <w:name w:val="pw-post-body-paragraph"/>
    <w:basedOn w:val="Normal"/>
    <w:rsid w:val="00C21BF6"/>
    <w:pPr>
      <w:autoSpaceDE/>
      <w:autoSpaceDN/>
      <w:spacing w:before="100" w:beforeAutospacing="1" w:after="100" w:afterAutospacing="1"/>
    </w:pPr>
    <w:rPr>
      <w:bCs w:val="0"/>
      <w:iCs w:val="0"/>
      <w:lang w:val="id-ID" w:eastAsia="id-ID"/>
    </w:rPr>
  </w:style>
  <w:style w:type="character" w:customStyle="1" w:styleId="md">
    <w:name w:val="md"/>
    <w:basedOn w:val="DefaultParagraphFont"/>
    <w:rsid w:val="00411D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30952">
      <w:bodyDiv w:val="1"/>
      <w:marLeft w:val="0"/>
      <w:marRight w:val="0"/>
      <w:marTop w:val="0"/>
      <w:marBottom w:val="0"/>
      <w:divBdr>
        <w:top w:val="none" w:sz="0" w:space="0" w:color="auto"/>
        <w:left w:val="none" w:sz="0" w:space="0" w:color="auto"/>
        <w:bottom w:val="none" w:sz="0" w:space="0" w:color="auto"/>
        <w:right w:val="none" w:sz="0" w:space="0" w:color="auto"/>
      </w:divBdr>
      <w:divsChild>
        <w:div w:id="153882271">
          <w:marLeft w:val="0"/>
          <w:marRight w:val="0"/>
          <w:marTop w:val="0"/>
          <w:marBottom w:val="0"/>
          <w:divBdr>
            <w:top w:val="none" w:sz="0" w:space="0" w:color="auto"/>
            <w:left w:val="none" w:sz="0" w:space="0" w:color="auto"/>
            <w:bottom w:val="none" w:sz="0" w:space="0" w:color="auto"/>
            <w:right w:val="none" w:sz="0" w:space="0" w:color="auto"/>
          </w:divBdr>
          <w:divsChild>
            <w:div w:id="1805653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77615">
      <w:bodyDiv w:val="1"/>
      <w:marLeft w:val="0"/>
      <w:marRight w:val="0"/>
      <w:marTop w:val="0"/>
      <w:marBottom w:val="0"/>
      <w:divBdr>
        <w:top w:val="none" w:sz="0" w:space="0" w:color="auto"/>
        <w:left w:val="none" w:sz="0" w:space="0" w:color="auto"/>
        <w:bottom w:val="none" w:sz="0" w:space="0" w:color="auto"/>
        <w:right w:val="none" w:sz="0" w:space="0" w:color="auto"/>
      </w:divBdr>
      <w:divsChild>
        <w:div w:id="454715943">
          <w:marLeft w:val="0"/>
          <w:marRight w:val="0"/>
          <w:marTop w:val="0"/>
          <w:marBottom w:val="0"/>
          <w:divBdr>
            <w:top w:val="none" w:sz="0" w:space="0" w:color="auto"/>
            <w:left w:val="none" w:sz="0" w:space="0" w:color="auto"/>
            <w:bottom w:val="none" w:sz="0" w:space="0" w:color="auto"/>
            <w:right w:val="none" w:sz="0" w:space="0" w:color="auto"/>
          </w:divBdr>
          <w:divsChild>
            <w:div w:id="9340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94307">
      <w:bodyDiv w:val="1"/>
      <w:marLeft w:val="0"/>
      <w:marRight w:val="0"/>
      <w:marTop w:val="0"/>
      <w:marBottom w:val="0"/>
      <w:divBdr>
        <w:top w:val="none" w:sz="0" w:space="0" w:color="auto"/>
        <w:left w:val="none" w:sz="0" w:space="0" w:color="auto"/>
        <w:bottom w:val="none" w:sz="0" w:space="0" w:color="auto"/>
        <w:right w:val="none" w:sz="0" w:space="0" w:color="auto"/>
      </w:divBdr>
      <w:divsChild>
        <w:div w:id="1349912266">
          <w:marLeft w:val="0"/>
          <w:marRight w:val="0"/>
          <w:marTop w:val="0"/>
          <w:marBottom w:val="0"/>
          <w:divBdr>
            <w:top w:val="none" w:sz="0" w:space="0" w:color="auto"/>
            <w:left w:val="none" w:sz="0" w:space="0" w:color="auto"/>
            <w:bottom w:val="none" w:sz="0" w:space="0" w:color="auto"/>
            <w:right w:val="none" w:sz="0" w:space="0" w:color="auto"/>
          </w:divBdr>
          <w:divsChild>
            <w:div w:id="66848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16082">
      <w:bodyDiv w:val="1"/>
      <w:marLeft w:val="0"/>
      <w:marRight w:val="0"/>
      <w:marTop w:val="0"/>
      <w:marBottom w:val="0"/>
      <w:divBdr>
        <w:top w:val="none" w:sz="0" w:space="0" w:color="auto"/>
        <w:left w:val="none" w:sz="0" w:space="0" w:color="auto"/>
        <w:bottom w:val="none" w:sz="0" w:space="0" w:color="auto"/>
        <w:right w:val="none" w:sz="0" w:space="0" w:color="auto"/>
      </w:divBdr>
    </w:div>
    <w:div w:id="165445362">
      <w:bodyDiv w:val="1"/>
      <w:marLeft w:val="0"/>
      <w:marRight w:val="0"/>
      <w:marTop w:val="0"/>
      <w:marBottom w:val="0"/>
      <w:divBdr>
        <w:top w:val="none" w:sz="0" w:space="0" w:color="auto"/>
        <w:left w:val="none" w:sz="0" w:space="0" w:color="auto"/>
        <w:bottom w:val="none" w:sz="0" w:space="0" w:color="auto"/>
        <w:right w:val="none" w:sz="0" w:space="0" w:color="auto"/>
      </w:divBdr>
      <w:divsChild>
        <w:div w:id="495804386">
          <w:marLeft w:val="0"/>
          <w:marRight w:val="0"/>
          <w:marTop w:val="0"/>
          <w:marBottom w:val="0"/>
          <w:divBdr>
            <w:top w:val="none" w:sz="0" w:space="0" w:color="auto"/>
            <w:left w:val="none" w:sz="0" w:space="0" w:color="auto"/>
            <w:bottom w:val="none" w:sz="0" w:space="0" w:color="auto"/>
            <w:right w:val="none" w:sz="0" w:space="0" w:color="auto"/>
          </w:divBdr>
          <w:divsChild>
            <w:div w:id="1926760175">
              <w:marLeft w:val="0"/>
              <w:marRight w:val="0"/>
              <w:marTop w:val="0"/>
              <w:marBottom w:val="0"/>
              <w:divBdr>
                <w:top w:val="none" w:sz="0" w:space="0" w:color="auto"/>
                <w:left w:val="none" w:sz="0" w:space="0" w:color="auto"/>
                <w:bottom w:val="none" w:sz="0" w:space="0" w:color="auto"/>
                <w:right w:val="none" w:sz="0" w:space="0" w:color="auto"/>
              </w:divBdr>
            </w:div>
            <w:div w:id="5527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80235">
      <w:bodyDiv w:val="1"/>
      <w:marLeft w:val="0"/>
      <w:marRight w:val="0"/>
      <w:marTop w:val="0"/>
      <w:marBottom w:val="0"/>
      <w:divBdr>
        <w:top w:val="none" w:sz="0" w:space="0" w:color="auto"/>
        <w:left w:val="none" w:sz="0" w:space="0" w:color="auto"/>
        <w:bottom w:val="none" w:sz="0" w:space="0" w:color="auto"/>
        <w:right w:val="none" w:sz="0" w:space="0" w:color="auto"/>
      </w:divBdr>
      <w:divsChild>
        <w:div w:id="768894019">
          <w:marLeft w:val="0"/>
          <w:marRight w:val="0"/>
          <w:marTop w:val="0"/>
          <w:marBottom w:val="0"/>
          <w:divBdr>
            <w:top w:val="none" w:sz="0" w:space="0" w:color="auto"/>
            <w:left w:val="none" w:sz="0" w:space="0" w:color="auto"/>
            <w:bottom w:val="none" w:sz="0" w:space="0" w:color="auto"/>
            <w:right w:val="none" w:sz="0" w:space="0" w:color="auto"/>
          </w:divBdr>
          <w:divsChild>
            <w:div w:id="95212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253267">
      <w:bodyDiv w:val="1"/>
      <w:marLeft w:val="0"/>
      <w:marRight w:val="0"/>
      <w:marTop w:val="0"/>
      <w:marBottom w:val="0"/>
      <w:divBdr>
        <w:top w:val="none" w:sz="0" w:space="0" w:color="auto"/>
        <w:left w:val="none" w:sz="0" w:space="0" w:color="auto"/>
        <w:bottom w:val="none" w:sz="0" w:space="0" w:color="auto"/>
        <w:right w:val="none" w:sz="0" w:space="0" w:color="auto"/>
      </w:divBdr>
      <w:divsChild>
        <w:div w:id="393313252">
          <w:marLeft w:val="0"/>
          <w:marRight w:val="0"/>
          <w:marTop w:val="0"/>
          <w:marBottom w:val="0"/>
          <w:divBdr>
            <w:top w:val="none" w:sz="0" w:space="0" w:color="auto"/>
            <w:left w:val="none" w:sz="0" w:space="0" w:color="auto"/>
            <w:bottom w:val="none" w:sz="0" w:space="0" w:color="auto"/>
            <w:right w:val="none" w:sz="0" w:space="0" w:color="auto"/>
          </w:divBdr>
          <w:divsChild>
            <w:div w:id="54206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965571">
      <w:bodyDiv w:val="1"/>
      <w:marLeft w:val="0"/>
      <w:marRight w:val="0"/>
      <w:marTop w:val="0"/>
      <w:marBottom w:val="0"/>
      <w:divBdr>
        <w:top w:val="none" w:sz="0" w:space="0" w:color="auto"/>
        <w:left w:val="none" w:sz="0" w:space="0" w:color="auto"/>
        <w:bottom w:val="none" w:sz="0" w:space="0" w:color="auto"/>
        <w:right w:val="none" w:sz="0" w:space="0" w:color="auto"/>
      </w:divBdr>
      <w:divsChild>
        <w:div w:id="695429054">
          <w:marLeft w:val="0"/>
          <w:marRight w:val="0"/>
          <w:marTop w:val="0"/>
          <w:marBottom w:val="0"/>
          <w:divBdr>
            <w:top w:val="none" w:sz="0" w:space="0" w:color="auto"/>
            <w:left w:val="none" w:sz="0" w:space="0" w:color="auto"/>
            <w:bottom w:val="none" w:sz="0" w:space="0" w:color="auto"/>
            <w:right w:val="none" w:sz="0" w:space="0" w:color="auto"/>
          </w:divBdr>
          <w:divsChild>
            <w:div w:id="107007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8245">
      <w:bodyDiv w:val="1"/>
      <w:marLeft w:val="0"/>
      <w:marRight w:val="0"/>
      <w:marTop w:val="0"/>
      <w:marBottom w:val="0"/>
      <w:divBdr>
        <w:top w:val="none" w:sz="0" w:space="0" w:color="auto"/>
        <w:left w:val="none" w:sz="0" w:space="0" w:color="auto"/>
        <w:bottom w:val="none" w:sz="0" w:space="0" w:color="auto"/>
        <w:right w:val="none" w:sz="0" w:space="0" w:color="auto"/>
      </w:divBdr>
      <w:divsChild>
        <w:div w:id="1906143197">
          <w:marLeft w:val="0"/>
          <w:marRight w:val="0"/>
          <w:marTop w:val="0"/>
          <w:marBottom w:val="0"/>
          <w:divBdr>
            <w:top w:val="none" w:sz="0" w:space="0" w:color="auto"/>
            <w:left w:val="none" w:sz="0" w:space="0" w:color="auto"/>
            <w:bottom w:val="none" w:sz="0" w:space="0" w:color="auto"/>
            <w:right w:val="none" w:sz="0" w:space="0" w:color="auto"/>
          </w:divBdr>
          <w:divsChild>
            <w:div w:id="48346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248439">
      <w:bodyDiv w:val="1"/>
      <w:marLeft w:val="0"/>
      <w:marRight w:val="0"/>
      <w:marTop w:val="0"/>
      <w:marBottom w:val="0"/>
      <w:divBdr>
        <w:top w:val="none" w:sz="0" w:space="0" w:color="auto"/>
        <w:left w:val="none" w:sz="0" w:space="0" w:color="auto"/>
        <w:bottom w:val="none" w:sz="0" w:space="0" w:color="auto"/>
        <w:right w:val="none" w:sz="0" w:space="0" w:color="auto"/>
      </w:divBdr>
    </w:div>
    <w:div w:id="291910947">
      <w:bodyDiv w:val="1"/>
      <w:marLeft w:val="0"/>
      <w:marRight w:val="0"/>
      <w:marTop w:val="0"/>
      <w:marBottom w:val="0"/>
      <w:divBdr>
        <w:top w:val="none" w:sz="0" w:space="0" w:color="auto"/>
        <w:left w:val="none" w:sz="0" w:space="0" w:color="auto"/>
        <w:bottom w:val="none" w:sz="0" w:space="0" w:color="auto"/>
        <w:right w:val="none" w:sz="0" w:space="0" w:color="auto"/>
      </w:divBdr>
    </w:div>
    <w:div w:id="333193518">
      <w:bodyDiv w:val="1"/>
      <w:marLeft w:val="0"/>
      <w:marRight w:val="0"/>
      <w:marTop w:val="0"/>
      <w:marBottom w:val="0"/>
      <w:divBdr>
        <w:top w:val="none" w:sz="0" w:space="0" w:color="auto"/>
        <w:left w:val="none" w:sz="0" w:space="0" w:color="auto"/>
        <w:bottom w:val="none" w:sz="0" w:space="0" w:color="auto"/>
        <w:right w:val="none" w:sz="0" w:space="0" w:color="auto"/>
      </w:divBdr>
    </w:div>
    <w:div w:id="338626166">
      <w:bodyDiv w:val="1"/>
      <w:marLeft w:val="0"/>
      <w:marRight w:val="0"/>
      <w:marTop w:val="0"/>
      <w:marBottom w:val="0"/>
      <w:divBdr>
        <w:top w:val="none" w:sz="0" w:space="0" w:color="auto"/>
        <w:left w:val="none" w:sz="0" w:space="0" w:color="auto"/>
        <w:bottom w:val="none" w:sz="0" w:space="0" w:color="auto"/>
        <w:right w:val="none" w:sz="0" w:space="0" w:color="auto"/>
      </w:divBdr>
      <w:divsChild>
        <w:div w:id="741635080">
          <w:marLeft w:val="0"/>
          <w:marRight w:val="0"/>
          <w:marTop w:val="0"/>
          <w:marBottom w:val="0"/>
          <w:divBdr>
            <w:top w:val="none" w:sz="0" w:space="0" w:color="auto"/>
            <w:left w:val="none" w:sz="0" w:space="0" w:color="auto"/>
            <w:bottom w:val="none" w:sz="0" w:space="0" w:color="auto"/>
            <w:right w:val="none" w:sz="0" w:space="0" w:color="auto"/>
          </w:divBdr>
          <w:divsChild>
            <w:div w:id="1512527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192215">
      <w:bodyDiv w:val="1"/>
      <w:marLeft w:val="0"/>
      <w:marRight w:val="0"/>
      <w:marTop w:val="0"/>
      <w:marBottom w:val="0"/>
      <w:divBdr>
        <w:top w:val="none" w:sz="0" w:space="0" w:color="auto"/>
        <w:left w:val="none" w:sz="0" w:space="0" w:color="auto"/>
        <w:bottom w:val="none" w:sz="0" w:space="0" w:color="auto"/>
        <w:right w:val="none" w:sz="0" w:space="0" w:color="auto"/>
      </w:divBdr>
      <w:divsChild>
        <w:div w:id="1305502521">
          <w:marLeft w:val="0"/>
          <w:marRight w:val="0"/>
          <w:marTop w:val="0"/>
          <w:marBottom w:val="0"/>
          <w:divBdr>
            <w:top w:val="none" w:sz="0" w:space="0" w:color="auto"/>
            <w:left w:val="none" w:sz="0" w:space="0" w:color="auto"/>
            <w:bottom w:val="none" w:sz="0" w:space="0" w:color="auto"/>
            <w:right w:val="none" w:sz="0" w:space="0" w:color="auto"/>
          </w:divBdr>
          <w:divsChild>
            <w:div w:id="182743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784285">
      <w:bodyDiv w:val="1"/>
      <w:marLeft w:val="0"/>
      <w:marRight w:val="0"/>
      <w:marTop w:val="0"/>
      <w:marBottom w:val="0"/>
      <w:divBdr>
        <w:top w:val="none" w:sz="0" w:space="0" w:color="auto"/>
        <w:left w:val="none" w:sz="0" w:space="0" w:color="auto"/>
        <w:bottom w:val="none" w:sz="0" w:space="0" w:color="auto"/>
        <w:right w:val="none" w:sz="0" w:space="0" w:color="auto"/>
      </w:divBdr>
      <w:divsChild>
        <w:div w:id="1368678191">
          <w:marLeft w:val="0"/>
          <w:marRight w:val="0"/>
          <w:marTop w:val="0"/>
          <w:marBottom w:val="0"/>
          <w:divBdr>
            <w:top w:val="none" w:sz="0" w:space="0" w:color="auto"/>
            <w:left w:val="none" w:sz="0" w:space="0" w:color="auto"/>
            <w:bottom w:val="none" w:sz="0" w:space="0" w:color="auto"/>
            <w:right w:val="none" w:sz="0" w:space="0" w:color="auto"/>
          </w:divBdr>
        </w:div>
      </w:divsChild>
    </w:div>
    <w:div w:id="458569577">
      <w:bodyDiv w:val="1"/>
      <w:marLeft w:val="0"/>
      <w:marRight w:val="0"/>
      <w:marTop w:val="0"/>
      <w:marBottom w:val="0"/>
      <w:divBdr>
        <w:top w:val="none" w:sz="0" w:space="0" w:color="auto"/>
        <w:left w:val="none" w:sz="0" w:space="0" w:color="auto"/>
        <w:bottom w:val="none" w:sz="0" w:space="0" w:color="auto"/>
        <w:right w:val="none" w:sz="0" w:space="0" w:color="auto"/>
      </w:divBdr>
    </w:div>
    <w:div w:id="488987936">
      <w:bodyDiv w:val="1"/>
      <w:marLeft w:val="0"/>
      <w:marRight w:val="0"/>
      <w:marTop w:val="0"/>
      <w:marBottom w:val="0"/>
      <w:divBdr>
        <w:top w:val="none" w:sz="0" w:space="0" w:color="auto"/>
        <w:left w:val="none" w:sz="0" w:space="0" w:color="auto"/>
        <w:bottom w:val="none" w:sz="0" w:space="0" w:color="auto"/>
        <w:right w:val="none" w:sz="0" w:space="0" w:color="auto"/>
      </w:divBdr>
      <w:divsChild>
        <w:div w:id="972292831">
          <w:marLeft w:val="0"/>
          <w:marRight w:val="0"/>
          <w:marTop w:val="0"/>
          <w:marBottom w:val="0"/>
          <w:divBdr>
            <w:top w:val="none" w:sz="0" w:space="0" w:color="auto"/>
            <w:left w:val="none" w:sz="0" w:space="0" w:color="auto"/>
            <w:bottom w:val="none" w:sz="0" w:space="0" w:color="auto"/>
            <w:right w:val="none" w:sz="0" w:space="0" w:color="auto"/>
          </w:divBdr>
          <w:divsChild>
            <w:div w:id="1548682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279955">
      <w:bodyDiv w:val="1"/>
      <w:marLeft w:val="0"/>
      <w:marRight w:val="0"/>
      <w:marTop w:val="0"/>
      <w:marBottom w:val="0"/>
      <w:divBdr>
        <w:top w:val="none" w:sz="0" w:space="0" w:color="auto"/>
        <w:left w:val="none" w:sz="0" w:space="0" w:color="auto"/>
        <w:bottom w:val="none" w:sz="0" w:space="0" w:color="auto"/>
        <w:right w:val="none" w:sz="0" w:space="0" w:color="auto"/>
      </w:divBdr>
    </w:div>
    <w:div w:id="522473323">
      <w:bodyDiv w:val="1"/>
      <w:marLeft w:val="0"/>
      <w:marRight w:val="0"/>
      <w:marTop w:val="0"/>
      <w:marBottom w:val="0"/>
      <w:divBdr>
        <w:top w:val="none" w:sz="0" w:space="0" w:color="auto"/>
        <w:left w:val="none" w:sz="0" w:space="0" w:color="auto"/>
        <w:bottom w:val="none" w:sz="0" w:space="0" w:color="auto"/>
        <w:right w:val="none" w:sz="0" w:space="0" w:color="auto"/>
      </w:divBdr>
      <w:divsChild>
        <w:div w:id="1671060130">
          <w:marLeft w:val="0"/>
          <w:marRight w:val="0"/>
          <w:marTop w:val="0"/>
          <w:marBottom w:val="0"/>
          <w:divBdr>
            <w:top w:val="none" w:sz="0" w:space="0" w:color="auto"/>
            <w:left w:val="none" w:sz="0" w:space="0" w:color="auto"/>
            <w:bottom w:val="none" w:sz="0" w:space="0" w:color="auto"/>
            <w:right w:val="none" w:sz="0" w:space="0" w:color="auto"/>
          </w:divBdr>
          <w:divsChild>
            <w:div w:id="30258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38623">
      <w:bodyDiv w:val="1"/>
      <w:marLeft w:val="0"/>
      <w:marRight w:val="0"/>
      <w:marTop w:val="0"/>
      <w:marBottom w:val="0"/>
      <w:divBdr>
        <w:top w:val="none" w:sz="0" w:space="0" w:color="auto"/>
        <w:left w:val="none" w:sz="0" w:space="0" w:color="auto"/>
        <w:bottom w:val="none" w:sz="0" w:space="0" w:color="auto"/>
        <w:right w:val="none" w:sz="0" w:space="0" w:color="auto"/>
      </w:divBdr>
      <w:divsChild>
        <w:div w:id="789016318">
          <w:marLeft w:val="0"/>
          <w:marRight w:val="0"/>
          <w:marTop w:val="0"/>
          <w:marBottom w:val="0"/>
          <w:divBdr>
            <w:top w:val="none" w:sz="0" w:space="0" w:color="auto"/>
            <w:left w:val="none" w:sz="0" w:space="0" w:color="auto"/>
            <w:bottom w:val="none" w:sz="0" w:space="0" w:color="auto"/>
            <w:right w:val="none" w:sz="0" w:space="0" w:color="auto"/>
          </w:divBdr>
          <w:divsChild>
            <w:div w:id="201110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280436">
      <w:bodyDiv w:val="1"/>
      <w:marLeft w:val="0"/>
      <w:marRight w:val="0"/>
      <w:marTop w:val="0"/>
      <w:marBottom w:val="0"/>
      <w:divBdr>
        <w:top w:val="none" w:sz="0" w:space="0" w:color="auto"/>
        <w:left w:val="none" w:sz="0" w:space="0" w:color="auto"/>
        <w:bottom w:val="none" w:sz="0" w:space="0" w:color="auto"/>
        <w:right w:val="none" w:sz="0" w:space="0" w:color="auto"/>
      </w:divBdr>
      <w:divsChild>
        <w:div w:id="1742823578">
          <w:marLeft w:val="0"/>
          <w:marRight w:val="0"/>
          <w:marTop w:val="0"/>
          <w:marBottom w:val="0"/>
          <w:divBdr>
            <w:top w:val="none" w:sz="0" w:space="0" w:color="auto"/>
            <w:left w:val="none" w:sz="0" w:space="0" w:color="auto"/>
            <w:bottom w:val="none" w:sz="0" w:space="0" w:color="auto"/>
            <w:right w:val="none" w:sz="0" w:space="0" w:color="auto"/>
          </w:divBdr>
          <w:divsChild>
            <w:div w:id="189982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3376">
      <w:bodyDiv w:val="1"/>
      <w:marLeft w:val="0"/>
      <w:marRight w:val="0"/>
      <w:marTop w:val="0"/>
      <w:marBottom w:val="0"/>
      <w:divBdr>
        <w:top w:val="none" w:sz="0" w:space="0" w:color="auto"/>
        <w:left w:val="none" w:sz="0" w:space="0" w:color="auto"/>
        <w:bottom w:val="none" w:sz="0" w:space="0" w:color="auto"/>
        <w:right w:val="none" w:sz="0" w:space="0" w:color="auto"/>
      </w:divBdr>
      <w:divsChild>
        <w:div w:id="767702271">
          <w:marLeft w:val="0"/>
          <w:marRight w:val="0"/>
          <w:marTop w:val="0"/>
          <w:marBottom w:val="0"/>
          <w:divBdr>
            <w:top w:val="none" w:sz="0" w:space="0" w:color="auto"/>
            <w:left w:val="none" w:sz="0" w:space="0" w:color="auto"/>
            <w:bottom w:val="none" w:sz="0" w:space="0" w:color="auto"/>
            <w:right w:val="none" w:sz="0" w:space="0" w:color="auto"/>
          </w:divBdr>
          <w:divsChild>
            <w:div w:id="2715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861548">
      <w:bodyDiv w:val="1"/>
      <w:marLeft w:val="0"/>
      <w:marRight w:val="0"/>
      <w:marTop w:val="0"/>
      <w:marBottom w:val="0"/>
      <w:divBdr>
        <w:top w:val="none" w:sz="0" w:space="0" w:color="auto"/>
        <w:left w:val="none" w:sz="0" w:space="0" w:color="auto"/>
        <w:bottom w:val="none" w:sz="0" w:space="0" w:color="auto"/>
        <w:right w:val="none" w:sz="0" w:space="0" w:color="auto"/>
      </w:divBdr>
      <w:divsChild>
        <w:div w:id="645741860">
          <w:marLeft w:val="0"/>
          <w:marRight w:val="0"/>
          <w:marTop w:val="0"/>
          <w:marBottom w:val="0"/>
          <w:divBdr>
            <w:top w:val="none" w:sz="0" w:space="0" w:color="auto"/>
            <w:left w:val="none" w:sz="0" w:space="0" w:color="auto"/>
            <w:bottom w:val="none" w:sz="0" w:space="0" w:color="auto"/>
            <w:right w:val="none" w:sz="0" w:space="0" w:color="auto"/>
          </w:divBdr>
          <w:divsChild>
            <w:div w:id="58984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138870">
      <w:bodyDiv w:val="1"/>
      <w:marLeft w:val="0"/>
      <w:marRight w:val="0"/>
      <w:marTop w:val="0"/>
      <w:marBottom w:val="0"/>
      <w:divBdr>
        <w:top w:val="none" w:sz="0" w:space="0" w:color="auto"/>
        <w:left w:val="none" w:sz="0" w:space="0" w:color="auto"/>
        <w:bottom w:val="none" w:sz="0" w:space="0" w:color="auto"/>
        <w:right w:val="none" w:sz="0" w:space="0" w:color="auto"/>
      </w:divBdr>
      <w:divsChild>
        <w:div w:id="385879412">
          <w:marLeft w:val="0"/>
          <w:marRight w:val="0"/>
          <w:marTop w:val="0"/>
          <w:marBottom w:val="0"/>
          <w:divBdr>
            <w:top w:val="none" w:sz="0" w:space="0" w:color="auto"/>
            <w:left w:val="none" w:sz="0" w:space="0" w:color="auto"/>
            <w:bottom w:val="none" w:sz="0" w:space="0" w:color="auto"/>
            <w:right w:val="none" w:sz="0" w:space="0" w:color="auto"/>
          </w:divBdr>
          <w:divsChild>
            <w:div w:id="55261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168944">
      <w:bodyDiv w:val="1"/>
      <w:marLeft w:val="0"/>
      <w:marRight w:val="0"/>
      <w:marTop w:val="0"/>
      <w:marBottom w:val="0"/>
      <w:divBdr>
        <w:top w:val="none" w:sz="0" w:space="0" w:color="auto"/>
        <w:left w:val="none" w:sz="0" w:space="0" w:color="auto"/>
        <w:bottom w:val="none" w:sz="0" w:space="0" w:color="auto"/>
        <w:right w:val="none" w:sz="0" w:space="0" w:color="auto"/>
      </w:divBdr>
      <w:divsChild>
        <w:div w:id="365063350">
          <w:marLeft w:val="0"/>
          <w:marRight w:val="0"/>
          <w:marTop w:val="0"/>
          <w:marBottom w:val="0"/>
          <w:divBdr>
            <w:top w:val="none" w:sz="0" w:space="0" w:color="auto"/>
            <w:left w:val="none" w:sz="0" w:space="0" w:color="auto"/>
            <w:bottom w:val="none" w:sz="0" w:space="0" w:color="auto"/>
            <w:right w:val="none" w:sz="0" w:space="0" w:color="auto"/>
          </w:divBdr>
        </w:div>
      </w:divsChild>
    </w:div>
    <w:div w:id="741804134">
      <w:bodyDiv w:val="1"/>
      <w:marLeft w:val="0"/>
      <w:marRight w:val="0"/>
      <w:marTop w:val="0"/>
      <w:marBottom w:val="0"/>
      <w:divBdr>
        <w:top w:val="none" w:sz="0" w:space="0" w:color="auto"/>
        <w:left w:val="none" w:sz="0" w:space="0" w:color="auto"/>
        <w:bottom w:val="none" w:sz="0" w:space="0" w:color="auto"/>
        <w:right w:val="none" w:sz="0" w:space="0" w:color="auto"/>
      </w:divBdr>
      <w:divsChild>
        <w:div w:id="258635278">
          <w:marLeft w:val="0"/>
          <w:marRight w:val="0"/>
          <w:marTop w:val="0"/>
          <w:marBottom w:val="0"/>
          <w:divBdr>
            <w:top w:val="none" w:sz="0" w:space="0" w:color="auto"/>
            <w:left w:val="none" w:sz="0" w:space="0" w:color="auto"/>
            <w:bottom w:val="none" w:sz="0" w:space="0" w:color="auto"/>
            <w:right w:val="none" w:sz="0" w:space="0" w:color="auto"/>
          </w:divBdr>
          <w:divsChild>
            <w:div w:id="17911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552293">
      <w:bodyDiv w:val="1"/>
      <w:marLeft w:val="0"/>
      <w:marRight w:val="0"/>
      <w:marTop w:val="0"/>
      <w:marBottom w:val="0"/>
      <w:divBdr>
        <w:top w:val="none" w:sz="0" w:space="0" w:color="auto"/>
        <w:left w:val="none" w:sz="0" w:space="0" w:color="auto"/>
        <w:bottom w:val="none" w:sz="0" w:space="0" w:color="auto"/>
        <w:right w:val="none" w:sz="0" w:space="0" w:color="auto"/>
      </w:divBdr>
    </w:div>
    <w:div w:id="847212829">
      <w:bodyDiv w:val="1"/>
      <w:marLeft w:val="0"/>
      <w:marRight w:val="0"/>
      <w:marTop w:val="0"/>
      <w:marBottom w:val="0"/>
      <w:divBdr>
        <w:top w:val="none" w:sz="0" w:space="0" w:color="auto"/>
        <w:left w:val="none" w:sz="0" w:space="0" w:color="auto"/>
        <w:bottom w:val="none" w:sz="0" w:space="0" w:color="auto"/>
        <w:right w:val="none" w:sz="0" w:space="0" w:color="auto"/>
      </w:divBdr>
      <w:divsChild>
        <w:div w:id="884484717">
          <w:marLeft w:val="0"/>
          <w:marRight w:val="0"/>
          <w:marTop w:val="0"/>
          <w:marBottom w:val="0"/>
          <w:divBdr>
            <w:top w:val="none" w:sz="0" w:space="0" w:color="auto"/>
            <w:left w:val="none" w:sz="0" w:space="0" w:color="auto"/>
            <w:bottom w:val="none" w:sz="0" w:space="0" w:color="auto"/>
            <w:right w:val="none" w:sz="0" w:space="0" w:color="auto"/>
          </w:divBdr>
        </w:div>
        <w:div w:id="448357752">
          <w:marLeft w:val="0"/>
          <w:marRight w:val="0"/>
          <w:marTop w:val="0"/>
          <w:marBottom w:val="0"/>
          <w:divBdr>
            <w:top w:val="none" w:sz="0" w:space="0" w:color="auto"/>
            <w:left w:val="none" w:sz="0" w:space="0" w:color="auto"/>
            <w:bottom w:val="none" w:sz="0" w:space="0" w:color="auto"/>
            <w:right w:val="none" w:sz="0" w:space="0" w:color="auto"/>
          </w:divBdr>
        </w:div>
        <w:div w:id="1478647044">
          <w:marLeft w:val="0"/>
          <w:marRight w:val="0"/>
          <w:marTop w:val="0"/>
          <w:marBottom w:val="0"/>
          <w:divBdr>
            <w:top w:val="none" w:sz="0" w:space="0" w:color="auto"/>
            <w:left w:val="none" w:sz="0" w:space="0" w:color="auto"/>
            <w:bottom w:val="none" w:sz="0" w:space="0" w:color="auto"/>
            <w:right w:val="none" w:sz="0" w:space="0" w:color="auto"/>
          </w:divBdr>
        </w:div>
        <w:div w:id="89738414">
          <w:marLeft w:val="0"/>
          <w:marRight w:val="0"/>
          <w:marTop w:val="0"/>
          <w:marBottom w:val="0"/>
          <w:divBdr>
            <w:top w:val="none" w:sz="0" w:space="0" w:color="auto"/>
            <w:left w:val="none" w:sz="0" w:space="0" w:color="auto"/>
            <w:bottom w:val="none" w:sz="0" w:space="0" w:color="auto"/>
            <w:right w:val="none" w:sz="0" w:space="0" w:color="auto"/>
          </w:divBdr>
        </w:div>
        <w:div w:id="1471746588">
          <w:marLeft w:val="0"/>
          <w:marRight w:val="0"/>
          <w:marTop w:val="0"/>
          <w:marBottom w:val="0"/>
          <w:divBdr>
            <w:top w:val="none" w:sz="0" w:space="0" w:color="auto"/>
            <w:left w:val="none" w:sz="0" w:space="0" w:color="auto"/>
            <w:bottom w:val="none" w:sz="0" w:space="0" w:color="auto"/>
            <w:right w:val="none" w:sz="0" w:space="0" w:color="auto"/>
          </w:divBdr>
        </w:div>
        <w:div w:id="1472946277">
          <w:marLeft w:val="0"/>
          <w:marRight w:val="0"/>
          <w:marTop w:val="0"/>
          <w:marBottom w:val="0"/>
          <w:divBdr>
            <w:top w:val="none" w:sz="0" w:space="0" w:color="auto"/>
            <w:left w:val="none" w:sz="0" w:space="0" w:color="auto"/>
            <w:bottom w:val="none" w:sz="0" w:space="0" w:color="auto"/>
            <w:right w:val="none" w:sz="0" w:space="0" w:color="auto"/>
          </w:divBdr>
        </w:div>
        <w:div w:id="692807974">
          <w:marLeft w:val="0"/>
          <w:marRight w:val="0"/>
          <w:marTop w:val="0"/>
          <w:marBottom w:val="0"/>
          <w:divBdr>
            <w:top w:val="none" w:sz="0" w:space="0" w:color="auto"/>
            <w:left w:val="none" w:sz="0" w:space="0" w:color="auto"/>
            <w:bottom w:val="none" w:sz="0" w:space="0" w:color="auto"/>
            <w:right w:val="none" w:sz="0" w:space="0" w:color="auto"/>
          </w:divBdr>
        </w:div>
        <w:div w:id="1988509145">
          <w:marLeft w:val="0"/>
          <w:marRight w:val="0"/>
          <w:marTop w:val="0"/>
          <w:marBottom w:val="0"/>
          <w:divBdr>
            <w:top w:val="none" w:sz="0" w:space="0" w:color="auto"/>
            <w:left w:val="none" w:sz="0" w:space="0" w:color="auto"/>
            <w:bottom w:val="none" w:sz="0" w:space="0" w:color="auto"/>
            <w:right w:val="none" w:sz="0" w:space="0" w:color="auto"/>
          </w:divBdr>
        </w:div>
        <w:div w:id="1147891724">
          <w:marLeft w:val="0"/>
          <w:marRight w:val="0"/>
          <w:marTop w:val="0"/>
          <w:marBottom w:val="0"/>
          <w:divBdr>
            <w:top w:val="none" w:sz="0" w:space="0" w:color="auto"/>
            <w:left w:val="none" w:sz="0" w:space="0" w:color="auto"/>
            <w:bottom w:val="none" w:sz="0" w:space="0" w:color="auto"/>
            <w:right w:val="none" w:sz="0" w:space="0" w:color="auto"/>
          </w:divBdr>
        </w:div>
        <w:div w:id="933392808">
          <w:marLeft w:val="0"/>
          <w:marRight w:val="0"/>
          <w:marTop w:val="0"/>
          <w:marBottom w:val="0"/>
          <w:divBdr>
            <w:top w:val="none" w:sz="0" w:space="0" w:color="auto"/>
            <w:left w:val="none" w:sz="0" w:space="0" w:color="auto"/>
            <w:bottom w:val="none" w:sz="0" w:space="0" w:color="auto"/>
            <w:right w:val="none" w:sz="0" w:space="0" w:color="auto"/>
          </w:divBdr>
        </w:div>
        <w:div w:id="1552300798">
          <w:marLeft w:val="0"/>
          <w:marRight w:val="0"/>
          <w:marTop w:val="0"/>
          <w:marBottom w:val="0"/>
          <w:divBdr>
            <w:top w:val="none" w:sz="0" w:space="0" w:color="auto"/>
            <w:left w:val="none" w:sz="0" w:space="0" w:color="auto"/>
            <w:bottom w:val="none" w:sz="0" w:space="0" w:color="auto"/>
            <w:right w:val="none" w:sz="0" w:space="0" w:color="auto"/>
          </w:divBdr>
        </w:div>
        <w:div w:id="745880474">
          <w:marLeft w:val="0"/>
          <w:marRight w:val="0"/>
          <w:marTop w:val="0"/>
          <w:marBottom w:val="0"/>
          <w:divBdr>
            <w:top w:val="none" w:sz="0" w:space="0" w:color="auto"/>
            <w:left w:val="none" w:sz="0" w:space="0" w:color="auto"/>
            <w:bottom w:val="none" w:sz="0" w:space="0" w:color="auto"/>
            <w:right w:val="none" w:sz="0" w:space="0" w:color="auto"/>
          </w:divBdr>
        </w:div>
      </w:divsChild>
    </w:div>
    <w:div w:id="876938137">
      <w:bodyDiv w:val="1"/>
      <w:marLeft w:val="0"/>
      <w:marRight w:val="0"/>
      <w:marTop w:val="0"/>
      <w:marBottom w:val="0"/>
      <w:divBdr>
        <w:top w:val="none" w:sz="0" w:space="0" w:color="auto"/>
        <w:left w:val="none" w:sz="0" w:space="0" w:color="auto"/>
        <w:bottom w:val="none" w:sz="0" w:space="0" w:color="auto"/>
        <w:right w:val="none" w:sz="0" w:space="0" w:color="auto"/>
      </w:divBdr>
      <w:divsChild>
        <w:div w:id="23530655">
          <w:marLeft w:val="0"/>
          <w:marRight w:val="0"/>
          <w:marTop w:val="0"/>
          <w:marBottom w:val="0"/>
          <w:divBdr>
            <w:top w:val="none" w:sz="0" w:space="0" w:color="auto"/>
            <w:left w:val="none" w:sz="0" w:space="0" w:color="auto"/>
            <w:bottom w:val="none" w:sz="0" w:space="0" w:color="auto"/>
            <w:right w:val="none" w:sz="0" w:space="0" w:color="auto"/>
          </w:divBdr>
          <w:divsChild>
            <w:div w:id="1341931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004383">
      <w:bodyDiv w:val="1"/>
      <w:marLeft w:val="0"/>
      <w:marRight w:val="0"/>
      <w:marTop w:val="0"/>
      <w:marBottom w:val="0"/>
      <w:divBdr>
        <w:top w:val="none" w:sz="0" w:space="0" w:color="auto"/>
        <w:left w:val="none" w:sz="0" w:space="0" w:color="auto"/>
        <w:bottom w:val="none" w:sz="0" w:space="0" w:color="auto"/>
        <w:right w:val="none" w:sz="0" w:space="0" w:color="auto"/>
      </w:divBdr>
      <w:divsChild>
        <w:div w:id="116604257">
          <w:marLeft w:val="0"/>
          <w:marRight w:val="0"/>
          <w:marTop w:val="0"/>
          <w:marBottom w:val="0"/>
          <w:divBdr>
            <w:top w:val="none" w:sz="0" w:space="0" w:color="auto"/>
            <w:left w:val="none" w:sz="0" w:space="0" w:color="auto"/>
            <w:bottom w:val="none" w:sz="0" w:space="0" w:color="auto"/>
            <w:right w:val="none" w:sz="0" w:space="0" w:color="auto"/>
          </w:divBdr>
          <w:divsChild>
            <w:div w:id="120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649155">
      <w:bodyDiv w:val="1"/>
      <w:marLeft w:val="0"/>
      <w:marRight w:val="0"/>
      <w:marTop w:val="0"/>
      <w:marBottom w:val="0"/>
      <w:divBdr>
        <w:top w:val="none" w:sz="0" w:space="0" w:color="auto"/>
        <w:left w:val="none" w:sz="0" w:space="0" w:color="auto"/>
        <w:bottom w:val="none" w:sz="0" w:space="0" w:color="auto"/>
        <w:right w:val="none" w:sz="0" w:space="0" w:color="auto"/>
      </w:divBdr>
      <w:divsChild>
        <w:div w:id="980696697">
          <w:marLeft w:val="0"/>
          <w:marRight w:val="0"/>
          <w:marTop w:val="0"/>
          <w:marBottom w:val="0"/>
          <w:divBdr>
            <w:top w:val="none" w:sz="0" w:space="0" w:color="auto"/>
            <w:left w:val="none" w:sz="0" w:space="0" w:color="auto"/>
            <w:bottom w:val="none" w:sz="0" w:space="0" w:color="auto"/>
            <w:right w:val="none" w:sz="0" w:space="0" w:color="auto"/>
          </w:divBdr>
          <w:divsChild>
            <w:div w:id="104479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204300">
      <w:bodyDiv w:val="1"/>
      <w:marLeft w:val="0"/>
      <w:marRight w:val="0"/>
      <w:marTop w:val="0"/>
      <w:marBottom w:val="0"/>
      <w:divBdr>
        <w:top w:val="none" w:sz="0" w:space="0" w:color="auto"/>
        <w:left w:val="none" w:sz="0" w:space="0" w:color="auto"/>
        <w:bottom w:val="none" w:sz="0" w:space="0" w:color="auto"/>
        <w:right w:val="none" w:sz="0" w:space="0" w:color="auto"/>
      </w:divBdr>
      <w:divsChild>
        <w:div w:id="159001797">
          <w:marLeft w:val="0"/>
          <w:marRight w:val="0"/>
          <w:marTop w:val="0"/>
          <w:marBottom w:val="0"/>
          <w:divBdr>
            <w:top w:val="single" w:sz="2" w:space="0" w:color="E5E7EB"/>
            <w:left w:val="single" w:sz="2" w:space="0" w:color="E5E7EB"/>
            <w:bottom w:val="single" w:sz="2" w:space="0" w:color="E5E7EB"/>
            <w:right w:val="single" w:sz="2" w:space="0" w:color="E5E7EB"/>
          </w:divBdr>
          <w:divsChild>
            <w:div w:id="16397974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89695124">
      <w:bodyDiv w:val="1"/>
      <w:marLeft w:val="0"/>
      <w:marRight w:val="0"/>
      <w:marTop w:val="0"/>
      <w:marBottom w:val="0"/>
      <w:divBdr>
        <w:top w:val="none" w:sz="0" w:space="0" w:color="auto"/>
        <w:left w:val="none" w:sz="0" w:space="0" w:color="auto"/>
        <w:bottom w:val="none" w:sz="0" w:space="0" w:color="auto"/>
        <w:right w:val="none" w:sz="0" w:space="0" w:color="auto"/>
      </w:divBdr>
      <w:divsChild>
        <w:div w:id="282537018">
          <w:marLeft w:val="0"/>
          <w:marRight w:val="0"/>
          <w:marTop w:val="0"/>
          <w:marBottom w:val="0"/>
          <w:divBdr>
            <w:top w:val="none" w:sz="0" w:space="0" w:color="auto"/>
            <w:left w:val="none" w:sz="0" w:space="0" w:color="auto"/>
            <w:bottom w:val="none" w:sz="0" w:space="0" w:color="auto"/>
            <w:right w:val="none" w:sz="0" w:space="0" w:color="auto"/>
          </w:divBdr>
          <w:divsChild>
            <w:div w:id="19654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893332">
      <w:bodyDiv w:val="1"/>
      <w:marLeft w:val="0"/>
      <w:marRight w:val="0"/>
      <w:marTop w:val="0"/>
      <w:marBottom w:val="0"/>
      <w:divBdr>
        <w:top w:val="none" w:sz="0" w:space="0" w:color="auto"/>
        <w:left w:val="none" w:sz="0" w:space="0" w:color="auto"/>
        <w:bottom w:val="none" w:sz="0" w:space="0" w:color="auto"/>
        <w:right w:val="none" w:sz="0" w:space="0" w:color="auto"/>
      </w:divBdr>
    </w:div>
    <w:div w:id="1130518583">
      <w:bodyDiv w:val="1"/>
      <w:marLeft w:val="0"/>
      <w:marRight w:val="0"/>
      <w:marTop w:val="0"/>
      <w:marBottom w:val="0"/>
      <w:divBdr>
        <w:top w:val="none" w:sz="0" w:space="0" w:color="auto"/>
        <w:left w:val="none" w:sz="0" w:space="0" w:color="auto"/>
        <w:bottom w:val="none" w:sz="0" w:space="0" w:color="auto"/>
        <w:right w:val="none" w:sz="0" w:space="0" w:color="auto"/>
      </w:divBdr>
      <w:divsChild>
        <w:div w:id="793645533">
          <w:marLeft w:val="0"/>
          <w:marRight w:val="0"/>
          <w:marTop w:val="0"/>
          <w:marBottom w:val="0"/>
          <w:divBdr>
            <w:top w:val="none" w:sz="0" w:space="0" w:color="auto"/>
            <w:left w:val="none" w:sz="0" w:space="0" w:color="auto"/>
            <w:bottom w:val="none" w:sz="0" w:space="0" w:color="auto"/>
            <w:right w:val="none" w:sz="0" w:space="0" w:color="auto"/>
          </w:divBdr>
        </w:div>
        <w:div w:id="1386102992">
          <w:marLeft w:val="0"/>
          <w:marRight w:val="0"/>
          <w:marTop w:val="0"/>
          <w:marBottom w:val="0"/>
          <w:divBdr>
            <w:top w:val="none" w:sz="0" w:space="0" w:color="auto"/>
            <w:left w:val="none" w:sz="0" w:space="0" w:color="auto"/>
            <w:bottom w:val="none" w:sz="0" w:space="0" w:color="auto"/>
            <w:right w:val="none" w:sz="0" w:space="0" w:color="auto"/>
          </w:divBdr>
        </w:div>
        <w:div w:id="337004921">
          <w:marLeft w:val="0"/>
          <w:marRight w:val="0"/>
          <w:marTop w:val="0"/>
          <w:marBottom w:val="0"/>
          <w:divBdr>
            <w:top w:val="none" w:sz="0" w:space="0" w:color="auto"/>
            <w:left w:val="none" w:sz="0" w:space="0" w:color="auto"/>
            <w:bottom w:val="none" w:sz="0" w:space="0" w:color="auto"/>
            <w:right w:val="none" w:sz="0" w:space="0" w:color="auto"/>
          </w:divBdr>
        </w:div>
      </w:divsChild>
    </w:div>
    <w:div w:id="1181352169">
      <w:bodyDiv w:val="1"/>
      <w:marLeft w:val="0"/>
      <w:marRight w:val="0"/>
      <w:marTop w:val="0"/>
      <w:marBottom w:val="0"/>
      <w:divBdr>
        <w:top w:val="none" w:sz="0" w:space="0" w:color="auto"/>
        <w:left w:val="none" w:sz="0" w:space="0" w:color="auto"/>
        <w:bottom w:val="none" w:sz="0" w:space="0" w:color="auto"/>
        <w:right w:val="none" w:sz="0" w:space="0" w:color="auto"/>
      </w:divBdr>
      <w:divsChild>
        <w:div w:id="1321083988">
          <w:marLeft w:val="0"/>
          <w:marRight w:val="0"/>
          <w:marTop w:val="0"/>
          <w:marBottom w:val="0"/>
          <w:divBdr>
            <w:top w:val="none" w:sz="0" w:space="0" w:color="auto"/>
            <w:left w:val="none" w:sz="0" w:space="0" w:color="auto"/>
            <w:bottom w:val="none" w:sz="0" w:space="0" w:color="auto"/>
            <w:right w:val="none" w:sz="0" w:space="0" w:color="auto"/>
          </w:divBdr>
          <w:divsChild>
            <w:div w:id="167865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774890">
      <w:bodyDiv w:val="1"/>
      <w:marLeft w:val="0"/>
      <w:marRight w:val="0"/>
      <w:marTop w:val="0"/>
      <w:marBottom w:val="0"/>
      <w:divBdr>
        <w:top w:val="none" w:sz="0" w:space="0" w:color="auto"/>
        <w:left w:val="none" w:sz="0" w:space="0" w:color="auto"/>
        <w:bottom w:val="none" w:sz="0" w:space="0" w:color="auto"/>
        <w:right w:val="none" w:sz="0" w:space="0" w:color="auto"/>
      </w:divBdr>
    </w:div>
    <w:div w:id="1209679502">
      <w:bodyDiv w:val="1"/>
      <w:marLeft w:val="0"/>
      <w:marRight w:val="0"/>
      <w:marTop w:val="0"/>
      <w:marBottom w:val="0"/>
      <w:divBdr>
        <w:top w:val="none" w:sz="0" w:space="0" w:color="auto"/>
        <w:left w:val="none" w:sz="0" w:space="0" w:color="auto"/>
        <w:bottom w:val="none" w:sz="0" w:space="0" w:color="auto"/>
        <w:right w:val="none" w:sz="0" w:space="0" w:color="auto"/>
      </w:divBdr>
      <w:divsChild>
        <w:div w:id="1190603561">
          <w:marLeft w:val="0"/>
          <w:marRight w:val="0"/>
          <w:marTop w:val="0"/>
          <w:marBottom w:val="0"/>
          <w:divBdr>
            <w:top w:val="none" w:sz="0" w:space="0" w:color="auto"/>
            <w:left w:val="none" w:sz="0" w:space="0" w:color="auto"/>
            <w:bottom w:val="none" w:sz="0" w:space="0" w:color="auto"/>
            <w:right w:val="none" w:sz="0" w:space="0" w:color="auto"/>
          </w:divBdr>
          <w:divsChild>
            <w:div w:id="140564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984375">
      <w:bodyDiv w:val="1"/>
      <w:marLeft w:val="0"/>
      <w:marRight w:val="0"/>
      <w:marTop w:val="0"/>
      <w:marBottom w:val="0"/>
      <w:divBdr>
        <w:top w:val="none" w:sz="0" w:space="0" w:color="auto"/>
        <w:left w:val="none" w:sz="0" w:space="0" w:color="auto"/>
        <w:bottom w:val="none" w:sz="0" w:space="0" w:color="auto"/>
        <w:right w:val="none" w:sz="0" w:space="0" w:color="auto"/>
      </w:divBdr>
      <w:divsChild>
        <w:div w:id="1498612134">
          <w:marLeft w:val="0"/>
          <w:marRight w:val="0"/>
          <w:marTop w:val="0"/>
          <w:marBottom w:val="0"/>
          <w:divBdr>
            <w:top w:val="none" w:sz="0" w:space="0" w:color="auto"/>
            <w:left w:val="none" w:sz="0" w:space="0" w:color="auto"/>
            <w:bottom w:val="none" w:sz="0" w:space="0" w:color="auto"/>
            <w:right w:val="none" w:sz="0" w:space="0" w:color="auto"/>
          </w:divBdr>
          <w:divsChild>
            <w:div w:id="179386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899540">
      <w:bodyDiv w:val="1"/>
      <w:marLeft w:val="0"/>
      <w:marRight w:val="0"/>
      <w:marTop w:val="0"/>
      <w:marBottom w:val="0"/>
      <w:divBdr>
        <w:top w:val="none" w:sz="0" w:space="0" w:color="auto"/>
        <w:left w:val="none" w:sz="0" w:space="0" w:color="auto"/>
        <w:bottom w:val="none" w:sz="0" w:space="0" w:color="auto"/>
        <w:right w:val="none" w:sz="0" w:space="0" w:color="auto"/>
      </w:divBdr>
      <w:divsChild>
        <w:div w:id="1183517472">
          <w:marLeft w:val="0"/>
          <w:marRight w:val="0"/>
          <w:marTop w:val="0"/>
          <w:marBottom w:val="0"/>
          <w:divBdr>
            <w:top w:val="none" w:sz="0" w:space="0" w:color="auto"/>
            <w:left w:val="none" w:sz="0" w:space="0" w:color="auto"/>
            <w:bottom w:val="none" w:sz="0" w:space="0" w:color="auto"/>
            <w:right w:val="none" w:sz="0" w:space="0" w:color="auto"/>
          </w:divBdr>
          <w:divsChild>
            <w:div w:id="3651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924872">
      <w:bodyDiv w:val="1"/>
      <w:marLeft w:val="0"/>
      <w:marRight w:val="0"/>
      <w:marTop w:val="0"/>
      <w:marBottom w:val="0"/>
      <w:divBdr>
        <w:top w:val="none" w:sz="0" w:space="0" w:color="auto"/>
        <w:left w:val="none" w:sz="0" w:space="0" w:color="auto"/>
        <w:bottom w:val="none" w:sz="0" w:space="0" w:color="auto"/>
        <w:right w:val="none" w:sz="0" w:space="0" w:color="auto"/>
      </w:divBdr>
    </w:div>
    <w:div w:id="1312296167">
      <w:bodyDiv w:val="1"/>
      <w:marLeft w:val="0"/>
      <w:marRight w:val="0"/>
      <w:marTop w:val="0"/>
      <w:marBottom w:val="0"/>
      <w:divBdr>
        <w:top w:val="none" w:sz="0" w:space="0" w:color="auto"/>
        <w:left w:val="none" w:sz="0" w:space="0" w:color="auto"/>
        <w:bottom w:val="none" w:sz="0" w:space="0" w:color="auto"/>
        <w:right w:val="none" w:sz="0" w:space="0" w:color="auto"/>
      </w:divBdr>
      <w:divsChild>
        <w:div w:id="50350334">
          <w:marLeft w:val="0"/>
          <w:marRight w:val="0"/>
          <w:marTop w:val="0"/>
          <w:marBottom w:val="0"/>
          <w:divBdr>
            <w:top w:val="none" w:sz="0" w:space="0" w:color="auto"/>
            <w:left w:val="none" w:sz="0" w:space="0" w:color="auto"/>
            <w:bottom w:val="none" w:sz="0" w:space="0" w:color="auto"/>
            <w:right w:val="none" w:sz="0" w:space="0" w:color="auto"/>
          </w:divBdr>
          <w:divsChild>
            <w:div w:id="208124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336148">
      <w:bodyDiv w:val="1"/>
      <w:marLeft w:val="0"/>
      <w:marRight w:val="0"/>
      <w:marTop w:val="0"/>
      <w:marBottom w:val="0"/>
      <w:divBdr>
        <w:top w:val="none" w:sz="0" w:space="0" w:color="auto"/>
        <w:left w:val="none" w:sz="0" w:space="0" w:color="auto"/>
        <w:bottom w:val="none" w:sz="0" w:space="0" w:color="auto"/>
        <w:right w:val="none" w:sz="0" w:space="0" w:color="auto"/>
      </w:divBdr>
      <w:divsChild>
        <w:div w:id="1633944004">
          <w:marLeft w:val="0"/>
          <w:marRight w:val="0"/>
          <w:marTop w:val="0"/>
          <w:marBottom w:val="0"/>
          <w:divBdr>
            <w:top w:val="none" w:sz="0" w:space="0" w:color="auto"/>
            <w:left w:val="none" w:sz="0" w:space="0" w:color="auto"/>
            <w:bottom w:val="none" w:sz="0" w:space="0" w:color="auto"/>
            <w:right w:val="none" w:sz="0" w:space="0" w:color="auto"/>
          </w:divBdr>
          <w:divsChild>
            <w:div w:id="5952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226115">
      <w:bodyDiv w:val="1"/>
      <w:marLeft w:val="0"/>
      <w:marRight w:val="0"/>
      <w:marTop w:val="0"/>
      <w:marBottom w:val="0"/>
      <w:divBdr>
        <w:top w:val="none" w:sz="0" w:space="0" w:color="auto"/>
        <w:left w:val="none" w:sz="0" w:space="0" w:color="auto"/>
        <w:bottom w:val="none" w:sz="0" w:space="0" w:color="auto"/>
        <w:right w:val="none" w:sz="0" w:space="0" w:color="auto"/>
      </w:divBdr>
      <w:divsChild>
        <w:div w:id="1237665939">
          <w:marLeft w:val="0"/>
          <w:marRight w:val="0"/>
          <w:marTop w:val="0"/>
          <w:marBottom w:val="0"/>
          <w:divBdr>
            <w:top w:val="none" w:sz="0" w:space="0" w:color="auto"/>
            <w:left w:val="none" w:sz="0" w:space="0" w:color="auto"/>
            <w:bottom w:val="none" w:sz="0" w:space="0" w:color="auto"/>
            <w:right w:val="none" w:sz="0" w:space="0" w:color="auto"/>
          </w:divBdr>
          <w:divsChild>
            <w:div w:id="168601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779532">
      <w:bodyDiv w:val="1"/>
      <w:marLeft w:val="0"/>
      <w:marRight w:val="0"/>
      <w:marTop w:val="0"/>
      <w:marBottom w:val="0"/>
      <w:divBdr>
        <w:top w:val="none" w:sz="0" w:space="0" w:color="auto"/>
        <w:left w:val="none" w:sz="0" w:space="0" w:color="auto"/>
        <w:bottom w:val="none" w:sz="0" w:space="0" w:color="auto"/>
        <w:right w:val="none" w:sz="0" w:space="0" w:color="auto"/>
      </w:divBdr>
      <w:divsChild>
        <w:div w:id="1792626472">
          <w:marLeft w:val="0"/>
          <w:marRight w:val="0"/>
          <w:marTop w:val="0"/>
          <w:marBottom w:val="0"/>
          <w:divBdr>
            <w:top w:val="none" w:sz="0" w:space="0" w:color="auto"/>
            <w:left w:val="none" w:sz="0" w:space="0" w:color="auto"/>
            <w:bottom w:val="none" w:sz="0" w:space="0" w:color="auto"/>
            <w:right w:val="none" w:sz="0" w:space="0" w:color="auto"/>
          </w:divBdr>
          <w:divsChild>
            <w:div w:id="205855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367237">
      <w:bodyDiv w:val="1"/>
      <w:marLeft w:val="0"/>
      <w:marRight w:val="0"/>
      <w:marTop w:val="0"/>
      <w:marBottom w:val="0"/>
      <w:divBdr>
        <w:top w:val="none" w:sz="0" w:space="0" w:color="auto"/>
        <w:left w:val="none" w:sz="0" w:space="0" w:color="auto"/>
        <w:bottom w:val="none" w:sz="0" w:space="0" w:color="auto"/>
        <w:right w:val="none" w:sz="0" w:space="0" w:color="auto"/>
      </w:divBdr>
      <w:divsChild>
        <w:div w:id="1258750858">
          <w:marLeft w:val="0"/>
          <w:marRight w:val="0"/>
          <w:marTop w:val="0"/>
          <w:marBottom w:val="0"/>
          <w:divBdr>
            <w:top w:val="none" w:sz="0" w:space="0" w:color="auto"/>
            <w:left w:val="none" w:sz="0" w:space="0" w:color="auto"/>
            <w:bottom w:val="none" w:sz="0" w:space="0" w:color="auto"/>
            <w:right w:val="none" w:sz="0" w:space="0" w:color="auto"/>
          </w:divBdr>
          <w:divsChild>
            <w:div w:id="395008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788392">
      <w:bodyDiv w:val="1"/>
      <w:marLeft w:val="0"/>
      <w:marRight w:val="0"/>
      <w:marTop w:val="0"/>
      <w:marBottom w:val="0"/>
      <w:divBdr>
        <w:top w:val="none" w:sz="0" w:space="0" w:color="auto"/>
        <w:left w:val="none" w:sz="0" w:space="0" w:color="auto"/>
        <w:bottom w:val="none" w:sz="0" w:space="0" w:color="auto"/>
        <w:right w:val="none" w:sz="0" w:space="0" w:color="auto"/>
      </w:divBdr>
      <w:divsChild>
        <w:div w:id="507331090">
          <w:marLeft w:val="0"/>
          <w:marRight w:val="0"/>
          <w:marTop w:val="0"/>
          <w:marBottom w:val="0"/>
          <w:divBdr>
            <w:top w:val="none" w:sz="0" w:space="0" w:color="auto"/>
            <w:left w:val="none" w:sz="0" w:space="0" w:color="auto"/>
            <w:bottom w:val="none" w:sz="0" w:space="0" w:color="auto"/>
            <w:right w:val="none" w:sz="0" w:space="0" w:color="auto"/>
          </w:divBdr>
          <w:divsChild>
            <w:div w:id="39388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291696">
      <w:bodyDiv w:val="1"/>
      <w:marLeft w:val="0"/>
      <w:marRight w:val="0"/>
      <w:marTop w:val="0"/>
      <w:marBottom w:val="0"/>
      <w:divBdr>
        <w:top w:val="none" w:sz="0" w:space="0" w:color="auto"/>
        <w:left w:val="none" w:sz="0" w:space="0" w:color="auto"/>
        <w:bottom w:val="none" w:sz="0" w:space="0" w:color="auto"/>
        <w:right w:val="none" w:sz="0" w:space="0" w:color="auto"/>
      </w:divBdr>
      <w:divsChild>
        <w:div w:id="1114133852">
          <w:marLeft w:val="0"/>
          <w:marRight w:val="0"/>
          <w:marTop w:val="0"/>
          <w:marBottom w:val="0"/>
          <w:divBdr>
            <w:top w:val="none" w:sz="0" w:space="0" w:color="auto"/>
            <w:left w:val="none" w:sz="0" w:space="0" w:color="auto"/>
            <w:bottom w:val="none" w:sz="0" w:space="0" w:color="auto"/>
            <w:right w:val="none" w:sz="0" w:space="0" w:color="auto"/>
          </w:divBdr>
          <w:divsChild>
            <w:div w:id="97001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25884">
      <w:bodyDiv w:val="1"/>
      <w:marLeft w:val="0"/>
      <w:marRight w:val="0"/>
      <w:marTop w:val="0"/>
      <w:marBottom w:val="0"/>
      <w:divBdr>
        <w:top w:val="none" w:sz="0" w:space="0" w:color="auto"/>
        <w:left w:val="none" w:sz="0" w:space="0" w:color="auto"/>
        <w:bottom w:val="none" w:sz="0" w:space="0" w:color="auto"/>
        <w:right w:val="none" w:sz="0" w:space="0" w:color="auto"/>
      </w:divBdr>
      <w:divsChild>
        <w:div w:id="927886122">
          <w:marLeft w:val="0"/>
          <w:marRight w:val="0"/>
          <w:marTop w:val="0"/>
          <w:marBottom w:val="0"/>
          <w:divBdr>
            <w:top w:val="none" w:sz="0" w:space="0" w:color="auto"/>
            <w:left w:val="none" w:sz="0" w:space="0" w:color="auto"/>
            <w:bottom w:val="none" w:sz="0" w:space="0" w:color="auto"/>
            <w:right w:val="none" w:sz="0" w:space="0" w:color="auto"/>
          </w:divBdr>
          <w:divsChild>
            <w:div w:id="159640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708809">
      <w:bodyDiv w:val="1"/>
      <w:marLeft w:val="0"/>
      <w:marRight w:val="0"/>
      <w:marTop w:val="0"/>
      <w:marBottom w:val="0"/>
      <w:divBdr>
        <w:top w:val="none" w:sz="0" w:space="0" w:color="auto"/>
        <w:left w:val="none" w:sz="0" w:space="0" w:color="auto"/>
        <w:bottom w:val="none" w:sz="0" w:space="0" w:color="auto"/>
        <w:right w:val="none" w:sz="0" w:space="0" w:color="auto"/>
      </w:divBdr>
      <w:divsChild>
        <w:div w:id="1287464151">
          <w:marLeft w:val="0"/>
          <w:marRight w:val="0"/>
          <w:marTop w:val="0"/>
          <w:marBottom w:val="0"/>
          <w:divBdr>
            <w:top w:val="none" w:sz="0" w:space="0" w:color="auto"/>
            <w:left w:val="none" w:sz="0" w:space="0" w:color="auto"/>
            <w:bottom w:val="none" w:sz="0" w:space="0" w:color="auto"/>
            <w:right w:val="none" w:sz="0" w:space="0" w:color="auto"/>
          </w:divBdr>
          <w:divsChild>
            <w:div w:id="4680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505255">
      <w:bodyDiv w:val="1"/>
      <w:marLeft w:val="0"/>
      <w:marRight w:val="0"/>
      <w:marTop w:val="0"/>
      <w:marBottom w:val="0"/>
      <w:divBdr>
        <w:top w:val="none" w:sz="0" w:space="0" w:color="auto"/>
        <w:left w:val="none" w:sz="0" w:space="0" w:color="auto"/>
        <w:bottom w:val="none" w:sz="0" w:space="0" w:color="auto"/>
        <w:right w:val="none" w:sz="0" w:space="0" w:color="auto"/>
      </w:divBdr>
      <w:divsChild>
        <w:div w:id="154147260">
          <w:marLeft w:val="0"/>
          <w:marRight w:val="0"/>
          <w:marTop w:val="0"/>
          <w:marBottom w:val="0"/>
          <w:divBdr>
            <w:top w:val="none" w:sz="0" w:space="0" w:color="auto"/>
            <w:left w:val="none" w:sz="0" w:space="0" w:color="auto"/>
            <w:bottom w:val="none" w:sz="0" w:space="0" w:color="auto"/>
            <w:right w:val="none" w:sz="0" w:space="0" w:color="auto"/>
          </w:divBdr>
          <w:divsChild>
            <w:div w:id="211158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4619">
      <w:bodyDiv w:val="1"/>
      <w:marLeft w:val="0"/>
      <w:marRight w:val="0"/>
      <w:marTop w:val="0"/>
      <w:marBottom w:val="0"/>
      <w:divBdr>
        <w:top w:val="none" w:sz="0" w:space="0" w:color="auto"/>
        <w:left w:val="none" w:sz="0" w:space="0" w:color="auto"/>
        <w:bottom w:val="none" w:sz="0" w:space="0" w:color="auto"/>
        <w:right w:val="none" w:sz="0" w:space="0" w:color="auto"/>
      </w:divBdr>
      <w:divsChild>
        <w:div w:id="176240076">
          <w:marLeft w:val="0"/>
          <w:marRight w:val="0"/>
          <w:marTop w:val="0"/>
          <w:marBottom w:val="0"/>
          <w:divBdr>
            <w:top w:val="none" w:sz="0" w:space="0" w:color="auto"/>
            <w:left w:val="none" w:sz="0" w:space="0" w:color="auto"/>
            <w:bottom w:val="none" w:sz="0" w:space="0" w:color="auto"/>
            <w:right w:val="none" w:sz="0" w:space="0" w:color="auto"/>
          </w:divBdr>
          <w:divsChild>
            <w:div w:id="199166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509057">
      <w:bodyDiv w:val="1"/>
      <w:marLeft w:val="0"/>
      <w:marRight w:val="0"/>
      <w:marTop w:val="0"/>
      <w:marBottom w:val="0"/>
      <w:divBdr>
        <w:top w:val="none" w:sz="0" w:space="0" w:color="auto"/>
        <w:left w:val="none" w:sz="0" w:space="0" w:color="auto"/>
        <w:bottom w:val="none" w:sz="0" w:space="0" w:color="auto"/>
        <w:right w:val="none" w:sz="0" w:space="0" w:color="auto"/>
      </w:divBdr>
      <w:divsChild>
        <w:div w:id="1111054114">
          <w:marLeft w:val="0"/>
          <w:marRight w:val="0"/>
          <w:marTop w:val="0"/>
          <w:marBottom w:val="0"/>
          <w:divBdr>
            <w:top w:val="none" w:sz="0" w:space="0" w:color="auto"/>
            <w:left w:val="none" w:sz="0" w:space="0" w:color="auto"/>
            <w:bottom w:val="none" w:sz="0" w:space="0" w:color="auto"/>
            <w:right w:val="none" w:sz="0" w:space="0" w:color="auto"/>
          </w:divBdr>
          <w:divsChild>
            <w:div w:id="80173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147568">
      <w:bodyDiv w:val="1"/>
      <w:marLeft w:val="0"/>
      <w:marRight w:val="0"/>
      <w:marTop w:val="0"/>
      <w:marBottom w:val="0"/>
      <w:divBdr>
        <w:top w:val="none" w:sz="0" w:space="0" w:color="auto"/>
        <w:left w:val="none" w:sz="0" w:space="0" w:color="auto"/>
        <w:bottom w:val="none" w:sz="0" w:space="0" w:color="auto"/>
        <w:right w:val="none" w:sz="0" w:space="0" w:color="auto"/>
      </w:divBdr>
      <w:divsChild>
        <w:div w:id="1766413120">
          <w:marLeft w:val="0"/>
          <w:marRight w:val="0"/>
          <w:marTop w:val="0"/>
          <w:marBottom w:val="0"/>
          <w:divBdr>
            <w:top w:val="none" w:sz="0" w:space="0" w:color="auto"/>
            <w:left w:val="none" w:sz="0" w:space="0" w:color="auto"/>
            <w:bottom w:val="none" w:sz="0" w:space="0" w:color="auto"/>
            <w:right w:val="none" w:sz="0" w:space="0" w:color="auto"/>
          </w:divBdr>
          <w:divsChild>
            <w:div w:id="59810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64295">
      <w:bodyDiv w:val="1"/>
      <w:marLeft w:val="0"/>
      <w:marRight w:val="0"/>
      <w:marTop w:val="0"/>
      <w:marBottom w:val="0"/>
      <w:divBdr>
        <w:top w:val="none" w:sz="0" w:space="0" w:color="auto"/>
        <w:left w:val="none" w:sz="0" w:space="0" w:color="auto"/>
        <w:bottom w:val="none" w:sz="0" w:space="0" w:color="auto"/>
        <w:right w:val="none" w:sz="0" w:space="0" w:color="auto"/>
      </w:divBdr>
      <w:divsChild>
        <w:div w:id="723213477">
          <w:marLeft w:val="0"/>
          <w:marRight w:val="0"/>
          <w:marTop w:val="0"/>
          <w:marBottom w:val="0"/>
          <w:divBdr>
            <w:top w:val="none" w:sz="0" w:space="0" w:color="auto"/>
            <w:left w:val="none" w:sz="0" w:space="0" w:color="auto"/>
            <w:bottom w:val="none" w:sz="0" w:space="0" w:color="auto"/>
            <w:right w:val="none" w:sz="0" w:space="0" w:color="auto"/>
          </w:divBdr>
          <w:divsChild>
            <w:div w:id="204736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937083">
      <w:bodyDiv w:val="1"/>
      <w:marLeft w:val="0"/>
      <w:marRight w:val="0"/>
      <w:marTop w:val="0"/>
      <w:marBottom w:val="0"/>
      <w:divBdr>
        <w:top w:val="none" w:sz="0" w:space="0" w:color="auto"/>
        <w:left w:val="none" w:sz="0" w:space="0" w:color="auto"/>
        <w:bottom w:val="none" w:sz="0" w:space="0" w:color="auto"/>
        <w:right w:val="none" w:sz="0" w:space="0" w:color="auto"/>
      </w:divBdr>
      <w:divsChild>
        <w:div w:id="1554153266">
          <w:marLeft w:val="0"/>
          <w:marRight w:val="0"/>
          <w:marTop w:val="0"/>
          <w:marBottom w:val="0"/>
          <w:divBdr>
            <w:top w:val="none" w:sz="0" w:space="0" w:color="auto"/>
            <w:left w:val="none" w:sz="0" w:space="0" w:color="auto"/>
            <w:bottom w:val="none" w:sz="0" w:space="0" w:color="auto"/>
            <w:right w:val="none" w:sz="0" w:space="0" w:color="auto"/>
          </w:divBdr>
          <w:divsChild>
            <w:div w:id="201425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440461">
      <w:bodyDiv w:val="1"/>
      <w:marLeft w:val="0"/>
      <w:marRight w:val="0"/>
      <w:marTop w:val="0"/>
      <w:marBottom w:val="0"/>
      <w:divBdr>
        <w:top w:val="none" w:sz="0" w:space="0" w:color="auto"/>
        <w:left w:val="none" w:sz="0" w:space="0" w:color="auto"/>
        <w:bottom w:val="none" w:sz="0" w:space="0" w:color="auto"/>
        <w:right w:val="none" w:sz="0" w:space="0" w:color="auto"/>
      </w:divBdr>
    </w:div>
    <w:div w:id="1600093338">
      <w:bodyDiv w:val="1"/>
      <w:marLeft w:val="0"/>
      <w:marRight w:val="0"/>
      <w:marTop w:val="0"/>
      <w:marBottom w:val="0"/>
      <w:divBdr>
        <w:top w:val="none" w:sz="0" w:space="0" w:color="auto"/>
        <w:left w:val="none" w:sz="0" w:space="0" w:color="auto"/>
        <w:bottom w:val="none" w:sz="0" w:space="0" w:color="auto"/>
        <w:right w:val="none" w:sz="0" w:space="0" w:color="auto"/>
      </w:divBdr>
      <w:divsChild>
        <w:div w:id="1530069224">
          <w:marLeft w:val="0"/>
          <w:marRight w:val="0"/>
          <w:marTop w:val="0"/>
          <w:marBottom w:val="0"/>
          <w:divBdr>
            <w:top w:val="none" w:sz="0" w:space="0" w:color="auto"/>
            <w:left w:val="none" w:sz="0" w:space="0" w:color="auto"/>
            <w:bottom w:val="none" w:sz="0" w:space="0" w:color="auto"/>
            <w:right w:val="none" w:sz="0" w:space="0" w:color="auto"/>
          </w:divBdr>
          <w:divsChild>
            <w:div w:id="148219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517331">
      <w:bodyDiv w:val="1"/>
      <w:marLeft w:val="0"/>
      <w:marRight w:val="0"/>
      <w:marTop w:val="0"/>
      <w:marBottom w:val="0"/>
      <w:divBdr>
        <w:top w:val="none" w:sz="0" w:space="0" w:color="auto"/>
        <w:left w:val="none" w:sz="0" w:space="0" w:color="auto"/>
        <w:bottom w:val="none" w:sz="0" w:space="0" w:color="auto"/>
        <w:right w:val="none" w:sz="0" w:space="0" w:color="auto"/>
      </w:divBdr>
      <w:divsChild>
        <w:div w:id="376976684">
          <w:marLeft w:val="0"/>
          <w:marRight w:val="0"/>
          <w:marTop w:val="0"/>
          <w:marBottom w:val="0"/>
          <w:divBdr>
            <w:top w:val="none" w:sz="0" w:space="0" w:color="auto"/>
            <w:left w:val="none" w:sz="0" w:space="0" w:color="auto"/>
            <w:bottom w:val="none" w:sz="0" w:space="0" w:color="auto"/>
            <w:right w:val="none" w:sz="0" w:space="0" w:color="auto"/>
          </w:divBdr>
          <w:divsChild>
            <w:div w:id="43918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826211">
      <w:bodyDiv w:val="1"/>
      <w:marLeft w:val="0"/>
      <w:marRight w:val="0"/>
      <w:marTop w:val="0"/>
      <w:marBottom w:val="0"/>
      <w:divBdr>
        <w:top w:val="none" w:sz="0" w:space="0" w:color="auto"/>
        <w:left w:val="none" w:sz="0" w:space="0" w:color="auto"/>
        <w:bottom w:val="none" w:sz="0" w:space="0" w:color="auto"/>
        <w:right w:val="none" w:sz="0" w:space="0" w:color="auto"/>
      </w:divBdr>
      <w:divsChild>
        <w:div w:id="758065247">
          <w:marLeft w:val="0"/>
          <w:marRight w:val="0"/>
          <w:marTop w:val="0"/>
          <w:marBottom w:val="0"/>
          <w:divBdr>
            <w:top w:val="none" w:sz="0" w:space="0" w:color="auto"/>
            <w:left w:val="none" w:sz="0" w:space="0" w:color="auto"/>
            <w:bottom w:val="none" w:sz="0" w:space="0" w:color="auto"/>
            <w:right w:val="none" w:sz="0" w:space="0" w:color="auto"/>
          </w:divBdr>
          <w:divsChild>
            <w:div w:id="44469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00640">
      <w:bodyDiv w:val="1"/>
      <w:marLeft w:val="0"/>
      <w:marRight w:val="0"/>
      <w:marTop w:val="0"/>
      <w:marBottom w:val="0"/>
      <w:divBdr>
        <w:top w:val="none" w:sz="0" w:space="0" w:color="auto"/>
        <w:left w:val="none" w:sz="0" w:space="0" w:color="auto"/>
        <w:bottom w:val="none" w:sz="0" w:space="0" w:color="auto"/>
        <w:right w:val="none" w:sz="0" w:space="0" w:color="auto"/>
      </w:divBdr>
      <w:divsChild>
        <w:div w:id="953750155">
          <w:marLeft w:val="0"/>
          <w:marRight w:val="0"/>
          <w:marTop w:val="0"/>
          <w:marBottom w:val="0"/>
          <w:divBdr>
            <w:top w:val="none" w:sz="0" w:space="0" w:color="auto"/>
            <w:left w:val="none" w:sz="0" w:space="0" w:color="auto"/>
            <w:bottom w:val="none" w:sz="0" w:space="0" w:color="auto"/>
            <w:right w:val="none" w:sz="0" w:space="0" w:color="auto"/>
          </w:divBdr>
          <w:divsChild>
            <w:div w:id="177892529">
              <w:marLeft w:val="0"/>
              <w:marRight w:val="0"/>
              <w:marTop w:val="0"/>
              <w:marBottom w:val="0"/>
              <w:divBdr>
                <w:top w:val="none" w:sz="0" w:space="0" w:color="auto"/>
                <w:left w:val="none" w:sz="0" w:space="0" w:color="auto"/>
                <w:bottom w:val="none" w:sz="0" w:space="0" w:color="auto"/>
                <w:right w:val="none" w:sz="0" w:space="0" w:color="auto"/>
              </w:divBdr>
            </w:div>
            <w:div w:id="307633837">
              <w:marLeft w:val="0"/>
              <w:marRight w:val="0"/>
              <w:marTop w:val="0"/>
              <w:marBottom w:val="0"/>
              <w:divBdr>
                <w:top w:val="none" w:sz="0" w:space="0" w:color="auto"/>
                <w:left w:val="none" w:sz="0" w:space="0" w:color="auto"/>
                <w:bottom w:val="none" w:sz="0" w:space="0" w:color="auto"/>
                <w:right w:val="none" w:sz="0" w:space="0" w:color="auto"/>
              </w:divBdr>
            </w:div>
            <w:div w:id="606695031">
              <w:marLeft w:val="0"/>
              <w:marRight w:val="0"/>
              <w:marTop w:val="0"/>
              <w:marBottom w:val="0"/>
              <w:divBdr>
                <w:top w:val="none" w:sz="0" w:space="0" w:color="auto"/>
                <w:left w:val="none" w:sz="0" w:space="0" w:color="auto"/>
                <w:bottom w:val="none" w:sz="0" w:space="0" w:color="auto"/>
                <w:right w:val="none" w:sz="0" w:space="0" w:color="auto"/>
              </w:divBdr>
            </w:div>
            <w:div w:id="721370183">
              <w:marLeft w:val="0"/>
              <w:marRight w:val="0"/>
              <w:marTop w:val="0"/>
              <w:marBottom w:val="0"/>
              <w:divBdr>
                <w:top w:val="none" w:sz="0" w:space="0" w:color="auto"/>
                <w:left w:val="none" w:sz="0" w:space="0" w:color="auto"/>
                <w:bottom w:val="none" w:sz="0" w:space="0" w:color="auto"/>
                <w:right w:val="none" w:sz="0" w:space="0" w:color="auto"/>
              </w:divBdr>
            </w:div>
            <w:div w:id="763234230">
              <w:marLeft w:val="0"/>
              <w:marRight w:val="0"/>
              <w:marTop w:val="0"/>
              <w:marBottom w:val="0"/>
              <w:divBdr>
                <w:top w:val="none" w:sz="0" w:space="0" w:color="auto"/>
                <w:left w:val="none" w:sz="0" w:space="0" w:color="auto"/>
                <w:bottom w:val="none" w:sz="0" w:space="0" w:color="auto"/>
                <w:right w:val="none" w:sz="0" w:space="0" w:color="auto"/>
              </w:divBdr>
            </w:div>
            <w:div w:id="821429688">
              <w:marLeft w:val="0"/>
              <w:marRight w:val="0"/>
              <w:marTop w:val="0"/>
              <w:marBottom w:val="0"/>
              <w:divBdr>
                <w:top w:val="none" w:sz="0" w:space="0" w:color="auto"/>
                <w:left w:val="none" w:sz="0" w:space="0" w:color="auto"/>
                <w:bottom w:val="none" w:sz="0" w:space="0" w:color="auto"/>
                <w:right w:val="none" w:sz="0" w:space="0" w:color="auto"/>
              </w:divBdr>
            </w:div>
            <w:div w:id="1153982825">
              <w:marLeft w:val="0"/>
              <w:marRight w:val="0"/>
              <w:marTop w:val="0"/>
              <w:marBottom w:val="0"/>
              <w:divBdr>
                <w:top w:val="none" w:sz="0" w:space="0" w:color="auto"/>
                <w:left w:val="none" w:sz="0" w:space="0" w:color="auto"/>
                <w:bottom w:val="none" w:sz="0" w:space="0" w:color="auto"/>
                <w:right w:val="none" w:sz="0" w:space="0" w:color="auto"/>
              </w:divBdr>
            </w:div>
            <w:div w:id="1455564793">
              <w:marLeft w:val="0"/>
              <w:marRight w:val="0"/>
              <w:marTop w:val="0"/>
              <w:marBottom w:val="0"/>
              <w:divBdr>
                <w:top w:val="none" w:sz="0" w:space="0" w:color="auto"/>
                <w:left w:val="none" w:sz="0" w:space="0" w:color="auto"/>
                <w:bottom w:val="none" w:sz="0" w:space="0" w:color="auto"/>
                <w:right w:val="none" w:sz="0" w:space="0" w:color="auto"/>
              </w:divBdr>
            </w:div>
            <w:div w:id="1534339480">
              <w:marLeft w:val="0"/>
              <w:marRight w:val="0"/>
              <w:marTop w:val="0"/>
              <w:marBottom w:val="0"/>
              <w:divBdr>
                <w:top w:val="none" w:sz="0" w:space="0" w:color="auto"/>
                <w:left w:val="none" w:sz="0" w:space="0" w:color="auto"/>
                <w:bottom w:val="none" w:sz="0" w:space="0" w:color="auto"/>
                <w:right w:val="none" w:sz="0" w:space="0" w:color="auto"/>
              </w:divBdr>
            </w:div>
            <w:div w:id="1700659993">
              <w:marLeft w:val="0"/>
              <w:marRight w:val="0"/>
              <w:marTop w:val="0"/>
              <w:marBottom w:val="0"/>
              <w:divBdr>
                <w:top w:val="none" w:sz="0" w:space="0" w:color="auto"/>
                <w:left w:val="none" w:sz="0" w:space="0" w:color="auto"/>
                <w:bottom w:val="none" w:sz="0" w:space="0" w:color="auto"/>
                <w:right w:val="none" w:sz="0" w:space="0" w:color="auto"/>
              </w:divBdr>
            </w:div>
            <w:div w:id="1726567438">
              <w:marLeft w:val="0"/>
              <w:marRight w:val="0"/>
              <w:marTop w:val="0"/>
              <w:marBottom w:val="0"/>
              <w:divBdr>
                <w:top w:val="none" w:sz="0" w:space="0" w:color="auto"/>
                <w:left w:val="none" w:sz="0" w:space="0" w:color="auto"/>
                <w:bottom w:val="none" w:sz="0" w:space="0" w:color="auto"/>
                <w:right w:val="none" w:sz="0" w:space="0" w:color="auto"/>
              </w:divBdr>
            </w:div>
            <w:div w:id="1795438386">
              <w:marLeft w:val="0"/>
              <w:marRight w:val="0"/>
              <w:marTop w:val="0"/>
              <w:marBottom w:val="0"/>
              <w:divBdr>
                <w:top w:val="none" w:sz="0" w:space="0" w:color="auto"/>
                <w:left w:val="none" w:sz="0" w:space="0" w:color="auto"/>
                <w:bottom w:val="none" w:sz="0" w:space="0" w:color="auto"/>
                <w:right w:val="none" w:sz="0" w:space="0" w:color="auto"/>
              </w:divBdr>
            </w:div>
            <w:div w:id="1821577192">
              <w:marLeft w:val="0"/>
              <w:marRight w:val="0"/>
              <w:marTop w:val="0"/>
              <w:marBottom w:val="0"/>
              <w:divBdr>
                <w:top w:val="none" w:sz="0" w:space="0" w:color="auto"/>
                <w:left w:val="none" w:sz="0" w:space="0" w:color="auto"/>
                <w:bottom w:val="none" w:sz="0" w:space="0" w:color="auto"/>
                <w:right w:val="none" w:sz="0" w:space="0" w:color="auto"/>
              </w:divBdr>
            </w:div>
            <w:div w:id="1950353214">
              <w:marLeft w:val="0"/>
              <w:marRight w:val="0"/>
              <w:marTop w:val="0"/>
              <w:marBottom w:val="0"/>
              <w:divBdr>
                <w:top w:val="none" w:sz="0" w:space="0" w:color="auto"/>
                <w:left w:val="none" w:sz="0" w:space="0" w:color="auto"/>
                <w:bottom w:val="none" w:sz="0" w:space="0" w:color="auto"/>
                <w:right w:val="none" w:sz="0" w:space="0" w:color="auto"/>
              </w:divBdr>
            </w:div>
            <w:div w:id="213863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2594">
      <w:bodyDiv w:val="1"/>
      <w:marLeft w:val="0"/>
      <w:marRight w:val="0"/>
      <w:marTop w:val="0"/>
      <w:marBottom w:val="0"/>
      <w:divBdr>
        <w:top w:val="none" w:sz="0" w:space="0" w:color="auto"/>
        <w:left w:val="none" w:sz="0" w:space="0" w:color="auto"/>
        <w:bottom w:val="none" w:sz="0" w:space="0" w:color="auto"/>
        <w:right w:val="none" w:sz="0" w:space="0" w:color="auto"/>
      </w:divBdr>
      <w:divsChild>
        <w:div w:id="1199196491">
          <w:marLeft w:val="0"/>
          <w:marRight w:val="0"/>
          <w:marTop w:val="0"/>
          <w:marBottom w:val="0"/>
          <w:divBdr>
            <w:top w:val="none" w:sz="0" w:space="0" w:color="auto"/>
            <w:left w:val="none" w:sz="0" w:space="0" w:color="auto"/>
            <w:bottom w:val="none" w:sz="0" w:space="0" w:color="auto"/>
            <w:right w:val="none" w:sz="0" w:space="0" w:color="auto"/>
          </w:divBdr>
          <w:divsChild>
            <w:div w:id="36401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0499">
      <w:bodyDiv w:val="1"/>
      <w:marLeft w:val="0"/>
      <w:marRight w:val="0"/>
      <w:marTop w:val="0"/>
      <w:marBottom w:val="0"/>
      <w:divBdr>
        <w:top w:val="none" w:sz="0" w:space="0" w:color="auto"/>
        <w:left w:val="none" w:sz="0" w:space="0" w:color="auto"/>
        <w:bottom w:val="none" w:sz="0" w:space="0" w:color="auto"/>
        <w:right w:val="none" w:sz="0" w:space="0" w:color="auto"/>
      </w:divBdr>
      <w:divsChild>
        <w:div w:id="1357465161">
          <w:marLeft w:val="0"/>
          <w:marRight w:val="0"/>
          <w:marTop w:val="0"/>
          <w:marBottom w:val="0"/>
          <w:divBdr>
            <w:top w:val="none" w:sz="0" w:space="0" w:color="auto"/>
            <w:left w:val="none" w:sz="0" w:space="0" w:color="auto"/>
            <w:bottom w:val="none" w:sz="0" w:space="0" w:color="auto"/>
            <w:right w:val="none" w:sz="0" w:space="0" w:color="auto"/>
          </w:divBdr>
          <w:divsChild>
            <w:div w:id="200068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643340">
      <w:bodyDiv w:val="1"/>
      <w:marLeft w:val="0"/>
      <w:marRight w:val="0"/>
      <w:marTop w:val="0"/>
      <w:marBottom w:val="0"/>
      <w:divBdr>
        <w:top w:val="none" w:sz="0" w:space="0" w:color="auto"/>
        <w:left w:val="none" w:sz="0" w:space="0" w:color="auto"/>
        <w:bottom w:val="none" w:sz="0" w:space="0" w:color="auto"/>
        <w:right w:val="none" w:sz="0" w:space="0" w:color="auto"/>
      </w:divBdr>
      <w:divsChild>
        <w:div w:id="1821311763">
          <w:marLeft w:val="0"/>
          <w:marRight w:val="0"/>
          <w:marTop w:val="0"/>
          <w:marBottom w:val="0"/>
          <w:divBdr>
            <w:top w:val="none" w:sz="0" w:space="0" w:color="auto"/>
            <w:left w:val="none" w:sz="0" w:space="0" w:color="auto"/>
            <w:bottom w:val="none" w:sz="0" w:space="0" w:color="auto"/>
            <w:right w:val="none" w:sz="0" w:space="0" w:color="auto"/>
          </w:divBdr>
          <w:divsChild>
            <w:div w:id="1226572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877756">
      <w:bodyDiv w:val="1"/>
      <w:marLeft w:val="0"/>
      <w:marRight w:val="0"/>
      <w:marTop w:val="0"/>
      <w:marBottom w:val="0"/>
      <w:divBdr>
        <w:top w:val="none" w:sz="0" w:space="0" w:color="auto"/>
        <w:left w:val="none" w:sz="0" w:space="0" w:color="auto"/>
        <w:bottom w:val="none" w:sz="0" w:space="0" w:color="auto"/>
        <w:right w:val="none" w:sz="0" w:space="0" w:color="auto"/>
      </w:divBdr>
      <w:divsChild>
        <w:div w:id="1271623283">
          <w:marLeft w:val="0"/>
          <w:marRight w:val="0"/>
          <w:marTop w:val="0"/>
          <w:marBottom w:val="0"/>
          <w:divBdr>
            <w:top w:val="none" w:sz="0" w:space="0" w:color="auto"/>
            <w:left w:val="none" w:sz="0" w:space="0" w:color="auto"/>
            <w:bottom w:val="none" w:sz="0" w:space="0" w:color="auto"/>
            <w:right w:val="none" w:sz="0" w:space="0" w:color="auto"/>
          </w:divBdr>
          <w:divsChild>
            <w:div w:id="189045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741939">
      <w:bodyDiv w:val="1"/>
      <w:marLeft w:val="0"/>
      <w:marRight w:val="0"/>
      <w:marTop w:val="0"/>
      <w:marBottom w:val="0"/>
      <w:divBdr>
        <w:top w:val="none" w:sz="0" w:space="0" w:color="auto"/>
        <w:left w:val="none" w:sz="0" w:space="0" w:color="auto"/>
        <w:bottom w:val="none" w:sz="0" w:space="0" w:color="auto"/>
        <w:right w:val="none" w:sz="0" w:space="0" w:color="auto"/>
      </w:divBdr>
      <w:divsChild>
        <w:div w:id="1422868711">
          <w:marLeft w:val="0"/>
          <w:marRight w:val="0"/>
          <w:marTop w:val="0"/>
          <w:marBottom w:val="0"/>
          <w:divBdr>
            <w:top w:val="none" w:sz="0" w:space="0" w:color="auto"/>
            <w:left w:val="none" w:sz="0" w:space="0" w:color="auto"/>
            <w:bottom w:val="none" w:sz="0" w:space="0" w:color="auto"/>
            <w:right w:val="none" w:sz="0" w:space="0" w:color="auto"/>
          </w:divBdr>
          <w:divsChild>
            <w:div w:id="5992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222235">
      <w:bodyDiv w:val="1"/>
      <w:marLeft w:val="0"/>
      <w:marRight w:val="0"/>
      <w:marTop w:val="0"/>
      <w:marBottom w:val="0"/>
      <w:divBdr>
        <w:top w:val="none" w:sz="0" w:space="0" w:color="auto"/>
        <w:left w:val="none" w:sz="0" w:space="0" w:color="auto"/>
        <w:bottom w:val="none" w:sz="0" w:space="0" w:color="auto"/>
        <w:right w:val="none" w:sz="0" w:space="0" w:color="auto"/>
      </w:divBdr>
      <w:divsChild>
        <w:div w:id="1390425198">
          <w:marLeft w:val="0"/>
          <w:marRight w:val="0"/>
          <w:marTop w:val="0"/>
          <w:marBottom w:val="0"/>
          <w:divBdr>
            <w:top w:val="none" w:sz="0" w:space="0" w:color="auto"/>
            <w:left w:val="none" w:sz="0" w:space="0" w:color="auto"/>
            <w:bottom w:val="none" w:sz="0" w:space="0" w:color="auto"/>
            <w:right w:val="none" w:sz="0" w:space="0" w:color="auto"/>
          </w:divBdr>
          <w:divsChild>
            <w:div w:id="156821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099561">
      <w:bodyDiv w:val="1"/>
      <w:marLeft w:val="0"/>
      <w:marRight w:val="0"/>
      <w:marTop w:val="0"/>
      <w:marBottom w:val="0"/>
      <w:divBdr>
        <w:top w:val="none" w:sz="0" w:space="0" w:color="auto"/>
        <w:left w:val="none" w:sz="0" w:space="0" w:color="auto"/>
        <w:bottom w:val="none" w:sz="0" w:space="0" w:color="auto"/>
        <w:right w:val="none" w:sz="0" w:space="0" w:color="auto"/>
      </w:divBdr>
      <w:divsChild>
        <w:div w:id="1928731468">
          <w:marLeft w:val="0"/>
          <w:marRight w:val="0"/>
          <w:marTop w:val="0"/>
          <w:marBottom w:val="0"/>
          <w:divBdr>
            <w:top w:val="none" w:sz="0" w:space="0" w:color="auto"/>
            <w:left w:val="none" w:sz="0" w:space="0" w:color="auto"/>
            <w:bottom w:val="none" w:sz="0" w:space="0" w:color="auto"/>
            <w:right w:val="none" w:sz="0" w:space="0" w:color="auto"/>
          </w:divBdr>
          <w:divsChild>
            <w:div w:id="1983343239">
              <w:marLeft w:val="0"/>
              <w:marRight w:val="0"/>
              <w:marTop w:val="0"/>
              <w:marBottom w:val="0"/>
              <w:divBdr>
                <w:top w:val="none" w:sz="0" w:space="0" w:color="auto"/>
                <w:left w:val="none" w:sz="0" w:space="0" w:color="auto"/>
                <w:bottom w:val="none" w:sz="0" w:space="0" w:color="auto"/>
                <w:right w:val="none" w:sz="0" w:space="0" w:color="auto"/>
              </w:divBdr>
            </w:div>
          </w:divsChild>
        </w:div>
        <w:div w:id="2113740782">
          <w:marLeft w:val="0"/>
          <w:marRight w:val="0"/>
          <w:marTop w:val="0"/>
          <w:marBottom w:val="0"/>
          <w:divBdr>
            <w:top w:val="none" w:sz="0" w:space="0" w:color="auto"/>
            <w:left w:val="none" w:sz="0" w:space="0" w:color="auto"/>
            <w:bottom w:val="none" w:sz="0" w:space="0" w:color="auto"/>
            <w:right w:val="none" w:sz="0" w:space="0" w:color="auto"/>
          </w:divBdr>
          <w:divsChild>
            <w:div w:id="1082869498">
              <w:marLeft w:val="0"/>
              <w:marRight w:val="0"/>
              <w:marTop w:val="0"/>
              <w:marBottom w:val="0"/>
              <w:divBdr>
                <w:top w:val="none" w:sz="0" w:space="0" w:color="auto"/>
                <w:left w:val="none" w:sz="0" w:space="0" w:color="auto"/>
                <w:bottom w:val="none" w:sz="0" w:space="0" w:color="auto"/>
                <w:right w:val="none" w:sz="0" w:space="0" w:color="auto"/>
              </w:divBdr>
            </w:div>
          </w:divsChild>
        </w:div>
        <w:div w:id="1451169333">
          <w:marLeft w:val="0"/>
          <w:marRight w:val="0"/>
          <w:marTop w:val="0"/>
          <w:marBottom w:val="0"/>
          <w:divBdr>
            <w:top w:val="none" w:sz="0" w:space="0" w:color="auto"/>
            <w:left w:val="none" w:sz="0" w:space="0" w:color="auto"/>
            <w:bottom w:val="none" w:sz="0" w:space="0" w:color="auto"/>
            <w:right w:val="none" w:sz="0" w:space="0" w:color="auto"/>
          </w:divBdr>
          <w:divsChild>
            <w:div w:id="1997103820">
              <w:marLeft w:val="0"/>
              <w:marRight w:val="0"/>
              <w:marTop w:val="0"/>
              <w:marBottom w:val="0"/>
              <w:divBdr>
                <w:top w:val="none" w:sz="0" w:space="0" w:color="auto"/>
                <w:left w:val="none" w:sz="0" w:space="0" w:color="auto"/>
                <w:bottom w:val="none" w:sz="0" w:space="0" w:color="auto"/>
                <w:right w:val="none" w:sz="0" w:space="0" w:color="auto"/>
              </w:divBdr>
            </w:div>
          </w:divsChild>
        </w:div>
        <w:div w:id="822281066">
          <w:marLeft w:val="0"/>
          <w:marRight w:val="0"/>
          <w:marTop w:val="0"/>
          <w:marBottom w:val="0"/>
          <w:divBdr>
            <w:top w:val="none" w:sz="0" w:space="0" w:color="auto"/>
            <w:left w:val="none" w:sz="0" w:space="0" w:color="auto"/>
            <w:bottom w:val="none" w:sz="0" w:space="0" w:color="auto"/>
            <w:right w:val="none" w:sz="0" w:space="0" w:color="auto"/>
          </w:divBdr>
          <w:divsChild>
            <w:div w:id="197914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005669">
      <w:bodyDiv w:val="1"/>
      <w:marLeft w:val="0"/>
      <w:marRight w:val="0"/>
      <w:marTop w:val="0"/>
      <w:marBottom w:val="0"/>
      <w:divBdr>
        <w:top w:val="none" w:sz="0" w:space="0" w:color="auto"/>
        <w:left w:val="none" w:sz="0" w:space="0" w:color="auto"/>
        <w:bottom w:val="none" w:sz="0" w:space="0" w:color="auto"/>
        <w:right w:val="none" w:sz="0" w:space="0" w:color="auto"/>
      </w:divBdr>
      <w:divsChild>
        <w:div w:id="1095399435">
          <w:marLeft w:val="0"/>
          <w:marRight w:val="0"/>
          <w:marTop w:val="0"/>
          <w:marBottom w:val="0"/>
          <w:divBdr>
            <w:top w:val="none" w:sz="0" w:space="0" w:color="auto"/>
            <w:left w:val="none" w:sz="0" w:space="0" w:color="auto"/>
            <w:bottom w:val="none" w:sz="0" w:space="0" w:color="auto"/>
            <w:right w:val="none" w:sz="0" w:space="0" w:color="auto"/>
          </w:divBdr>
          <w:divsChild>
            <w:div w:id="201630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657846">
      <w:bodyDiv w:val="1"/>
      <w:marLeft w:val="0"/>
      <w:marRight w:val="0"/>
      <w:marTop w:val="0"/>
      <w:marBottom w:val="0"/>
      <w:divBdr>
        <w:top w:val="none" w:sz="0" w:space="0" w:color="auto"/>
        <w:left w:val="none" w:sz="0" w:space="0" w:color="auto"/>
        <w:bottom w:val="none" w:sz="0" w:space="0" w:color="auto"/>
        <w:right w:val="none" w:sz="0" w:space="0" w:color="auto"/>
      </w:divBdr>
    </w:div>
    <w:div w:id="2043823076">
      <w:bodyDiv w:val="1"/>
      <w:marLeft w:val="0"/>
      <w:marRight w:val="0"/>
      <w:marTop w:val="0"/>
      <w:marBottom w:val="0"/>
      <w:divBdr>
        <w:top w:val="none" w:sz="0" w:space="0" w:color="auto"/>
        <w:left w:val="none" w:sz="0" w:space="0" w:color="auto"/>
        <w:bottom w:val="none" w:sz="0" w:space="0" w:color="auto"/>
        <w:right w:val="none" w:sz="0" w:space="0" w:color="auto"/>
      </w:divBdr>
      <w:divsChild>
        <w:div w:id="1157721836">
          <w:marLeft w:val="0"/>
          <w:marRight w:val="0"/>
          <w:marTop w:val="0"/>
          <w:marBottom w:val="0"/>
          <w:divBdr>
            <w:top w:val="none" w:sz="0" w:space="0" w:color="auto"/>
            <w:left w:val="none" w:sz="0" w:space="0" w:color="auto"/>
            <w:bottom w:val="none" w:sz="0" w:space="0" w:color="auto"/>
            <w:right w:val="none" w:sz="0" w:space="0" w:color="auto"/>
          </w:divBdr>
          <w:divsChild>
            <w:div w:id="164817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212103">
      <w:bodyDiv w:val="1"/>
      <w:marLeft w:val="0"/>
      <w:marRight w:val="0"/>
      <w:marTop w:val="0"/>
      <w:marBottom w:val="0"/>
      <w:divBdr>
        <w:top w:val="none" w:sz="0" w:space="0" w:color="auto"/>
        <w:left w:val="none" w:sz="0" w:space="0" w:color="auto"/>
        <w:bottom w:val="none" w:sz="0" w:space="0" w:color="auto"/>
        <w:right w:val="none" w:sz="0" w:space="0" w:color="auto"/>
      </w:divBdr>
      <w:divsChild>
        <w:div w:id="354120572">
          <w:marLeft w:val="0"/>
          <w:marRight w:val="0"/>
          <w:marTop w:val="0"/>
          <w:marBottom w:val="0"/>
          <w:divBdr>
            <w:top w:val="none" w:sz="0" w:space="0" w:color="auto"/>
            <w:left w:val="none" w:sz="0" w:space="0" w:color="auto"/>
            <w:bottom w:val="none" w:sz="0" w:space="0" w:color="auto"/>
            <w:right w:val="none" w:sz="0" w:space="0" w:color="auto"/>
          </w:divBdr>
          <w:divsChild>
            <w:div w:id="2087220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684143">
      <w:bodyDiv w:val="1"/>
      <w:marLeft w:val="0"/>
      <w:marRight w:val="0"/>
      <w:marTop w:val="0"/>
      <w:marBottom w:val="0"/>
      <w:divBdr>
        <w:top w:val="none" w:sz="0" w:space="0" w:color="auto"/>
        <w:left w:val="none" w:sz="0" w:space="0" w:color="auto"/>
        <w:bottom w:val="none" w:sz="0" w:space="0" w:color="auto"/>
        <w:right w:val="none" w:sz="0" w:space="0" w:color="auto"/>
      </w:divBdr>
      <w:divsChild>
        <w:div w:id="271205043">
          <w:marLeft w:val="0"/>
          <w:marRight w:val="0"/>
          <w:marTop w:val="0"/>
          <w:marBottom w:val="0"/>
          <w:divBdr>
            <w:top w:val="none" w:sz="0" w:space="0" w:color="auto"/>
            <w:left w:val="none" w:sz="0" w:space="0" w:color="auto"/>
            <w:bottom w:val="none" w:sz="0" w:space="0" w:color="auto"/>
            <w:right w:val="none" w:sz="0" w:space="0" w:color="auto"/>
          </w:divBdr>
          <w:divsChild>
            <w:div w:id="21535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553242">
      <w:bodyDiv w:val="1"/>
      <w:marLeft w:val="0"/>
      <w:marRight w:val="0"/>
      <w:marTop w:val="0"/>
      <w:marBottom w:val="0"/>
      <w:divBdr>
        <w:top w:val="none" w:sz="0" w:space="0" w:color="auto"/>
        <w:left w:val="none" w:sz="0" w:space="0" w:color="auto"/>
        <w:bottom w:val="none" w:sz="0" w:space="0" w:color="auto"/>
        <w:right w:val="none" w:sz="0" w:space="0" w:color="auto"/>
      </w:divBdr>
      <w:divsChild>
        <w:div w:id="1956785602">
          <w:marLeft w:val="0"/>
          <w:marRight w:val="0"/>
          <w:marTop w:val="0"/>
          <w:marBottom w:val="0"/>
          <w:divBdr>
            <w:top w:val="none" w:sz="0" w:space="0" w:color="auto"/>
            <w:left w:val="none" w:sz="0" w:space="0" w:color="auto"/>
            <w:bottom w:val="none" w:sz="0" w:space="0" w:color="auto"/>
            <w:right w:val="none" w:sz="0" w:space="0" w:color="auto"/>
          </w:divBdr>
          <w:divsChild>
            <w:div w:id="97656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122994">
      <w:bodyDiv w:val="1"/>
      <w:marLeft w:val="0"/>
      <w:marRight w:val="0"/>
      <w:marTop w:val="0"/>
      <w:marBottom w:val="0"/>
      <w:divBdr>
        <w:top w:val="none" w:sz="0" w:space="0" w:color="auto"/>
        <w:left w:val="none" w:sz="0" w:space="0" w:color="auto"/>
        <w:bottom w:val="none" w:sz="0" w:space="0" w:color="auto"/>
        <w:right w:val="none" w:sz="0" w:space="0" w:color="auto"/>
      </w:divBdr>
      <w:divsChild>
        <w:div w:id="1662926268">
          <w:marLeft w:val="0"/>
          <w:marRight w:val="0"/>
          <w:marTop w:val="0"/>
          <w:marBottom w:val="0"/>
          <w:divBdr>
            <w:top w:val="none" w:sz="0" w:space="0" w:color="auto"/>
            <w:left w:val="none" w:sz="0" w:space="0" w:color="auto"/>
            <w:bottom w:val="none" w:sz="0" w:space="0" w:color="auto"/>
            <w:right w:val="none" w:sz="0" w:space="0" w:color="auto"/>
          </w:divBdr>
          <w:divsChild>
            <w:div w:id="48077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jpg"/><Relationship Id="rId26" Type="http://schemas.openxmlformats.org/officeDocument/2006/relationships/image" Target="media/image14.jpeg"/><Relationship Id="rId39" Type="http://schemas.openxmlformats.org/officeDocument/2006/relationships/theme" Target="theme/theme1.xml"/><Relationship Id="rId21" Type="http://schemas.openxmlformats.org/officeDocument/2006/relationships/image" Target="media/image9.png"/><Relationship Id="rId34" Type="http://schemas.openxmlformats.org/officeDocument/2006/relationships/hyperlink" Target="https://usk.ac.id/download/uktb-mahasiswa-s1-jalur-snbp-snbt-dan-mandiri-usk-2023/" TargetMode="Externa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jpg"/><Relationship Id="rId25" Type="http://schemas.openxmlformats.org/officeDocument/2006/relationships/image" Target="media/image13.jpeg"/><Relationship Id="rId33" Type="http://schemas.openxmlformats.org/officeDocument/2006/relationships/hyperlink" Target="https://berkas-akademik.usk.ac.id/"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hyperlink" Target="https://www.researchgate.net/figure/Retrieval-Augmented-Generation-Architecture_fig1_378364457" TargetMode="Externa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hyperlink" Target="https://forms.gle/Xq6ThdgQNhWYhbat8" TargetMode="External"/><Relationship Id="rId37"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yperlink" Target="mailto:persuratan@usk.ac.id" TargetMode="Externa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hyperlink" Target="https://usk.ac.id/download/kalender-akadem%20ik-2023-2024/"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hyperlink" Target="https://ban-pt.org/" TargetMode="External"/><Relationship Id="rId35" Type="http://schemas.openxmlformats.org/officeDocument/2006/relationships/hyperlink" Target="https://pakarmaru.usk.ac.id/" TargetMode="Externa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653B2-259D-4B4B-9676-CC82BC74F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86</TotalTime>
  <Pages>69</Pages>
  <Words>55872</Words>
  <Characters>318472</Characters>
  <Application>Microsoft Office Word</Application>
  <DocSecurity>0</DocSecurity>
  <Lines>2653</Lines>
  <Paragraphs>747</Paragraphs>
  <ScaleCrop>false</ScaleCrop>
  <HeadingPairs>
    <vt:vector size="2" baseType="variant">
      <vt:variant>
        <vt:lpstr>Title</vt:lpstr>
      </vt:variant>
      <vt:variant>
        <vt:i4>1</vt:i4>
      </vt:variant>
    </vt:vector>
  </HeadingPairs>
  <TitlesOfParts>
    <vt:vector size="1" baseType="lpstr">
      <vt:lpstr>Template TA dan Tesis</vt:lpstr>
    </vt:vector>
  </TitlesOfParts>
  <Manager/>
  <Company>FMIPA</Company>
  <LinksUpToDate>false</LinksUpToDate>
  <CharactersWithSpaces>37359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A dan Tesis</dc:title>
  <dc:subject/>
  <dc:creator>TMI</dc:creator>
  <cp:keywords/>
  <dc:description/>
  <cp:lastModifiedBy>IdeaCentre 300 20ISH</cp:lastModifiedBy>
  <cp:revision>1834</cp:revision>
  <cp:lastPrinted>2024-08-29T03:29:00Z</cp:lastPrinted>
  <dcterms:created xsi:type="dcterms:W3CDTF">2018-07-26T02:47:00Z</dcterms:created>
  <dcterms:modified xsi:type="dcterms:W3CDTF">2024-08-29T04:0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ies Number">
    <vt:i4>990910</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a599967-f03a-34d5-bf8d-85b7a0f48d90</vt:lpwstr>
  </property>
  <property fmtid="{D5CDD505-2E9C-101B-9397-08002B2CF9AE}" pid="25" name="Mendeley Citation Style_1">
    <vt:lpwstr>http://www.zotero.org/styles/apa</vt:lpwstr>
  </property>
</Properties>
</file>